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1C3A85" w14:textId="6056AB70" w:rsidR="00BD33F5" w:rsidRDefault="00BD33F5" w:rsidP="00BD33F5">
      <w:pPr>
        <w:jc w:val="center"/>
        <w:rPr>
          <w:b/>
          <w:color w:val="4472C4" w:themeColor="accent1"/>
          <w:sz w:val="40"/>
          <w:szCs w:val="40"/>
        </w:rPr>
      </w:pPr>
      <w:bookmarkStart w:id="0" w:name="_Toc215745843"/>
      <w:r w:rsidRPr="00BD33F5">
        <w:rPr>
          <w:b/>
          <w:color w:val="4472C4" w:themeColor="accent1"/>
          <w:sz w:val="40"/>
          <w:szCs w:val="40"/>
        </w:rPr>
        <w:t xml:space="preserve">BUSINESS REQUIREMENT DOCUMENT </w:t>
      </w:r>
      <w:r w:rsidR="00AF686F">
        <w:rPr>
          <w:b/>
          <w:color w:val="4472C4" w:themeColor="accent1"/>
          <w:sz w:val="40"/>
          <w:szCs w:val="40"/>
        </w:rPr>
        <w:t>–</w:t>
      </w:r>
      <w:r w:rsidRPr="00BD33F5">
        <w:rPr>
          <w:b/>
          <w:color w:val="4472C4" w:themeColor="accent1"/>
          <w:sz w:val="40"/>
          <w:szCs w:val="40"/>
        </w:rPr>
        <w:t xml:space="preserve"> BRD</w:t>
      </w:r>
    </w:p>
    <w:p w14:paraId="77FBC618" w14:textId="520D7CBC" w:rsidR="006D3A09" w:rsidRDefault="006D3A09" w:rsidP="00BD33F5">
      <w:pPr>
        <w:jc w:val="center"/>
        <w:rPr>
          <w:b/>
          <w:color w:val="4472C4" w:themeColor="accent1"/>
          <w:sz w:val="40"/>
          <w:szCs w:val="40"/>
        </w:rPr>
      </w:pPr>
      <w:r>
        <w:rPr>
          <w:b/>
          <w:color w:val="4472C4" w:themeColor="accent1"/>
          <w:sz w:val="40"/>
          <w:szCs w:val="40"/>
        </w:rPr>
        <w:t>TÀI LIỆU THAM KHẢO TỔNG HỢP VỀ LOGIC NGHIỆP VỤ HÓA ĐƠN</w:t>
      </w:r>
    </w:p>
    <w:p w14:paraId="6A770B2A" w14:textId="50C93CF1" w:rsidR="006D3A09" w:rsidRPr="006D3A09" w:rsidRDefault="006D3A09" w:rsidP="006D3A09">
      <w:pPr>
        <w:jc w:val="right"/>
        <w:rPr>
          <w:b/>
          <w:color w:val="000000" w:themeColor="text1"/>
          <w:szCs w:val="26"/>
        </w:rPr>
      </w:pPr>
      <w:r>
        <w:rPr>
          <w:b/>
          <w:color w:val="000000" w:themeColor="text1"/>
          <w:szCs w:val="26"/>
        </w:rPr>
        <w:t>Biên soạn: Huỳnh Quốc Huy</w:t>
      </w:r>
    </w:p>
    <w:p w14:paraId="40934C96" w14:textId="0BD0CD28" w:rsidR="00AF686F" w:rsidRPr="00AF686F" w:rsidRDefault="00AF686F" w:rsidP="00AF686F">
      <w:pPr>
        <w:spacing w:after="160"/>
        <w:rPr>
          <w:b/>
          <w:color w:val="4472C4" w:themeColor="accent1"/>
          <w:sz w:val="40"/>
          <w:szCs w:val="40"/>
        </w:rPr>
      </w:pPr>
    </w:p>
    <w:sdt>
      <w:sdtPr>
        <w:rPr>
          <w:rFonts w:ascii="Times New Roman" w:eastAsiaTheme="minorHAnsi" w:hAnsi="Times New Roman" w:cs="Times New Roman"/>
          <w:color w:val="auto"/>
          <w:sz w:val="26"/>
          <w:szCs w:val="20"/>
        </w:rPr>
        <w:id w:val="233206178"/>
        <w:docPartObj>
          <w:docPartGallery w:val="Table of Contents"/>
          <w:docPartUnique/>
        </w:docPartObj>
      </w:sdtPr>
      <w:sdtEndPr>
        <w:rPr>
          <w:b/>
          <w:bCs/>
          <w:noProof/>
        </w:rPr>
      </w:sdtEndPr>
      <w:sdtContent>
        <w:p w14:paraId="6DEDF666" w14:textId="37274A88" w:rsidR="00AF686F" w:rsidRPr="00AF686F" w:rsidRDefault="00AF686F" w:rsidP="00AF686F">
          <w:pPr>
            <w:pStyle w:val="TOCHeading"/>
            <w:jc w:val="center"/>
            <w:rPr>
              <w:rFonts w:ascii="Times New Roman" w:hAnsi="Times New Roman" w:cs="Times New Roman"/>
            </w:rPr>
          </w:pPr>
          <w:r w:rsidRPr="00AF686F">
            <w:rPr>
              <w:rFonts w:ascii="Times New Roman" w:hAnsi="Times New Roman" w:cs="Times New Roman"/>
            </w:rPr>
            <w:t>MỤC LỤC</w:t>
          </w:r>
        </w:p>
        <w:p w14:paraId="7326224A" w14:textId="70EC7F6F" w:rsidR="009D6A12" w:rsidRDefault="00AF686F">
          <w:pPr>
            <w:pStyle w:val="TOC1"/>
            <w:tabs>
              <w:tab w:val="left" w:pos="660"/>
              <w:tab w:val="right" w:leader="dot" w:pos="9026"/>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218880364" w:history="1">
            <w:r w:rsidR="009D6A12" w:rsidRPr="00F93642">
              <w:rPr>
                <w:rStyle w:val="Hyperlink"/>
                <w:b/>
                <w:bCs/>
                <w:noProof/>
              </w:rPr>
              <w:t>1.</w:t>
            </w:r>
            <w:r w:rsidR="009D6A12">
              <w:rPr>
                <w:rFonts w:asciiTheme="minorHAnsi" w:eastAsiaTheme="minorEastAsia" w:hAnsiTheme="minorHAnsi" w:cstheme="minorBidi"/>
                <w:noProof/>
                <w:sz w:val="22"/>
                <w:szCs w:val="22"/>
              </w:rPr>
              <w:tab/>
            </w:r>
            <w:r w:rsidR="009D6A12" w:rsidRPr="00F93642">
              <w:rPr>
                <w:rStyle w:val="Hyperlink"/>
                <w:b/>
                <w:bCs/>
                <w:noProof/>
              </w:rPr>
              <w:t>TỔNG QUAN HỆ THỐNG (EXECUTIVE SUMMARY)</w:t>
            </w:r>
            <w:r w:rsidR="009D6A12">
              <w:rPr>
                <w:noProof/>
                <w:webHidden/>
              </w:rPr>
              <w:tab/>
            </w:r>
            <w:r w:rsidR="009D6A12">
              <w:rPr>
                <w:noProof/>
                <w:webHidden/>
              </w:rPr>
              <w:fldChar w:fldCharType="begin"/>
            </w:r>
            <w:r w:rsidR="009D6A12">
              <w:rPr>
                <w:noProof/>
                <w:webHidden/>
              </w:rPr>
              <w:instrText xml:space="preserve"> PAGEREF _Toc218880364 \h </w:instrText>
            </w:r>
            <w:r w:rsidR="009D6A12">
              <w:rPr>
                <w:noProof/>
                <w:webHidden/>
              </w:rPr>
            </w:r>
            <w:r w:rsidR="009D6A12">
              <w:rPr>
                <w:noProof/>
                <w:webHidden/>
              </w:rPr>
              <w:fldChar w:fldCharType="separate"/>
            </w:r>
            <w:r w:rsidR="009D6A12">
              <w:rPr>
                <w:noProof/>
                <w:webHidden/>
              </w:rPr>
              <w:t>2</w:t>
            </w:r>
            <w:r w:rsidR="009D6A12">
              <w:rPr>
                <w:noProof/>
                <w:webHidden/>
              </w:rPr>
              <w:fldChar w:fldCharType="end"/>
            </w:r>
          </w:hyperlink>
        </w:p>
        <w:p w14:paraId="18FE76A2" w14:textId="31FB4940" w:rsidR="009D6A12" w:rsidRDefault="009D6A12">
          <w:pPr>
            <w:pStyle w:val="TOC2"/>
            <w:tabs>
              <w:tab w:val="left" w:pos="880"/>
              <w:tab w:val="right" w:leader="dot" w:pos="9026"/>
            </w:tabs>
            <w:rPr>
              <w:rFonts w:asciiTheme="minorHAnsi" w:eastAsiaTheme="minorEastAsia" w:hAnsiTheme="minorHAnsi" w:cstheme="minorBidi"/>
              <w:noProof/>
              <w:sz w:val="22"/>
              <w:szCs w:val="22"/>
            </w:rPr>
          </w:pPr>
          <w:hyperlink w:anchor="_Toc218880365" w:history="1">
            <w:r w:rsidRPr="00F93642">
              <w:rPr>
                <w:rStyle w:val="Hyperlink"/>
                <w:b/>
                <w:bCs/>
                <w:noProof/>
              </w:rPr>
              <w:t>1.1</w:t>
            </w:r>
            <w:r>
              <w:rPr>
                <w:rFonts w:asciiTheme="minorHAnsi" w:eastAsiaTheme="minorEastAsia" w:hAnsiTheme="minorHAnsi" w:cstheme="minorBidi"/>
                <w:noProof/>
                <w:sz w:val="22"/>
                <w:szCs w:val="22"/>
              </w:rPr>
              <w:tab/>
            </w:r>
            <w:r w:rsidRPr="00F93642">
              <w:rPr>
                <w:rStyle w:val="Hyperlink"/>
                <w:b/>
                <w:bCs/>
                <w:noProof/>
              </w:rPr>
              <w:t>Giới Thiệu</w:t>
            </w:r>
            <w:r>
              <w:rPr>
                <w:noProof/>
                <w:webHidden/>
              </w:rPr>
              <w:tab/>
            </w:r>
            <w:r>
              <w:rPr>
                <w:noProof/>
                <w:webHidden/>
              </w:rPr>
              <w:fldChar w:fldCharType="begin"/>
            </w:r>
            <w:r>
              <w:rPr>
                <w:noProof/>
                <w:webHidden/>
              </w:rPr>
              <w:instrText xml:space="preserve"> PAGEREF _Toc218880365 \h </w:instrText>
            </w:r>
            <w:r>
              <w:rPr>
                <w:noProof/>
                <w:webHidden/>
              </w:rPr>
            </w:r>
            <w:r>
              <w:rPr>
                <w:noProof/>
                <w:webHidden/>
              </w:rPr>
              <w:fldChar w:fldCharType="separate"/>
            </w:r>
            <w:r>
              <w:rPr>
                <w:noProof/>
                <w:webHidden/>
              </w:rPr>
              <w:t>2</w:t>
            </w:r>
            <w:r>
              <w:rPr>
                <w:noProof/>
                <w:webHidden/>
              </w:rPr>
              <w:fldChar w:fldCharType="end"/>
            </w:r>
          </w:hyperlink>
        </w:p>
        <w:p w14:paraId="7519E12A" w14:textId="257F9556" w:rsidR="009D6A12" w:rsidRDefault="009D6A12">
          <w:pPr>
            <w:pStyle w:val="TOC2"/>
            <w:tabs>
              <w:tab w:val="left" w:pos="880"/>
              <w:tab w:val="right" w:leader="dot" w:pos="9026"/>
            </w:tabs>
            <w:rPr>
              <w:rFonts w:asciiTheme="minorHAnsi" w:eastAsiaTheme="minorEastAsia" w:hAnsiTheme="minorHAnsi" w:cstheme="minorBidi"/>
              <w:noProof/>
              <w:sz w:val="22"/>
              <w:szCs w:val="22"/>
            </w:rPr>
          </w:pPr>
          <w:hyperlink w:anchor="_Toc218880366" w:history="1">
            <w:r w:rsidRPr="00F93642">
              <w:rPr>
                <w:rStyle w:val="Hyperlink"/>
                <w:b/>
                <w:bCs/>
                <w:noProof/>
              </w:rPr>
              <w:t>1.2</w:t>
            </w:r>
            <w:r>
              <w:rPr>
                <w:rFonts w:asciiTheme="minorHAnsi" w:eastAsiaTheme="minorEastAsia" w:hAnsiTheme="minorHAnsi" w:cstheme="minorBidi"/>
                <w:noProof/>
                <w:sz w:val="22"/>
                <w:szCs w:val="22"/>
              </w:rPr>
              <w:tab/>
            </w:r>
            <w:r w:rsidRPr="00F93642">
              <w:rPr>
                <w:rStyle w:val="Hyperlink"/>
                <w:b/>
                <w:bCs/>
                <w:noProof/>
              </w:rPr>
              <w:t>Cơ sở lý thuyết và công nghệ cốt lõi</w:t>
            </w:r>
            <w:r>
              <w:rPr>
                <w:noProof/>
                <w:webHidden/>
              </w:rPr>
              <w:tab/>
            </w:r>
            <w:r>
              <w:rPr>
                <w:noProof/>
                <w:webHidden/>
              </w:rPr>
              <w:fldChar w:fldCharType="begin"/>
            </w:r>
            <w:r>
              <w:rPr>
                <w:noProof/>
                <w:webHidden/>
              </w:rPr>
              <w:instrText xml:space="preserve"> PAGEREF _Toc218880366 \h </w:instrText>
            </w:r>
            <w:r>
              <w:rPr>
                <w:noProof/>
                <w:webHidden/>
              </w:rPr>
            </w:r>
            <w:r>
              <w:rPr>
                <w:noProof/>
                <w:webHidden/>
              </w:rPr>
              <w:fldChar w:fldCharType="separate"/>
            </w:r>
            <w:r>
              <w:rPr>
                <w:noProof/>
                <w:webHidden/>
              </w:rPr>
              <w:t>2</w:t>
            </w:r>
            <w:r>
              <w:rPr>
                <w:noProof/>
                <w:webHidden/>
              </w:rPr>
              <w:fldChar w:fldCharType="end"/>
            </w:r>
          </w:hyperlink>
        </w:p>
        <w:p w14:paraId="7CE010EC" w14:textId="1B45FB6B" w:rsidR="009D6A12" w:rsidRDefault="009D6A12">
          <w:pPr>
            <w:pStyle w:val="TOC1"/>
            <w:tabs>
              <w:tab w:val="left" w:pos="660"/>
              <w:tab w:val="right" w:leader="dot" w:pos="9026"/>
            </w:tabs>
            <w:rPr>
              <w:rFonts w:asciiTheme="minorHAnsi" w:eastAsiaTheme="minorEastAsia" w:hAnsiTheme="minorHAnsi" w:cstheme="minorBidi"/>
              <w:noProof/>
              <w:sz w:val="22"/>
              <w:szCs w:val="22"/>
            </w:rPr>
          </w:pPr>
          <w:hyperlink w:anchor="_Toc218880367" w:history="1">
            <w:r w:rsidRPr="00F93642">
              <w:rPr>
                <w:rStyle w:val="Hyperlink"/>
                <w:b/>
                <w:bCs/>
                <w:noProof/>
              </w:rPr>
              <w:t>2.</w:t>
            </w:r>
            <w:r>
              <w:rPr>
                <w:rFonts w:asciiTheme="minorHAnsi" w:eastAsiaTheme="minorEastAsia" w:hAnsiTheme="minorHAnsi" w:cstheme="minorBidi"/>
                <w:noProof/>
                <w:sz w:val="22"/>
                <w:szCs w:val="22"/>
              </w:rPr>
              <w:tab/>
            </w:r>
            <w:r w:rsidRPr="00F93642">
              <w:rPr>
                <w:rStyle w:val="Hyperlink"/>
                <w:b/>
                <w:bCs/>
                <w:noProof/>
              </w:rPr>
              <w:t>CÁC ĐỐI TƯỢNG THAM GIA (ACTORS &amp; STAKEHOLDERS)</w:t>
            </w:r>
            <w:r>
              <w:rPr>
                <w:noProof/>
                <w:webHidden/>
              </w:rPr>
              <w:tab/>
            </w:r>
            <w:r>
              <w:rPr>
                <w:noProof/>
                <w:webHidden/>
              </w:rPr>
              <w:fldChar w:fldCharType="begin"/>
            </w:r>
            <w:r>
              <w:rPr>
                <w:noProof/>
                <w:webHidden/>
              </w:rPr>
              <w:instrText xml:space="preserve"> PAGEREF _Toc218880367 \h </w:instrText>
            </w:r>
            <w:r>
              <w:rPr>
                <w:noProof/>
                <w:webHidden/>
              </w:rPr>
            </w:r>
            <w:r>
              <w:rPr>
                <w:noProof/>
                <w:webHidden/>
              </w:rPr>
              <w:fldChar w:fldCharType="separate"/>
            </w:r>
            <w:r>
              <w:rPr>
                <w:noProof/>
                <w:webHidden/>
              </w:rPr>
              <w:t>2</w:t>
            </w:r>
            <w:r>
              <w:rPr>
                <w:noProof/>
                <w:webHidden/>
              </w:rPr>
              <w:fldChar w:fldCharType="end"/>
            </w:r>
          </w:hyperlink>
        </w:p>
        <w:p w14:paraId="3AF639ED" w14:textId="1E633264" w:rsidR="009D6A12" w:rsidRDefault="009D6A12">
          <w:pPr>
            <w:pStyle w:val="TOC1"/>
            <w:tabs>
              <w:tab w:val="left" w:pos="660"/>
              <w:tab w:val="right" w:leader="dot" w:pos="9026"/>
            </w:tabs>
            <w:rPr>
              <w:rFonts w:asciiTheme="minorHAnsi" w:eastAsiaTheme="minorEastAsia" w:hAnsiTheme="minorHAnsi" w:cstheme="minorBidi"/>
              <w:noProof/>
              <w:sz w:val="22"/>
              <w:szCs w:val="22"/>
            </w:rPr>
          </w:pPr>
          <w:hyperlink w:anchor="_Toc218880368" w:history="1">
            <w:r w:rsidRPr="00F93642">
              <w:rPr>
                <w:rStyle w:val="Hyperlink"/>
                <w:b/>
                <w:bCs/>
                <w:noProof/>
              </w:rPr>
              <w:t>3.</w:t>
            </w:r>
            <w:r>
              <w:rPr>
                <w:rFonts w:asciiTheme="minorHAnsi" w:eastAsiaTheme="minorEastAsia" w:hAnsiTheme="minorHAnsi" w:cstheme="minorBidi"/>
                <w:noProof/>
                <w:sz w:val="22"/>
                <w:szCs w:val="22"/>
              </w:rPr>
              <w:tab/>
            </w:r>
            <w:r w:rsidRPr="00F93642">
              <w:rPr>
                <w:rStyle w:val="Hyperlink"/>
                <w:b/>
                <w:bCs/>
                <w:noProof/>
              </w:rPr>
              <w:t>NGHIỆP VỤ HÓA ĐƠN</w:t>
            </w:r>
            <w:r>
              <w:rPr>
                <w:noProof/>
                <w:webHidden/>
              </w:rPr>
              <w:tab/>
            </w:r>
            <w:r>
              <w:rPr>
                <w:noProof/>
                <w:webHidden/>
              </w:rPr>
              <w:fldChar w:fldCharType="begin"/>
            </w:r>
            <w:r>
              <w:rPr>
                <w:noProof/>
                <w:webHidden/>
              </w:rPr>
              <w:instrText xml:space="preserve"> PAGEREF _Toc218880368 \h </w:instrText>
            </w:r>
            <w:r>
              <w:rPr>
                <w:noProof/>
                <w:webHidden/>
              </w:rPr>
            </w:r>
            <w:r>
              <w:rPr>
                <w:noProof/>
                <w:webHidden/>
              </w:rPr>
              <w:fldChar w:fldCharType="separate"/>
            </w:r>
            <w:r>
              <w:rPr>
                <w:noProof/>
                <w:webHidden/>
              </w:rPr>
              <w:t>2</w:t>
            </w:r>
            <w:r>
              <w:rPr>
                <w:noProof/>
                <w:webHidden/>
              </w:rPr>
              <w:fldChar w:fldCharType="end"/>
            </w:r>
          </w:hyperlink>
        </w:p>
        <w:p w14:paraId="13190D3F" w14:textId="3D211312" w:rsidR="009D6A12" w:rsidRDefault="009D6A12">
          <w:pPr>
            <w:pStyle w:val="TOC2"/>
            <w:tabs>
              <w:tab w:val="left" w:pos="880"/>
              <w:tab w:val="right" w:leader="dot" w:pos="9026"/>
            </w:tabs>
            <w:rPr>
              <w:rFonts w:asciiTheme="minorHAnsi" w:eastAsiaTheme="minorEastAsia" w:hAnsiTheme="minorHAnsi" w:cstheme="minorBidi"/>
              <w:noProof/>
              <w:sz w:val="22"/>
              <w:szCs w:val="22"/>
            </w:rPr>
          </w:pPr>
          <w:hyperlink w:anchor="_Toc218880369" w:history="1">
            <w:r w:rsidRPr="00F93642">
              <w:rPr>
                <w:rStyle w:val="Hyperlink"/>
                <w:b/>
                <w:bCs/>
                <w:noProof/>
              </w:rPr>
              <w:t>3.1</w:t>
            </w:r>
            <w:r>
              <w:rPr>
                <w:rFonts w:asciiTheme="minorHAnsi" w:eastAsiaTheme="minorEastAsia" w:hAnsiTheme="minorHAnsi" w:cstheme="minorBidi"/>
                <w:noProof/>
                <w:sz w:val="22"/>
                <w:szCs w:val="22"/>
              </w:rPr>
              <w:tab/>
            </w:r>
            <w:r w:rsidRPr="00F93642">
              <w:rPr>
                <w:rStyle w:val="Hyperlink"/>
                <w:b/>
                <w:bCs/>
                <w:noProof/>
              </w:rPr>
              <w:t>Hóa đơn giá trị gia tăng</w:t>
            </w:r>
            <w:r>
              <w:rPr>
                <w:noProof/>
                <w:webHidden/>
              </w:rPr>
              <w:tab/>
            </w:r>
            <w:r>
              <w:rPr>
                <w:noProof/>
                <w:webHidden/>
              </w:rPr>
              <w:fldChar w:fldCharType="begin"/>
            </w:r>
            <w:r>
              <w:rPr>
                <w:noProof/>
                <w:webHidden/>
              </w:rPr>
              <w:instrText xml:space="preserve"> PAGEREF _Toc218880369 \h </w:instrText>
            </w:r>
            <w:r>
              <w:rPr>
                <w:noProof/>
                <w:webHidden/>
              </w:rPr>
            </w:r>
            <w:r>
              <w:rPr>
                <w:noProof/>
                <w:webHidden/>
              </w:rPr>
              <w:fldChar w:fldCharType="separate"/>
            </w:r>
            <w:r>
              <w:rPr>
                <w:noProof/>
                <w:webHidden/>
              </w:rPr>
              <w:t>2</w:t>
            </w:r>
            <w:r>
              <w:rPr>
                <w:noProof/>
                <w:webHidden/>
              </w:rPr>
              <w:fldChar w:fldCharType="end"/>
            </w:r>
          </w:hyperlink>
        </w:p>
        <w:p w14:paraId="431DDCB0" w14:textId="25D02F21" w:rsidR="009D6A12" w:rsidRDefault="009D6A12">
          <w:pPr>
            <w:pStyle w:val="TOC2"/>
            <w:tabs>
              <w:tab w:val="left" w:pos="880"/>
              <w:tab w:val="right" w:leader="dot" w:pos="9026"/>
            </w:tabs>
            <w:rPr>
              <w:rFonts w:asciiTheme="minorHAnsi" w:eastAsiaTheme="minorEastAsia" w:hAnsiTheme="minorHAnsi" w:cstheme="minorBidi"/>
              <w:noProof/>
              <w:sz w:val="22"/>
              <w:szCs w:val="22"/>
            </w:rPr>
          </w:pPr>
          <w:hyperlink w:anchor="_Toc218880370" w:history="1">
            <w:r w:rsidRPr="00F93642">
              <w:rPr>
                <w:rStyle w:val="Hyperlink"/>
                <w:b/>
                <w:bCs/>
                <w:noProof/>
              </w:rPr>
              <w:t>3.2</w:t>
            </w:r>
            <w:r>
              <w:rPr>
                <w:rFonts w:asciiTheme="minorHAnsi" w:eastAsiaTheme="minorEastAsia" w:hAnsiTheme="minorHAnsi" w:cstheme="minorBidi"/>
                <w:noProof/>
                <w:sz w:val="22"/>
                <w:szCs w:val="22"/>
              </w:rPr>
              <w:tab/>
            </w:r>
            <w:r w:rsidRPr="00F93642">
              <w:rPr>
                <w:rStyle w:val="Hyperlink"/>
                <w:b/>
                <w:bCs/>
                <w:noProof/>
              </w:rPr>
              <w:t>Hóa đơn điện tử</w:t>
            </w:r>
            <w:r>
              <w:rPr>
                <w:noProof/>
                <w:webHidden/>
              </w:rPr>
              <w:tab/>
            </w:r>
            <w:r>
              <w:rPr>
                <w:noProof/>
                <w:webHidden/>
              </w:rPr>
              <w:fldChar w:fldCharType="begin"/>
            </w:r>
            <w:r>
              <w:rPr>
                <w:noProof/>
                <w:webHidden/>
              </w:rPr>
              <w:instrText xml:space="preserve"> PAGEREF _Toc218880370 \h </w:instrText>
            </w:r>
            <w:r>
              <w:rPr>
                <w:noProof/>
                <w:webHidden/>
              </w:rPr>
            </w:r>
            <w:r>
              <w:rPr>
                <w:noProof/>
                <w:webHidden/>
              </w:rPr>
              <w:fldChar w:fldCharType="separate"/>
            </w:r>
            <w:r>
              <w:rPr>
                <w:noProof/>
                <w:webHidden/>
              </w:rPr>
              <w:t>3</w:t>
            </w:r>
            <w:r>
              <w:rPr>
                <w:noProof/>
                <w:webHidden/>
              </w:rPr>
              <w:fldChar w:fldCharType="end"/>
            </w:r>
          </w:hyperlink>
        </w:p>
        <w:p w14:paraId="6BA82B9E" w14:textId="3991EE7B" w:rsidR="009D6A12" w:rsidRDefault="009D6A12">
          <w:pPr>
            <w:pStyle w:val="TOC2"/>
            <w:tabs>
              <w:tab w:val="left" w:pos="880"/>
              <w:tab w:val="right" w:leader="dot" w:pos="9026"/>
            </w:tabs>
            <w:rPr>
              <w:rFonts w:asciiTheme="minorHAnsi" w:eastAsiaTheme="minorEastAsia" w:hAnsiTheme="minorHAnsi" w:cstheme="minorBidi"/>
              <w:noProof/>
              <w:sz w:val="22"/>
              <w:szCs w:val="22"/>
            </w:rPr>
          </w:pPr>
          <w:hyperlink w:anchor="_Toc218880371" w:history="1">
            <w:r w:rsidRPr="00F93642">
              <w:rPr>
                <w:rStyle w:val="Hyperlink"/>
                <w:b/>
                <w:bCs/>
                <w:noProof/>
              </w:rPr>
              <w:t>3.3</w:t>
            </w:r>
            <w:r>
              <w:rPr>
                <w:rFonts w:asciiTheme="minorHAnsi" w:eastAsiaTheme="minorEastAsia" w:hAnsiTheme="minorHAnsi" w:cstheme="minorBidi"/>
                <w:noProof/>
                <w:sz w:val="22"/>
                <w:szCs w:val="22"/>
              </w:rPr>
              <w:tab/>
            </w:r>
            <w:r w:rsidRPr="00F93642">
              <w:rPr>
                <w:rStyle w:val="Hyperlink"/>
                <w:b/>
                <w:bCs/>
                <w:noProof/>
              </w:rPr>
              <w:t>Hóa đơn điện tử khởi tạo từ máy tính tiền</w:t>
            </w:r>
            <w:r>
              <w:rPr>
                <w:noProof/>
                <w:webHidden/>
              </w:rPr>
              <w:tab/>
            </w:r>
            <w:r>
              <w:rPr>
                <w:noProof/>
                <w:webHidden/>
              </w:rPr>
              <w:fldChar w:fldCharType="begin"/>
            </w:r>
            <w:r>
              <w:rPr>
                <w:noProof/>
                <w:webHidden/>
              </w:rPr>
              <w:instrText xml:space="preserve"> PAGEREF _Toc218880371 \h </w:instrText>
            </w:r>
            <w:r>
              <w:rPr>
                <w:noProof/>
                <w:webHidden/>
              </w:rPr>
            </w:r>
            <w:r>
              <w:rPr>
                <w:noProof/>
                <w:webHidden/>
              </w:rPr>
              <w:fldChar w:fldCharType="separate"/>
            </w:r>
            <w:r>
              <w:rPr>
                <w:noProof/>
                <w:webHidden/>
              </w:rPr>
              <w:t>3</w:t>
            </w:r>
            <w:r>
              <w:rPr>
                <w:noProof/>
                <w:webHidden/>
              </w:rPr>
              <w:fldChar w:fldCharType="end"/>
            </w:r>
          </w:hyperlink>
        </w:p>
        <w:p w14:paraId="2D9E4AE1" w14:textId="6D29B724" w:rsidR="009D6A12" w:rsidRDefault="009D6A12">
          <w:pPr>
            <w:pStyle w:val="TOC1"/>
            <w:tabs>
              <w:tab w:val="left" w:pos="660"/>
              <w:tab w:val="right" w:leader="dot" w:pos="9026"/>
            </w:tabs>
            <w:rPr>
              <w:rFonts w:asciiTheme="minorHAnsi" w:eastAsiaTheme="minorEastAsia" w:hAnsiTheme="minorHAnsi" w:cstheme="minorBidi"/>
              <w:noProof/>
              <w:sz w:val="22"/>
              <w:szCs w:val="22"/>
            </w:rPr>
          </w:pPr>
          <w:hyperlink w:anchor="_Toc218880372" w:history="1">
            <w:r w:rsidRPr="00F93642">
              <w:rPr>
                <w:rStyle w:val="Hyperlink"/>
                <w:b/>
                <w:bCs/>
                <w:noProof/>
              </w:rPr>
              <w:t>4.</w:t>
            </w:r>
            <w:r>
              <w:rPr>
                <w:rFonts w:asciiTheme="minorHAnsi" w:eastAsiaTheme="minorEastAsia" w:hAnsiTheme="minorHAnsi" w:cstheme="minorBidi"/>
                <w:noProof/>
                <w:sz w:val="22"/>
                <w:szCs w:val="22"/>
              </w:rPr>
              <w:tab/>
            </w:r>
            <w:r w:rsidRPr="00F93642">
              <w:rPr>
                <w:rStyle w:val="Hyperlink"/>
                <w:b/>
                <w:bCs/>
                <w:noProof/>
              </w:rPr>
              <w:t>QUY TRÌNH NGHIỆP VỤ CỐT LÕI (CORE BUSINESS PROCESSES)</w:t>
            </w:r>
            <w:r>
              <w:rPr>
                <w:noProof/>
                <w:webHidden/>
              </w:rPr>
              <w:tab/>
            </w:r>
            <w:r>
              <w:rPr>
                <w:noProof/>
                <w:webHidden/>
              </w:rPr>
              <w:fldChar w:fldCharType="begin"/>
            </w:r>
            <w:r>
              <w:rPr>
                <w:noProof/>
                <w:webHidden/>
              </w:rPr>
              <w:instrText xml:space="preserve"> PAGEREF _Toc218880372 \h </w:instrText>
            </w:r>
            <w:r>
              <w:rPr>
                <w:noProof/>
                <w:webHidden/>
              </w:rPr>
            </w:r>
            <w:r>
              <w:rPr>
                <w:noProof/>
                <w:webHidden/>
              </w:rPr>
              <w:fldChar w:fldCharType="separate"/>
            </w:r>
            <w:r>
              <w:rPr>
                <w:noProof/>
                <w:webHidden/>
              </w:rPr>
              <w:t>4</w:t>
            </w:r>
            <w:r>
              <w:rPr>
                <w:noProof/>
                <w:webHidden/>
              </w:rPr>
              <w:fldChar w:fldCharType="end"/>
            </w:r>
          </w:hyperlink>
        </w:p>
        <w:p w14:paraId="2CAB6498" w14:textId="6AA0E57E" w:rsidR="009D6A12" w:rsidRDefault="009D6A12">
          <w:pPr>
            <w:pStyle w:val="TOC2"/>
            <w:tabs>
              <w:tab w:val="left" w:pos="880"/>
              <w:tab w:val="right" w:leader="dot" w:pos="9026"/>
            </w:tabs>
            <w:rPr>
              <w:rFonts w:asciiTheme="minorHAnsi" w:eastAsiaTheme="minorEastAsia" w:hAnsiTheme="minorHAnsi" w:cstheme="minorBidi"/>
              <w:noProof/>
              <w:sz w:val="22"/>
              <w:szCs w:val="22"/>
            </w:rPr>
          </w:pPr>
          <w:hyperlink w:anchor="_Toc218880373" w:history="1">
            <w:r w:rsidRPr="00F93642">
              <w:rPr>
                <w:rStyle w:val="Hyperlink"/>
                <w:b/>
                <w:bCs/>
                <w:noProof/>
              </w:rPr>
              <w:t>4.1</w:t>
            </w:r>
            <w:r>
              <w:rPr>
                <w:rFonts w:asciiTheme="minorHAnsi" w:eastAsiaTheme="minorEastAsia" w:hAnsiTheme="minorHAnsi" w:cstheme="minorBidi"/>
                <w:noProof/>
                <w:sz w:val="22"/>
                <w:szCs w:val="22"/>
              </w:rPr>
              <w:tab/>
            </w:r>
            <w:r w:rsidRPr="00F93642">
              <w:rPr>
                <w:rStyle w:val="Hyperlink"/>
                <w:b/>
                <w:bCs/>
                <w:noProof/>
              </w:rPr>
              <w:t>Quy trình phát hành hóa đơn</w:t>
            </w:r>
            <w:r>
              <w:rPr>
                <w:noProof/>
                <w:webHidden/>
              </w:rPr>
              <w:tab/>
            </w:r>
            <w:r>
              <w:rPr>
                <w:noProof/>
                <w:webHidden/>
              </w:rPr>
              <w:fldChar w:fldCharType="begin"/>
            </w:r>
            <w:r>
              <w:rPr>
                <w:noProof/>
                <w:webHidden/>
              </w:rPr>
              <w:instrText xml:space="preserve"> PAGEREF _Toc218880373 \h </w:instrText>
            </w:r>
            <w:r>
              <w:rPr>
                <w:noProof/>
                <w:webHidden/>
              </w:rPr>
            </w:r>
            <w:r>
              <w:rPr>
                <w:noProof/>
                <w:webHidden/>
              </w:rPr>
              <w:fldChar w:fldCharType="separate"/>
            </w:r>
            <w:r>
              <w:rPr>
                <w:noProof/>
                <w:webHidden/>
              </w:rPr>
              <w:t>4</w:t>
            </w:r>
            <w:r>
              <w:rPr>
                <w:noProof/>
                <w:webHidden/>
              </w:rPr>
              <w:fldChar w:fldCharType="end"/>
            </w:r>
          </w:hyperlink>
        </w:p>
        <w:p w14:paraId="463EE04D" w14:textId="41D2926C" w:rsidR="009D6A12" w:rsidRDefault="009D6A12">
          <w:pPr>
            <w:pStyle w:val="TOC2"/>
            <w:tabs>
              <w:tab w:val="left" w:pos="880"/>
              <w:tab w:val="right" w:leader="dot" w:pos="9026"/>
            </w:tabs>
            <w:rPr>
              <w:rFonts w:asciiTheme="minorHAnsi" w:eastAsiaTheme="minorEastAsia" w:hAnsiTheme="minorHAnsi" w:cstheme="minorBidi"/>
              <w:noProof/>
              <w:sz w:val="22"/>
              <w:szCs w:val="22"/>
            </w:rPr>
          </w:pPr>
          <w:hyperlink w:anchor="_Toc218880374" w:history="1">
            <w:r w:rsidRPr="00F93642">
              <w:rPr>
                <w:rStyle w:val="Hyperlink"/>
                <w:b/>
                <w:bCs/>
                <w:noProof/>
              </w:rPr>
              <w:t>4.2</w:t>
            </w:r>
            <w:r>
              <w:rPr>
                <w:rFonts w:asciiTheme="minorHAnsi" w:eastAsiaTheme="minorEastAsia" w:hAnsiTheme="minorHAnsi" w:cstheme="minorBidi"/>
                <w:noProof/>
                <w:sz w:val="22"/>
                <w:szCs w:val="22"/>
              </w:rPr>
              <w:tab/>
            </w:r>
            <w:r w:rsidRPr="00F93642">
              <w:rPr>
                <w:rStyle w:val="Hyperlink"/>
                <w:b/>
                <w:bCs/>
                <w:noProof/>
              </w:rPr>
              <w:t>Quy trình quản lý cấu hình (Configuration Management)</w:t>
            </w:r>
            <w:r>
              <w:rPr>
                <w:noProof/>
                <w:webHidden/>
              </w:rPr>
              <w:tab/>
            </w:r>
            <w:r>
              <w:rPr>
                <w:noProof/>
                <w:webHidden/>
              </w:rPr>
              <w:fldChar w:fldCharType="begin"/>
            </w:r>
            <w:r>
              <w:rPr>
                <w:noProof/>
                <w:webHidden/>
              </w:rPr>
              <w:instrText xml:space="preserve"> PAGEREF _Toc218880374 \h </w:instrText>
            </w:r>
            <w:r>
              <w:rPr>
                <w:noProof/>
                <w:webHidden/>
              </w:rPr>
            </w:r>
            <w:r>
              <w:rPr>
                <w:noProof/>
                <w:webHidden/>
              </w:rPr>
              <w:fldChar w:fldCharType="separate"/>
            </w:r>
            <w:r>
              <w:rPr>
                <w:noProof/>
                <w:webHidden/>
              </w:rPr>
              <w:t>5</w:t>
            </w:r>
            <w:r>
              <w:rPr>
                <w:noProof/>
                <w:webHidden/>
              </w:rPr>
              <w:fldChar w:fldCharType="end"/>
            </w:r>
          </w:hyperlink>
        </w:p>
        <w:p w14:paraId="752FD5F1" w14:textId="609D9A66" w:rsidR="009D6A12" w:rsidRDefault="009D6A12">
          <w:pPr>
            <w:pStyle w:val="TOC2"/>
            <w:tabs>
              <w:tab w:val="left" w:pos="880"/>
              <w:tab w:val="right" w:leader="dot" w:pos="9026"/>
            </w:tabs>
            <w:rPr>
              <w:rFonts w:asciiTheme="minorHAnsi" w:eastAsiaTheme="minorEastAsia" w:hAnsiTheme="minorHAnsi" w:cstheme="minorBidi"/>
              <w:noProof/>
              <w:sz w:val="22"/>
              <w:szCs w:val="22"/>
            </w:rPr>
          </w:pPr>
          <w:hyperlink w:anchor="_Toc218880375" w:history="1">
            <w:r w:rsidRPr="00F93642">
              <w:rPr>
                <w:rStyle w:val="Hyperlink"/>
                <w:b/>
                <w:bCs/>
                <w:noProof/>
              </w:rPr>
              <w:t>4.3</w:t>
            </w:r>
            <w:r>
              <w:rPr>
                <w:rFonts w:asciiTheme="minorHAnsi" w:eastAsiaTheme="minorEastAsia" w:hAnsiTheme="minorHAnsi" w:cstheme="minorBidi"/>
                <w:noProof/>
                <w:sz w:val="22"/>
                <w:szCs w:val="22"/>
              </w:rPr>
              <w:tab/>
            </w:r>
            <w:r w:rsidRPr="00F93642">
              <w:rPr>
                <w:rStyle w:val="Hyperlink"/>
                <w:b/>
                <w:bCs/>
                <w:noProof/>
              </w:rPr>
              <w:t>Chiến lược lưu trữ (</w:t>
            </w:r>
            <w:r w:rsidRPr="00F93642">
              <w:rPr>
                <w:rStyle w:val="Hyperlink"/>
                <w:b/>
                <w:noProof/>
              </w:rPr>
              <w:t>Dual-Database Strategy</w:t>
            </w:r>
            <w:r w:rsidRPr="00F93642">
              <w:rPr>
                <w:rStyle w:val="Hyperlink"/>
                <w:b/>
                <w:bCs/>
                <w:noProof/>
              </w:rPr>
              <w:t>)</w:t>
            </w:r>
            <w:r>
              <w:rPr>
                <w:noProof/>
                <w:webHidden/>
              </w:rPr>
              <w:tab/>
            </w:r>
            <w:r>
              <w:rPr>
                <w:noProof/>
                <w:webHidden/>
              </w:rPr>
              <w:fldChar w:fldCharType="begin"/>
            </w:r>
            <w:r>
              <w:rPr>
                <w:noProof/>
                <w:webHidden/>
              </w:rPr>
              <w:instrText xml:space="preserve"> PAGEREF _Toc218880375 \h </w:instrText>
            </w:r>
            <w:r>
              <w:rPr>
                <w:noProof/>
                <w:webHidden/>
              </w:rPr>
            </w:r>
            <w:r>
              <w:rPr>
                <w:noProof/>
                <w:webHidden/>
              </w:rPr>
              <w:fldChar w:fldCharType="separate"/>
            </w:r>
            <w:r>
              <w:rPr>
                <w:noProof/>
                <w:webHidden/>
              </w:rPr>
              <w:t>5</w:t>
            </w:r>
            <w:r>
              <w:rPr>
                <w:noProof/>
                <w:webHidden/>
              </w:rPr>
              <w:fldChar w:fldCharType="end"/>
            </w:r>
          </w:hyperlink>
        </w:p>
        <w:p w14:paraId="472F74F0" w14:textId="2A3A5DBE" w:rsidR="009D6A12" w:rsidRDefault="009D6A12">
          <w:pPr>
            <w:pStyle w:val="TOC2"/>
            <w:tabs>
              <w:tab w:val="left" w:pos="880"/>
              <w:tab w:val="right" w:leader="dot" w:pos="9026"/>
            </w:tabs>
            <w:rPr>
              <w:rFonts w:asciiTheme="minorHAnsi" w:eastAsiaTheme="minorEastAsia" w:hAnsiTheme="minorHAnsi" w:cstheme="minorBidi"/>
              <w:noProof/>
              <w:sz w:val="22"/>
              <w:szCs w:val="22"/>
            </w:rPr>
          </w:pPr>
          <w:hyperlink w:anchor="_Toc218880376" w:history="1">
            <w:r w:rsidRPr="00F93642">
              <w:rPr>
                <w:rStyle w:val="Hyperlink"/>
                <w:b/>
                <w:bCs/>
                <w:noProof/>
              </w:rPr>
              <w:t>4.4</w:t>
            </w:r>
            <w:r>
              <w:rPr>
                <w:rFonts w:asciiTheme="minorHAnsi" w:eastAsiaTheme="minorEastAsia" w:hAnsiTheme="minorHAnsi" w:cstheme="minorBidi"/>
                <w:noProof/>
                <w:sz w:val="22"/>
                <w:szCs w:val="22"/>
              </w:rPr>
              <w:tab/>
            </w:r>
            <w:r w:rsidRPr="00F93642">
              <w:rPr>
                <w:rStyle w:val="Hyperlink"/>
                <w:b/>
                <w:bCs/>
                <w:noProof/>
              </w:rPr>
              <w:t>Khả năng chịu tải và hiệu suất</w:t>
            </w:r>
            <w:r>
              <w:rPr>
                <w:noProof/>
                <w:webHidden/>
              </w:rPr>
              <w:tab/>
            </w:r>
            <w:r>
              <w:rPr>
                <w:noProof/>
                <w:webHidden/>
              </w:rPr>
              <w:fldChar w:fldCharType="begin"/>
            </w:r>
            <w:r>
              <w:rPr>
                <w:noProof/>
                <w:webHidden/>
              </w:rPr>
              <w:instrText xml:space="preserve"> PAGEREF _Toc218880376 \h </w:instrText>
            </w:r>
            <w:r>
              <w:rPr>
                <w:noProof/>
                <w:webHidden/>
              </w:rPr>
            </w:r>
            <w:r>
              <w:rPr>
                <w:noProof/>
                <w:webHidden/>
              </w:rPr>
              <w:fldChar w:fldCharType="separate"/>
            </w:r>
            <w:r>
              <w:rPr>
                <w:noProof/>
                <w:webHidden/>
              </w:rPr>
              <w:t>5</w:t>
            </w:r>
            <w:r>
              <w:rPr>
                <w:noProof/>
                <w:webHidden/>
              </w:rPr>
              <w:fldChar w:fldCharType="end"/>
            </w:r>
          </w:hyperlink>
        </w:p>
        <w:p w14:paraId="02A5F4BB" w14:textId="322B5D98" w:rsidR="009D6A12" w:rsidRDefault="009D6A12">
          <w:pPr>
            <w:pStyle w:val="TOC1"/>
            <w:tabs>
              <w:tab w:val="left" w:pos="660"/>
              <w:tab w:val="right" w:leader="dot" w:pos="9026"/>
            </w:tabs>
            <w:rPr>
              <w:rFonts w:asciiTheme="minorHAnsi" w:eastAsiaTheme="minorEastAsia" w:hAnsiTheme="minorHAnsi" w:cstheme="minorBidi"/>
              <w:noProof/>
              <w:sz w:val="22"/>
              <w:szCs w:val="22"/>
            </w:rPr>
          </w:pPr>
          <w:hyperlink w:anchor="_Toc218880377" w:history="1">
            <w:r w:rsidRPr="00F93642">
              <w:rPr>
                <w:rStyle w:val="Hyperlink"/>
                <w:b/>
                <w:bCs/>
                <w:noProof/>
              </w:rPr>
              <w:t>5.</w:t>
            </w:r>
            <w:r>
              <w:rPr>
                <w:rFonts w:asciiTheme="minorHAnsi" w:eastAsiaTheme="minorEastAsia" w:hAnsiTheme="minorHAnsi" w:cstheme="minorBidi"/>
                <w:noProof/>
                <w:sz w:val="22"/>
                <w:szCs w:val="22"/>
              </w:rPr>
              <w:tab/>
            </w:r>
            <w:r w:rsidRPr="00F93642">
              <w:rPr>
                <w:rStyle w:val="Hyperlink"/>
                <w:b/>
                <w:bCs/>
                <w:noProof/>
              </w:rPr>
              <w:t>THIẾT KẾ HỆ THỐNG UML</w:t>
            </w:r>
            <w:r>
              <w:rPr>
                <w:noProof/>
                <w:webHidden/>
              </w:rPr>
              <w:tab/>
            </w:r>
            <w:r>
              <w:rPr>
                <w:noProof/>
                <w:webHidden/>
              </w:rPr>
              <w:fldChar w:fldCharType="begin"/>
            </w:r>
            <w:r>
              <w:rPr>
                <w:noProof/>
                <w:webHidden/>
              </w:rPr>
              <w:instrText xml:space="preserve"> PAGEREF _Toc218880377 \h </w:instrText>
            </w:r>
            <w:r>
              <w:rPr>
                <w:noProof/>
                <w:webHidden/>
              </w:rPr>
            </w:r>
            <w:r>
              <w:rPr>
                <w:noProof/>
                <w:webHidden/>
              </w:rPr>
              <w:fldChar w:fldCharType="separate"/>
            </w:r>
            <w:r>
              <w:rPr>
                <w:noProof/>
                <w:webHidden/>
              </w:rPr>
              <w:t>6</w:t>
            </w:r>
            <w:r>
              <w:rPr>
                <w:noProof/>
                <w:webHidden/>
              </w:rPr>
              <w:fldChar w:fldCharType="end"/>
            </w:r>
          </w:hyperlink>
        </w:p>
        <w:p w14:paraId="33AA5FBC" w14:textId="4566B7B2" w:rsidR="009D6A12" w:rsidRDefault="009D6A12">
          <w:pPr>
            <w:pStyle w:val="TOC2"/>
            <w:tabs>
              <w:tab w:val="left" w:pos="880"/>
              <w:tab w:val="right" w:leader="dot" w:pos="9026"/>
            </w:tabs>
            <w:rPr>
              <w:rFonts w:asciiTheme="minorHAnsi" w:eastAsiaTheme="minorEastAsia" w:hAnsiTheme="minorHAnsi" w:cstheme="minorBidi"/>
              <w:noProof/>
              <w:sz w:val="22"/>
              <w:szCs w:val="22"/>
            </w:rPr>
          </w:pPr>
          <w:hyperlink w:anchor="_Toc218880378" w:history="1">
            <w:r w:rsidRPr="00F93642">
              <w:rPr>
                <w:rStyle w:val="Hyperlink"/>
                <w:b/>
                <w:bCs/>
                <w:noProof/>
              </w:rPr>
              <w:t>5.1</w:t>
            </w:r>
            <w:r>
              <w:rPr>
                <w:rFonts w:asciiTheme="minorHAnsi" w:eastAsiaTheme="minorEastAsia" w:hAnsiTheme="minorHAnsi" w:cstheme="minorBidi"/>
                <w:noProof/>
                <w:sz w:val="22"/>
                <w:szCs w:val="22"/>
              </w:rPr>
              <w:tab/>
            </w:r>
            <w:r w:rsidRPr="00F93642">
              <w:rPr>
                <w:rStyle w:val="Hyperlink"/>
                <w:b/>
                <w:bCs/>
                <w:noProof/>
              </w:rPr>
              <w:t>Sơ Đồ Trường Hợp Sử Dụng (Use Case Diagram)</w:t>
            </w:r>
            <w:r>
              <w:rPr>
                <w:noProof/>
                <w:webHidden/>
              </w:rPr>
              <w:tab/>
            </w:r>
            <w:r>
              <w:rPr>
                <w:noProof/>
                <w:webHidden/>
              </w:rPr>
              <w:fldChar w:fldCharType="begin"/>
            </w:r>
            <w:r>
              <w:rPr>
                <w:noProof/>
                <w:webHidden/>
              </w:rPr>
              <w:instrText xml:space="preserve"> PAGEREF _Toc218880378 \h </w:instrText>
            </w:r>
            <w:r>
              <w:rPr>
                <w:noProof/>
                <w:webHidden/>
              </w:rPr>
            </w:r>
            <w:r>
              <w:rPr>
                <w:noProof/>
                <w:webHidden/>
              </w:rPr>
              <w:fldChar w:fldCharType="separate"/>
            </w:r>
            <w:r>
              <w:rPr>
                <w:noProof/>
                <w:webHidden/>
              </w:rPr>
              <w:t>6</w:t>
            </w:r>
            <w:r>
              <w:rPr>
                <w:noProof/>
                <w:webHidden/>
              </w:rPr>
              <w:fldChar w:fldCharType="end"/>
            </w:r>
          </w:hyperlink>
        </w:p>
        <w:p w14:paraId="2A2772D0" w14:textId="3BA95ED3" w:rsidR="009D6A12" w:rsidRDefault="009D6A12">
          <w:pPr>
            <w:pStyle w:val="TOC2"/>
            <w:tabs>
              <w:tab w:val="left" w:pos="880"/>
              <w:tab w:val="right" w:leader="dot" w:pos="9026"/>
            </w:tabs>
            <w:rPr>
              <w:rFonts w:asciiTheme="minorHAnsi" w:eastAsiaTheme="minorEastAsia" w:hAnsiTheme="minorHAnsi" w:cstheme="minorBidi"/>
              <w:noProof/>
              <w:sz w:val="22"/>
              <w:szCs w:val="22"/>
            </w:rPr>
          </w:pPr>
          <w:hyperlink w:anchor="_Toc218880379" w:history="1">
            <w:r w:rsidRPr="00F93642">
              <w:rPr>
                <w:rStyle w:val="Hyperlink"/>
                <w:b/>
                <w:bCs/>
                <w:noProof/>
              </w:rPr>
              <w:t>5.2</w:t>
            </w:r>
            <w:r>
              <w:rPr>
                <w:rFonts w:asciiTheme="minorHAnsi" w:eastAsiaTheme="minorEastAsia" w:hAnsiTheme="minorHAnsi" w:cstheme="minorBidi"/>
                <w:noProof/>
                <w:sz w:val="22"/>
                <w:szCs w:val="22"/>
              </w:rPr>
              <w:tab/>
            </w:r>
            <w:r w:rsidRPr="00F93642">
              <w:rPr>
                <w:rStyle w:val="Hyperlink"/>
                <w:b/>
                <w:bCs/>
                <w:noProof/>
              </w:rPr>
              <w:t>Sơ đồ Lớp (Class Diagram)</w:t>
            </w:r>
            <w:r>
              <w:rPr>
                <w:noProof/>
                <w:webHidden/>
              </w:rPr>
              <w:tab/>
            </w:r>
            <w:r>
              <w:rPr>
                <w:noProof/>
                <w:webHidden/>
              </w:rPr>
              <w:fldChar w:fldCharType="begin"/>
            </w:r>
            <w:r>
              <w:rPr>
                <w:noProof/>
                <w:webHidden/>
              </w:rPr>
              <w:instrText xml:space="preserve"> PAGEREF _Toc218880379 \h </w:instrText>
            </w:r>
            <w:r>
              <w:rPr>
                <w:noProof/>
                <w:webHidden/>
              </w:rPr>
            </w:r>
            <w:r>
              <w:rPr>
                <w:noProof/>
                <w:webHidden/>
              </w:rPr>
              <w:fldChar w:fldCharType="separate"/>
            </w:r>
            <w:r>
              <w:rPr>
                <w:noProof/>
                <w:webHidden/>
              </w:rPr>
              <w:t>7</w:t>
            </w:r>
            <w:r>
              <w:rPr>
                <w:noProof/>
                <w:webHidden/>
              </w:rPr>
              <w:fldChar w:fldCharType="end"/>
            </w:r>
          </w:hyperlink>
        </w:p>
        <w:p w14:paraId="466C52EE" w14:textId="4AC196D2" w:rsidR="009D6A12" w:rsidRDefault="009D6A12">
          <w:pPr>
            <w:pStyle w:val="TOC2"/>
            <w:tabs>
              <w:tab w:val="left" w:pos="880"/>
              <w:tab w:val="right" w:leader="dot" w:pos="9026"/>
            </w:tabs>
            <w:rPr>
              <w:rFonts w:asciiTheme="minorHAnsi" w:eastAsiaTheme="minorEastAsia" w:hAnsiTheme="minorHAnsi" w:cstheme="minorBidi"/>
              <w:noProof/>
              <w:sz w:val="22"/>
              <w:szCs w:val="22"/>
            </w:rPr>
          </w:pPr>
          <w:hyperlink w:anchor="_Toc218880380" w:history="1">
            <w:r w:rsidRPr="00F93642">
              <w:rPr>
                <w:rStyle w:val="Hyperlink"/>
                <w:b/>
                <w:bCs/>
                <w:noProof/>
              </w:rPr>
              <w:t>5.3</w:t>
            </w:r>
            <w:r>
              <w:rPr>
                <w:rFonts w:asciiTheme="minorHAnsi" w:eastAsiaTheme="minorEastAsia" w:hAnsiTheme="minorHAnsi" w:cstheme="minorBidi"/>
                <w:noProof/>
                <w:sz w:val="22"/>
                <w:szCs w:val="22"/>
              </w:rPr>
              <w:tab/>
            </w:r>
            <w:r w:rsidRPr="00F93642">
              <w:rPr>
                <w:rStyle w:val="Hyperlink"/>
                <w:b/>
                <w:bCs/>
                <w:noProof/>
              </w:rPr>
              <w:t>Sơ đồ Trạng thái (State Machine Diagram)</w:t>
            </w:r>
            <w:r>
              <w:rPr>
                <w:noProof/>
                <w:webHidden/>
              </w:rPr>
              <w:tab/>
            </w:r>
            <w:r>
              <w:rPr>
                <w:noProof/>
                <w:webHidden/>
              </w:rPr>
              <w:fldChar w:fldCharType="begin"/>
            </w:r>
            <w:r>
              <w:rPr>
                <w:noProof/>
                <w:webHidden/>
              </w:rPr>
              <w:instrText xml:space="preserve"> PAGEREF _Toc218880380 \h </w:instrText>
            </w:r>
            <w:r>
              <w:rPr>
                <w:noProof/>
                <w:webHidden/>
              </w:rPr>
            </w:r>
            <w:r>
              <w:rPr>
                <w:noProof/>
                <w:webHidden/>
              </w:rPr>
              <w:fldChar w:fldCharType="separate"/>
            </w:r>
            <w:r>
              <w:rPr>
                <w:noProof/>
                <w:webHidden/>
              </w:rPr>
              <w:t>8</w:t>
            </w:r>
            <w:r>
              <w:rPr>
                <w:noProof/>
                <w:webHidden/>
              </w:rPr>
              <w:fldChar w:fldCharType="end"/>
            </w:r>
          </w:hyperlink>
        </w:p>
        <w:p w14:paraId="44B6453C" w14:textId="2D2AEB52" w:rsidR="009D6A12" w:rsidRDefault="009D6A12">
          <w:pPr>
            <w:pStyle w:val="TOC2"/>
            <w:tabs>
              <w:tab w:val="left" w:pos="880"/>
              <w:tab w:val="right" w:leader="dot" w:pos="9026"/>
            </w:tabs>
            <w:rPr>
              <w:rFonts w:asciiTheme="minorHAnsi" w:eastAsiaTheme="minorEastAsia" w:hAnsiTheme="minorHAnsi" w:cstheme="minorBidi"/>
              <w:noProof/>
              <w:sz w:val="22"/>
              <w:szCs w:val="22"/>
            </w:rPr>
          </w:pPr>
          <w:hyperlink w:anchor="_Toc218880381" w:history="1">
            <w:r w:rsidRPr="00F93642">
              <w:rPr>
                <w:rStyle w:val="Hyperlink"/>
                <w:b/>
                <w:bCs/>
                <w:noProof/>
              </w:rPr>
              <w:t>5.4</w:t>
            </w:r>
            <w:r>
              <w:rPr>
                <w:rFonts w:asciiTheme="minorHAnsi" w:eastAsiaTheme="minorEastAsia" w:hAnsiTheme="minorHAnsi" w:cstheme="minorBidi"/>
                <w:noProof/>
                <w:sz w:val="22"/>
                <w:szCs w:val="22"/>
              </w:rPr>
              <w:tab/>
            </w:r>
            <w:r w:rsidRPr="00F93642">
              <w:rPr>
                <w:rStyle w:val="Hyperlink"/>
                <w:b/>
                <w:bCs/>
                <w:noProof/>
              </w:rPr>
              <w:t>Sơ đồ Tuần tự (Sequence Diagram)</w:t>
            </w:r>
            <w:r>
              <w:rPr>
                <w:noProof/>
                <w:webHidden/>
              </w:rPr>
              <w:tab/>
            </w:r>
            <w:r>
              <w:rPr>
                <w:noProof/>
                <w:webHidden/>
              </w:rPr>
              <w:fldChar w:fldCharType="begin"/>
            </w:r>
            <w:r>
              <w:rPr>
                <w:noProof/>
                <w:webHidden/>
              </w:rPr>
              <w:instrText xml:space="preserve"> PAGEREF _Toc218880381 \h </w:instrText>
            </w:r>
            <w:r>
              <w:rPr>
                <w:noProof/>
                <w:webHidden/>
              </w:rPr>
            </w:r>
            <w:r>
              <w:rPr>
                <w:noProof/>
                <w:webHidden/>
              </w:rPr>
              <w:fldChar w:fldCharType="separate"/>
            </w:r>
            <w:r>
              <w:rPr>
                <w:noProof/>
                <w:webHidden/>
              </w:rPr>
              <w:t>8</w:t>
            </w:r>
            <w:r>
              <w:rPr>
                <w:noProof/>
                <w:webHidden/>
              </w:rPr>
              <w:fldChar w:fldCharType="end"/>
            </w:r>
          </w:hyperlink>
        </w:p>
        <w:p w14:paraId="1F8AE14C" w14:textId="608D88CD" w:rsidR="009D6A12" w:rsidRDefault="009D6A12">
          <w:pPr>
            <w:pStyle w:val="TOC2"/>
            <w:tabs>
              <w:tab w:val="left" w:pos="880"/>
              <w:tab w:val="right" w:leader="dot" w:pos="9026"/>
            </w:tabs>
            <w:rPr>
              <w:rFonts w:asciiTheme="minorHAnsi" w:eastAsiaTheme="minorEastAsia" w:hAnsiTheme="minorHAnsi" w:cstheme="minorBidi"/>
              <w:noProof/>
              <w:sz w:val="22"/>
              <w:szCs w:val="22"/>
            </w:rPr>
          </w:pPr>
          <w:hyperlink w:anchor="_Toc218880382" w:history="1">
            <w:r w:rsidRPr="00F93642">
              <w:rPr>
                <w:rStyle w:val="Hyperlink"/>
                <w:b/>
                <w:bCs/>
                <w:noProof/>
              </w:rPr>
              <w:t>5.5</w:t>
            </w:r>
            <w:r>
              <w:rPr>
                <w:rFonts w:asciiTheme="minorHAnsi" w:eastAsiaTheme="minorEastAsia" w:hAnsiTheme="minorHAnsi" w:cstheme="minorBidi"/>
                <w:noProof/>
                <w:sz w:val="22"/>
                <w:szCs w:val="22"/>
              </w:rPr>
              <w:tab/>
            </w:r>
            <w:r w:rsidRPr="00F93642">
              <w:rPr>
                <w:rStyle w:val="Hyperlink"/>
                <w:b/>
                <w:bCs/>
                <w:noProof/>
              </w:rPr>
              <w:t>Sơ đồ Hoạt động (Activity Diagram)</w:t>
            </w:r>
            <w:r>
              <w:rPr>
                <w:noProof/>
                <w:webHidden/>
              </w:rPr>
              <w:tab/>
            </w:r>
            <w:r>
              <w:rPr>
                <w:noProof/>
                <w:webHidden/>
              </w:rPr>
              <w:fldChar w:fldCharType="begin"/>
            </w:r>
            <w:r>
              <w:rPr>
                <w:noProof/>
                <w:webHidden/>
              </w:rPr>
              <w:instrText xml:space="preserve"> PAGEREF _Toc218880382 \h </w:instrText>
            </w:r>
            <w:r>
              <w:rPr>
                <w:noProof/>
                <w:webHidden/>
              </w:rPr>
            </w:r>
            <w:r>
              <w:rPr>
                <w:noProof/>
                <w:webHidden/>
              </w:rPr>
              <w:fldChar w:fldCharType="separate"/>
            </w:r>
            <w:r>
              <w:rPr>
                <w:noProof/>
                <w:webHidden/>
              </w:rPr>
              <w:t>9</w:t>
            </w:r>
            <w:r>
              <w:rPr>
                <w:noProof/>
                <w:webHidden/>
              </w:rPr>
              <w:fldChar w:fldCharType="end"/>
            </w:r>
          </w:hyperlink>
        </w:p>
        <w:p w14:paraId="2DF1D390" w14:textId="6CBB9E2C" w:rsidR="009D6A12" w:rsidRDefault="009D6A12">
          <w:pPr>
            <w:pStyle w:val="TOC2"/>
            <w:tabs>
              <w:tab w:val="left" w:pos="880"/>
              <w:tab w:val="right" w:leader="dot" w:pos="9026"/>
            </w:tabs>
            <w:rPr>
              <w:rFonts w:asciiTheme="minorHAnsi" w:eastAsiaTheme="minorEastAsia" w:hAnsiTheme="minorHAnsi" w:cstheme="minorBidi"/>
              <w:noProof/>
              <w:sz w:val="22"/>
              <w:szCs w:val="22"/>
            </w:rPr>
          </w:pPr>
          <w:hyperlink w:anchor="_Toc218880383" w:history="1">
            <w:r w:rsidRPr="00F93642">
              <w:rPr>
                <w:rStyle w:val="Hyperlink"/>
                <w:b/>
                <w:bCs/>
                <w:noProof/>
              </w:rPr>
              <w:t>5.6</w:t>
            </w:r>
            <w:r>
              <w:rPr>
                <w:rFonts w:asciiTheme="minorHAnsi" w:eastAsiaTheme="minorEastAsia" w:hAnsiTheme="minorHAnsi" w:cstheme="minorBidi"/>
                <w:noProof/>
                <w:sz w:val="22"/>
                <w:szCs w:val="22"/>
              </w:rPr>
              <w:tab/>
            </w:r>
            <w:r w:rsidRPr="00F93642">
              <w:rPr>
                <w:rStyle w:val="Hyperlink"/>
                <w:b/>
                <w:bCs/>
                <w:noProof/>
              </w:rPr>
              <w:t>Sơ đồ Triển khai (Deployment Diagram)</w:t>
            </w:r>
            <w:r>
              <w:rPr>
                <w:noProof/>
                <w:webHidden/>
              </w:rPr>
              <w:tab/>
            </w:r>
            <w:r>
              <w:rPr>
                <w:noProof/>
                <w:webHidden/>
              </w:rPr>
              <w:fldChar w:fldCharType="begin"/>
            </w:r>
            <w:r>
              <w:rPr>
                <w:noProof/>
                <w:webHidden/>
              </w:rPr>
              <w:instrText xml:space="preserve"> PAGEREF _Toc218880383 \h </w:instrText>
            </w:r>
            <w:r>
              <w:rPr>
                <w:noProof/>
                <w:webHidden/>
              </w:rPr>
            </w:r>
            <w:r>
              <w:rPr>
                <w:noProof/>
                <w:webHidden/>
              </w:rPr>
              <w:fldChar w:fldCharType="separate"/>
            </w:r>
            <w:r>
              <w:rPr>
                <w:noProof/>
                <w:webHidden/>
              </w:rPr>
              <w:t>9</w:t>
            </w:r>
            <w:r>
              <w:rPr>
                <w:noProof/>
                <w:webHidden/>
              </w:rPr>
              <w:fldChar w:fldCharType="end"/>
            </w:r>
          </w:hyperlink>
        </w:p>
        <w:p w14:paraId="314E0292" w14:textId="361E6B79" w:rsidR="009D6A12" w:rsidRDefault="009D6A12">
          <w:pPr>
            <w:pStyle w:val="TOC1"/>
            <w:tabs>
              <w:tab w:val="left" w:pos="660"/>
              <w:tab w:val="right" w:leader="dot" w:pos="9026"/>
            </w:tabs>
            <w:rPr>
              <w:rFonts w:asciiTheme="minorHAnsi" w:eastAsiaTheme="minorEastAsia" w:hAnsiTheme="minorHAnsi" w:cstheme="minorBidi"/>
              <w:noProof/>
              <w:sz w:val="22"/>
              <w:szCs w:val="22"/>
            </w:rPr>
          </w:pPr>
          <w:hyperlink w:anchor="_Toc218880384" w:history="1">
            <w:r w:rsidRPr="00F93642">
              <w:rPr>
                <w:rStyle w:val="Hyperlink"/>
                <w:b/>
                <w:bCs/>
                <w:noProof/>
              </w:rPr>
              <w:t>6.</w:t>
            </w:r>
            <w:r>
              <w:rPr>
                <w:rFonts w:asciiTheme="minorHAnsi" w:eastAsiaTheme="minorEastAsia" w:hAnsiTheme="minorHAnsi" w:cstheme="minorBidi"/>
                <w:noProof/>
                <w:sz w:val="22"/>
                <w:szCs w:val="22"/>
              </w:rPr>
              <w:tab/>
            </w:r>
            <w:r w:rsidRPr="00F93642">
              <w:rPr>
                <w:rStyle w:val="Hyperlink"/>
                <w:b/>
                <w:bCs/>
                <w:noProof/>
              </w:rPr>
              <w:t>QUY TRÌNH NGHIỆP VỤ (MEINVOICE  MISA)</w:t>
            </w:r>
            <w:r>
              <w:rPr>
                <w:noProof/>
                <w:webHidden/>
              </w:rPr>
              <w:tab/>
            </w:r>
            <w:r>
              <w:rPr>
                <w:noProof/>
                <w:webHidden/>
              </w:rPr>
              <w:fldChar w:fldCharType="begin"/>
            </w:r>
            <w:r>
              <w:rPr>
                <w:noProof/>
                <w:webHidden/>
              </w:rPr>
              <w:instrText xml:space="preserve"> PAGEREF _Toc218880384 \h </w:instrText>
            </w:r>
            <w:r>
              <w:rPr>
                <w:noProof/>
                <w:webHidden/>
              </w:rPr>
            </w:r>
            <w:r>
              <w:rPr>
                <w:noProof/>
                <w:webHidden/>
              </w:rPr>
              <w:fldChar w:fldCharType="separate"/>
            </w:r>
            <w:r>
              <w:rPr>
                <w:noProof/>
                <w:webHidden/>
              </w:rPr>
              <w:t>10</w:t>
            </w:r>
            <w:r>
              <w:rPr>
                <w:noProof/>
                <w:webHidden/>
              </w:rPr>
              <w:fldChar w:fldCharType="end"/>
            </w:r>
          </w:hyperlink>
        </w:p>
        <w:p w14:paraId="18C56AEA" w14:textId="7AF02027" w:rsidR="009D6A12" w:rsidRDefault="009D6A12">
          <w:pPr>
            <w:pStyle w:val="TOC2"/>
            <w:tabs>
              <w:tab w:val="left" w:pos="880"/>
              <w:tab w:val="right" w:leader="dot" w:pos="9026"/>
            </w:tabs>
            <w:rPr>
              <w:rFonts w:asciiTheme="minorHAnsi" w:eastAsiaTheme="minorEastAsia" w:hAnsiTheme="minorHAnsi" w:cstheme="minorBidi"/>
              <w:noProof/>
              <w:sz w:val="22"/>
              <w:szCs w:val="22"/>
            </w:rPr>
          </w:pPr>
          <w:hyperlink w:anchor="_Toc218880385" w:history="1">
            <w:r w:rsidRPr="00F93642">
              <w:rPr>
                <w:rStyle w:val="Hyperlink"/>
                <w:b/>
                <w:bCs/>
                <w:noProof/>
              </w:rPr>
              <w:t>6.1</w:t>
            </w:r>
            <w:r>
              <w:rPr>
                <w:rFonts w:asciiTheme="minorHAnsi" w:eastAsiaTheme="minorEastAsia" w:hAnsiTheme="minorHAnsi" w:cstheme="minorBidi"/>
                <w:noProof/>
                <w:sz w:val="22"/>
                <w:szCs w:val="22"/>
              </w:rPr>
              <w:tab/>
            </w:r>
            <w:r w:rsidRPr="00F93642">
              <w:rPr>
                <w:rStyle w:val="Hyperlink"/>
                <w:b/>
                <w:bCs/>
                <w:noProof/>
              </w:rPr>
              <w:t>HÓA ĐƠN</w:t>
            </w:r>
            <w:r>
              <w:rPr>
                <w:noProof/>
                <w:webHidden/>
              </w:rPr>
              <w:tab/>
            </w:r>
            <w:r>
              <w:rPr>
                <w:noProof/>
                <w:webHidden/>
              </w:rPr>
              <w:fldChar w:fldCharType="begin"/>
            </w:r>
            <w:r>
              <w:rPr>
                <w:noProof/>
                <w:webHidden/>
              </w:rPr>
              <w:instrText xml:space="preserve"> PAGEREF _Toc218880385 \h </w:instrText>
            </w:r>
            <w:r>
              <w:rPr>
                <w:noProof/>
                <w:webHidden/>
              </w:rPr>
            </w:r>
            <w:r>
              <w:rPr>
                <w:noProof/>
                <w:webHidden/>
              </w:rPr>
              <w:fldChar w:fldCharType="separate"/>
            </w:r>
            <w:r>
              <w:rPr>
                <w:noProof/>
                <w:webHidden/>
              </w:rPr>
              <w:t>10</w:t>
            </w:r>
            <w:r>
              <w:rPr>
                <w:noProof/>
                <w:webHidden/>
              </w:rPr>
              <w:fldChar w:fldCharType="end"/>
            </w:r>
          </w:hyperlink>
        </w:p>
        <w:p w14:paraId="68A35E9C" w14:textId="3E4955CD" w:rsidR="009D6A12" w:rsidRDefault="009D6A12">
          <w:pPr>
            <w:pStyle w:val="TOC3"/>
            <w:tabs>
              <w:tab w:val="left" w:pos="1320"/>
              <w:tab w:val="right" w:leader="dot" w:pos="9026"/>
            </w:tabs>
            <w:rPr>
              <w:rFonts w:asciiTheme="minorHAnsi" w:eastAsiaTheme="minorEastAsia" w:hAnsiTheme="minorHAnsi" w:cstheme="minorBidi"/>
              <w:noProof/>
              <w:sz w:val="22"/>
              <w:szCs w:val="22"/>
            </w:rPr>
          </w:pPr>
          <w:hyperlink w:anchor="_Toc218880386" w:history="1">
            <w:r w:rsidRPr="00F93642">
              <w:rPr>
                <w:rStyle w:val="Hyperlink"/>
                <w:b/>
                <w:bCs/>
                <w:noProof/>
              </w:rPr>
              <w:t>6.1.1</w:t>
            </w:r>
            <w:r>
              <w:rPr>
                <w:rFonts w:asciiTheme="minorHAnsi" w:eastAsiaTheme="minorEastAsia" w:hAnsiTheme="minorHAnsi" w:cstheme="minorBidi"/>
                <w:noProof/>
                <w:sz w:val="22"/>
                <w:szCs w:val="22"/>
              </w:rPr>
              <w:tab/>
            </w:r>
            <w:r w:rsidRPr="00F93642">
              <w:rPr>
                <w:rStyle w:val="Hyperlink"/>
                <w:b/>
                <w:bCs/>
                <w:noProof/>
              </w:rPr>
              <w:t>Có Mã Cơ Quan Thuế</w:t>
            </w:r>
            <w:r>
              <w:rPr>
                <w:noProof/>
                <w:webHidden/>
              </w:rPr>
              <w:tab/>
            </w:r>
            <w:r>
              <w:rPr>
                <w:noProof/>
                <w:webHidden/>
              </w:rPr>
              <w:fldChar w:fldCharType="begin"/>
            </w:r>
            <w:r>
              <w:rPr>
                <w:noProof/>
                <w:webHidden/>
              </w:rPr>
              <w:instrText xml:space="preserve"> PAGEREF _Toc218880386 \h </w:instrText>
            </w:r>
            <w:r>
              <w:rPr>
                <w:noProof/>
                <w:webHidden/>
              </w:rPr>
            </w:r>
            <w:r>
              <w:rPr>
                <w:noProof/>
                <w:webHidden/>
              </w:rPr>
              <w:fldChar w:fldCharType="separate"/>
            </w:r>
            <w:r>
              <w:rPr>
                <w:noProof/>
                <w:webHidden/>
              </w:rPr>
              <w:t>10</w:t>
            </w:r>
            <w:r>
              <w:rPr>
                <w:noProof/>
                <w:webHidden/>
              </w:rPr>
              <w:fldChar w:fldCharType="end"/>
            </w:r>
          </w:hyperlink>
        </w:p>
        <w:p w14:paraId="5E716B13" w14:textId="2825964E" w:rsidR="009D6A12" w:rsidRDefault="009D6A12">
          <w:pPr>
            <w:pStyle w:val="TOC2"/>
            <w:tabs>
              <w:tab w:val="left" w:pos="660"/>
              <w:tab w:val="right" w:leader="dot" w:pos="9026"/>
            </w:tabs>
            <w:rPr>
              <w:rFonts w:asciiTheme="minorHAnsi" w:eastAsiaTheme="minorEastAsia" w:hAnsiTheme="minorHAnsi" w:cstheme="minorBidi"/>
              <w:noProof/>
              <w:sz w:val="22"/>
              <w:szCs w:val="22"/>
            </w:rPr>
          </w:pPr>
          <w:hyperlink w:anchor="_Toc218880387" w:history="1">
            <w:r w:rsidRPr="00F93642">
              <w:rPr>
                <w:rStyle w:val="Hyperlink"/>
                <w:b/>
                <w:bCs/>
                <w:noProof/>
              </w:rPr>
              <w:t>7.</w:t>
            </w:r>
            <w:r>
              <w:rPr>
                <w:rFonts w:asciiTheme="minorHAnsi" w:eastAsiaTheme="minorEastAsia" w:hAnsiTheme="minorHAnsi" w:cstheme="minorBidi"/>
                <w:noProof/>
                <w:sz w:val="22"/>
                <w:szCs w:val="22"/>
              </w:rPr>
              <w:tab/>
            </w:r>
            <w:r w:rsidRPr="00F93642">
              <w:rPr>
                <w:rStyle w:val="Hyperlink"/>
                <w:b/>
                <w:bCs/>
                <w:noProof/>
              </w:rPr>
              <w:t>BIÊN LAI</w:t>
            </w:r>
            <w:r>
              <w:rPr>
                <w:noProof/>
                <w:webHidden/>
              </w:rPr>
              <w:tab/>
            </w:r>
            <w:r>
              <w:rPr>
                <w:noProof/>
                <w:webHidden/>
              </w:rPr>
              <w:fldChar w:fldCharType="begin"/>
            </w:r>
            <w:r>
              <w:rPr>
                <w:noProof/>
                <w:webHidden/>
              </w:rPr>
              <w:instrText xml:space="preserve"> PAGEREF _Toc218880387 \h </w:instrText>
            </w:r>
            <w:r>
              <w:rPr>
                <w:noProof/>
                <w:webHidden/>
              </w:rPr>
            </w:r>
            <w:r>
              <w:rPr>
                <w:noProof/>
                <w:webHidden/>
              </w:rPr>
              <w:fldChar w:fldCharType="separate"/>
            </w:r>
            <w:r>
              <w:rPr>
                <w:noProof/>
                <w:webHidden/>
              </w:rPr>
              <w:t>196</w:t>
            </w:r>
            <w:r>
              <w:rPr>
                <w:noProof/>
                <w:webHidden/>
              </w:rPr>
              <w:fldChar w:fldCharType="end"/>
            </w:r>
          </w:hyperlink>
        </w:p>
        <w:p w14:paraId="4025A107" w14:textId="4921B3FC" w:rsidR="009D6A12" w:rsidRDefault="009D6A12">
          <w:pPr>
            <w:pStyle w:val="TOC3"/>
            <w:tabs>
              <w:tab w:val="left" w:pos="1320"/>
              <w:tab w:val="right" w:leader="dot" w:pos="9026"/>
            </w:tabs>
            <w:rPr>
              <w:rFonts w:asciiTheme="minorHAnsi" w:eastAsiaTheme="minorEastAsia" w:hAnsiTheme="minorHAnsi" w:cstheme="minorBidi"/>
              <w:noProof/>
              <w:sz w:val="22"/>
              <w:szCs w:val="22"/>
            </w:rPr>
          </w:pPr>
          <w:hyperlink w:anchor="_Toc218880388" w:history="1">
            <w:r w:rsidRPr="00F93642">
              <w:rPr>
                <w:rStyle w:val="Hyperlink"/>
                <w:b/>
                <w:bCs/>
                <w:noProof/>
              </w:rPr>
              <w:t>7.1.1</w:t>
            </w:r>
            <w:r>
              <w:rPr>
                <w:rFonts w:asciiTheme="minorHAnsi" w:eastAsiaTheme="minorEastAsia" w:hAnsiTheme="minorHAnsi" w:cstheme="minorBidi"/>
                <w:noProof/>
                <w:sz w:val="22"/>
                <w:szCs w:val="22"/>
              </w:rPr>
              <w:tab/>
            </w:r>
            <w:r w:rsidRPr="00F93642">
              <w:rPr>
                <w:rStyle w:val="Hyperlink"/>
                <w:b/>
                <w:bCs/>
                <w:noProof/>
              </w:rPr>
              <w:t>Bắt đầu Sử dụng</w:t>
            </w:r>
            <w:r>
              <w:rPr>
                <w:noProof/>
                <w:webHidden/>
              </w:rPr>
              <w:tab/>
            </w:r>
            <w:r>
              <w:rPr>
                <w:noProof/>
                <w:webHidden/>
              </w:rPr>
              <w:fldChar w:fldCharType="begin"/>
            </w:r>
            <w:r>
              <w:rPr>
                <w:noProof/>
                <w:webHidden/>
              </w:rPr>
              <w:instrText xml:space="preserve"> PAGEREF _Toc218880388 \h </w:instrText>
            </w:r>
            <w:r>
              <w:rPr>
                <w:noProof/>
                <w:webHidden/>
              </w:rPr>
            </w:r>
            <w:r>
              <w:rPr>
                <w:noProof/>
                <w:webHidden/>
              </w:rPr>
              <w:fldChar w:fldCharType="separate"/>
            </w:r>
            <w:r>
              <w:rPr>
                <w:noProof/>
                <w:webHidden/>
              </w:rPr>
              <w:t>196</w:t>
            </w:r>
            <w:r>
              <w:rPr>
                <w:noProof/>
                <w:webHidden/>
              </w:rPr>
              <w:fldChar w:fldCharType="end"/>
            </w:r>
          </w:hyperlink>
        </w:p>
        <w:p w14:paraId="7E9F5D4F" w14:textId="1423BDFB" w:rsidR="009D6A12" w:rsidRDefault="009D6A12">
          <w:pPr>
            <w:pStyle w:val="TOC3"/>
            <w:tabs>
              <w:tab w:val="left" w:pos="1320"/>
              <w:tab w:val="right" w:leader="dot" w:pos="9026"/>
            </w:tabs>
            <w:rPr>
              <w:rFonts w:asciiTheme="minorHAnsi" w:eastAsiaTheme="minorEastAsia" w:hAnsiTheme="minorHAnsi" w:cstheme="minorBidi"/>
              <w:noProof/>
              <w:sz w:val="22"/>
              <w:szCs w:val="22"/>
            </w:rPr>
          </w:pPr>
          <w:hyperlink w:anchor="_Toc218880389" w:history="1">
            <w:r w:rsidRPr="00F93642">
              <w:rPr>
                <w:rStyle w:val="Hyperlink"/>
                <w:b/>
                <w:bCs/>
                <w:noProof/>
              </w:rPr>
              <w:t>7.1.2</w:t>
            </w:r>
            <w:r>
              <w:rPr>
                <w:rFonts w:asciiTheme="minorHAnsi" w:eastAsiaTheme="minorEastAsia" w:hAnsiTheme="minorHAnsi" w:cstheme="minorBidi"/>
                <w:noProof/>
                <w:sz w:val="22"/>
                <w:szCs w:val="22"/>
              </w:rPr>
              <w:tab/>
            </w:r>
            <w:r w:rsidRPr="00F93642">
              <w:rPr>
                <w:rStyle w:val="Hyperlink"/>
                <w:b/>
                <w:bCs/>
                <w:noProof/>
              </w:rPr>
              <w:t>Hướng dẫn nghiệp vụ</w:t>
            </w:r>
            <w:r>
              <w:rPr>
                <w:noProof/>
                <w:webHidden/>
              </w:rPr>
              <w:tab/>
            </w:r>
            <w:r>
              <w:rPr>
                <w:noProof/>
                <w:webHidden/>
              </w:rPr>
              <w:fldChar w:fldCharType="begin"/>
            </w:r>
            <w:r>
              <w:rPr>
                <w:noProof/>
                <w:webHidden/>
              </w:rPr>
              <w:instrText xml:space="preserve"> PAGEREF _Toc218880389 \h </w:instrText>
            </w:r>
            <w:r>
              <w:rPr>
                <w:noProof/>
                <w:webHidden/>
              </w:rPr>
            </w:r>
            <w:r>
              <w:rPr>
                <w:noProof/>
                <w:webHidden/>
              </w:rPr>
              <w:fldChar w:fldCharType="separate"/>
            </w:r>
            <w:r>
              <w:rPr>
                <w:noProof/>
                <w:webHidden/>
              </w:rPr>
              <w:t>196</w:t>
            </w:r>
            <w:r>
              <w:rPr>
                <w:noProof/>
                <w:webHidden/>
              </w:rPr>
              <w:fldChar w:fldCharType="end"/>
            </w:r>
          </w:hyperlink>
        </w:p>
        <w:p w14:paraId="42CBA2C0" w14:textId="62F41038" w:rsidR="009D6A12" w:rsidRDefault="009D6A12">
          <w:pPr>
            <w:pStyle w:val="TOC3"/>
            <w:tabs>
              <w:tab w:val="left" w:pos="1320"/>
              <w:tab w:val="right" w:leader="dot" w:pos="9026"/>
            </w:tabs>
            <w:rPr>
              <w:rFonts w:asciiTheme="minorHAnsi" w:eastAsiaTheme="minorEastAsia" w:hAnsiTheme="minorHAnsi" w:cstheme="minorBidi"/>
              <w:noProof/>
              <w:sz w:val="22"/>
              <w:szCs w:val="22"/>
            </w:rPr>
          </w:pPr>
          <w:hyperlink w:anchor="_Toc218880390" w:history="1">
            <w:r w:rsidRPr="00F93642">
              <w:rPr>
                <w:rStyle w:val="Hyperlink"/>
                <w:b/>
                <w:bCs/>
                <w:noProof/>
              </w:rPr>
              <w:t>7.1.3</w:t>
            </w:r>
            <w:r>
              <w:rPr>
                <w:rFonts w:asciiTheme="minorHAnsi" w:eastAsiaTheme="minorEastAsia" w:hAnsiTheme="minorHAnsi" w:cstheme="minorBidi"/>
                <w:noProof/>
                <w:sz w:val="22"/>
                <w:szCs w:val="22"/>
              </w:rPr>
              <w:tab/>
            </w:r>
            <w:r w:rsidRPr="00F93642">
              <w:rPr>
                <w:rStyle w:val="Hyperlink"/>
                <w:b/>
                <w:bCs/>
                <w:noProof/>
              </w:rPr>
              <w:t>Biên lai in sẵn mệnh giá</w:t>
            </w:r>
            <w:r>
              <w:rPr>
                <w:noProof/>
                <w:webHidden/>
              </w:rPr>
              <w:tab/>
            </w:r>
            <w:r>
              <w:rPr>
                <w:noProof/>
                <w:webHidden/>
              </w:rPr>
              <w:fldChar w:fldCharType="begin"/>
            </w:r>
            <w:r>
              <w:rPr>
                <w:noProof/>
                <w:webHidden/>
              </w:rPr>
              <w:instrText xml:space="preserve"> PAGEREF _Toc218880390 \h </w:instrText>
            </w:r>
            <w:r>
              <w:rPr>
                <w:noProof/>
                <w:webHidden/>
              </w:rPr>
            </w:r>
            <w:r>
              <w:rPr>
                <w:noProof/>
                <w:webHidden/>
              </w:rPr>
              <w:fldChar w:fldCharType="separate"/>
            </w:r>
            <w:r>
              <w:rPr>
                <w:noProof/>
                <w:webHidden/>
              </w:rPr>
              <w:t>196</w:t>
            </w:r>
            <w:r>
              <w:rPr>
                <w:noProof/>
                <w:webHidden/>
              </w:rPr>
              <w:fldChar w:fldCharType="end"/>
            </w:r>
          </w:hyperlink>
        </w:p>
        <w:p w14:paraId="192F6DC1" w14:textId="52BE642A" w:rsidR="009D6A12" w:rsidRDefault="009D6A12">
          <w:pPr>
            <w:pStyle w:val="TOC3"/>
            <w:tabs>
              <w:tab w:val="left" w:pos="1320"/>
              <w:tab w:val="right" w:leader="dot" w:pos="9026"/>
            </w:tabs>
            <w:rPr>
              <w:rFonts w:asciiTheme="minorHAnsi" w:eastAsiaTheme="minorEastAsia" w:hAnsiTheme="minorHAnsi" w:cstheme="minorBidi"/>
              <w:noProof/>
              <w:sz w:val="22"/>
              <w:szCs w:val="22"/>
            </w:rPr>
          </w:pPr>
          <w:hyperlink w:anchor="_Toc218880391" w:history="1">
            <w:r w:rsidRPr="00F93642">
              <w:rPr>
                <w:rStyle w:val="Hyperlink"/>
                <w:b/>
                <w:bCs/>
                <w:noProof/>
              </w:rPr>
              <w:t>7.1.4</w:t>
            </w:r>
            <w:r>
              <w:rPr>
                <w:rFonts w:asciiTheme="minorHAnsi" w:eastAsiaTheme="minorEastAsia" w:hAnsiTheme="minorHAnsi" w:cstheme="minorBidi"/>
                <w:noProof/>
                <w:sz w:val="22"/>
                <w:szCs w:val="22"/>
              </w:rPr>
              <w:tab/>
            </w:r>
            <w:r w:rsidRPr="00F93642">
              <w:rPr>
                <w:rStyle w:val="Hyperlink"/>
                <w:b/>
                <w:bCs/>
                <w:noProof/>
              </w:rPr>
              <w:t>Biên lai không in sẵn mệnh giá</w:t>
            </w:r>
            <w:r>
              <w:rPr>
                <w:noProof/>
                <w:webHidden/>
              </w:rPr>
              <w:tab/>
            </w:r>
            <w:r>
              <w:rPr>
                <w:noProof/>
                <w:webHidden/>
              </w:rPr>
              <w:fldChar w:fldCharType="begin"/>
            </w:r>
            <w:r>
              <w:rPr>
                <w:noProof/>
                <w:webHidden/>
              </w:rPr>
              <w:instrText xml:space="preserve"> PAGEREF _Toc218880391 \h </w:instrText>
            </w:r>
            <w:r>
              <w:rPr>
                <w:noProof/>
                <w:webHidden/>
              </w:rPr>
            </w:r>
            <w:r>
              <w:rPr>
                <w:noProof/>
                <w:webHidden/>
              </w:rPr>
              <w:fldChar w:fldCharType="separate"/>
            </w:r>
            <w:r>
              <w:rPr>
                <w:noProof/>
                <w:webHidden/>
              </w:rPr>
              <w:t>196</w:t>
            </w:r>
            <w:r>
              <w:rPr>
                <w:noProof/>
                <w:webHidden/>
              </w:rPr>
              <w:fldChar w:fldCharType="end"/>
            </w:r>
          </w:hyperlink>
        </w:p>
        <w:p w14:paraId="4B923BF6" w14:textId="725E9E15" w:rsidR="009D6A12" w:rsidRDefault="009D6A12">
          <w:pPr>
            <w:pStyle w:val="TOC2"/>
            <w:tabs>
              <w:tab w:val="left" w:pos="880"/>
              <w:tab w:val="right" w:leader="dot" w:pos="9026"/>
            </w:tabs>
            <w:rPr>
              <w:rFonts w:asciiTheme="minorHAnsi" w:eastAsiaTheme="minorEastAsia" w:hAnsiTheme="minorHAnsi" w:cstheme="minorBidi"/>
              <w:noProof/>
              <w:sz w:val="22"/>
              <w:szCs w:val="22"/>
            </w:rPr>
          </w:pPr>
          <w:hyperlink w:anchor="_Toc218880392" w:history="1">
            <w:r w:rsidRPr="00F93642">
              <w:rPr>
                <w:rStyle w:val="Hyperlink"/>
                <w:b/>
                <w:bCs/>
                <w:noProof/>
              </w:rPr>
              <w:t>7.2</w:t>
            </w:r>
            <w:r>
              <w:rPr>
                <w:rFonts w:asciiTheme="minorHAnsi" w:eastAsiaTheme="minorEastAsia" w:hAnsiTheme="minorHAnsi" w:cstheme="minorBidi"/>
                <w:noProof/>
                <w:sz w:val="22"/>
                <w:szCs w:val="22"/>
              </w:rPr>
              <w:tab/>
            </w:r>
            <w:r w:rsidRPr="00F93642">
              <w:rPr>
                <w:rStyle w:val="Hyperlink"/>
                <w:b/>
                <w:bCs/>
                <w:noProof/>
              </w:rPr>
              <w:t>VÉ</w:t>
            </w:r>
            <w:r>
              <w:rPr>
                <w:noProof/>
                <w:webHidden/>
              </w:rPr>
              <w:tab/>
            </w:r>
            <w:r>
              <w:rPr>
                <w:noProof/>
                <w:webHidden/>
              </w:rPr>
              <w:fldChar w:fldCharType="begin"/>
            </w:r>
            <w:r>
              <w:rPr>
                <w:noProof/>
                <w:webHidden/>
              </w:rPr>
              <w:instrText xml:space="preserve"> PAGEREF _Toc218880392 \h </w:instrText>
            </w:r>
            <w:r>
              <w:rPr>
                <w:noProof/>
                <w:webHidden/>
              </w:rPr>
            </w:r>
            <w:r>
              <w:rPr>
                <w:noProof/>
                <w:webHidden/>
              </w:rPr>
              <w:fldChar w:fldCharType="separate"/>
            </w:r>
            <w:r>
              <w:rPr>
                <w:noProof/>
                <w:webHidden/>
              </w:rPr>
              <w:t>197</w:t>
            </w:r>
            <w:r>
              <w:rPr>
                <w:noProof/>
                <w:webHidden/>
              </w:rPr>
              <w:fldChar w:fldCharType="end"/>
            </w:r>
          </w:hyperlink>
        </w:p>
        <w:p w14:paraId="441324B5" w14:textId="28F63881" w:rsidR="009D6A12" w:rsidRDefault="009D6A12">
          <w:pPr>
            <w:pStyle w:val="TOC3"/>
            <w:tabs>
              <w:tab w:val="left" w:pos="1320"/>
              <w:tab w:val="right" w:leader="dot" w:pos="9026"/>
            </w:tabs>
            <w:rPr>
              <w:rFonts w:asciiTheme="minorHAnsi" w:eastAsiaTheme="minorEastAsia" w:hAnsiTheme="minorHAnsi" w:cstheme="minorBidi"/>
              <w:noProof/>
              <w:sz w:val="22"/>
              <w:szCs w:val="22"/>
            </w:rPr>
          </w:pPr>
          <w:hyperlink w:anchor="_Toc218880393" w:history="1">
            <w:r w:rsidRPr="00F93642">
              <w:rPr>
                <w:rStyle w:val="Hyperlink"/>
                <w:b/>
                <w:bCs/>
                <w:noProof/>
              </w:rPr>
              <w:t>7.2.1</w:t>
            </w:r>
            <w:r>
              <w:rPr>
                <w:rFonts w:asciiTheme="minorHAnsi" w:eastAsiaTheme="minorEastAsia" w:hAnsiTheme="minorHAnsi" w:cstheme="minorBidi"/>
                <w:noProof/>
                <w:sz w:val="22"/>
                <w:szCs w:val="22"/>
              </w:rPr>
              <w:tab/>
            </w:r>
            <w:r w:rsidRPr="00F93642">
              <w:rPr>
                <w:rStyle w:val="Hyperlink"/>
                <w:b/>
                <w:bCs/>
                <w:noProof/>
              </w:rPr>
              <w:t>Bắt đầu Sử dụng</w:t>
            </w:r>
            <w:r>
              <w:rPr>
                <w:noProof/>
                <w:webHidden/>
              </w:rPr>
              <w:tab/>
            </w:r>
            <w:r>
              <w:rPr>
                <w:noProof/>
                <w:webHidden/>
              </w:rPr>
              <w:fldChar w:fldCharType="begin"/>
            </w:r>
            <w:r>
              <w:rPr>
                <w:noProof/>
                <w:webHidden/>
              </w:rPr>
              <w:instrText xml:space="preserve"> PAGEREF _Toc218880393 \h </w:instrText>
            </w:r>
            <w:r>
              <w:rPr>
                <w:noProof/>
                <w:webHidden/>
              </w:rPr>
            </w:r>
            <w:r>
              <w:rPr>
                <w:noProof/>
                <w:webHidden/>
              </w:rPr>
              <w:fldChar w:fldCharType="separate"/>
            </w:r>
            <w:r>
              <w:rPr>
                <w:noProof/>
                <w:webHidden/>
              </w:rPr>
              <w:t>197</w:t>
            </w:r>
            <w:r>
              <w:rPr>
                <w:noProof/>
                <w:webHidden/>
              </w:rPr>
              <w:fldChar w:fldCharType="end"/>
            </w:r>
          </w:hyperlink>
        </w:p>
        <w:p w14:paraId="2D741384" w14:textId="5FA0765D" w:rsidR="009D6A12" w:rsidRDefault="009D6A12">
          <w:pPr>
            <w:pStyle w:val="TOC3"/>
            <w:tabs>
              <w:tab w:val="left" w:pos="1320"/>
              <w:tab w:val="right" w:leader="dot" w:pos="9026"/>
            </w:tabs>
            <w:rPr>
              <w:rFonts w:asciiTheme="minorHAnsi" w:eastAsiaTheme="minorEastAsia" w:hAnsiTheme="minorHAnsi" w:cstheme="minorBidi"/>
              <w:noProof/>
              <w:sz w:val="22"/>
              <w:szCs w:val="22"/>
            </w:rPr>
          </w:pPr>
          <w:hyperlink w:anchor="_Toc218880394" w:history="1">
            <w:r w:rsidRPr="00F93642">
              <w:rPr>
                <w:rStyle w:val="Hyperlink"/>
                <w:b/>
                <w:bCs/>
                <w:noProof/>
              </w:rPr>
              <w:t>7.2.2</w:t>
            </w:r>
            <w:r>
              <w:rPr>
                <w:rFonts w:asciiTheme="minorHAnsi" w:eastAsiaTheme="minorEastAsia" w:hAnsiTheme="minorHAnsi" w:cstheme="minorBidi"/>
                <w:noProof/>
                <w:sz w:val="22"/>
                <w:szCs w:val="22"/>
              </w:rPr>
              <w:tab/>
            </w:r>
            <w:r w:rsidRPr="00F93642">
              <w:rPr>
                <w:rStyle w:val="Hyperlink"/>
                <w:b/>
                <w:bCs/>
                <w:noProof/>
              </w:rPr>
              <w:t>Hướng dẫn nghiệp vụ</w:t>
            </w:r>
            <w:r>
              <w:rPr>
                <w:noProof/>
                <w:webHidden/>
              </w:rPr>
              <w:tab/>
            </w:r>
            <w:r>
              <w:rPr>
                <w:noProof/>
                <w:webHidden/>
              </w:rPr>
              <w:fldChar w:fldCharType="begin"/>
            </w:r>
            <w:r>
              <w:rPr>
                <w:noProof/>
                <w:webHidden/>
              </w:rPr>
              <w:instrText xml:space="preserve"> PAGEREF _Toc218880394 \h </w:instrText>
            </w:r>
            <w:r>
              <w:rPr>
                <w:noProof/>
                <w:webHidden/>
              </w:rPr>
            </w:r>
            <w:r>
              <w:rPr>
                <w:noProof/>
                <w:webHidden/>
              </w:rPr>
              <w:fldChar w:fldCharType="separate"/>
            </w:r>
            <w:r>
              <w:rPr>
                <w:noProof/>
                <w:webHidden/>
              </w:rPr>
              <w:t>197</w:t>
            </w:r>
            <w:r>
              <w:rPr>
                <w:noProof/>
                <w:webHidden/>
              </w:rPr>
              <w:fldChar w:fldCharType="end"/>
            </w:r>
          </w:hyperlink>
        </w:p>
        <w:p w14:paraId="591D67AC" w14:textId="66425C32" w:rsidR="009D6A12" w:rsidRDefault="009D6A12">
          <w:pPr>
            <w:pStyle w:val="TOC3"/>
            <w:tabs>
              <w:tab w:val="left" w:pos="1320"/>
              <w:tab w:val="right" w:leader="dot" w:pos="9026"/>
            </w:tabs>
            <w:rPr>
              <w:rFonts w:asciiTheme="minorHAnsi" w:eastAsiaTheme="minorEastAsia" w:hAnsiTheme="minorHAnsi" w:cstheme="minorBidi"/>
              <w:noProof/>
              <w:sz w:val="22"/>
              <w:szCs w:val="22"/>
            </w:rPr>
          </w:pPr>
          <w:hyperlink w:anchor="_Toc218880395" w:history="1">
            <w:r w:rsidRPr="00F93642">
              <w:rPr>
                <w:rStyle w:val="Hyperlink"/>
                <w:b/>
                <w:bCs/>
                <w:noProof/>
              </w:rPr>
              <w:t>7.3.1</w:t>
            </w:r>
            <w:r>
              <w:rPr>
                <w:rFonts w:asciiTheme="minorHAnsi" w:eastAsiaTheme="minorEastAsia" w:hAnsiTheme="minorHAnsi" w:cstheme="minorBidi"/>
                <w:noProof/>
                <w:sz w:val="22"/>
                <w:szCs w:val="22"/>
              </w:rPr>
              <w:tab/>
            </w:r>
            <w:r w:rsidRPr="00F93642">
              <w:rPr>
                <w:rStyle w:val="Hyperlink"/>
                <w:b/>
                <w:bCs/>
                <w:noProof/>
              </w:rPr>
              <w:t>Bắt đầu Sử dụng</w:t>
            </w:r>
            <w:r>
              <w:rPr>
                <w:noProof/>
                <w:webHidden/>
              </w:rPr>
              <w:tab/>
            </w:r>
            <w:r>
              <w:rPr>
                <w:noProof/>
                <w:webHidden/>
              </w:rPr>
              <w:fldChar w:fldCharType="begin"/>
            </w:r>
            <w:r>
              <w:rPr>
                <w:noProof/>
                <w:webHidden/>
              </w:rPr>
              <w:instrText xml:space="preserve"> PAGEREF _Toc218880395 \h </w:instrText>
            </w:r>
            <w:r>
              <w:rPr>
                <w:noProof/>
                <w:webHidden/>
              </w:rPr>
            </w:r>
            <w:r>
              <w:rPr>
                <w:noProof/>
                <w:webHidden/>
              </w:rPr>
              <w:fldChar w:fldCharType="separate"/>
            </w:r>
            <w:r>
              <w:rPr>
                <w:noProof/>
                <w:webHidden/>
              </w:rPr>
              <w:t>197</w:t>
            </w:r>
            <w:r>
              <w:rPr>
                <w:noProof/>
                <w:webHidden/>
              </w:rPr>
              <w:fldChar w:fldCharType="end"/>
            </w:r>
          </w:hyperlink>
        </w:p>
        <w:p w14:paraId="581F1E94" w14:textId="5FF6CB36" w:rsidR="009D6A12" w:rsidRDefault="009D6A12">
          <w:pPr>
            <w:pStyle w:val="TOC3"/>
            <w:tabs>
              <w:tab w:val="left" w:pos="1320"/>
              <w:tab w:val="right" w:leader="dot" w:pos="9026"/>
            </w:tabs>
            <w:rPr>
              <w:rFonts w:asciiTheme="minorHAnsi" w:eastAsiaTheme="minorEastAsia" w:hAnsiTheme="minorHAnsi" w:cstheme="minorBidi"/>
              <w:noProof/>
              <w:sz w:val="22"/>
              <w:szCs w:val="22"/>
            </w:rPr>
          </w:pPr>
          <w:hyperlink w:anchor="_Toc218880396" w:history="1">
            <w:r w:rsidRPr="00F93642">
              <w:rPr>
                <w:rStyle w:val="Hyperlink"/>
                <w:b/>
                <w:bCs/>
                <w:noProof/>
              </w:rPr>
              <w:t>7.3.2</w:t>
            </w:r>
            <w:r>
              <w:rPr>
                <w:rFonts w:asciiTheme="minorHAnsi" w:eastAsiaTheme="minorEastAsia" w:hAnsiTheme="minorHAnsi" w:cstheme="minorBidi"/>
                <w:noProof/>
                <w:sz w:val="22"/>
                <w:szCs w:val="22"/>
              </w:rPr>
              <w:tab/>
            </w:r>
            <w:r w:rsidRPr="00F93642">
              <w:rPr>
                <w:rStyle w:val="Hyperlink"/>
                <w:b/>
                <w:bCs/>
                <w:noProof/>
              </w:rPr>
              <w:t>Hướng dẫn nghiệp vụ hóa đơn đầu vào – ND51</w:t>
            </w:r>
            <w:r>
              <w:rPr>
                <w:noProof/>
                <w:webHidden/>
              </w:rPr>
              <w:tab/>
            </w:r>
            <w:r>
              <w:rPr>
                <w:noProof/>
                <w:webHidden/>
              </w:rPr>
              <w:fldChar w:fldCharType="begin"/>
            </w:r>
            <w:r>
              <w:rPr>
                <w:noProof/>
                <w:webHidden/>
              </w:rPr>
              <w:instrText xml:space="preserve"> PAGEREF _Toc218880396 \h </w:instrText>
            </w:r>
            <w:r>
              <w:rPr>
                <w:noProof/>
                <w:webHidden/>
              </w:rPr>
            </w:r>
            <w:r>
              <w:rPr>
                <w:noProof/>
                <w:webHidden/>
              </w:rPr>
              <w:fldChar w:fldCharType="separate"/>
            </w:r>
            <w:r>
              <w:rPr>
                <w:noProof/>
                <w:webHidden/>
              </w:rPr>
              <w:t>201</w:t>
            </w:r>
            <w:r>
              <w:rPr>
                <w:noProof/>
                <w:webHidden/>
              </w:rPr>
              <w:fldChar w:fldCharType="end"/>
            </w:r>
          </w:hyperlink>
        </w:p>
        <w:p w14:paraId="3CE4FF97" w14:textId="5FA9E2E2" w:rsidR="009D6A12" w:rsidRDefault="009D6A12">
          <w:pPr>
            <w:pStyle w:val="TOC3"/>
            <w:tabs>
              <w:tab w:val="left" w:pos="1320"/>
              <w:tab w:val="right" w:leader="dot" w:pos="9026"/>
            </w:tabs>
            <w:rPr>
              <w:rFonts w:asciiTheme="minorHAnsi" w:eastAsiaTheme="minorEastAsia" w:hAnsiTheme="minorHAnsi" w:cstheme="minorBidi"/>
              <w:noProof/>
              <w:sz w:val="22"/>
              <w:szCs w:val="22"/>
            </w:rPr>
          </w:pPr>
          <w:hyperlink w:anchor="_Toc218880397" w:history="1">
            <w:r w:rsidRPr="00F93642">
              <w:rPr>
                <w:rStyle w:val="Hyperlink"/>
                <w:b/>
                <w:bCs/>
                <w:noProof/>
              </w:rPr>
              <w:t>7.3.3</w:t>
            </w:r>
            <w:r>
              <w:rPr>
                <w:rFonts w:asciiTheme="minorHAnsi" w:eastAsiaTheme="minorEastAsia" w:hAnsiTheme="minorHAnsi" w:cstheme="minorBidi"/>
                <w:noProof/>
                <w:sz w:val="22"/>
                <w:szCs w:val="22"/>
              </w:rPr>
              <w:tab/>
            </w:r>
            <w:r w:rsidRPr="00F93642">
              <w:rPr>
                <w:rStyle w:val="Hyperlink"/>
                <w:b/>
                <w:bCs/>
                <w:noProof/>
              </w:rPr>
              <w:t>Hướng dẫn nghiệp vụ hóa đơn đầu vào – ND123</w:t>
            </w:r>
            <w:r>
              <w:rPr>
                <w:noProof/>
                <w:webHidden/>
              </w:rPr>
              <w:tab/>
            </w:r>
            <w:r>
              <w:rPr>
                <w:noProof/>
                <w:webHidden/>
              </w:rPr>
              <w:fldChar w:fldCharType="begin"/>
            </w:r>
            <w:r>
              <w:rPr>
                <w:noProof/>
                <w:webHidden/>
              </w:rPr>
              <w:instrText xml:space="preserve"> PAGEREF _Toc218880397 \h </w:instrText>
            </w:r>
            <w:r>
              <w:rPr>
                <w:noProof/>
                <w:webHidden/>
              </w:rPr>
            </w:r>
            <w:r>
              <w:rPr>
                <w:noProof/>
                <w:webHidden/>
              </w:rPr>
              <w:fldChar w:fldCharType="separate"/>
            </w:r>
            <w:r>
              <w:rPr>
                <w:noProof/>
                <w:webHidden/>
              </w:rPr>
              <w:t>246</w:t>
            </w:r>
            <w:r>
              <w:rPr>
                <w:noProof/>
                <w:webHidden/>
              </w:rPr>
              <w:fldChar w:fldCharType="end"/>
            </w:r>
          </w:hyperlink>
        </w:p>
        <w:p w14:paraId="382E05F1" w14:textId="165C9892" w:rsidR="009D6A12" w:rsidRDefault="009D6A12">
          <w:pPr>
            <w:pStyle w:val="TOC3"/>
            <w:tabs>
              <w:tab w:val="left" w:pos="1320"/>
              <w:tab w:val="right" w:leader="dot" w:pos="9026"/>
            </w:tabs>
            <w:rPr>
              <w:rFonts w:asciiTheme="minorHAnsi" w:eastAsiaTheme="minorEastAsia" w:hAnsiTheme="minorHAnsi" w:cstheme="minorBidi"/>
              <w:noProof/>
              <w:sz w:val="22"/>
              <w:szCs w:val="22"/>
            </w:rPr>
          </w:pPr>
          <w:hyperlink w:anchor="_Toc218880398" w:history="1">
            <w:r w:rsidRPr="00F93642">
              <w:rPr>
                <w:rStyle w:val="Hyperlink"/>
                <w:b/>
                <w:bCs/>
                <w:noProof/>
              </w:rPr>
              <w:t>7.3.4</w:t>
            </w:r>
            <w:r>
              <w:rPr>
                <w:rFonts w:asciiTheme="minorHAnsi" w:eastAsiaTheme="minorEastAsia" w:hAnsiTheme="minorHAnsi" w:cstheme="minorBidi"/>
                <w:noProof/>
                <w:sz w:val="22"/>
                <w:szCs w:val="22"/>
              </w:rPr>
              <w:tab/>
            </w:r>
            <w:r w:rsidRPr="00F93642">
              <w:rPr>
                <w:rStyle w:val="Hyperlink"/>
                <w:b/>
                <w:bCs/>
                <w:noProof/>
              </w:rPr>
              <w:t>Hướng dẫn nghiệp vụ hóa đơn đầu ra</w:t>
            </w:r>
            <w:r>
              <w:rPr>
                <w:noProof/>
                <w:webHidden/>
              </w:rPr>
              <w:tab/>
            </w:r>
            <w:r>
              <w:rPr>
                <w:noProof/>
                <w:webHidden/>
              </w:rPr>
              <w:fldChar w:fldCharType="begin"/>
            </w:r>
            <w:r>
              <w:rPr>
                <w:noProof/>
                <w:webHidden/>
              </w:rPr>
              <w:instrText xml:space="preserve"> PAGEREF _Toc218880398 \h </w:instrText>
            </w:r>
            <w:r>
              <w:rPr>
                <w:noProof/>
                <w:webHidden/>
              </w:rPr>
            </w:r>
            <w:r>
              <w:rPr>
                <w:noProof/>
                <w:webHidden/>
              </w:rPr>
              <w:fldChar w:fldCharType="separate"/>
            </w:r>
            <w:r>
              <w:rPr>
                <w:noProof/>
                <w:webHidden/>
              </w:rPr>
              <w:t>247</w:t>
            </w:r>
            <w:r>
              <w:rPr>
                <w:noProof/>
                <w:webHidden/>
              </w:rPr>
              <w:fldChar w:fldCharType="end"/>
            </w:r>
          </w:hyperlink>
        </w:p>
        <w:p w14:paraId="58A6D055" w14:textId="2AF8E640" w:rsidR="009D6A12" w:rsidRDefault="009D6A12">
          <w:pPr>
            <w:pStyle w:val="TOC3"/>
            <w:tabs>
              <w:tab w:val="left" w:pos="1320"/>
              <w:tab w:val="right" w:leader="dot" w:pos="9026"/>
            </w:tabs>
            <w:rPr>
              <w:rFonts w:asciiTheme="minorHAnsi" w:eastAsiaTheme="minorEastAsia" w:hAnsiTheme="minorHAnsi" w:cstheme="minorBidi"/>
              <w:noProof/>
              <w:sz w:val="22"/>
              <w:szCs w:val="22"/>
            </w:rPr>
          </w:pPr>
          <w:hyperlink w:anchor="_Toc218880399" w:history="1">
            <w:r w:rsidRPr="00F93642">
              <w:rPr>
                <w:rStyle w:val="Hyperlink"/>
                <w:b/>
                <w:bCs/>
                <w:noProof/>
              </w:rPr>
              <w:t>7.3.5</w:t>
            </w:r>
            <w:r>
              <w:rPr>
                <w:rFonts w:asciiTheme="minorHAnsi" w:eastAsiaTheme="minorEastAsia" w:hAnsiTheme="minorHAnsi" w:cstheme="minorBidi"/>
                <w:noProof/>
                <w:sz w:val="22"/>
                <w:szCs w:val="22"/>
              </w:rPr>
              <w:tab/>
            </w:r>
            <w:r w:rsidRPr="00F93642">
              <w:rPr>
                <w:rStyle w:val="Hyperlink"/>
                <w:b/>
                <w:bCs/>
                <w:noProof/>
              </w:rPr>
              <w:t>Câu hỏi thường gặp</w:t>
            </w:r>
            <w:r>
              <w:rPr>
                <w:noProof/>
                <w:webHidden/>
              </w:rPr>
              <w:tab/>
            </w:r>
            <w:r>
              <w:rPr>
                <w:noProof/>
                <w:webHidden/>
              </w:rPr>
              <w:fldChar w:fldCharType="begin"/>
            </w:r>
            <w:r>
              <w:rPr>
                <w:noProof/>
                <w:webHidden/>
              </w:rPr>
              <w:instrText xml:space="preserve"> PAGEREF _Toc218880399 \h </w:instrText>
            </w:r>
            <w:r>
              <w:rPr>
                <w:noProof/>
                <w:webHidden/>
              </w:rPr>
            </w:r>
            <w:r>
              <w:rPr>
                <w:noProof/>
                <w:webHidden/>
              </w:rPr>
              <w:fldChar w:fldCharType="separate"/>
            </w:r>
            <w:r>
              <w:rPr>
                <w:noProof/>
                <w:webHidden/>
              </w:rPr>
              <w:t>251</w:t>
            </w:r>
            <w:r>
              <w:rPr>
                <w:noProof/>
                <w:webHidden/>
              </w:rPr>
              <w:fldChar w:fldCharType="end"/>
            </w:r>
          </w:hyperlink>
        </w:p>
        <w:p w14:paraId="1293284B" w14:textId="7D557642" w:rsidR="009D6A12" w:rsidRDefault="009D6A12">
          <w:pPr>
            <w:pStyle w:val="TOC3"/>
            <w:tabs>
              <w:tab w:val="left" w:pos="1320"/>
              <w:tab w:val="right" w:leader="dot" w:pos="9026"/>
            </w:tabs>
            <w:rPr>
              <w:rFonts w:asciiTheme="minorHAnsi" w:eastAsiaTheme="minorEastAsia" w:hAnsiTheme="minorHAnsi" w:cstheme="minorBidi"/>
              <w:noProof/>
              <w:sz w:val="22"/>
              <w:szCs w:val="22"/>
            </w:rPr>
          </w:pPr>
          <w:hyperlink w:anchor="_Toc218880400" w:history="1">
            <w:r w:rsidRPr="00F93642">
              <w:rPr>
                <w:rStyle w:val="Hyperlink"/>
                <w:b/>
                <w:bCs/>
                <w:noProof/>
              </w:rPr>
              <w:t>7.3.6</w:t>
            </w:r>
            <w:r>
              <w:rPr>
                <w:rFonts w:asciiTheme="minorHAnsi" w:eastAsiaTheme="minorEastAsia" w:hAnsiTheme="minorHAnsi" w:cstheme="minorBidi"/>
                <w:noProof/>
                <w:sz w:val="22"/>
                <w:szCs w:val="22"/>
              </w:rPr>
              <w:tab/>
            </w:r>
            <w:r w:rsidRPr="00F93642">
              <w:rPr>
                <w:rStyle w:val="Hyperlink"/>
                <w:b/>
                <w:bCs/>
                <w:noProof/>
              </w:rPr>
              <w:t>Tiện ích khác</w:t>
            </w:r>
            <w:r>
              <w:rPr>
                <w:noProof/>
                <w:webHidden/>
              </w:rPr>
              <w:tab/>
            </w:r>
            <w:r>
              <w:rPr>
                <w:noProof/>
                <w:webHidden/>
              </w:rPr>
              <w:fldChar w:fldCharType="begin"/>
            </w:r>
            <w:r>
              <w:rPr>
                <w:noProof/>
                <w:webHidden/>
              </w:rPr>
              <w:instrText xml:space="preserve"> PAGEREF _Toc218880400 \h </w:instrText>
            </w:r>
            <w:r>
              <w:rPr>
                <w:noProof/>
                <w:webHidden/>
              </w:rPr>
            </w:r>
            <w:r>
              <w:rPr>
                <w:noProof/>
                <w:webHidden/>
              </w:rPr>
              <w:fldChar w:fldCharType="separate"/>
            </w:r>
            <w:r>
              <w:rPr>
                <w:noProof/>
                <w:webHidden/>
              </w:rPr>
              <w:t>266</w:t>
            </w:r>
            <w:r>
              <w:rPr>
                <w:noProof/>
                <w:webHidden/>
              </w:rPr>
              <w:fldChar w:fldCharType="end"/>
            </w:r>
          </w:hyperlink>
        </w:p>
        <w:p w14:paraId="327D8FCD" w14:textId="02148EBA" w:rsidR="009D6A12" w:rsidRDefault="009D6A12">
          <w:pPr>
            <w:pStyle w:val="TOC3"/>
            <w:tabs>
              <w:tab w:val="left" w:pos="1540"/>
              <w:tab w:val="right" w:leader="dot" w:pos="9026"/>
            </w:tabs>
            <w:rPr>
              <w:rFonts w:asciiTheme="minorHAnsi" w:eastAsiaTheme="minorEastAsia" w:hAnsiTheme="minorHAnsi" w:cstheme="minorBidi"/>
              <w:noProof/>
              <w:sz w:val="22"/>
              <w:szCs w:val="22"/>
            </w:rPr>
          </w:pPr>
          <w:hyperlink w:anchor="_Toc218880401" w:history="1">
            <w:r w:rsidRPr="00F93642">
              <w:rPr>
                <w:rStyle w:val="Hyperlink"/>
                <w:b/>
                <w:bCs/>
                <w:noProof/>
              </w:rPr>
              <w:t>7.3.6.1</w:t>
            </w:r>
            <w:r>
              <w:rPr>
                <w:rFonts w:asciiTheme="minorHAnsi" w:eastAsiaTheme="minorEastAsia" w:hAnsiTheme="minorHAnsi" w:cstheme="minorBidi"/>
                <w:noProof/>
                <w:sz w:val="22"/>
                <w:szCs w:val="22"/>
              </w:rPr>
              <w:tab/>
            </w:r>
            <w:r w:rsidRPr="00F93642">
              <w:rPr>
                <w:rStyle w:val="Hyperlink"/>
                <w:b/>
                <w:bCs/>
                <w:noProof/>
              </w:rPr>
              <w:t>Tra cứu nhanh PDF hóa đơn chưa có bản thể hiện của NCC</w:t>
            </w:r>
            <w:r>
              <w:rPr>
                <w:noProof/>
                <w:webHidden/>
              </w:rPr>
              <w:tab/>
            </w:r>
            <w:r>
              <w:rPr>
                <w:noProof/>
                <w:webHidden/>
              </w:rPr>
              <w:fldChar w:fldCharType="begin"/>
            </w:r>
            <w:r>
              <w:rPr>
                <w:noProof/>
                <w:webHidden/>
              </w:rPr>
              <w:instrText xml:space="preserve"> PAGEREF _Toc218880401 \h </w:instrText>
            </w:r>
            <w:r>
              <w:rPr>
                <w:noProof/>
                <w:webHidden/>
              </w:rPr>
            </w:r>
            <w:r>
              <w:rPr>
                <w:noProof/>
                <w:webHidden/>
              </w:rPr>
              <w:fldChar w:fldCharType="separate"/>
            </w:r>
            <w:r>
              <w:rPr>
                <w:noProof/>
                <w:webHidden/>
              </w:rPr>
              <w:t>266</w:t>
            </w:r>
            <w:r>
              <w:rPr>
                <w:noProof/>
                <w:webHidden/>
              </w:rPr>
              <w:fldChar w:fldCharType="end"/>
            </w:r>
          </w:hyperlink>
        </w:p>
        <w:p w14:paraId="16027B0D" w14:textId="7ACDEE75" w:rsidR="009D6A12" w:rsidRDefault="009D6A12">
          <w:pPr>
            <w:pStyle w:val="TOC3"/>
            <w:tabs>
              <w:tab w:val="left" w:pos="1540"/>
              <w:tab w:val="right" w:leader="dot" w:pos="9026"/>
            </w:tabs>
            <w:rPr>
              <w:rFonts w:asciiTheme="minorHAnsi" w:eastAsiaTheme="minorEastAsia" w:hAnsiTheme="minorHAnsi" w:cstheme="minorBidi"/>
              <w:noProof/>
              <w:sz w:val="22"/>
              <w:szCs w:val="22"/>
            </w:rPr>
          </w:pPr>
          <w:hyperlink w:anchor="_Toc218880402" w:history="1">
            <w:r w:rsidRPr="00F93642">
              <w:rPr>
                <w:rStyle w:val="Hyperlink"/>
                <w:b/>
                <w:bCs/>
                <w:noProof/>
              </w:rPr>
              <w:t>7.3.6.2</w:t>
            </w:r>
            <w:r>
              <w:rPr>
                <w:rFonts w:asciiTheme="minorHAnsi" w:eastAsiaTheme="minorEastAsia" w:hAnsiTheme="minorHAnsi" w:cstheme="minorBidi"/>
                <w:noProof/>
                <w:sz w:val="22"/>
                <w:szCs w:val="22"/>
              </w:rPr>
              <w:tab/>
            </w:r>
            <w:r w:rsidRPr="00F93642">
              <w:rPr>
                <w:rStyle w:val="Hyperlink"/>
                <w:b/>
                <w:bCs/>
                <w:noProof/>
              </w:rPr>
              <w:t>Tự động phân loại HD theo định dạng bản cáo HD vượt định mức</w:t>
            </w:r>
            <w:r>
              <w:rPr>
                <w:noProof/>
                <w:webHidden/>
              </w:rPr>
              <w:tab/>
            </w:r>
            <w:r>
              <w:rPr>
                <w:noProof/>
                <w:webHidden/>
              </w:rPr>
              <w:fldChar w:fldCharType="begin"/>
            </w:r>
            <w:r>
              <w:rPr>
                <w:noProof/>
                <w:webHidden/>
              </w:rPr>
              <w:instrText xml:space="preserve"> PAGEREF _Toc218880402 \h </w:instrText>
            </w:r>
            <w:r>
              <w:rPr>
                <w:noProof/>
                <w:webHidden/>
              </w:rPr>
            </w:r>
            <w:r>
              <w:rPr>
                <w:noProof/>
                <w:webHidden/>
              </w:rPr>
              <w:fldChar w:fldCharType="separate"/>
            </w:r>
            <w:r>
              <w:rPr>
                <w:noProof/>
                <w:webHidden/>
              </w:rPr>
              <w:t>266</w:t>
            </w:r>
            <w:r>
              <w:rPr>
                <w:noProof/>
                <w:webHidden/>
              </w:rPr>
              <w:fldChar w:fldCharType="end"/>
            </w:r>
          </w:hyperlink>
        </w:p>
        <w:p w14:paraId="78375173" w14:textId="6B64CD6F" w:rsidR="009D6A12" w:rsidRDefault="009D6A12">
          <w:pPr>
            <w:pStyle w:val="TOC3"/>
            <w:tabs>
              <w:tab w:val="left" w:pos="1540"/>
              <w:tab w:val="right" w:leader="dot" w:pos="9026"/>
            </w:tabs>
            <w:rPr>
              <w:rFonts w:asciiTheme="minorHAnsi" w:eastAsiaTheme="minorEastAsia" w:hAnsiTheme="minorHAnsi" w:cstheme="minorBidi"/>
              <w:noProof/>
              <w:sz w:val="22"/>
              <w:szCs w:val="22"/>
            </w:rPr>
          </w:pPr>
          <w:hyperlink w:anchor="_Toc218880403" w:history="1">
            <w:r w:rsidRPr="00F93642">
              <w:rPr>
                <w:rStyle w:val="Hyperlink"/>
                <w:b/>
                <w:bCs/>
                <w:noProof/>
              </w:rPr>
              <w:t>7.3.6.3</w:t>
            </w:r>
            <w:r>
              <w:rPr>
                <w:rFonts w:asciiTheme="minorHAnsi" w:eastAsiaTheme="minorEastAsia" w:hAnsiTheme="minorHAnsi" w:cstheme="minorBidi"/>
                <w:noProof/>
                <w:sz w:val="22"/>
                <w:szCs w:val="22"/>
              </w:rPr>
              <w:tab/>
            </w:r>
            <w:r w:rsidRPr="00F93642">
              <w:rPr>
                <w:rStyle w:val="Hyperlink"/>
                <w:b/>
                <w:bCs/>
                <w:noProof/>
              </w:rPr>
              <w:t>Gửi email phân hồi kết quả kiểm tra HD cho NCC bằng tiếng nước ngoài</w:t>
            </w:r>
            <w:r>
              <w:rPr>
                <w:noProof/>
                <w:webHidden/>
              </w:rPr>
              <w:tab/>
            </w:r>
            <w:r>
              <w:rPr>
                <w:noProof/>
                <w:webHidden/>
              </w:rPr>
              <w:fldChar w:fldCharType="begin"/>
            </w:r>
            <w:r>
              <w:rPr>
                <w:noProof/>
                <w:webHidden/>
              </w:rPr>
              <w:instrText xml:space="preserve"> PAGEREF _Toc218880403 \h </w:instrText>
            </w:r>
            <w:r>
              <w:rPr>
                <w:noProof/>
                <w:webHidden/>
              </w:rPr>
            </w:r>
            <w:r>
              <w:rPr>
                <w:noProof/>
                <w:webHidden/>
              </w:rPr>
              <w:fldChar w:fldCharType="separate"/>
            </w:r>
            <w:r>
              <w:rPr>
                <w:noProof/>
                <w:webHidden/>
              </w:rPr>
              <w:t>266</w:t>
            </w:r>
            <w:r>
              <w:rPr>
                <w:noProof/>
                <w:webHidden/>
              </w:rPr>
              <w:fldChar w:fldCharType="end"/>
            </w:r>
          </w:hyperlink>
        </w:p>
        <w:p w14:paraId="7D3C9DA9" w14:textId="370BF0FF" w:rsidR="009D6A12" w:rsidRDefault="009D6A12">
          <w:pPr>
            <w:pStyle w:val="TOC3"/>
            <w:tabs>
              <w:tab w:val="left" w:pos="1540"/>
              <w:tab w:val="right" w:leader="dot" w:pos="9026"/>
            </w:tabs>
            <w:rPr>
              <w:rFonts w:asciiTheme="minorHAnsi" w:eastAsiaTheme="minorEastAsia" w:hAnsiTheme="minorHAnsi" w:cstheme="minorBidi"/>
              <w:noProof/>
              <w:sz w:val="22"/>
              <w:szCs w:val="22"/>
            </w:rPr>
          </w:pPr>
          <w:hyperlink w:anchor="_Toc218880404" w:history="1">
            <w:r w:rsidRPr="00F93642">
              <w:rPr>
                <w:rStyle w:val="Hyperlink"/>
                <w:b/>
                <w:bCs/>
                <w:noProof/>
              </w:rPr>
              <w:t>7.3.6.4</w:t>
            </w:r>
            <w:r>
              <w:rPr>
                <w:rFonts w:asciiTheme="minorHAnsi" w:eastAsiaTheme="minorEastAsia" w:hAnsiTheme="minorHAnsi" w:cstheme="minorBidi"/>
                <w:noProof/>
                <w:sz w:val="22"/>
                <w:szCs w:val="22"/>
              </w:rPr>
              <w:tab/>
            </w:r>
            <w:r w:rsidRPr="00F93642">
              <w:rPr>
                <w:rStyle w:val="Hyperlink"/>
                <w:b/>
                <w:bCs/>
                <w:noProof/>
              </w:rPr>
              <w:t>Thiết lập nhận/không nhận email thông báo hóa đơn thay đổi trạng thái</w:t>
            </w:r>
            <w:r>
              <w:rPr>
                <w:noProof/>
                <w:webHidden/>
              </w:rPr>
              <w:tab/>
            </w:r>
            <w:r>
              <w:rPr>
                <w:noProof/>
                <w:webHidden/>
              </w:rPr>
              <w:fldChar w:fldCharType="begin"/>
            </w:r>
            <w:r>
              <w:rPr>
                <w:noProof/>
                <w:webHidden/>
              </w:rPr>
              <w:instrText xml:space="preserve"> PAGEREF _Toc218880404 \h </w:instrText>
            </w:r>
            <w:r>
              <w:rPr>
                <w:noProof/>
                <w:webHidden/>
              </w:rPr>
            </w:r>
            <w:r>
              <w:rPr>
                <w:noProof/>
                <w:webHidden/>
              </w:rPr>
              <w:fldChar w:fldCharType="separate"/>
            </w:r>
            <w:r>
              <w:rPr>
                <w:noProof/>
                <w:webHidden/>
              </w:rPr>
              <w:t>266</w:t>
            </w:r>
            <w:r>
              <w:rPr>
                <w:noProof/>
                <w:webHidden/>
              </w:rPr>
              <w:fldChar w:fldCharType="end"/>
            </w:r>
          </w:hyperlink>
        </w:p>
        <w:p w14:paraId="19796A63" w14:textId="4AB933C3" w:rsidR="009D6A12" w:rsidRDefault="009D6A12">
          <w:pPr>
            <w:pStyle w:val="TOC3"/>
            <w:tabs>
              <w:tab w:val="left" w:pos="1540"/>
              <w:tab w:val="right" w:leader="dot" w:pos="9026"/>
            </w:tabs>
            <w:rPr>
              <w:rFonts w:asciiTheme="minorHAnsi" w:eastAsiaTheme="minorEastAsia" w:hAnsiTheme="minorHAnsi" w:cstheme="minorBidi"/>
              <w:noProof/>
              <w:sz w:val="22"/>
              <w:szCs w:val="22"/>
            </w:rPr>
          </w:pPr>
          <w:hyperlink w:anchor="_Toc218880405" w:history="1">
            <w:r w:rsidRPr="00F93642">
              <w:rPr>
                <w:rStyle w:val="Hyperlink"/>
                <w:b/>
                <w:bCs/>
                <w:noProof/>
              </w:rPr>
              <w:t>7.3.6.5</w:t>
            </w:r>
            <w:r>
              <w:rPr>
                <w:rFonts w:asciiTheme="minorHAnsi" w:eastAsiaTheme="minorEastAsia" w:hAnsiTheme="minorHAnsi" w:cstheme="minorBidi"/>
                <w:noProof/>
                <w:sz w:val="22"/>
                <w:szCs w:val="22"/>
              </w:rPr>
              <w:tab/>
            </w:r>
            <w:r w:rsidRPr="00F93642">
              <w:rPr>
                <w:rStyle w:val="Hyperlink"/>
                <w:b/>
                <w:bCs/>
                <w:noProof/>
              </w:rPr>
              <w:t>Kiểm tra thuế suất trên HD với trí tuệ nhân tạo MISA AVA</w:t>
            </w:r>
            <w:r>
              <w:rPr>
                <w:noProof/>
                <w:webHidden/>
              </w:rPr>
              <w:tab/>
            </w:r>
            <w:r>
              <w:rPr>
                <w:noProof/>
                <w:webHidden/>
              </w:rPr>
              <w:fldChar w:fldCharType="begin"/>
            </w:r>
            <w:r>
              <w:rPr>
                <w:noProof/>
                <w:webHidden/>
              </w:rPr>
              <w:instrText xml:space="preserve"> PAGEREF _Toc218880405 \h </w:instrText>
            </w:r>
            <w:r>
              <w:rPr>
                <w:noProof/>
                <w:webHidden/>
              </w:rPr>
            </w:r>
            <w:r>
              <w:rPr>
                <w:noProof/>
                <w:webHidden/>
              </w:rPr>
              <w:fldChar w:fldCharType="separate"/>
            </w:r>
            <w:r>
              <w:rPr>
                <w:noProof/>
                <w:webHidden/>
              </w:rPr>
              <w:t>266</w:t>
            </w:r>
            <w:r>
              <w:rPr>
                <w:noProof/>
                <w:webHidden/>
              </w:rPr>
              <w:fldChar w:fldCharType="end"/>
            </w:r>
          </w:hyperlink>
        </w:p>
        <w:p w14:paraId="61F31388" w14:textId="4DAFC769" w:rsidR="009D6A12" w:rsidRDefault="009D6A12">
          <w:pPr>
            <w:pStyle w:val="TOC3"/>
            <w:tabs>
              <w:tab w:val="left" w:pos="1320"/>
              <w:tab w:val="right" w:leader="dot" w:pos="9026"/>
            </w:tabs>
            <w:rPr>
              <w:rFonts w:asciiTheme="minorHAnsi" w:eastAsiaTheme="minorEastAsia" w:hAnsiTheme="minorHAnsi" w:cstheme="minorBidi"/>
              <w:noProof/>
              <w:sz w:val="22"/>
              <w:szCs w:val="22"/>
            </w:rPr>
          </w:pPr>
          <w:hyperlink w:anchor="_Toc218880406" w:history="1">
            <w:r w:rsidRPr="00F93642">
              <w:rPr>
                <w:rStyle w:val="Hyperlink"/>
                <w:b/>
                <w:bCs/>
                <w:noProof/>
              </w:rPr>
              <w:t>7.3.7</w:t>
            </w:r>
            <w:r>
              <w:rPr>
                <w:rFonts w:asciiTheme="minorHAnsi" w:eastAsiaTheme="minorEastAsia" w:hAnsiTheme="minorHAnsi" w:cstheme="minorBidi"/>
                <w:noProof/>
                <w:sz w:val="22"/>
                <w:szCs w:val="22"/>
              </w:rPr>
              <w:tab/>
            </w:r>
            <w:r w:rsidRPr="00F93642">
              <w:rPr>
                <w:rStyle w:val="Hyperlink"/>
                <w:b/>
                <w:bCs/>
                <w:noProof/>
              </w:rPr>
              <w:t>Tính năng khác</w:t>
            </w:r>
            <w:r>
              <w:rPr>
                <w:noProof/>
                <w:webHidden/>
              </w:rPr>
              <w:tab/>
            </w:r>
            <w:r>
              <w:rPr>
                <w:noProof/>
                <w:webHidden/>
              </w:rPr>
              <w:fldChar w:fldCharType="begin"/>
            </w:r>
            <w:r>
              <w:rPr>
                <w:noProof/>
                <w:webHidden/>
              </w:rPr>
              <w:instrText xml:space="preserve"> PAGEREF _Toc218880406 \h </w:instrText>
            </w:r>
            <w:r>
              <w:rPr>
                <w:noProof/>
                <w:webHidden/>
              </w:rPr>
            </w:r>
            <w:r>
              <w:rPr>
                <w:noProof/>
                <w:webHidden/>
              </w:rPr>
              <w:fldChar w:fldCharType="separate"/>
            </w:r>
            <w:r>
              <w:rPr>
                <w:noProof/>
                <w:webHidden/>
              </w:rPr>
              <w:t>266</w:t>
            </w:r>
            <w:r>
              <w:rPr>
                <w:noProof/>
                <w:webHidden/>
              </w:rPr>
              <w:fldChar w:fldCharType="end"/>
            </w:r>
          </w:hyperlink>
        </w:p>
        <w:p w14:paraId="454131C1" w14:textId="0D00DA50" w:rsidR="009D6A12" w:rsidRDefault="009D6A12">
          <w:pPr>
            <w:pStyle w:val="TOC3"/>
            <w:tabs>
              <w:tab w:val="left" w:pos="1540"/>
              <w:tab w:val="right" w:leader="dot" w:pos="9026"/>
            </w:tabs>
            <w:rPr>
              <w:rFonts w:asciiTheme="minorHAnsi" w:eastAsiaTheme="minorEastAsia" w:hAnsiTheme="minorHAnsi" w:cstheme="minorBidi"/>
              <w:noProof/>
              <w:sz w:val="22"/>
              <w:szCs w:val="22"/>
            </w:rPr>
          </w:pPr>
          <w:hyperlink w:anchor="_Toc218880407" w:history="1">
            <w:r w:rsidRPr="00F93642">
              <w:rPr>
                <w:rStyle w:val="Hyperlink"/>
                <w:b/>
                <w:bCs/>
                <w:noProof/>
              </w:rPr>
              <w:t>7.3.7.1</w:t>
            </w:r>
            <w:r>
              <w:rPr>
                <w:rFonts w:asciiTheme="minorHAnsi" w:eastAsiaTheme="minorEastAsia" w:hAnsiTheme="minorHAnsi" w:cstheme="minorBidi"/>
                <w:noProof/>
                <w:sz w:val="22"/>
                <w:szCs w:val="22"/>
              </w:rPr>
              <w:tab/>
            </w:r>
            <w:r w:rsidRPr="00F93642">
              <w:rPr>
                <w:rStyle w:val="Hyperlink"/>
                <w:b/>
                <w:bCs/>
                <w:noProof/>
              </w:rPr>
              <w:t>Danh sách tính năng mới phát triển theo từng phiên bản</w:t>
            </w:r>
            <w:r>
              <w:rPr>
                <w:noProof/>
                <w:webHidden/>
              </w:rPr>
              <w:tab/>
            </w:r>
            <w:r>
              <w:rPr>
                <w:noProof/>
                <w:webHidden/>
              </w:rPr>
              <w:fldChar w:fldCharType="begin"/>
            </w:r>
            <w:r>
              <w:rPr>
                <w:noProof/>
                <w:webHidden/>
              </w:rPr>
              <w:instrText xml:space="preserve"> PAGEREF _Toc218880407 \h </w:instrText>
            </w:r>
            <w:r>
              <w:rPr>
                <w:noProof/>
                <w:webHidden/>
              </w:rPr>
            </w:r>
            <w:r>
              <w:rPr>
                <w:noProof/>
                <w:webHidden/>
              </w:rPr>
              <w:fldChar w:fldCharType="separate"/>
            </w:r>
            <w:r>
              <w:rPr>
                <w:noProof/>
                <w:webHidden/>
              </w:rPr>
              <w:t>266</w:t>
            </w:r>
            <w:r>
              <w:rPr>
                <w:noProof/>
                <w:webHidden/>
              </w:rPr>
              <w:fldChar w:fldCharType="end"/>
            </w:r>
          </w:hyperlink>
        </w:p>
        <w:p w14:paraId="711EA1C9" w14:textId="53F94623" w:rsidR="009D6A12" w:rsidRDefault="009D6A12">
          <w:pPr>
            <w:pStyle w:val="TOC1"/>
            <w:tabs>
              <w:tab w:val="left" w:pos="660"/>
              <w:tab w:val="right" w:leader="dot" w:pos="9026"/>
            </w:tabs>
            <w:rPr>
              <w:rFonts w:asciiTheme="minorHAnsi" w:eastAsiaTheme="minorEastAsia" w:hAnsiTheme="minorHAnsi" w:cstheme="minorBidi"/>
              <w:noProof/>
              <w:sz w:val="22"/>
              <w:szCs w:val="22"/>
            </w:rPr>
          </w:pPr>
          <w:hyperlink w:anchor="_Toc218880408" w:history="1">
            <w:r w:rsidRPr="00F93642">
              <w:rPr>
                <w:rStyle w:val="Hyperlink"/>
                <w:b/>
                <w:bCs/>
                <w:noProof/>
              </w:rPr>
              <w:t>8.</w:t>
            </w:r>
            <w:r>
              <w:rPr>
                <w:rFonts w:asciiTheme="minorHAnsi" w:eastAsiaTheme="minorEastAsia" w:hAnsiTheme="minorHAnsi" w:cstheme="minorBidi"/>
                <w:noProof/>
                <w:sz w:val="22"/>
                <w:szCs w:val="22"/>
              </w:rPr>
              <w:tab/>
            </w:r>
            <w:r w:rsidRPr="00F93642">
              <w:rPr>
                <w:rStyle w:val="Hyperlink"/>
                <w:b/>
                <w:bCs/>
                <w:noProof/>
              </w:rPr>
              <w:t>QUẢN TRỊ RỦI RO &amp; TUÂN THỦ (RISK &amp; COMPLIANCE)</w:t>
            </w:r>
            <w:r>
              <w:rPr>
                <w:noProof/>
                <w:webHidden/>
              </w:rPr>
              <w:tab/>
            </w:r>
            <w:r>
              <w:rPr>
                <w:noProof/>
                <w:webHidden/>
              </w:rPr>
              <w:fldChar w:fldCharType="begin"/>
            </w:r>
            <w:r>
              <w:rPr>
                <w:noProof/>
                <w:webHidden/>
              </w:rPr>
              <w:instrText xml:space="preserve"> PAGEREF _Toc218880408 \h </w:instrText>
            </w:r>
            <w:r>
              <w:rPr>
                <w:noProof/>
                <w:webHidden/>
              </w:rPr>
            </w:r>
            <w:r>
              <w:rPr>
                <w:noProof/>
                <w:webHidden/>
              </w:rPr>
              <w:fldChar w:fldCharType="separate"/>
            </w:r>
            <w:r>
              <w:rPr>
                <w:noProof/>
                <w:webHidden/>
              </w:rPr>
              <w:t>266</w:t>
            </w:r>
            <w:r>
              <w:rPr>
                <w:noProof/>
                <w:webHidden/>
              </w:rPr>
              <w:fldChar w:fldCharType="end"/>
            </w:r>
          </w:hyperlink>
        </w:p>
        <w:p w14:paraId="3F3192B5" w14:textId="3E932B35" w:rsidR="009D6A12" w:rsidRDefault="009D6A12">
          <w:pPr>
            <w:pStyle w:val="TOC1"/>
            <w:tabs>
              <w:tab w:val="left" w:pos="660"/>
              <w:tab w:val="right" w:leader="dot" w:pos="9026"/>
            </w:tabs>
            <w:rPr>
              <w:rFonts w:asciiTheme="minorHAnsi" w:eastAsiaTheme="minorEastAsia" w:hAnsiTheme="minorHAnsi" w:cstheme="minorBidi"/>
              <w:noProof/>
              <w:sz w:val="22"/>
              <w:szCs w:val="22"/>
            </w:rPr>
          </w:pPr>
          <w:hyperlink w:anchor="_Toc218880409" w:history="1">
            <w:r w:rsidRPr="00F93642">
              <w:rPr>
                <w:rStyle w:val="Hyperlink"/>
                <w:b/>
                <w:bCs/>
                <w:noProof/>
              </w:rPr>
              <w:t>9.</w:t>
            </w:r>
            <w:r>
              <w:rPr>
                <w:rFonts w:asciiTheme="minorHAnsi" w:eastAsiaTheme="minorEastAsia" w:hAnsiTheme="minorHAnsi" w:cstheme="minorBidi"/>
                <w:noProof/>
                <w:sz w:val="22"/>
                <w:szCs w:val="22"/>
              </w:rPr>
              <w:tab/>
            </w:r>
            <w:r w:rsidRPr="00F93642">
              <w:rPr>
                <w:rStyle w:val="Hyperlink"/>
                <w:b/>
                <w:bCs/>
                <w:noProof/>
              </w:rPr>
              <w:t>ĐỊNH HƯỚNG MỞ RỘNG (FUTURE ROADMAP)</w:t>
            </w:r>
            <w:r>
              <w:rPr>
                <w:noProof/>
                <w:webHidden/>
              </w:rPr>
              <w:tab/>
            </w:r>
            <w:r>
              <w:rPr>
                <w:noProof/>
                <w:webHidden/>
              </w:rPr>
              <w:fldChar w:fldCharType="begin"/>
            </w:r>
            <w:r>
              <w:rPr>
                <w:noProof/>
                <w:webHidden/>
              </w:rPr>
              <w:instrText xml:space="preserve"> PAGEREF _Toc218880409 \h </w:instrText>
            </w:r>
            <w:r>
              <w:rPr>
                <w:noProof/>
                <w:webHidden/>
              </w:rPr>
            </w:r>
            <w:r>
              <w:rPr>
                <w:noProof/>
                <w:webHidden/>
              </w:rPr>
              <w:fldChar w:fldCharType="separate"/>
            </w:r>
            <w:r>
              <w:rPr>
                <w:noProof/>
                <w:webHidden/>
              </w:rPr>
              <w:t>266</w:t>
            </w:r>
            <w:r>
              <w:rPr>
                <w:noProof/>
                <w:webHidden/>
              </w:rPr>
              <w:fldChar w:fldCharType="end"/>
            </w:r>
          </w:hyperlink>
        </w:p>
        <w:p w14:paraId="6BD5F8CD" w14:textId="4A82642D" w:rsidR="009D6A12" w:rsidRDefault="009D6A12">
          <w:pPr>
            <w:pStyle w:val="TOC1"/>
            <w:tabs>
              <w:tab w:val="left" w:pos="660"/>
              <w:tab w:val="right" w:leader="dot" w:pos="9026"/>
            </w:tabs>
            <w:rPr>
              <w:rFonts w:asciiTheme="minorHAnsi" w:eastAsiaTheme="minorEastAsia" w:hAnsiTheme="minorHAnsi" w:cstheme="minorBidi"/>
              <w:noProof/>
              <w:sz w:val="22"/>
              <w:szCs w:val="22"/>
            </w:rPr>
          </w:pPr>
          <w:hyperlink w:anchor="_Toc218880410" w:history="1">
            <w:r w:rsidRPr="00F93642">
              <w:rPr>
                <w:rStyle w:val="Hyperlink"/>
                <w:b/>
                <w:bCs/>
                <w:noProof/>
              </w:rPr>
              <w:t>10.</w:t>
            </w:r>
            <w:r>
              <w:rPr>
                <w:rFonts w:asciiTheme="minorHAnsi" w:eastAsiaTheme="minorEastAsia" w:hAnsiTheme="minorHAnsi" w:cstheme="minorBidi"/>
                <w:noProof/>
                <w:sz w:val="22"/>
                <w:szCs w:val="22"/>
              </w:rPr>
              <w:tab/>
            </w:r>
            <w:r w:rsidRPr="00F93642">
              <w:rPr>
                <w:rStyle w:val="Hyperlink"/>
                <w:b/>
                <w:bCs/>
                <w:noProof/>
              </w:rPr>
              <w:t>TÀI LIỆU THAM KHẢO:</w:t>
            </w:r>
            <w:r>
              <w:rPr>
                <w:noProof/>
                <w:webHidden/>
              </w:rPr>
              <w:tab/>
            </w:r>
            <w:r>
              <w:rPr>
                <w:noProof/>
                <w:webHidden/>
              </w:rPr>
              <w:fldChar w:fldCharType="begin"/>
            </w:r>
            <w:r>
              <w:rPr>
                <w:noProof/>
                <w:webHidden/>
              </w:rPr>
              <w:instrText xml:space="preserve"> PAGEREF _Toc218880410 \h </w:instrText>
            </w:r>
            <w:r>
              <w:rPr>
                <w:noProof/>
                <w:webHidden/>
              </w:rPr>
            </w:r>
            <w:r>
              <w:rPr>
                <w:noProof/>
                <w:webHidden/>
              </w:rPr>
              <w:fldChar w:fldCharType="separate"/>
            </w:r>
            <w:r>
              <w:rPr>
                <w:noProof/>
                <w:webHidden/>
              </w:rPr>
              <w:t>267</w:t>
            </w:r>
            <w:r>
              <w:rPr>
                <w:noProof/>
                <w:webHidden/>
              </w:rPr>
              <w:fldChar w:fldCharType="end"/>
            </w:r>
          </w:hyperlink>
        </w:p>
        <w:p w14:paraId="5D129413" w14:textId="10ADB5DA" w:rsidR="00AF686F" w:rsidRDefault="00AF686F">
          <w:r>
            <w:rPr>
              <w:b/>
              <w:bCs/>
              <w:noProof/>
            </w:rPr>
            <w:fldChar w:fldCharType="end"/>
          </w:r>
        </w:p>
      </w:sdtContent>
    </w:sdt>
    <w:p w14:paraId="5DE112D1" w14:textId="69D0AEAD" w:rsidR="00AF686F" w:rsidRPr="00AF686F" w:rsidRDefault="00AF686F" w:rsidP="00AF686F">
      <w:pPr>
        <w:spacing w:after="160"/>
        <w:rPr>
          <w:b/>
          <w:color w:val="4472C4" w:themeColor="accent1"/>
          <w:sz w:val="40"/>
          <w:szCs w:val="40"/>
        </w:rPr>
      </w:pPr>
      <w:r>
        <w:rPr>
          <w:b/>
          <w:color w:val="4472C4" w:themeColor="accent1"/>
          <w:sz w:val="40"/>
          <w:szCs w:val="40"/>
        </w:rPr>
        <w:br w:type="page"/>
      </w:r>
    </w:p>
    <w:p w14:paraId="15E7F478" w14:textId="30307809" w:rsidR="00896B50" w:rsidRDefault="00BD33F5" w:rsidP="00A663E2">
      <w:pPr>
        <w:pStyle w:val="ListParagraph"/>
        <w:numPr>
          <w:ilvl w:val="0"/>
          <w:numId w:val="3"/>
        </w:numPr>
        <w:spacing w:line="360" w:lineRule="auto"/>
        <w:jc w:val="both"/>
        <w:outlineLvl w:val="0"/>
        <w:rPr>
          <w:b/>
          <w:bCs/>
          <w:color w:val="000000" w:themeColor="text1"/>
          <w:sz w:val="28"/>
          <w:szCs w:val="28"/>
        </w:rPr>
      </w:pPr>
      <w:bookmarkStart w:id="1" w:name="_Toc218880364"/>
      <w:bookmarkEnd w:id="0"/>
      <w:r w:rsidRPr="00BD33F5">
        <w:rPr>
          <w:b/>
          <w:bCs/>
          <w:color w:val="000000" w:themeColor="text1"/>
          <w:sz w:val="28"/>
          <w:szCs w:val="28"/>
        </w:rPr>
        <w:lastRenderedPageBreak/>
        <w:t>TỔNG QUAN HỆ THỐNG (EXECUTIVE SUMMARY)</w:t>
      </w:r>
      <w:bookmarkEnd w:id="1"/>
    </w:p>
    <w:p w14:paraId="4E79B53B" w14:textId="729A1C32" w:rsidR="00BE3623" w:rsidRDefault="00BE3623" w:rsidP="00A663E2">
      <w:pPr>
        <w:pStyle w:val="ListParagraph"/>
        <w:numPr>
          <w:ilvl w:val="1"/>
          <w:numId w:val="3"/>
        </w:numPr>
        <w:spacing w:line="360" w:lineRule="auto"/>
        <w:ind w:left="1080" w:hanging="360"/>
        <w:jc w:val="both"/>
        <w:outlineLvl w:val="1"/>
        <w:rPr>
          <w:b/>
          <w:bCs/>
          <w:color w:val="000000" w:themeColor="text1"/>
          <w:sz w:val="28"/>
          <w:szCs w:val="28"/>
        </w:rPr>
      </w:pPr>
      <w:r>
        <w:rPr>
          <w:b/>
          <w:bCs/>
          <w:color w:val="000000" w:themeColor="text1"/>
          <w:sz w:val="28"/>
          <w:szCs w:val="28"/>
        </w:rPr>
        <w:t xml:space="preserve"> </w:t>
      </w:r>
      <w:bookmarkStart w:id="2" w:name="_Toc218880365"/>
      <w:r>
        <w:rPr>
          <w:b/>
          <w:bCs/>
          <w:color w:val="000000" w:themeColor="text1"/>
          <w:sz w:val="28"/>
          <w:szCs w:val="28"/>
        </w:rPr>
        <w:t>Giới Thiệu</w:t>
      </w:r>
      <w:bookmarkEnd w:id="2"/>
    </w:p>
    <w:p w14:paraId="78F0110C" w14:textId="51A6A5E3" w:rsidR="00B8206E" w:rsidRPr="001C7243" w:rsidRDefault="00BD33F5" w:rsidP="001C7243">
      <w:pPr>
        <w:spacing w:line="360" w:lineRule="auto"/>
        <w:ind w:left="360" w:firstLine="360"/>
        <w:jc w:val="both"/>
      </w:pPr>
      <w:r w:rsidRPr="00A663E2">
        <w:rPr>
          <w:bCs/>
          <w:color w:val="000000" w:themeColor="text1"/>
          <w:szCs w:val="26"/>
        </w:rPr>
        <w:t xml:space="preserve">EInvoiceHub </w:t>
      </w:r>
    </w:p>
    <w:p w14:paraId="1F182C26" w14:textId="27B03AA1" w:rsidR="00BE3623" w:rsidRDefault="00A663E2" w:rsidP="00A663E2">
      <w:pPr>
        <w:pStyle w:val="ListParagraph"/>
        <w:numPr>
          <w:ilvl w:val="1"/>
          <w:numId w:val="3"/>
        </w:numPr>
        <w:spacing w:line="360" w:lineRule="auto"/>
        <w:ind w:left="1080" w:hanging="360"/>
        <w:jc w:val="both"/>
        <w:outlineLvl w:val="1"/>
        <w:rPr>
          <w:b/>
          <w:bCs/>
          <w:color w:val="000000" w:themeColor="text1"/>
          <w:sz w:val="28"/>
          <w:szCs w:val="28"/>
        </w:rPr>
      </w:pPr>
      <w:bookmarkStart w:id="3" w:name="_Toc218880366"/>
      <w:r>
        <w:rPr>
          <w:b/>
          <w:bCs/>
          <w:color w:val="000000" w:themeColor="text1"/>
          <w:sz w:val="28"/>
          <w:szCs w:val="28"/>
        </w:rPr>
        <w:t>Cơ sở lý thuyết và công nghệ cốt lõi</w:t>
      </w:r>
      <w:bookmarkEnd w:id="3"/>
    </w:p>
    <w:p w14:paraId="07B007E5" w14:textId="3AB10B39" w:rsidR="00A663E2" w:rsidRDefault="00A663E2" w:rsidP="00A663E2">
      <w:pPr>
        <w:spacing w:line="360" w:lineRule="auto"/>
        <w:ind w:left="360" w:firstLine="360"/>
        <w:jc w:val="both"/>
        <w:rPr>
          <w:bCs/>
          <w:color w:val="000000" w:themeColor="text1"/>
          <w:szCs w:val="26"/>
        </w:rPr>
      </w:pPr>
      <w:r>
        <w:rPr>
          <w:b/>
          <w:bCs/>
          <w:color w:val="000000" w:themeColor="text1"/>
          <w:szCs w:val="26"/>
        </w:rPr>
        <w:t xml:space="preserve"> </w:t>
      </w:r>
      <w:r w:rsidR="001C7243">
        <w:rPr>
          <w:b/>
          <w:bCs/>
          <w:color w:val="000000" w:themeColor="text1"/>
          <w:szCs w:val="26"/>
        </w:rPr>
        <w:t>…</w:t>
      </w:r>
    </w:p>
    <w:p w14:paraId="3AFF64B3" w14:textId="192561ED" w:rsidR="00471D18" w:rsidRDefault="00471D18" w:rsidP="00A663E2">
      <w:pPr>
        <w:spacing w:line="360" w:lineRule="auto"/>
        <w:ind w:left="360" w:firstLine="360"/>
        <w:jc w:val="both"/>
        <w:rPr>
          <w:bCs/>
          <w:color w:val="000000" w:themeColor="text1"/>
          <w:szCs w:val="26"/>
        </w:rPr>
      </w:pPr>
    </w:p>
    <w:p w14:paraId="4A2A8D99" w14:textId="4C58B6C8" w:rsidR="00471D18" w:rsidRDefault="00471D18" w:rsidP="00A663E2">
      <w:pPr>
        <w:spacing w:line="360" w:lineRule="auto"/>
        <w:ind w:left="360" w:firstLine="360"/>
        <w:jc w:val="both"/>
        <w:rPr>
          <w:bCs/>
          <w:color w:val="000000" w:themeColor="text1"/>
          <w:szCs w:val="26"/>
        </w:rPr>
      </w:pPr>
    </w:p>
    <w:p w14:paraId="0268ED5A" w14:textId="4AF7F956" w:rsidR="00471D18" w:rsidRDefault="00471D18" w:rsidP="00A663E2">
      <w:pPr>
        <w:spacing w:line="360" w:lineRule="auto"/>
        <w:ind w:left="360" w:firstLine="360"/>
        <w:jc w:val="both"/>
        <w:rPr>
          <w:bCs/>
          <w:color w:val="000000" w:themeColor="text1"/>
          <w:szCs w:val="26"/>
        </w:rPr>
      </w:pPr>
    </w:p>
    <w:p w14:paraId="26253634" w14:textId="321FA27F" w:rsidR="00471D18" w:rsidRDefault="00471D18" w:rsidP="00A663E2">
      <w:pPr>
        <w:spacing w:line="360" w:lineRule="auto"/>
        <w:ind w:left="360" w:firstLine="360"/>
        <w:jc w:val="both"/>
        <w:rPr>
          <w:bCs/>
          <w:color w:val="000000" w:themeColor="text1"/>
          <w:szCs w:val="26"/>
        </w:rPr>
      </w:pPr>
    </w:p>
    <w:p w14:paraId="02A9AEF1" w14:textId="469E550E" w:rsidR="00471D18" w:rsidRDefault="00471D18" w:rsidP="00A663E2">
      <w:pPr>
        <w:spacing w:line="360" w:lineRule="auto"/>
        <w:ind w:left="360" w:firstLine="360"/>
        <w:jc w:val="both"/>
        <w:rPr>
          <w:bCs/>
          <w:color w:val="000000" w:themeColor="text1"/>
          <w:szCs w:val="26"/>
        </w:rPr>
      </w:pPr>
    </w:p>
    <w:p w14:paraId="4331CFF4" w14:textId="77777777" w:rsidR="00471D18" w:rsidRPr="00A663E2" w:rsidRDefault="00471D18" w:rsidP="00A663E2">
      <w:pPr>
        <w:spacing w:line="360" w:lineRule="auto"/>
        <w:ind w:left="360" w:firstLine="360"/>
        <w:jc w:val="both"/>
        <w:rPr>
          <w:bCs/>
          <w:color w:val="000000" w:themeColor="text1"/>
          <w:sz w:val="28"/>
          <w:szCs w:val="28"/>
        </w:rPr>
      </w:pPr>
    </w:p>
    <w:p w14:paraId="76FBBA3E" w14:textId="3224C726" w:rsidR="00BD33F5" w:rsidRDefault="00BD33F5" w:rsidP="00A663E2">
      <w:pPr>
        <w:pStyle w:val="ListParagraph"/>
        <w:numPr>
          <w:ilvl w:val="0"/>
          <w:numId w:val="3"/>
        </w:numPr>
        <w:spacing w:line="360" w:lineRule="auto"/>
        <w:jc w:val="both"/>
        <w:outlineLvl w:val="0"/>
        <w:rPr>
          <w:b/>
          <w:bCs/>
          <w:color w:val="000000" w:themeColor="text1"/>
          <w:sz w:val="28"/>
          <w:szCs w:val="28"/>
        </w:rPr>
      </w:pPr>
      <w:bookmarkStart w:id="4" w:name="_Toc218880367"/>
      <w:r>
        <w:rPr>
          <w:b/>
          <w:bCs/>
          <w:color w:val="000000" w:themeColor="text1"/>
          <w:sz w:val="28"/>
          <w:szCs w:val="28"/>
        </w:rPr>
        <w:t xml:space="preserve">CÁC </w:t>
      </w:r>
      <w:r w:rsidRPr="00BD33F5">
        <w:rPr>
          <w:b/>
          <w:bCs/>
          <w:color w:val="000000" w:themeColor="text1"/>
          <w:sz w:val="28"/>
          <w:szCs w:val="28"/>
        </w:rPr>
        <w:t>ĐỐI TƯỢNG THAM GIA (ACTORS &amp; STAKEHOLDERS)</w:t>
      </w:r>
      <w:bookmarkEnd w:id="4"/>
    </w:p>
    <w:tbl>
      <w:tblPr>
        <w:tblW w:w="0" w:type="auto"/>
        <w:tblCellSpacing w:w="0" w:type="dxa"/>
        <w:tblCellMar>
          <w:left w:w="0" w:type="dxa"/>
          <w:right w:w="0" w:type="dxa"/>
        </w:tblCellMar>
        <w:tblLook w:val="04A0" w:firstRow="1" w:lastRow="0" w:firstColumn="1" w:lastColumn="0" w:noHBand="0" w:noVBand="1"/>
      </w:tblPr>
      <w:tblGrid>
        <w:gridCol w:w="2748"/>
        <w:gridCol w:w="6272"/>
      </w:tblGrid>
      <w:tr w:rsidR="00BD33F5" w:rsidRPr="00BD33F5" w14:paraId="73C4FEEA" w14:textId="77777777" w:rsidTr="00A46BB0">
        <w:trPr>
          <w:tblHeader/>
          <w:tblCellSpacing w:w="0" w:type="dxa"/>
        </w:trPr>
        <w:tc>
          <w:tcPr>
            <w:tcW w:w="0" w:type="auto"/>
            <w:tcBorders>
              <w:top w:val="single" w:sz="6" w:space="0" w:color="auto"/>
              <w:left w:val="single" w:sz="6" w:space="0" w:color="auto"/>
              <w:bottom w:val="single" w:sz="6" w:space="0" w:color="auto"/>
              <w:right w:val="single" w:sz="6" w:space="0" w:color="auto"/>
            </w:tcBorders>
            <w:shd w:val="clear" w:color="auto" w:fill="E7E6E6" w:themeFill="background2"/>
            <w:tcMar>
              <w:top w:w="120" w:type="dxa"/>
              <w:left w:w="180" w:type="dxa"/>
              <w:bottom w:w="120" w:type="dxa"/>
              <w:right w:w="180" w:type="dxa"/>
            </w:tcMar>
            <w:vAlign w:val="center"/>
            <w:hideMark/>
          </w:tcPr>
          <w:p w14:paraId="15BBA740"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Đối tượng</w:t>
            </w:r>
          </w:p>
        </w:tc>
        <w:tc>
          <w:tcPr>
            <w:tcW w:w="0" w:type="auto"/>
            <w:tcBorders>
              <w:top w:val="single" w:sz="6" w:space="0" w:color="auto"/>
              <w:left w:val="single" w:sz="6" w:space="0" w:color="auto"/>
              <w:bottom w:val="single" w:sz="6" w:space="0" w:color="auto"/>
              <w:right w:val="single" w:sz="6" w:space="0" w:color="auto"/>
            </w:tcBorders>
            <w:shd w:val="clear" w:color="auto" w:fill="E7E6E6" w:themeFill="background2"/>
            <w:tcMar>
              <w:top w:w="120" w:type="dxa"/>
              <w:left w:w="180" w:type="dxa"/>
              <w:bottom w:w="120" w:type="dxa"/>
              <w:right w:w="180" w:type="dxa"/>
            </w:tcMar>
            <w:vAlign w:val="center"/>
            <w:hideMark/>
          </w:tcPr>
          <w:p w14:paraId="5B0BEE62"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Vai trò &amp; Trách nhiệm</w:t>
            </w:r>
          </w:p>
        </w:tc>
      </w:tr>
      <w:tr w:rsidR="00BD33F5" w:rsidRPr="00BD33F5" w14:paraId="3FA62F42" w14:textId="77777777" w:rsidTr="00A46BB0">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77444A0"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Merchant (Doanh nghiệp)</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279A46F"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color w:val="1F1F1F"/>
                <w:sz w:val="24"/>
                <w:szCs w:val="24"/>
                <w:bdr w:val="none" w:sz="0" w:space="0" w:color="auto" w:frame="1"/>
              </w:rPr>
              <w:t>Gửi yêu cầu phát hành hóa đơn, tra cứu dữ liệu và quản lý cấu hình nhà cung cấp của chính họ qua API hoặc Portal.</w:t>
            </w:r>
          </w:p>
        </w:tc>
      </w:tr>
      <w:tr w:rsidR="00BD33F5" w:rsidRPr="00BD33F5" w14:paraId="50ED3459" w14:textId="77777777" w:rsidTr="00A46BB0">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56FD768"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EInvoiceHub (Hệ thống)</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EA7A838"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color w:val="1F1F1F"/>
                <w:sz w:val="24"/>
                <w:szCs w:val="24"/>
                <w:bdr w:val="none" w:sz="0" w:space="0" w:color="auto" w:frame="1"/>
              </w:rPr>
              <w:t>Xác thực API Key, kiểm tra tính hợp lệ của dữ liệu, điều phối (routing) yêu cầu đến đúng Adapter và lưu trữ nhật ký (logs).</w:t>
            </w:r>
          </w:p>
        </w:tc>
      </w:tr>
      <w:tr w:rsidR="00BD33F5" w:rsidRPr="00BD33F5" w14:paraId="456EC242" w14:textId="77777777" w:rsidTr="00A46BB0">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6FE2987"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Invoice Provider (VNPT/Viettel)</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F8BE8CC"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color w:val="1F1F1F"/>
                <w:sz w:val="24"/>
                <w:szCs w:val="24"/>
                <w:bdr w:val="none" w:sz="0" w:space="0" w:color="auto" w:frame="1"/>
              </w:rPr>
              <w:t>Tiếp nhận dữ liệu từ Hub, thực hiện ký số, cấp số hóa đơn và trả về kết quả hợp pháp.</w:t>
            </w:r>
          </w:p>
        </w:tc>
      </w:tr>
      <w:tr w:rsidR="00BD33F5" w:rsidRPr="00BD33F5" w14:paraId="59256E13" w14:textId="77777777" w:rsidTr="00A46BB0">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51F4A3F"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Administrator (Quản trị viên)</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C703EC8"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color w:val="1F1F1F"/>
                <w:sz w:val="24"/>
                <w:szCs w:val="24"/>
                <w:bdr w:val="none" w:sz="0" w:space="0" w:color="auto" w:frame="1"/>
              </w:rPr>
              <w:t>Quản lý danh mục Merchant, theo dõi hiệu năng hệ thống qua Actuator và quản lý cấu hình GitOps.</w:t>
            </w:r>
          </w:p>
        </w:tc>
      </w:tr>
    </w:tbl>
    <w:p w14:paraId="79CE0BD4" w14:textId="37B9380D" w:rsidR="00BD33F5" w:rsidRDefault="00B34F81" w:rsidP="00A663E2">
      <w:pPr>
        <w:jc w:val="both"/>
        <w:rPr>
          <w:b/>
          <w:bCs/>
          <w:color w:val="000000" w:themeColor="text1"/>
          <w:sz w:val="28"/>
          <w:szCs w:val="28"/>
        </w:rPr>
      </w:pPr>
      <w:r>
        <w:rPr>
          <w:b/>
          <w:bCs/>
          <w:color w:val="000000" w:themeColor="text1"/>
          <w:sz w:val="28"/>
          <w:szCs w:val="28"/>
        </w:rPr>
        <w:tab/>
      </w:r>
    </w:p>
    <w:p w14:paraId="32F289BA" w14:textId="77777777" w:rsidR="00A663E2" w:rsidRDefault="00A663E2" w:rsidP="00A663E2">
      <w:pPr>
        <w:pStyle w:val="ListParagraph"/>
        <w:numPr>
          <w:ilvl w:val="0"/>
          <w:numId w:val="3"/>
        </w:numPr>
        <w:jc w:val="both"/>
        <w:outlineLvl w:val="0"/>
        <w:rPr>
          <w:b/>
          <w:bCs/>
          <w:color w:val="000000" w:themeColor="text1"/>
          <w:sz w:val="28"/>
          <w:szCs w:val="28"/>
        </w:rPr>
      </w:pPr>
      <w:bookmarkStart w:id="5" w:name="_Toc218880368"/>
      <w:r w:rsidRPr="00A663E2">
        <w:rPr>
          <w:b/>
          <w:bCs/>
          <w:color w:val="000000" w:themeColor="text1"/>
          <w:sz w:val="28"/>
          <w:szCs w:val="28"/>
        </w:rPr>
        <w:t>NGHIỆP VỤ HÓA ĐƠN</w:t>
      </w:r>
      <w:bookmarkEnd w:id="5"/>
    </w:p>
    <w:p w14:paraId="13768205" w14:textId="4494E506" w:rsidR="00A663E2" w:rsidRDefault="00A663E2" w:rsidP="00A663E2">
      <w:pPr>
        <w:pStyle w:val="ListParagraph"/>
        <w:numPr>
          <w:ilvl w:val="1"/>
          <w:numId w:val="3"/>
        </w:numPr>
        <w:ind w:left="1080"/>
        <w:jc w:val="both"/>
        <w:outlineLvl w:val="1"/>
        <w:rPr>
          <w:b/>
          <w:bCs/>
          <w:color w:val="000000" w:themeColor="text1"/>
          <w:sz w:val="28"/>
          <w:szCs w:val="28"/>
        </w:rPr>
      </w:pPr>
      <w:bookmarkStart w:id="6" w:name="_Toc218880369"/>
      <w:r w:rsidRPr="00A663E2">
        <w:rPr>
          <w:b/>
          <w:bCs/>
          <w:color w:val="000000" w:themeColor="text1"/>
          <w:sz w:val="28"/>
          <w:szCs w:val="28"/>
        </w:rPr>
        <w:t>Hóa đơn giá trị gia tăng</w:t>
      </w:r>
      <w:bookmarkEnd w:id="6"/>
    </w:p>
    <w:p w14:paraId="764AC77B" w14:textId="77777777" w:rsidR="00A663E2" w:rsidRDefault="00A663E2" w:rsidP="00A663E2">
      <w:pPr>
        <w:ind w:left="360" w:firstLine="360"/>
        <w:jc w:val="both"/>
        <w:rPr>
          <w:bCs/>
          <w:color w:val="000000" w:themeColor="text1"/>
          <w:szCs w:val="26"/>
        </w:rPr>
      </w:pPr>
      <w:r w:rsidRPr="00A663E2">
        <w:rPr>
          <w:bCs/>
          <w:color w:val="000000" w:themeColor="text1"/>
          <w:szCs w:val="26"/>
        </w:rPr>
        <w:t xml:space="preserve">Theo Khoản 1, Điều 8, Nghị định 123/2020/NĐ-CP, hóa đơn giá trị gia tăng (hay còn gọi là hóa đơn đỏ, hóa đơn VAT) là chứng từ do người bán lập để ghi nhận giá trị hàng hóa, dịch vụ đã cung cấp, phục vụ cho việc kê khai và nộp thuế GTGT. Hóa </w:t>
      </w:r>
      <w:r w:rsidRPr="00A663E2">
        <w:rPr>
          <w:bCs/>
          <w:color w:val="000000" w:themeColor="text1"/>
          <w:szCs w:val="26"/>
        </w:rPr>
        <w:lastRenderedPageBreak/>
        <w:t>đơn GTGT được sử dụng bởi các tổ chức, cá nhân áp dụng phương pháp tính thuế GTGT theo phương pháp khấu trừ, áp dụng cho các hoạt động:</w:t>
      </w:r>
    </w:p>
    <w:p w14:paraId="786D87FF"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Bán hàng hóa, cung cấp dịch vụ trong nội đị</w:t>
      </w:r>
      <w:r>
        <w:rPr>
          <w:bCs/>
          <w:color w:val="000000" w:themeColor="text1"/>
          <w:szCs w:val="26"/>
        </w:rPr>
        <w:t>a</w:t>
      </w:r>
    </w:p>
    <w:p w14:paraId="07D60033"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Hoạt động vận tải quốc tế.</w:t>
      </w:r>
    </w:p>
    <w:p w14:paraId="2C1FCC5F"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Xuất vào khu phi thuế quan và các trường hợp được coi như xuất khẩu.</w:t>
      </w:r>
    </w:p>
    <w:p w14:paraId="486A8FD5"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Xuất khẩu hàng hóa, cung cấp dịch vụ ra nướ</w:t>
      </w:r>
      <w:r>
        <w:rPr>
          <w:bCs/>
          <w:color w:val="000000" w:themeColor="text1"/>
          <w:szCs w:val="26"/>
        </w:rPr>
        <w:t>c ngoài</w:t>
      </w:r>
    </w:p>
    <w:p w14:paraId="1F22F105" w14:textId="252D2974" w:rsidR="00A663E2" w:rsidRPr="00A663E2" w:rsidRDefault="00A663E2" w:rsidP="00A663E2">
      <w:pPr>
        <w:ind w:left="360" w:firstLine="690"/>
        <w:jc w:val="both"/>
        <w:rPr>
          <w:bCs/>
          <w:color w:val="000000" w:themeColor="text1"/>
          <w:szCs w:val="26"/>
        </w:rPr>
      </w:pPr>
      <w:r w:rsidRPr="00A663E2">
        <w:rPr>
          <w:bCs/>
          <w:color w:val="000000" w:themeColor="text1"/>
          <w:szCs w:val="26"/>
        </w:rPr>
        <w:t>Hóa đơn GTGT thường được sử dụng bởi các doanh nghiệp lớn, có quy mô hoạt động phức tạp, cần kê khai thuế GTGT đầu vào và đầu ra để tính khấu trừ.</w:t>
      </w:r>
      <w:r>
        <w:rPr>
          <w:bCs/>
          <w:color w:val="000000" w:themeColor="text1"/>
          <w:szCs w:val="26"/>
        </w:rPr>
        <w:fldChar w:fldCharType="begin"/>
      </w:r>
      <w:r>
        <w:rPr>
          <w:bCs/>
          <w:color w:val="000000" w:themeColor="text1"/>
          <w:szCs w:val="26"/>
        </w:rPr>
        <w:instrText xml:space="preserve"> ADDIN ZOTERO_ITEM CSL_CITATION {"citationID":"WbWvGmA2","properties":{"formattedCitation":"[3]","plainCitation":"[3]","noteIndex":0},"citationItems":[{"id":266,"uris":["http://zotero.org/users/local/N9Vb2a9Q/items/T4P4ZVEG"],"itemData":{"id":266,"type":"post-weblog","abstract":"Việc phân biệt hóa đơn bán hàng và hóa đơn giá trị gia tăng giúp các hộ gia đình, doanh nghiệp tối ưu hóa chi phí thuế và quản lý tài chính hiệu quả.","container-title":"Phần mềm Hóa đơn điện tử EasyInvoice","language":"en","note":"section: Tin tức","title":"Phân Biệt Hóa Đơn Bán Hàng Và Hóa Đơn Giá Trị Gia Tăng - Mới 2025","URL":"https://easyinvoice.vn/phan-biet-hoa-don-ban-hang-va-hoa-don-gia-tri-gia-tang/","accessed":{"date-parts":[["2025",12,29]]},"issued":{"date-parts":[["2025",5,26]]}}}],"schema":"https://github.com/citation-style-language/schema/raw/master/csl-citation.json"} </w:instrText>
      </w:r>
      <w:r>
        <w:rPr>
          <w:bCs/>
          <w:color w:val="000000" w:themeColor="text1"/>
          <w:szCs w:val="26"/>
        </w:rPr>
        <w:fldChar w:fldCharType="separate"/>
      </w:r>
      <w:r w:rsidRPr="00A663E2">
        <w:t>[3]</w:t>
      </w:r>
      <w:r>
        <w:rPr>
          <w:bCs/>
          <w:color w:val="000000" w:themeColor="text1"/>
          <w:szCs w:val="26"/>
        </w:rPr>
        <w:fldChar w:fldCharType="end"/>
      </w:r>
    </w:p>
    <w:p w14:paraId="4FB2204B" w14:textId="1DBA2DB8" w:rsidR="00A663E2" w:rsidRDefault="00A663E2" w:rsidP="00A663E2">
      <w:pPr>
        <w:pStyle w:val="ListParagraph"/>
        <w:numPr>
          <w:ilvl w:val="1"/>
          <w:numId w:val="3"/>
        </w:numPr>
        <w:ind w:left="1080"/>
        <w:jc w:val="both"/>
        <w:outlineLvl w:val="1"/>
        <w:rPr>
          <w:b/>
          <w:bCs/>
          <w:color w:val="000000" w:themeColor="text1"/>
          <w:sz w:val="28"/>
          <w:szCs w:val="28"/>
        </w:rPr>
      </w:pPr>
      <w:bookmarkStart w:id="7" w:name="_Toc218880370"/>
      <w:r>
        <w:rPr>
          <w:b/>
          <w:bCs/>
          <w:color w:val="000000" w:themeColor="text1"/>
          <w:sz w:val="28"/>
          <w:szCs w:val="28"/>
        </w:rPr>
        <w:t>Hóa đơn</w:t>
      </w:r>
      <w:r w:rsidRPr="00A663E2">
        <w:rPr>
          <w:b/>
          <w:bCs/>
          <w:color w:val="000000" w:themeColor="text1"/>
          <w:sz w:val="28"/>
          <w:szCs w:val="28"/>
        </w:rPr>
        <w:t xml:space="preserve"> điện tử</w:t>
      </w:r>
      <w:bookmarkEnd w:id="7"/>
    </w:p>
    <w:p w14:paraId="5616C497" w14:textId="77777777" w:rsidR="00A663E2" w:rsidRDefault="00A663E2" w:rsidP="00A663E2">
      <w:pPr>
        <w:ind w:left="360" w:firstLine="360"/>
        <w:jc w:val="both"/>
        <w:rPr>
          <w:bCs/>
          <w:color w:val="000000" w:themeColor="text1"/>
          <w:szCs w:val="26"/>
        </w:rPr>
      </w:pPr>
      <w:r w:rsidRPr="00A663E2">
        <w:rPr>
          <w:bCs/>
          <w:color w:val="000000" w:themeColor="text1"/>
          <w:szCs w:val="26"/>
        </w:rPr>
        <w:t>Về bản chất, hóa đơn điện tử cũng giống như hóa đơn giấy, là loại chứng từ kế toán do các tổ chức, cá nhân kinh doanh lập để ghi nhận thông tin bán hàng hóa, cung cấp dịch vụ theo đúng như quy định của Luật kế toán. Tuy nhiên, nó lại khác ở phương thức thể hiện.</w:t>
      </w:r>
    </w:p>
    <w:p w14:paraId="2A58825F" w14:textId="77777777" w:rsidR="00A663E2" w:rsidRDefault="00A663E2" w:rsidP="00A663E2">
      <w:pPr>
        <w:ind w:left="360" w:firstLine="360"/>
        <w:jc w:val="both"/>
        <w:rPr>
          <w:bCs/>
          <w:color w:val="000000" w:themeColor="text1"/>
          <w:szCs w:val="26"/>
        </w:rPr>
      </w:pPr>
      <w:r w:rsidRPr="00A663E2">
        <w:rPr>
          <w:bCs/>
          <w:color w:val="000000" w:themeColor="text1"/>
          <w:szCs w:val="26"/>
        </w:rPr>
        <w:t>Tại Khoản 2, Điều 3 của Nghị định số 119/2018/NĐ-CP, Chính Phủ đã định nghĩa hóa đơn điện tử chính là loại hóa đơn được thể hiện ở dạng dữ liệu điện tử</w:t>
      </w:r>
      <w:r>
        <w:rPr>
          <w:bCs/>
          <w:color w:val="000000" w:themeColor="text1"/>
          <w:szCs w:val="26"/>
        </w:rPr>
        <w:t>.</w:t>
      </w:r>
    </w:p>
    <w:p w14:paraId="53A7C0A9" w14:textId="77777777" w:rsidR="00A663E2" w:rsidRDefault="00A663E2" w:rsidP="00A663E2">
      <w:pPr>
        <w:ind w:left="360" w:firstLine="360"/>
        <w:jc w:val="both"/>
        <w:rPr>
          <w:bCs/>
          <w:color w:val="000000" w:themeColor="text1"/>
          <w:szCs w:val="26"/>
        </w:rPr>
      </w:pPr>
      <w:r w:rsidRPr="00A663E2">
        <w:rPr>
          <w:bCs/>
          <w:color w:val="000000" w:themeColor="text1"/>
          <w:szCs w:val="26"/>
        </w:rPr>
        <w:t>Theo đó, các tổ chức, cá nhân bán hàng hóa, cung cấp dịch vụ sẽ tiến hành tạo lập hóa đơn điện tử để ghi nhận thông bán hóa, cung cấp dịch vụ rồi ký số, ký điện tử theo đúng pháp luật bằng các phương tiện điện tử</w:t>
      </w:r>
      <w:r>
        <w:rPr>
          <w:bCs/>
          <w:color w:val="000000" w:themeColor="text1"/>
          <w:szCs w:val="26"/>
        </w:rPr>
        <w:t>.</w:t>
      </w:r>
    </w:p>
    <w:p w14:paraId="0A78A16C" w14:textId="5D1D2EB9" w:rsidR="00A663E2" w:rsidRPr="00A663E2" w:rsidRDefault="00A663E2" w:rsidP="00A663E2">
      <w:pPr>
        <w:ind w:left="360" w:firstLine="360"/>
        <w:jc w:val="both"/>
        <w:rPr>
          <w:bCs/>
          <w:color w:val="000000" w:themeColor="text1"/>
          <w:szCs w:val="26"/>
        </w:rPr>
      </w:pPr>
      <w:r w:rsidRPr="00A663E2">
        <w:rPr>
          <w:bCs/>
          <w:color w:val="000000" w:themeColor="text1"/>
          <w:szCs w:val="26"/>
        </w:rPr>
        <w:t>Hóa đơn điện tử sẽ bao gồm cả trường hợp hóa đơn được khởi tạo từ máy tính tiền có kết nối chuyển dữ liệu điện tử với cơ quan thuế.Lưu ý rằng, trong quá trình sử dụng, để tránh những nhầm lẫn, vi phạm đáng tiếc có thể xảy ra, các đơn vị kinh doanh phải phân biệt rõ hóa đơn điện tử có mã và hóa đơn điện tử không có mã của cơ quan thuế</w:t>
      </w:r>
      <w:r>
        <w:rPr>
          <w:bCs/>
          <w:color w:val="000000" w:themeColor="text1"/>
          <w:szCs w:val="26"/>
        </w:rPr>
        <w:t xml:space="preserve">. </w:t>
      </w:r>
      <w:r w:rsidRPr="00A663E2">
        <w:rPr>
          <w:bCs/>
          <w:color w:val="000000" w:themeColor="text1"/>
          <w:szCs w:val="26"/>
        </w:rPr>
        <w:t>Hóa đơn điện tử có mã của cơ quan thuế là loại hóa đơn điện tử đã được cấp mã bởi cơ quan thuế trước khi đơn vị kinh doanh sử dụng. Nó bao gồm cả trường hợp hóa đơn đã được khởi tạo từ máy tính tiền có kết nối chuyển dữ liệu điện tử với cơ quan thuế</w:t>
      </w:r>
      <w:r>
        <w:rPr>
          <w:bCs/>
          <w:color w:val="000000" w:themeColor="text1"/>
          <w:szCs w:val="26"/>
        </w:rPr>
        <w:t xml:space="preserve">. </w:t>
      </w:r>
      <w:r w:rsidRPr="00A663E2">
        <w:rPr>
          <w:bCs/>
          <w:color w:val="000000" w:themeColor="text1"/>
          <w:szCs w:val="26"/>
        </w:rPr>
        <w:t>Hóa đơn điện tử không có mã của cơ quan thuế là loại hóa đơn số do các đơn vị kinh doanh tạo lập và gửi đến cho bên mua nhưng không có mã của cơ quan thuế. Nó bao gồm cả trường hợp các hóa đơn được khởi tạo từ máy tính tiền có kết nối chuyển dữ liệu điện tử với cơ quan thuế.</w:t>
      </w:r>
      <w:r>
        <w:rPr>
          <w:bCs/>
          <w:color w:val="000000" w:themeColor="text1"/>
          <w:szCs w:val="26"/>
        </w:rPr>
        <w:fldChar w:fldCharType="begin"/>
      </w:r>
      <w:r>
        <w:rPr>
          <w:bCs/>
          <w:color w:val="000000" w:themeColor="text1"/>
          <w:szCs w:val="26"/>
        </w:rPr>
        <w:instrText xml:space="preserve"> ADDIN ZOTERO_ITEM CSL_CITATION {"citationID":"usUWegXh","properties":{"formattedCitation":"[4]","plainCitation":"[4]","noteIndex":0},"citationItems":[{"id":268,"uris":["http://zotero.org/users/local/N9Vb2a9Q/items/56RRD24U"],"itemData":{"id":268,"type":"webpage","abstract":"Hoá đơn điện tử E-invoice phổ biến nhất trong Doanh nghiệp FDI, tích hợp hệ thống SAP, ERP, CRM, các phần mềm kế toán, bán hàng... xuất hoá đơn tự động","container-title":"Hóa đơn điện tử","language":"vi","title":"Hoá đơn điện tử E-invoice phổ biến nhất trong Doanh nghiệp FDI, tích hợp hệ thống SAP, ERP, CRM, các phần mềm kế toán, bán hàng... xuất hoá đơn tự động","URL":"https://einvoice.vn/tin-tuc/khai-niem-hoa-don-dien-tu","accessed":{"date-parts":[["2025",12,29]]}}}],"schema":"https://github.com/citation-style-language/schema/raw/master/csl-citation.json"} </w:instrText>
      </w:r>
      <w:r>
        <w:rPr>
          <w:bCs/>
          <w:color w:val="000000" w:themeColor="text1"/>
          <w:szCs w:val="26"/>
        </w:rPr>
        <w:fldChar w:fldCharType="separate"/>
      </w:r>
      <w:r w:rsidRPr="00A663E2">
        <w:t>[4]</w:t>
      </w:r>
      <w:r>
        <w:rPr>
          <w:bCs/>
          <w:color w:val="000000" w:themeColor="text1"/>
          <w:szCs w:val="26"/>
        </w:rPr>
        <w:fldChar w:fldCharType="end"/>
      </w:r>
    </w:p>
    <w:p w14:paraId="6FCBAD4C" w14:textId="41F89238" w:rsidR="00A663E2" w:rsidRDefault="00A663E2" w:rsidP="00A663E2">
      <w:pPr>
        <w:pStyle w:val="ListParagraph"/>
        <w:numPr>
          <w:ilvl w:val="1"/>
          <w:numId w:val="3"/>
        </w:numPr>
        <w:ind w:left="1080"/>
        <w:jc w:val="both"/>
        <w:outlineLvl w:val="1"/>
        <w:rPr>
          <w:b/>
          <w:bCs/>
          <w:color w:val="000000" w:themeColor="text1"/>
          <w:sz w:val="28"/>
          <w:szCs w:val="28"/>
        </w:rPr>
      </w:pPr>
      <w:bookmarkStart w:id="8" w:name="_Toc218880371"/>
      <w:r w:rsidRPr="00A663E2">
        <w:rPr>
          <w:b/>
          <w:bCs/>
          <w:color w:val="000000" w:themeColor="text1"/>
          <w:sz w:val="28"/>
          <w:szCs w:val="28"/>
        </w:rPr>
        <w:t>Hóa đơn điện tử khởi tạo từ máy tính tiền</w:t>
      </w:r>
      <w:bookmarkEnd w:id="8"/>
    </w:p>
    <w:p w14:paraId="31B73623" w14:textId="77777777" w:rsidR="00A663E2" w:rsidRDefault="00A663E2" w:rsidP="00A663E2">
      <w:pPr>
        <w:ind w:left="360" w:firstLine="360"/>
        <w:jc w:val="both"/>
        <w:rPr>
          <w:bCs/>
          <w:color w:val="000000" w:themeColor="text1"/>
          <w:szCs w:val="26"/>
        </w:rPr>
      </w:pPr>
      <w:r w:rsidRPr="00A663E2">
        <w:rPr>
          <w:bCs/>
          <w:color w:val="000000" w:themeColor="text1"/>
          <w:szCs w:val="26"/>
        </w:rPr>
        <w:t>Theo Điểm a, Khoản 2, Điều 1, Nghị định số 70/2025/NĐ-CP (sửa đổi, bổ sung Điểm c, Khoản 2, Điều 3,  Nghị định số 123/2020/NĐ-CP) định nghĩa hóa đơn điện tử (HĐĐT) khởi tạo từ máy tính tiền như sau:</w:t>
      </w:r>
    </w:p>
    <w:p w14:paraId="456305E1" w14:textId="6A2798AB" w:rsidR="00A663E2" w:rsidRDefault="00A663E2" w:rsidP="00A663E2">
      <w:pPr>
        <w:ind w:left="360" w:firstLine="360"/>
        <w:jc w:val="both"/>
        <w:rPr>
          <w:bCs/>
          <w:color w:val="000000" w:themeColor="text1"/>
          <w:szCs w:val="26"/>
        </w:rPr>
      </w:pPr>
      <w:r w:rsidRPr="00A663E2">
        <w:rPr>
          <w:bCs/>
          <w:color w:val="000000" w:themeColor="text1"/>
          <w:szCs w:val="26"/>
        </w:rPr>
        <w:t xml:space="preserve">Hóa đơn điện tử khởi tạo từ máy tính tiền (hay HĐĐT khởi tạo từ máy tính tiền có kết nối chuyển dữ liệu điện tử với cơ quan thuế) là hóa đơn có mã của cơ quan thuế hoặc dữ liệu điện tử để người mua có thể truy xuất, kê khai thông tin HĐĐT </w:t>
      </w:r>
      <w:r w:rsidRPr="00A663E2">
        <w:rPr>
          <w:bCs/>
          <w:color w:val="000000" w:themeColor="text1"/>
          <w:szCs w:val="26"/>
        </w:rPr>
        <w:lastRenderedPageBreak/>
        <w:t>khởi tạo từ máy tính tiền do tổ chức, cá nhân bán hàng hóa, cung cấp dịch vụ lập từ hệ thống tính tiền, dữ liệu được chuyển đến cơ quan thuế theo định dạng quy chuẩ</w:t>
      </w:r>
      <w:r>
        <w:rPr>
          <w:bCs/>
          <w:color w:val="000000" w:themeColor="text1"/>
          <w:szCs w:val="26"/>
        </w:rPr>
        <w:t xml:space="preserve">n. </w:t>
      </w:r>
    </w:p>
    <w:p w14:paraId="5A67E6A3" w14:textId="77777777" w:rsidR="00A663E2" w:rsidRDefault="00A663E2" w:rsidP="00A663E2">
      <w:pPr>
        <w:ind w:left="360" w:firstLine="360"/>
        <w:jc w:val="both"/>
        <w:rPr>
          <w:bCs/>
          <w:color w:val="000000" w:themeColor="text1"/>
          <w:szCs w:val="26"/>
        </w:rPr>
      </w:pPr>
      <w:r>
        <w:rPr>
          <w:bCs/>
          <w:color w:val="000000" w:themeColor="text1"/>
          <w:szCs w:val="26"/>
        </w:rPr>
        <w:t xml:space="preserve">Lưu ý: </w:t>
      </w:r>
      <w:r w:rsidRPr="00A663E2">
        <w:rPr>
          <w:bCs/>
          <w:color w:val="000000" w:themeColor="text1"/>
          <w:szCs w:val="26"/>
        </w:rPr>
        <w:t>Máy tính tiền là hệ thống tính tiền bao gồm một thiết bị điện tử đồng bộ hoặc một hệ thống gồm nhiều thiết bị điện tử được kết hợp với nhau bằng giải pháp công nghệ thông tin có chức năng chung như: tính tiền, lưu trữ các giao dịch bán hàng, số liệ</w:t>
      </w:r>
      <w:r>
        <w:rPr>
          <w:bCs/>
          <w:color w:val="000000" w:themeColor="text1"/>
          <w:szCs w:val="26"/>
        </w:rPr>
        <w:t>u bán hàng.</w:t>
      </w:r>
      <w:r w:rsidRPr="00A663E2">
        <w:rPr>
          <w:bCs/>
          <w:color w:val="000000" w:themeColor="text1"/>
          <w:szCs w:val="26"/>
        </w:rPr>
        <w:t>(Theo Khoản 2, Điều 1, Nghị định số 70/2025/NĐ-CP</w:t>
      </w:r>
      <w:r>
        <w:rPr>
          <w:bCs/>
          <w:color w:val="000000" w:themeColor="text1"/>
          <w:szCs w:val="26"/>
        </w:rPr>
        <w:t>).</w:t>
      </w:r>
    </w:p>
    <w:p w14:paraId="7C4C4DB0" w14:textId="77777777" w:rsidR="00A663E2" w:rsidRDefault="00A663E2" w:rsidP="00A663E2">
      <w:pPr>
        <w:ind w:left="360" w:firstLine="360"/>
        <w:jc w:val="both"/>
        <w:rPr>
          <w:bCs/>
          <w:color w:val="000000" w:themeColor="text1"/>
          <w:szCs w:val="26"/>
        </w:rPr>
      </w:pPr>
      <w:r>
        <w:rPr>
          <w:bCs/>
          <w:color w:val="000000" w:themeColor="text1"/>
          <w:szCs w:val="26"/>
        </w:rPr>
        <w:t xml:space="preserve"> </w:t>
      </w:r>
      <w:r w:rsidRPr="00A663E2">
        <w:rPr>
          <w:bCs/>
          <w:color w:val="000000" w:themeColor="text1"/>
          <w:szCs w:val="26"/>
        </w:rPr>
        <w:t>Đặc điểm của hóa đơn điện tử khởi tạo từ máy tính tiề</w:t>
      </w:r>
      <w:r>
        <w:rPr>
          <w:bCs/>
          <w:color w:val="000000" w:themeColor="text1"/>
          <w:szCs w:val="26"/>
        </w:rPr>
        <w:t>n:</w:t>
      </w:r>
    </w:p>
    <w:p w14:paraId="33E147D1"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Tự động khởi tạo khi có giao dịch mua bán hàng hóa, dịch vụ.</w:t>
      </w:r>
    </w:p>
    <w:p w14:paraId="0004787B"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Không cần có chữ ký số của người bán trên hóa đơn.</w:t>
      </w:r>
    </w:p>
    <w:p w14:paraId="66BC8569"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Thông tin hóa đơn được liên thông trực tiếp với cơ quan thuế theo thời gian thực hoặc định kỳ.</w:t>
      </w:r>
    </w:p>
    <w:p w14:paraId="79266A6B" w14:textId="2ACF1FE1" w:rsidR="006D68C7" w:rsidRDefault="00A663E2" w:rsidP="006D68C7">
      <w:pPr>
        <w:ind w:left="360" w:firstLine="360"/>
        <w:jc w:val="both"/>
        <w:rPr>
          <w:bCs/>
          <w:color w:val="000000" w:themeColor="text1"/>
          <w:szCs w:val="26"/>
        </w:rPr>
      </w:pPr>
      <w:r w:rsidRPr="00A663E2">
        <w:rPr>
          <w:bCs/>
          <w:color w:val="000000" w:themeColor="text1"/>
          <w:szCs w:val="26"/>
        </w:rPr>
        <w:t>HĐĐT khởi tạo từ máy tính tiền là một hình thức hóa đơn hiện đại, thường được các doanh nghiệp bán lẻ, dịch vụ ăn uống, trung tâm thương mại, siêu thị, cửa hàng tiện lợi… áp dụng, giúp doanh nghiệp dễ dàng phát hành, quản lý và báo cáo doanh thu một cách nhanh chóng, minh bạch.</w:t>
      </w:r>
      <w:r>
        <w:rPr>
          <w:bCs/>
          <w:color w:val="000000" w:themeColor="text1"/>
          <w:szCs w:val="26"/>
        </w:rPr>
        <w:fldChar w:fldCharType="begin"/>
      </w:r>
      <w:r>
        <w:rPr>
          <w:bCs/>
          <w:color w:val="000000" w:themeColor="text1"/>
          <w:szCs w:val="26"/>
        </w:rPr>
        <w:instrText xml:space="preserve"> ADDIN ZOTERO_ITEM CSL_CITATION {"citationID":"xOwfGwcX","properties":{"formattedCitation":"[5]","plainCitation":"[5]","noteIndex":0},"citationItems":[{"id":270,"uris":["http://zotero.org/users/local/N9Vb2a9Q/items/KLM6EKXS"],"itemData":{"id":270,"type":"webpage","abstract":"Hoá đơn điện tử E-invoice phổ biến nhất trong Doanh nghiệp FDI, tích hợp hệ thống SAP, ERP, CRM, các phần mềm kế toán, bán hàng... xuất hoá đơn tự động","container-title":"Hóa đơn điện tử","language":"vi","title":"Hoá đơn điện tử E-invoice phổ biến nhất trong Doanh nghiệp FDI, tích hợp hệ thống SAP, ERP, CRM, các phần mềm kế toán, bán hàng... xuất hoá đơn tự động","URL":"https://einvoice.vn/tin-tuc/tu-01-06-2025-doi-tuong-nao-bat-buoc-su-dung-hoa-don-dien-tu-khoi-tao-tu-may-tinh-tien","accessed":{"date-parts":[["2025",12,29]]}}}],"schema":"https://github.com/citation-style-language/schema/raw/master/csl-citation.json"} </w:instrText>
      </w:r>
      <w:r>
        <w:rPr>
          <w:bCs/>
          <w:color w:val="000000" w:themeColor="text1"/>
          <w:szCs w:val="26"/>
        </w:rPr>
        <w:fldChar w:fldCharType="separate"/>
      </w:r>
      <w:r w:rsidRPr="00A663E2">
        <w:t>[5]</w:t>
      </w:r>
      <w:r>
        <w:rPr>
          <w:bCs/>
          <w:color w:val="000000" w:themeColor="text1"/>
          <w:szCs w:val="26"/>
        </w:rPr>
        <w:fldChar w:fldCharType="end"/>
      </w:r>
      <w:r w:rsidR="006D68C7">
        <w:rPr>
          <w:bCs/>
          <w:color w:val="000000" w:themeColor="text1"/>
          <w:szCs w:val="26"/>
        </w:rPr>
        <w:t>.</w:t>
      </w:r>
    </w:p>
    <w:p w14:paraId="172E7B7D" w14:textId="77777777" w:rsidR="006D68C7" w:rsidRDefault="006D68C7" w:rsidP="006D68C7">
      <w:pPr>
        <w:pStyle w:val="ListParagraph"/>
        <w:numPr>
          <w:ilvl w:val="0"/>
          <w:numId w:val="3"/>
        </w:numPr>
        <w:spacing w:line="360" w:lineRule="auto"/>
        <w:jc w:val="both"/>
        <w:outlineLvl w:val="0"/>
        <w:rPr>
          <w:b/>
          <w:bCs/>
          <w:color w:val="000000" w:themeColor="text1"/>
          <w:sz w:val="28"/>
          <w:szCs w:val="28"/>
        </w:rPr>
      </w:pPr>
      <w:bookmarkStart w:id="9" w:name="_Toc218880372"/>
      <w:r>
        <w:rPr>
          <w:b/>
          <w:bCs/>
          <w:color w:val="000000" w:themeColor="text1"/>
          <w:sz w:val="28"/>
          <w:szCs w:val="28"/>
        </w:rPr>
        <w:t xml:space="preserve">QUY </w:t>
      </w:r>
      <w:r w:rsidRPr="00BD33F5">
        <w:rPr>
          <w:b/>
          <w:bCs/>
          <w:color w:val="000000" w:themeColor="text1"/>
          <w:sz w:val="28"/>
          <w:szCs w:val="28"/>
        </w:rPr>
        <w:t>TRÌNH NGHIỆP VỤ CỐT LÕI (CORE BUSINESS PROCESSES)</w:t>
      </w:r>
      <w:bookmarkEnd w:id="9"/>
    </w:p>
    <w:p w14:paraId="6D442860" w14:textId="41A36C78" w:rsidR="006D68C7" w:rsidRDefault="002726DE" w:rsidP="006D68C7">
      <w:pPr>
        <w:pStyle w:val="ListParagraph"/>
        <w:numPr>
          <w:ilvl w:val="1"/>
          <w:numId w:val="3"/>
        </w:numPr>
        <w:spacing w:line="360" w:lineRule="auto"/>
        <w:ind w:left="1080"/>
        <w:jc w:val="both"/>
        <w:outlineLvl w:val="1"/>
        <w:rPr>
          <w:b/>
          <w:bCs/>
          <w:color w:val="000000" w:themeColor="text1"/>
          <w:sz w:val="28"/>
          <w:szCs w:val="28"/>
        </w:rPr>
      </w:pPr>
      <w:r>
        <w:rPr>
          <w:b/>
          <w:bCs/>
          <w:color w:val="000000" w:themeColor="text1"/>
          <w:sz w:val="28"/>
          <w:szCs w:val="28"/>
        </w:rPr>
        <w:t xml:space="preserve"> </w:t>
      </w:r>
      <w:bookmarkStart w:id="10" w:name="_Toc218880373"/>
      <w:r>
        <w:rPr>
          <w:b/>
          <w:bCs/>
          <w:color w:val="000000" w:themeColor="text1"/>
          <w:sz w:val="28"/>
          <w:szCs w:val="28"/>
        </w:rPr>
        <w:t>Quy trình phát hành hóa đơn</w:t>
      </w:r>
      <w:bookmarkEnd w:id="10"/>
    </w:p>
    <w:p w14:paraId="028B279C"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t>Quy trình này mô tả vòng đời từ khi nhận dữ liệu thô đến khi hóa đơn được Cơ quan Thuế (CQT) chấp nhận.</w:t>
      </w:r>
    </w:p>
    <w:p w14:paraId="1951478E"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t>Bước 1: Tiếp nhận dữ liệu (Ingestion): Client (ERP/POS) gửi yêu cầu tạo hóa đơn qua API. Hệ thống kiểm tra tính hợp lệ của mã API Key và hạn mức (Quota) của Merchant.</w:t>
      </w:r>
    </w:p>
    <w:p w14:paraId="1336E60A"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t>Bước 2: Chuẩn hóa &amp; Ký số (Mapping &amp; Signing): Dữ liệu được chuyển đổi sang định dạng XML chuẩn của CQT. Hệ thống thực hiện ký số thông qua HSM hoặc USB Token dựa trên cấu hình is_using_hsm.</w:t>
      </w:r>
    </w:p>
    <w:p w14:paraId="543A26D9"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t>Bước 3: Lưu trữ &amp; Xếp hàng (Storage &amp; Queuing): Metadata được lưu vào MariaDB/MySQL, trong khi nội dung XML đầy đủ được lưu vào invoice_payloads. Sau đó, yêu cầu được đẩy vào invoice_sync_queue.</w:t>
      </w:r>
    </w:p>
    <w:p w14:paraId="3F34C6D9"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t>Bước 4: Gửi dữ liệu tới Provider/CQT (Transmission): Worker lấy hóa đơn từ hàng đợi và gửi đến API của nhà cung cấp dịch vụ (VNPT, Viettel, MISA...).</w:t>
      </w:r>
    </w:p>
    <w:p w14:paraId="00DAC7D7" w14:textId="7F1A749D" w:rsidR="006D68C7" w:rsidRPr="00BD33F5" w:rsidRDefault="002726DE" w:rsidP="002726DE">
      <w:pPr>
        <w:spacing w:line="360" w:lineRule="auto"/>
        <w:ind w:firstLine="720"/>
        <w:jc w:val="both"/>
        <w:rPr>
          <w:bCs/>
          <w:color w:val="000000" w:themeColor="text1"/>
          <w:szCs w:val="26"/>
        </w:rPr>
      </w:pPr>
      <w:r w:rsidRPr="002726DE">
        <w:rPr>
          <w:bCs/>
          <w:color w:val="000000" w:themeColor="text1"/>
          <w:szCs w:val="26"/>
        </w:rPr>
        <w:lastRenderedPageBreak/>
        <w:t>Bước 5: Nhận phản hồi &amp; Hoàn tất (Response Processing): Kết quả từ CQT (APPROVED/REJECTED) được cập nhật vào bảng tax_authority_responses và thông báo lại cho Client.</w:t>
      </w:r>
    </w:p>
    <w:p w14:paraId="18025E78" w14:textId="77777777" w:rsidR="006D68C7" w:rsidRPr="00BD33F5"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11" w:name="_Toc218880374"/>
      <w:r>
        <w:rPr>
          <w:b/>
          <w:bCs/>
          <w:color w:val="000000" w:themeColor="text1"/>
          <w:sz w:val="28"/>
          <w:szCs w:val="28"/>
        </w:rPr>
        <w:t>Quy trình quản lý cấu hình (Configuration Management)</w:t>
      </w:r>
      <w:bookmarkEnd w:id="11"/>
    </w:p>
    <w:p w14:paraId="2DEEE3FB" w14:textId="77777777" w:rsidR="006D68C7" w:rsidRPr="00D521AB" w:rsidRDefault="006D68C7" w:rsidP="006D68C7">
      <w:pPr>
        <w:ind w:firstLine="690"/>
        <w:jc w:val="both"/>
        <w:rPr>
          <w:bCs/>
          <w:color w:val="000000" w:themeColor="text1"/>
          <w:szCs w:val="26"/>
        </w:rPr>
      </w:pPr>
      <w:r w:rsidRPr="00D521AB">
        <w:rPr>
          <w:bCs/>
          <w:color w:val="000000" w:themeColor="text1"/>
          <w:szCs w:val="26"/>
        </w:rPr>
        <w:t xml:space="preserve">Sử dụng GitOps để quản lý các file Manifests cho từng môi trường (Dev/Staging/Prod) </w:t>
      </w:r>
      <w:r>
        <w:rPr>
          <w:bCs/>
          <w:color w:val="000000" w:themeColor="text1"/>
          <w:szCs w:val="26"/>
        </w:rPr>
        <w:t>thông qua Repo einvoice-config.</w:t>
      </w:r>
      <w:r>
        <w:rPr>
          <w:bCs/>
          <w:color w:val="000000" w:themeColor="text1"/>
          <w:szCs w:val="26"/>
        </w:rPr>
        <w:fldChar w:fldCharType="begin"/>
      </w:r>
      <w:r>
        <w:rPr>
          <w:bCs/>
          <w:color w:val="000000" w:themeColor="text1"/>
          <w:szCs w:val="26"/>
        </w:rPr>
        <w:instrText xml:space="preserve"> ADDIN ZOTERO_ITEM CSL_CITATION {"citationID":"fYpvtbDj","properties":{"formattedCitation":"[8]","plainCitation":"[8]","noteIndex":0},"citationItems":[{"id":263,"uris":["http://zotero.org/users/local/N9Vb2a9Q/items/F7UQ2VVY"],"itemData":{"id":263,"type":"webpage","container-title":"Blog về công nghệ Cloud Native","language":"vi-vn","title":"Thiết Kế Cấu Trúc Repo GitOps Dễ Bảo Trì Với Argo CD + Kro","URL":"https://cloudnative-vn.com/blog/gitops/gitops-repo-structure-vi","accessed":{"date-parts":[["2025",12,24]]},"issued":{"date-parts":[["2025",4,30]]}}}],"schema":"https://github.com/citation-style-language/schema/raw/master/csl-citation.json"} </w:instrText>
      </w:r>
      <w:r>
        <w:rPr>
          <w:bCs/>
          <w:color w:val="000000" w:themeColor="text1"/>
          <w:szCs w:val="26"/>
        </w:rPr>
        <w:fldChar w:fldCharType="separate"/>
      </w:r>
      <w:r w:rsidRPr="00A663E2">
        <w:t>[8]</w:t>
      </w:r>
      <w:r>
        <w:rPr>
          <w:bCs/>
          <w:color w:val="000000" w:themeColor="text1"/>
          <w:szCs w:val="26"/>
        </w:rPr>
        <w:fldChar w:fldCharType="end"/>
      </w:r>
    </w:p>
    <w:p w14:paraId="40ACEB7A" w14:textId="77777777" w:rsidR="006D68C7" w:rsidRDefault="006D68C7" w:rsidP="006D68C7">
      <w:pPr>
        <w:ind w:firstLine="690"/>
        <w:jc w:val="both"/>
        <w:rPr>
          <w:bCs/>
          <w:color w:val="000000" w:themeColor="text1"/>
          <w:szCs w:val="26"/>
        </w:rPr>
      </w:pPr>
      <w:r w:rsidRPr="00D521AB">
        <w:rPr>
          <w:bCs/>
          <w:color w:val="000000" w:themeColor="text1"/>
          <w:szCs w:val="26"/>
        </w:rPr>
        <w:t>Cập nhật cấu hình Provider (URL, Username, Password) mà không cần restart lại toàn bộ hệ thống nếu áp dụng ConfigMap/Secret động trên K8s.</w:t>
      </w:r>
    </w:p>
    <w:p w14:paraId="44D27240" w14:textId="77777777" w:rsidR="006D68C7" w:rsidRDefault="006D68C7" w:rsidP="006D68C7">
      <w:pPr>
        <w:jc w:val="both"/>
        <w:rPr>
          <w:bCs/>
          <w:color w:val="000000" w:themeColor="text1"/>
          <w:szCs w:val="26"/>
        </w:rPr>
      </w:pPr>
    </w:p>
    <w:p w14:paraId="5875CD4D" w14:textId="77777777" w:rsidR="006D68C7"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12" w:name="_Toc218880375"/>
      <w:r w:rsidRPr="00D521AB">
        <w:rPr>
          <w:b/>
          <w:bCs/>
          <w:color w:val="000000" w:themeColor="text1"/>
          <w:sz w:val="28"/>
          <w:szCs w:val="28"/>
        </w:rPr>
        <w:t>Chiến lược lưu trữ (</w:t>
      </w:r>
      <w:r w:rsidRPr="00D521AB">
        <w:rPr>
          <w:b/>
          <w:sz w:val="28"/>
          <w:szCs w:val="28"/>
        </w:rPr>
        <w:t>Dual-Database Strategy</w:t>
      </w:r>
      <w:r w:rsidRPr="00D521AB">
        <w:rPr>
          <w:b/>
          <w:bCs/>
          <w:color w:val="000000" w:themeColor="text1"/>
          <w:sz w:val="28"/>
          <w:szCs w:val="28"/>
        </w:rPr>
        <w:t>)</w:t>
      </w:r>
      <w:bookmarkEnd w:id="12"/>
    </w:p>
    <w:p w14:paraId="2EF67A07" w14:textId="77777777" w:rsidR="003810EA" w:rsidRDefault="003810EA" w:rsidP="003810EA">
      <w:pPr>
        <w:spacing w:line="360" w:lineRule="auto"/>
        <w:ind w:left="720" w:firstLine="360"/>
        <w:jc w:val="both"/>
        <w:rPr>
          <w:bCs/>
          <w:color w:val="000000" w:themeColor="text1"/>
          <w:szCs w:val="26"/>
        </w:rPr>
      </w:pPr>
      <w:r w:rsidRPr="003810EA">
        <w:rPr>
          <w:bCs/>
          <w:color w:val="000000" w:themeColor="text1"/>
          <w:szCs w:val="26"/>
        </w:rPr>
        <w:t>EInvoiceHub sử dụng mô hình lưu trữ hỗn hợp để tối ưu hóa giữa tính toàn vẹn và hiệu suấ</w:t>
      </w:r>
      <w:r>
        <w:rPr>
          <w:bCs/>
          <w:color w:val="000000" w:themeColor="text1"/>
          <w:szCs w:val="26"/>
        </w:rPr>
        <w:t>t.</w:t>
      </w:r>
    </w:p>
    <w:p w14:paraId="52BFD134" w14:textId="4C0B6AE5" w:rsidR="003810EA" w:rsidRDefault="001C7243" w:rsidP="003810EA">
      <w:pPr>
        <w:spacing w:line="360" w:lineRule="auto"/>
        <w:ind w:left="720" w:firstLine="360"/>
        <w:jc w:val="both"/>
        <w:rPr>
          <w:bCs/>
          <w:color w:val="000000" w:themeColor="text1"/>
          <w:szCs w:val="26"/>
        </w:rPr>
      </w:pPr>
      <w:r>
        <w:rPr>
          <w:bCs/>
          <w:color w:val="000000" w:themeColor="text1"/>
          <w:szCs w:val="26"/>
        </w:rPr>
        <w:t>MariaDB</w:t>
      </w:r>
      <w:r w:rsidR="003810EA" w:rsidRPr="003810EA">
        <w:rPr>
          <w:bCs/>
          <w:color w:val="000000" w:themeColor="text1"/>
          <w:szCs w:val="26"/>
        </w:rPr>
        <w:t xml:space="preserve"> (Structured Data): Đảm bảo tính toàn vẹn dữ liệu (ACID) tuyệt đối cho các thông tin định danh: Thông tin Merchant, quản lý người dùng, hạn mức gói dịch vụ và cấu hình Provider.</w:t>
      </w:r>
    </w:p>
    <w:p w14:paraId="73AA710C" w14:textId="09E1F379" w:rsidR="006D68C7" w:rsidRPr="00D521AB" w:rsidRDefault="003810EA" w:rsidP="003810EA">
      <w:pPr>
        <w:spacing w:line="360" w:lineRule="auto"/>
        <w:ind w:left="720" w:firstLine="360"/>
        <w:jc w:val="both"/>
        <w:rPr>
          <w:bCs/>
          <w:color w:val="000000" w:themeColor="text1"/>
          <w:szCs w:val="26"/>
        </w:rPr>
      </w:pPr>
      <w:r w:rsidRPr="003810EA">
        <w:rPr>
          <w:bCs/>
          <w:color w:val="000000" w:themeColor="text1"/>
          <w:szCs w:val="26"/>
        </w:rPr>
        <w:t>Lưu trữ Payload (Unstructured/Large Data): bảng invoice_payloads (với kiểu dữ liệu JSON và LONGTEXT) để lưu trữ nội dung XML gốc, dữ liệu PDF và Logs phản hồi chi tiết từ Provider. Cách tiếp cận này giúp hệ thống truy vấn Metadata cực nhanh mà không bị ảnh hưởng bởi kích thước lớn của các file XML khi dữ liệu lên tới hàng triệu bản ghi.</w:t>
      </w:r>
    </w:p>
    <w:p w14:paraId="6CBFD5BD" w14:textId="77777777" w:rsidR="006D68C7"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13" w:name="_Toc218880376"/>
      <w:r>
        <w:rPr>
          <w:b/>
          <w:bCs/>
          <w:color w:val="000000" w:themeColor="text1"/>
          <w:sz w:val="28"/>
          <w:szCs w:val="28"/>
        </w:rPr>
        <w:t>Khả năng chịu tải và hiệu suất</w:t>
      </w:r>
      <w:bookmarkEnd w:id="13"/>
    </w:p>
    <w:p w14:paraId="0059FA04" w14:textId="24002973" w:rsidR="003810EA" w:rsidRDefault="003810EA" w:rsidP="006D68C7">
      <w:pPr>
        <w:spacing w:line="360" w:lineRule="auto"/>
        <w:ind w:left="720" w:firstLine="360"/>
        <w:jc w:val="both"/>
        <w:rPr>
          <w:bCs/>
          <w:color w:val="000000" w:themeColor="text1"/>
          <w:szCs w:val="26"/>
        </w:rPr>
      </w:pPr>
      <w:r w:rsidRPr="003810EA">
        <w:rPr>
          <w:bCs/>
          <w:color w:val="000000" w:themeColor="text1"/>
          <w:szCs w:val="26"/>
        </w:rPr>
        <w:t>Để đáp ứng các kỳ cao điểm báo cáo thuế, hệ thống áp dụng các công nghệ xử lý song song hiện đại.</w:t>
      </w:r>
    </w:p>
    <w:p w14:paraId="1677A195" w14:textId="240D4039" w:rsidR="006D68C7" w:rsidRPr="000546A0" w:rsidRDefault="003810EA" w:rsidP="006D68C7">
      <w:pPr>
        <w:spacing w:line="360" w:lineRule="auto"/>
        <w:ind w:left="720" w:firstLine="360"/>
        <w:jc w:val="both"/>
        <w:rPr>
          <w:bCs/>
          <w:color w:val="000000" w:themeColor="text1"/>
          <w:szCs w:val="26"/>
        </w:rPr>
      </w:pPr>
      <w:r w:rsidRPr="003810EA">
        <w:rPr>
          <w:bCs/>
          <w:color w:val="000000" w:themeColor="text1"/>
          <w:szCs w:val="26"/>
        </w:rPr>
        <w:t>Java 21 Virtual Threads (Project Loom): Cho phép Hub xử lý mỗi hóa đơn trên một luồng ảo (Virtual Thread) riêng biệt. Điều này cực kỳ tối ưu cho các tác vụ I/O bound (đợi phản hồi từ API Provider), giúp hệ thống chịu tải gấp nhiều lần so với mô hình thread truyền thố</w:t>
      </w:r>
      <w:r>
        <w:rPr>
          <w:bCs/>
          <w:color w:val="000000" w:themeColor="text1"/>
          <w:szCs w:val="26"/>
        </w:rPr>
        <w:t>ng)</w:t>
      </w:r>
      <w:r w:rsidR="006D68C7" w:rsidRPr="00D521AB">
        <w:rPr>
          <w:bCs/>
          <w:color w:val="000000" w:themeColor="text1"/>
          <w:szCs w:val="26"/>
        </w:rPr>
        <w:t>.</w:t>
      </w:r>
      <w:r w:rsidR="006D68C7">
        <w:rPr>
          <w:bCs/>
          <w:color w:val="000000" w:themeColor="text1"/>
          <w:szCs w:val="26"/>
        </w:rPr>
        <w:fldChar w:fldCharType="begin"/>
      </w:r>
      <w:r w:rsidR="006D68C7">
        <w:rPr>
          <w:bCs/>
          <w:color w:val="000000" w:themeColor="text1"/>
          <w:szCs w:val="26"/>
        </w:rPr>
        <w:instrText xml:space="preserve"> ADDIN ZOTERO_ITEM CSL_CITATION {"citationID":"uEA9N2Z3","properties":{"formattedCitation":"[9]","plainCitation":"[9]","noteIndex":0},"citationItems":[{"id":265,"uris":["http://zotero.org/users/local/N9Vb2a9Q/items/TNLA3FLW"],"itemData":{"id":265,"type":"webpage","title":"Về Virtual Thread trong Java 21","URL":"https://viblo.asia/p/ve-virtual-thread-trong-java-21-oK9VyARqVQR","accessed":{"date-parts":[["2025",12,24]]}}}],"schema":"https://github.com/citation-style-language/schema/raw/master/csl-citation.json"} </w:instrText>
      </w:r>
      <w:r w:rsidR="006D68C7">
        <w:rPr>
          <w:bCs/>
          <w:color w:val="000000" w:themeColor="text1"/>
          <w:szCs w:val="26"/>
        </w:rPr>
        <w:fldChar w:fldCharType="separate"/>
      </w:r>
      <w:r w:rsidR="006D68C7" w:rsidRPr="00A663E2">
        <w:t>[9]</w:t>
      </w:r>
      <w:r w:rsidR="006D68C7">
        <w:rPr>
          <w:bCs/>
          <w:color w:val="000000" w:themeColor="text1"/>
          <w:szCs w:val="26"/>
        </w:rPr>
        <w:fldChar w:fldCharType="end"/>
      </w:r>
    </w:p>
    <w:p w14:paraId="059615F2" w14:textId="77777777" w:rsidR="003810EA" w:rsidRDefault="006D68C7" w:rsidP="003810EA">
      <w:pPr>
        <w:spacing w:line="360" w:lineRule="auto"/>
        <w:ind w:left="720" w:firstLine="360"/>
        <w:jc w:val="both"/>
        <w:rPr>
          <w:bCs/>
          <w:color w:val="000000" w:themeColor="text1"/>
          <w:szCs w:val="26"/>
        </w:rPr>
      </w:pPr>
      <w:r w:rsidRPr="00D521AB">
        <w:rPr>
          <w:bCs/>
          <w:color w:val="000000" w:themeColor="text1"/>
          <w:szCs w:val="26"/>
        </w:rPr>
        <w:lastRenderedPageBreak/>
        <w:t>K3d/Kubernetes cho phép tự động nhân bản (Scaling) Service khi số lượng hóa đơn gửi về tăng đột biến trong các kỳ báo cáo thuế.</w:t>
      </w:r>
    </w:p>
    <w:p w14:paraId="46DAFF6C" w14:textId="1B8B49CC" w:rsidR="003810EA" w:rsidRDefault="003810EA" w:rsidP="003810EA">
      <w:pPr>
        <w:spacing w:line="360" w:lineRule="auto"/>
        <w:ind w:left="720" w:firstLine="360"/>
        <w:jc w:val="both"/>
        <w:rPr>
          <w:bCs/>
          <w:color w:val="000000" w:themeColor="text1"/>
          <w:szCs w:val="26"/>
        </w:rPr>
      </w:pPr>
      <w:r w:rsidRPr="003810EA">
        <w:rPr>
          <w:bCs/>
          <w:color w:val="000000" w:themeColor="text1"/>
          <w:szCs w:val="26"/>
        </w:rPr>
        <w:t>Cơ chế</w:t>
      </w:r>
      <w:r>
        <w:rPr>
          <w:bCs/>
          <w:color w:val="000000" w:themeColor="text1"/>
          <w:szCs w:val="26"/>
        </w:rPr>
        <w:t xml:space="preserve"> Retry thông minh qua</w:t>
      </w:r>
      <w:r w:rsidRPr="003810EA">
        <w:rPr>
          <w:bCs/>
          <w:color w:val="000000" w:themeColor="text1"/>
          <w:szCs w:val="26"/>
        </w:rPr>
        <w:t xml:space="preserve"> </w:t>
      </w:r>
      <w:r>
        <w:rPr>
          <w:bCs/>
          <w:color w:val="000000" w:themeColor="text1"/>
          <w:szCs w:val="26"/>
        </w:rPr>
        <w:t>b</w:t>
      </w:r>
      <w:r w:rsidRPr="003810EA">
        <w:rPr>
          <w:bCs/>
          <w:color w:val="000000" w:themeColor="text1"/>
          <w:szCs w:val="26"/>
        </w:rPr>
        <w:t>ảng invoice_sync_queue quản lý việc gửi lại hóa đơn tự động theo cấu hình MAX_RETRY_ATTEMPTS và RETRY_DELAY_MS nếu gặp sự cố kết nối với Provider.</w:t>
      </w:r>
    </w:p>
    <w:p w14:paraId="167038BF" w14:textId="5B785891" w:rsidR="003810EA" w:rsidRDefault="003810EA" w:rsidP="003810EA">
      <w:pPr>
        <w:pStyle w:val="ListParagraph"/>
        <w:numPr>
          <w:ilvl w:val="0"/>
          <w:numId w:val="3"/>
        </w:numPr>
        <w:jc w:val="both"/>
        <w:outlineLvl w:val="0"/>
        <w:rPr>
          <w:b/>
          <w:bCs/>
          <w:color w:val="000000" w:themeColor="text1"/>
          <w:sz w:val="28"/>
          <w:szCs w:val="28"/>
        </w:rPr>
      </w:pPr>
      <w:bookmarkStart w:id="14" w:name="_Toc218880377"/>
      <w:r>
        <w:rPr>
          <w:b/>
          <w:bCs/>
          <w:color w:val="000000" w:themeColor="text1"/>
          <w:sz w:val="28"/>
          <w:szCs w:val="28"/>
        </w:rPr>
        <w:t>THIẾT KẾ HỆ THỐNG UML</w:t>
      </w:r>
      <w:bookmarkEnd w:id="14"/>
    </w:p>
    <w:p w14:paraId="12E50CC7" w14:textId="3626F60D" w:rsidR="003810EA" w:rsidRDefault="003810EA" w:rsidP="000C128F">
      <w:pPr>
        <w:pStyle w:val="ListParagraph"/>
        <w:numPr>
          <w:ilvl w:val="1"/>
          <w:numId w:val="3"/>
        </w:numPr>
        <w:jc w:val="both"/>
        <w:outlineLvl w:val="1"/>
        <w:rPr>
          <w:b/>
          <w:bCs/>
          <w:color w:val="000000" w:themeColor="text1"/>
          <w:sz w:val="28"/>
          <w:szCs w:val="28"/>
        </w:rPr>
      </w:pPr>
      <w:bookmarkStart w:id="15" w:name="_Toc218880378"/>
      <w:r>
        <w:rPr>
          <w:b/>
          <w:bCs/>
          <w:color w:val="000000" w:themeColor="text1"/>
          <w:sz w:val="28"/>
          <w:szCs w:val="28"/>
        </w:rPr>
        <w:t xml:space="preserve">Sơ Đồ Trường Hợp Sử Dụng </w:t>
      </w:r>
      <w:r w:rsidRPr="003810EA">
        <w:rPr>
          <w:b/>
          <w:bCs/>
          <w:color w:val="000000" w:themeColor="text1"/>
          <w:sz w:val="28"/>
          <w:szCs w:val="28"/>
        </w:rPr>
        <w:t>(U</w:t>
      </w:r>
      <w:r>
        <w:rPr>
          <w:b/>
          <w:bCs/>
          <w:color w:val="000000" w:themeColor="text1"/>
          <w:sz w:val="28"/>
          <w:szCs w:val="28"/>
        </w:rPr>
        <w:t>se Case Diagram)</w:t>
      </w:r>
      <w:bookmarkEnd w:id="15"/>
      <w:r>
        <w:rPr>
          <w:b/>
          <w:bCs/>
          <w:color w:val="000000" w:themeColor="text1"/>
          <w:sz w:val="28"/>
          <w:szCs w:val="28"/>
        </w:rPr>
        <w:t xml:space="preserve"> </w:t>
      </w:r>
    </w:p>
    <w:p w14:paraId="23E8717A" w14:textId="6CAF29A5" w:rsidR="000C128F" w:rsidRDefault="003810EA" w:rsidP="000C128F">
      <w:pPr>
        <w:ind w:left="630" w:firstLine="390"/>
        <w:jc w:val="both"/>
        <w:rPr>
          <w:bCs/>
          <w:color w:val="000000" w:themeColor="text1"/>
          <w:szCs w:val="26"/>
        </w:rPr>
      </w:pPr>
      <w:r w:rsidRPr="003810EA">
        <w:rPr>
          <w:bCs/>
          <w:color w:val="000000" w:themeColor="text1"/>
          <w:szCs w:val="26"/>
        </w:rPr>
        <w:t>Sơ đồ Use Case thiết kế dựa trên nguyên tắc phân quyền theo vai tròphản ánh trong bảng merchant_users với các role ENUM('ADMIN', 'MANAGER', 'STAFF', 'VIEWER'). Merchant Admin có quyền cao nhất và có thể thực hiện tất cả các thao tác liên quan đến cấu hình hệ thống, quản lý template và đăng ký dải số. Staff chỉ có thể thực hiện các thao tác nghiệp vụ hàng ngày như tạo hóa đơn, tra cứu và quản lý đăng ký dải số. API Client đại diện cho các hệ thống bên ngoài tích hợp qua API, với các quyền được định nghĩa trong bảng api_credentials thông qua cơ chế scopes và rate limiting. Tax Authority (CQT) được thiết kế như một System Actor đại diện cho các tương tác với cổng thông tin của Tổng cục Thuế, bao gồm việc nhận phản hồi về trạng thái hóa đơn và xử lý các yêu cầu điều chỉnh, thay thế, hủy bỏ.</w:t>
      </w:r>
      <w:r w:rsidR="001C7243">
        <w:rPr>
          <w:bCs/>
          <w:color w:val="000000" w:themeColor="text1"/>
          <w:szCs w:val="26"/>
        </w:rPr>
        <w:t xml:space="preserve"> </w:t>
      </w:r>
    </w:p>
    <w:p w14:paraId="2220116F" w14:textId="02A7C880" w:rsidR="000C128F" w:rsidRDefault="00F8723B" w:rsidP="00F8723B">
      <w:pPr>
        <w:keepNext/>
        <w:jc w:val="center"/>
      </w:pPr>
      <w:r>
        <w:rPr>
          <w:noProof/>
        </w:rPr>
        <w:lastRenderedPageBreak/>
        <w:drawing>
          <wp:inline distT="0" distB="0" distL="0" distR="0" wp14:anchorId="79C38FAB" wp14:editId="29CAF933">
            <wp:extent cx="5737860" cy="396367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use-case-diagram.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7860" cy="3963670"/>
                    </a:xfrm>
                    <a:prstGeom prst="rect">
                      <a:avLst/>
                    </a:prstGeom>
                  </pic:spPr>
                </pic:pic>
              </a:graphicData>
            </a:graphic>
          </wp:inline>
        </w:drawing>
      </w:r>
    </w:p>
    <w:p w14:paraId="16DD8D63" w14:textId="4E7A3544" w:rsidR="000C128F" w:rsidRDefault="000C128F" w:rsidP="000C128F">
      <w:pPr>
        <w:pStyle w:val="Caption"/>
        <w:rPr>
          <w:bCs/>
          <w:szCs w:val="26"/>
        </w:rPr>
      </w:pPr>
      <w:r>
        <w:t xml:space="preserve">Hình </w:t>
      </w:r>
      <w:fldSimple w:instr=" SEQ Hình \* ARABIC ">
        <w:r>
          <w:rPr>
            <w:noProof/>
          </w:rPr>
          <w:t>1</w:t>
        </w:r>
      </w:fldSimple>
      <w:r>
        <w:t>:Sơ đồ UseCase EinvoiceHub</w:t>
      </w:r>
    </w:p>
    <w:p w14:paraId="56603F27" w14:textId="77777777" w:rsidR="003810EA" w:rsidRPr="003810EA" w:rsidRDefault="003810EA" w:rsidP="000C128F">
      <w:pPr>
        <w:jc w:val="both"/>
        <w:rPr>
          <w:bCs/>
          <w:color w:val="000000" w:themeColor="text1"/>
          <w:szCs w:val="26"/>
        </w:rPr>
      </w:pPr>
    </w:p>
    <w:p w14:paraId="0FBA1D87" w14:textId="77777777" w:rsidR="003810EA" w:rsidRPr="003810EA" w:rsidRDefault="003810EA" w:rsidP="000C128F">
      <w:pPr>
        <w:ind w:left="630"/>
        <w:jc w:val="both"/>
        <w:rPr>
          <w:bCs/>
          <w:color w:val="000000" w:themeColor="text1"/>
          <w:szCs w:val="26"/>
        </w:rPr>
      </w:pPr>
    </w:p>
    <w:p w14:paraId="1B7437BF" w14:textId="6461C555" w:rsidR="003810EA" w:rsidRDefault="003810EA" w:rsidP="000C128F">
      <w:pPr>
        <w:pStyle w:val="ListParagraph"/>
        <w:numPr>
          <w:ilvl w:val="1"/>
          <w:numId w:val="3"/>
        </w:numPr>
        <w:jc w:val="both"/>
        <w:outlineLvl w:val="1"/>
        <w:rPr>
          <w:b/>
          <w:bCs/>
          <w:color w:val="000000" w:themeColor="text1"/>
          <w:sz w:val="28"/>
          <w:szCs w:val="28"/>
        </w:rPr>
      </w:pPr>
      <w:bookmarkStart w:id="16" w:name="_Toc218880379"/>
      <w:r w:rsidRPr="003810EA">
        <w:rPr>
          <w:b/>
          <w:bCs/>
          <w:color w:val="000000" w:themeColor="text1"/>
          <w:sz w:val="28"/>
          <w:szCs w:val="28"/>
        </w:rPr>
        <w:t>Sơ đồ Lớ</w:t>
      </w:r>
      <w:r>
        <w:rPr>
          <w:b/>
          <w:bCs/>
          <w:color w:val="000000" w:themeColor="text1"/>
          <w:sz w:val="28"/>
          <w:szCs w:val="28"/>
        </w:rPr>
        <w:t>p (Class Diagram)</w:t>
      </w:r>
      <w:bookmarkEnd w:id="16"/>
      <w:r>
        <w:rPr>
          <w:b/>
          <w:bCs/>
          <w:color w:val="000000" w:themeColor="text1"/>
          <w:sz w:val="28"/>
          <w:szCs w:val="28"/>
        </w:rPr>
        <w:t xml:space="preserve"> </w:t>
      </w:r>
    </w:p>
    <w:p w14:paraId="481237DA" w14:textId="5F1DB0CD" w:rsidR="003922DC" w:rsidRDefault="001C7243" w:rsidP="003922DC">
      <w:pPr>
        <w:ind w:left="630" w:firstLine="390"/>
        <w:jc w:val="both"/>
        <w:rPr>
          <w:bCs/>
          <w:color w:val="000000" w:themeColor="text1"/>
          <w:szCs w:val="26"/>
        </w:rPr>
      </w:pPr>
      <w:r w:rsidRPr="001C7243">
        <w:rPr>
          <w:bCs/>
          <w:color w:val="000000" w:themeColor="text1"/>
          <w:szCs w:val="26"/>
        </w:rPr>
        <w:t>Class Diagram được thiết kế dựa trên nguyên tắc Domain-Driven Design, ánh xạ trực tiếp từ các bảng trong Database Schema Version 3. Quan hệ giữa Merchant và InvoiceMetadata là quan hệ một-nhiều (1..*), phản ánh thực tế một doanh nghiệp có thể phát hành nhiều hóa đơn, được ràng buộc bởi khóa ngoại merchant_id trong bảng invoices_metadata. InvoiceMetadata có quan hệ một-một với InvoicePayload thông qua khóa chính invoice_id, đảm bảo dữ liệu payload luôn gắn liền với metadata của hóa đơn. Quan hệ một-nhiều giữa InvoiceMetadata và InvoiceItem, InvoiceTaxBreakdown phản ánh cấu trúc phân cấp của hóa đơn điện tử với một hóa đơn có thể chứa nhiều dòng hàng hóa và được phân rã theo nhiều mức thuế suất khác nhau.</w:t>
      </w:r>
    </w:p>
    <w:p w14:paraId="11148696" w14:textId="77777777" w:rsidR="003922DC" w:rsidRDefault="003922DC" w:rsidP="003922DC">
      <w:pPr>
        <w:jc w:val="both"/>
        <w:rPr>
          <w:bCs/>
          <w:color w:val="000000" w:themeColor="text1"/>
          <w:szCs w:val="26"/>
        </w:rPr>
      </w:pPr>
      <w:bookmarkStart w:id="17" w:name="_GoBack"/>
      <w:bookmarkEnd w:id="17"/>
    </w:p>
    <w:p w14:paraId="31F834EE" w14:textId="2574CD15" w:rsidR="001C7243" w:rsidRDefault="001C7243" w:rsidP="000C128F">
      <w:pPr>
        <w:ind w:left="630" w:firstLine="390"/>
        <w:jc w:val="both"/>
        <w:rPr>
          <w:bCs/>
          <w:color w:val="000000" w:themeColor="text1"/>
          <w:szCs w:val="26"/>
        </w:rPr>
      </w:pPr>
      <w:r w:rsidRPr="001C7243">
        <w:rPr>
          <w:bCs/>
          <w:color w:val="000000" w:themeColor="text1"/>
          <w:szCs w:val="26"/>
        </w:rPr>
        <w:t xml:space="preserve">InvoiceRegistration và InvoiceTemplate có quan hệ phức tạp hơn. Một Registration có thể liên kết với nhiều Template (1..*), nhưng mỗi Template chỉ thuộc về một Registration (0..1), phản ánh trong cấu hình ràng buộc khóa ngoại invoice_registration_id trong bảng invoice_templates. Các Enums được thiết kế </w:t>
      </w:r>
      <w:r w:rsidRPr="001C7243">
        <w:rPr>
          <w:bCs/>
          <w:color w:val="000000" w:themeColor="text1"/>
          <w:szCs w:val="26"/>
        </w:rPr>
        <w:lastRenderedPageBreak/>
        <w:t>riêng biệt để đảm bảo tính nhất quán với các định nghĩa ENUM trong SQL, bao gồm InvoiceStatus với 8 trạng thái, RegistrationStatus với 4 trạng thái, và các enum khác cho adjustment và sync queue.</w:t>
      </w:r>
      <w:r>
        <w:rPr>
          <w:bCs/>
          <w:color w:val="000000" w:themeColor="text1"/>
          <w:szCs w:val="26"/>
        </w:rPr>
        <w:t xml:space="preserve"> </w:t>
      </w:r>
    </w:p>
    <w:p w14:paraId="15DC470A" w14:textId="4433B194" w:rsidR="003810EA" w:rsidRPr="003810EA" w:rsidRDefault="003810EA" w:rsidP="000C128F">
      <w:pPr>
        <w:ind w:left="630"/>
        <w:jc w:val="both"/>
        <w:rPr>
          <w:b/>
          <w:bCs/>
          <w:color w:val="000000" w:themeColor="text1"/>
          <w:sz w:val="28"/>
          <w:szCs w:val="28"/>
        </w:rPr>
      </w:pPr>
    </w:p>
    <w:p w14:paraId="418E02AA" w14:textId="00CC545C" w:rsidR="003810EA" w:rsidRDefault="003810EA" w:rsidP="000C128F">
      <w:pPr>
        <w:pStyle w:val="ListParagraph"/>
        <w:numPr>
          <w:ilvl w:val="1"/>
          <w:numId w:val="3"/>
        </w:numPr>
        <w:jc w:val="both"/>
        <w:outlineLvl w:val="1"/>
        <w:rPr>
          <w:b/>
          <w:bCs/>
          <w:color w:val="000000" w:themeColor="text1"/>
          <w:sz w:val="28"/>
          <w:szCs w:val="28"/>
        </w:rPr>
      </w:pPr>
      <w:bookmarkStart w:id="18" w:name="_Toc218880380"/>
      <w:r w:rsidRPr="003810EA">
        <w:rPr>
          <w:b/>
          <w:bCs/>
          <w:color w:val="000000" w:themeColor="text1"/>
          <w:sz w:val="28"/>
          <w:szCs w:val="28"/>
        </w:rPr>
        <w:t>Sơ đồ Trạng thái (State Ma</w:t>
      </w:r>
      <w:r>
        <w:rPr>
          <w:b/>
          <w:bCs/>
          <w:color w:val="000000" w:themeColor="text1"/>
          <w:sz w:val="28"/>
          <w:szCs w:val="28"/>
        </w:rPr>
        <w:t>chine Diagram)</w:t>
      </w:r>
      <w:bookmarkEnd w:id="18"/>
    </w:p>
    <w:p w14:paraId="160F0627" w14:textId="59337A12" w:rsidR="001C7243" w:rsidRDefault="001C7243" w:rsidP="000C128F">
      <w:pPr>
        <w:pStyle w:val="ListParagraph"/>
        <w:ind w:firstLine="300"/>
        <w:jc w:val="both"/>
        <w:rPr>
          <w:bCs/>
          <w:color w:val="000000" w:themeColor="text1"/>
          <w:szCs w:val="26"/>
        </w:rPr>
      </w:pPr>
      <w:r w:rsidRPr="001C7243">
        <w:rPr>
          <w:bCs/>
          <w:color w:val="000000" w:themeColor="text1"/>
          <w:szCs w:val="26"/>
        </w:rPr>
        <w:t>State Machine Diagram thiết kế dựa trên business logic thực tế của quy trình phát hành hóa đơn điện tử tại Việt Nam. Từ trạng thái DRAFT, hóa đơn chỉ có thể chuyển sang PENDING khi người dùng submit để phát hành, đảm bảo rằng một khi đã submit thì không thể chỉnh sửa nội dung hóa đơn nữa mà phải thực hiện thao tác điều chỉnh hoặc hủy bỏ. Transition từ PENDING sang SIGNING yêu cầu phải có chữ ký số, được thực hiện thông qua HSM hoặc USB Token theo cấu hình is_using_hsm trong bảng merchants. Timestamp signed_at được ghi nhận khi quá trình ký hoàn tất.</w:t>
      </w:r>
    </w:p>
    <w:p w14:paraId="4699A443" w14:textId="77777777" w:rsidR="001C7243" w:rsidRDefault="001C7243" w:rsidP="000C128F">
      <w:pPr>
        <w:pStyle w:val="ListParagraph"/>
        <w:ind w:firstLine="300"/>
        <w:jc w:val="both"/>
        <w:rPr>
          <w:bCs/>
          <w:color w:val="000000" w:themeColor="text1"/>
          <w:szCs w:val="26"/>
        </w:rPr>
      </w:pPr>
      <w:r w:rsidRPr="001C7243">
        <w:rPr>
          <w:bCs/>
          <w:color w:val="000000" w:themeColor="text1"/>
          <w:szCs w:val="26"/>
        </w:rPr>
        <w:t>Từ trạng thái SIGNING, hóa đơn được gửi sang Provider và chuyển sang SENT_TO_PROVIDER, đồng thời ghi nhận sent_to_provider_at. Tại đây, hệ thống chờ phản hồi từ Provider về việc gửi Cơ quan Thuế thành công. Nếu xảy ra lỗi mạng hoặc Provider không phản hồi, hóa đơn sẽ chuyển sang RETRYING và được xử lý bởi cơ chế retry trong invoice_sync_queue. Khi nhận được xác nhận thành công từ CQT, hóa đơn chuyển sang SUCCESS và trigger trg_invoice_status_success sẽ tự động tăng invoice_used trong bảng merchants.</w:t>
      </w:r>
    </w:p>
    <w:p w14:paraId="39CCF356" w14:textId="6B82EED9" w:rsidR="003810EA" w:rsidRPr="001C7243" w:rsidRDefault="001C7243" w:rsidP="000C128F">
      <w:pPr>
        <w:pStyle w:val="ListParagraph"/>
        <w:ind w:firstLine="300"/>
        <w:jc w:val="both"/>
        <w:rPr>
          <w:bCs/>
          <w:color w:val="000000" w:themeColor="text1"/>
          <w:szCs w:val="26"/>
        </w:rPr>
      </w:pPr>
      <w:r w:rsidRPr="001C7243">
        <w:rPr>
          <w:bCs/>
          <w:color w:val="000000" w:themeColor="text1"/>
          <w:szCs w:val="26"/>
        </w:rPr>
        <w:t>Từ SUCCESS, hóa đơn có thể chuyển sang các trạng thái ADJUSTMENT, REPLACEMENT hoặc CANCELLED thông qua quy trình nghiệp vụ điều chỉnh/thay thế/hủy được quy định trong bảng invoice_adjustments. Các trạng thái này được thiết kế để đảm bảo tuân thủ quy định của Tổng cục Thuế về việc xử lý hóa đơn điện tử sau khi đã phát hành. Khi hóa đơn bị hủy từ SUCCESS, trigger trg_invoice_status_success sẽ giảm invoice_used để hoàn trả quota cho merchant.</w:t>
      </w:r>
    </w:p>
    <w:p w14:paraId="16E7751E" w14:textId="029CC17A" w:rsidR="003810EA" w:rsidRDefault="003810EA" w:rsidP="000C128F">
      <w:pPr>
        <w:pStyle w:val="ListParagraph"/>
        <w:numPr>
          <w:ilvl w:val="1"/>
          <w:numId w:val="3"/>
        </w:numPr>
        <w:jc w:val="both"/>
        <w:outlineLvl w:val="1"/>
        <w:rPr>
          <w:b/>
          <w:bCs/>
          <w:color w:val="000000" w:themeColor="text1"/>
          <w:sz w:val="28"/>
          <w:szCs w:val="28"/>
        </w:rPr>
      </w:pPr>
      <w:bookmarkStart w:id="19" w:name="_Toc218880381"/>
      <w:r w:rsidRPr="003810EA">
        <w:rPr>
          <w:b/>
          <w:bCs/>
          <w:color w:val="000000" w:themeColor="text1"/>
          <w:sz w:val="28"/>
          <w:szCs w:val="28"/>
        </w:rPr>
        <w:t>Sơ đồ Tuần tự</w:t>
      </w:r>
      <w:r w:rsidR="001C7243">
        <w:rPr>
          <w:b/>
          <w:bCs/>
          <w:color w:val="000000" w:themeColor="text1"/>
          <w:sz w:val="28"/>
          <w:szCs w:val="28"/>
        </w:rPr>
        <w:t xml:space="preserve"> (Sequence Diagra</w:t>
      </w:r>
      <w:r>
        <w:rPr>
          <w:b/>
          <w:bCs/>
          <w:color w:val="000000" w:themeColor="text1"/>
          <w:sz w:val="28"/>
          <w:szCs w:val="28"/>
        </w:rPr>
        <w:t>m)</w:t>
      </w:r>
      <w:bookmarkEnd w:id="19"/>
      <w:r>
        <w:rPr>
          <w:b/>
          <w:bCs/>
          <w:color w:val="000000" w:themeColor="text1"/>
          <w:sz w:val="28"/>
          <w:szCs w:val="28"/>
        </w:rPr>
        <w:t xml:space="preserve"> </w:t>
      </w:r>
    </w:p>
    <w:p w14:paraId="1D8CC0B9" w14:textId="0B83E5B5" w:rsidR="001C7243" w:rsidRDefault="001C7243" w:rsidP="000C128F">
      <w:pPr>
        <w:pStyle w:val="ListParagraph"/>
        <w:ind w:firstLine="300"/>
        <w:jc w:val="both"/>
        <w:rPr>
          <w:bCs/>
          <w:color w:val="000000" w:themeColor="text1"/>
          <w:szCs w:val="26"/>
        </w:rPr>
      </w:pPr>
      <w:r w:rsidRPr="001C7243">
        <w:rPr>
          <w:bCs/>
          <w:color w:val="000000" w:themeColor="text1"/>
          <w:szCs w:val="26"/>
        </w:rPr>
        <w:t>Sequence Diagram thiết kế dựa trên kiến trúc asynchronous processing phù hợp với tính chất của nghiệp vụ hóa đơn điện tử, nơi thời gian xử lý có thể kéo dài do phụ thuộc vào external services. Quy trình được chia thành 6 giai đoạn chính, bắt đầu với việc validation và kiểm tra quota thông qua cột invoice_quota và invoice_used trong bảng merchants. Việc kiểm tra quota trước khi tạo hóa đơn giúp đảm bảo merchant không vượt quá hạn mức cho phép theo subscription plan.</w:t>
      </w:r>
    </w:p>
    <w:p w14:paraId="08032A9D" w14:textId="1AF0A8E9" w:rsidR="001C7243" w:rsidRPr="001C7243" w:rsidRDefault="001C7243" w:rsidP="000C128F">
      <w:pPr>
        <w:pStyle w:val="ListParagraph"/>
        <w:ind w:firstLine="300"/>
        <w:jc w:val="both"/>
        <w:rPr>
          <w:bCs/>
          <w:color w:val="000000" w:themeColor="text1"/>
          <w:szCs w:val="26"/>
        </w:rPr>
      </w:pPr>
      <w:r w:rsidRPr="001C7243">
        <w:rPr>
          <w:bCs/>
          <w:color w:val="000000" w:themeColor="text1"/>
          <w:szCs w:val="26"/>
        </w:rPr>
        <w:t xml:space="preserve">Giai đoạn tạo invoice metadata và items sử dụng transaction để đảm bảo tính toàn vẹn dữ liệu. Invoice items được tạo trước, sau đó trigger trg_calculate_invoice_totals sẽ tự động cập nhật các cột subtotal_amount, tax_amount, discount_amount, total_amount trong bảng invoices_metadata. </w:t>
      </w:r>
      <w:r w:rsidRPr="001C7243">
        <w:rPr>
          <w:bCs/>
          <w:color w:val="000000" w:themeColor="text1"/>
          <w:szCs w:val="26"/>
        </w:rPr>
        <w:lastRenderedPageBreak/>
        <w:t>Đồng thời, trigger trg_create_tax_breakdowns sẽ tạo các bản ghi trong invoice_tax_breakdowns dựa trên các mức thuế suất khác nhau của items.</w:t>
      </w:r>
    </w:p>
    <w:p w14:paraId="4C107A08" w14:textId="3EB102A0" w:rsidR="001C7243" w:rsidRDefault="001C7243" w:rsidP="000C128F">
      <w:pPr>
        <w:pStyle w:val="ListParagraph"/>
        <w:ind w:firstLine="300"/>
        <w:jc w:val="both"/>
        <w:rPr>
          <w:bCs/>
          <w:color w:val="000000" w:themeColor="text1"/>
          <w:szCs w:val="26"/>
        </w:rPr>
      </w:pPr>
      <w:r w:rsidRPr="001C7243">
        <w:rPr>
          <w:bCs/>
          <w:color w:val="000000" w:themeColor="text1"/>
          <w:szCs w:val="26"/>
        </w:rPr>
        <w:t>Việc sử dụng invoice_sync_queue là yếu tố then chốt trong kiến trúc hệ thống. Thay vì xử lý đồng bộ (synchronous), hóa đơn được đẩy vào queue và trả về ngay lập tức response 202 Accepted cho client. Background worker sẽ xử lý queue theo thứ tự ưu tiên (priority field), cho phép hệ thống scale horizontally và handle high load. Cơ chế retry được thiết kế sẵn trong bảng invoice_sync_queue với các cột attempt_count, max_attempts, next_retry_at, cho phép tự động retry khi gặp lỗi mạng hoặc Provider không phản hồi.</w:t>
      </w:r>
    </w:p>
    <w:p w14:paraId="20D9CFF9" w14:textId="170FBA51" w:rsidR="003810EA" w:rsidRPr="003810EA" w:rsidRDefault="003810EA" w:rsidP="000C128F">
      <w:pPr>
        <w:ind w:left="630"/>
        <w:jc w:val="both"/>
        <w:rPr>
          <w:b/>
          <w:bCs/>
          <w:color w:val="000000" w:themeColor="text1"/>
          <w:sz w:val="28"/>
          <w:szCs w:val="28"/>
        </w:rPr>
      </w:pPr>
    </w:p>
    <w:p w14:paraId="2C02E469" w14:textId="783165AF" w:rsidR="003810EA" w:rsidRDefault="003810EA" w:rsidP="000C128F">
      <w:pPr>
        <w:pStyle w:val="ListParagraph"/>
        <w:numPr>
          <w:ilvl w:val="1"/>
          <w:numId w:val="3"/>
        </w:numPr>
        <w:jc w:val="both"/>
        <w:outlineLvl w:val="1"/>
        <w:rPr>
          <w:b/>
          <w:bCs/>
          <w:color w:val="000000" w:themeColor="text1"/>
          <w:sz w:val="28"/>
          <w:szCs w:val="28"/>
        </w:rPr>
      </w:pPr>
      <w:bookmarkStart w:id="20" w:name="_Toc218880382"/>
      <w:r w:rsidRPr="003810EA">
        <w:rPr>
          <w:b/>
          <w:bCs/>
          <w:color w:val="000000" w:themeColor="text1"/>
          <w:sz w:val="28"/>
          <w:szCs w:val="28"/>
        </w:rPr>
        <w:t>Sơ đồ Hoạt động (Activity Diagram</w:t>
      </w:r>
      <w:r>
        <w:rPr>
          <w:b/>
          <w:bCs/>
          <w:color w:val="000000" w:themeColor="text1"/>
          <w:sz w:val="28"/>
          <w:szCs w:val="28"/>
        </w:rPr>
        <w:t>)</w:t>
      </w:r>
      <w:bookmarkEnd w:id="20"/>
    </w:p>
    <w:p w14:paraId="3092A442" w14:textId="77777777" w:rsidR="00987DCC" w:rsidRDefault="00987DCC" w:rsidP="000C128F">
      <w:pPr>
        <w:ind w:left="630" w:firstLine="390"/>
        <w:jc w:val="both"/>
        <w:rPr>
          <w:bCs/>
          <w:color w:val="000000" w:themeColor="text1"/>
          <w:szCs w:val="26"/>
        </w:rPr>
      </w:pPr>
      <w:r w:rsidRPr="00987DCC">
        <w:rPr>
          <w:bCs/>
          <w:color w:val="000000" w:themeColor="text1"/>
          <w:szCs w:val="26"/>
        </w:rPr>
        <w:t>Activity Diagram thiết kế dựa trên cấu trúc bảng invoice_sync_queue với các trường quan trọng: status với các giá trị ENUM('PENDING', 'PROCESSING', 'COMPLETED', 'FAILED', 'RETRYING'), attempt_count và max_attempts để kiểm soát số lần thử, sync_type với 4 loại operation, và priority để xác định thứ tự xử lý. Quy trình xử lý được thiết kế với nguyên tắc idempotency, đảm bảo rằng việc thực hiện lại cùng một job nhiều lần không gây ra side effects không mong muốn.</w:t>
      </w:r>
    </w:p>
    <w:p w14:paraId="68B9FFF1" w14:textId="77777777" w:rsidR="00987DCC" w:rsidRDefault="00987DCC" w:rsidP="000C128F">
      <w:pPr>
        <w:ind w:left="630" w:firstLine="390"/>
        <w:jc w:val="both"/>
        <w:rPr>
          <w:bCs/>
          <w:color w:val="000000" w:themeColor="text1"/>
          <w:szCs w:val="26"/>
        </w:rPr>
      </w:pPr>
      <w:r w:rsidRPr="00987DCC">
        <w:rPr>
          <w:bCs/>
          <w:color w:val="000000" w:themeColor="text1"/>
          <w:szCs w:val="26"/>
        </w:rPr>
        <w:t>Decision point đầu tiên kiểm tra attempt_count &lt; max_attempts, nếu vượt quá giới hạn thì job sẽ được đánh dấu là FAILED vĩnh viễn và không thử lại nữa. Điều này giúp tránh trường hợp infinite retry và tốn tài nguyên hệ thống. Nếu còn trong giới hạn retry, hệ thống sẽ thực hiện sync operation dựa trên sync_type và chờ response từ Provider hoặc CQT.</w:t>
      </w:r>
    </w:p>
    <w:p w14:paraId="4FC273E4" w14:textId="74F150E9" w:rsidR="00987DCC" w:rsidRPr="00987DCC" w:rsidRDefault="00987DCC" w:rsidP="000C128F">
      <w:pPr>
        <w:ind w:left="630" w:firstLine="390"/>
        <w:jc w:val="both"/>
        <w:rPr>
          <w:bCs/>
          <w:color w:val="000000" w:themeColor="text1"/>
          <w:szCs w:val="26"/>
        </w:rPr>
      </w:pPr>
      <w:r w:rsidRPr="00987DCC">
        <w:rPr>
          <w:bCs/>
          <w:color w:val="000000" w:themeColor="text1"/>
          <w:szCs w:val="26"/>
        </w:rPr>
        <w:t>Khi nhận được response, hệ thống phân biệt giữa success, network error, và provider error. Network error (timeout, connection refused) sẽ trigger retry với exponential backoff, trong khi provider error có thể là business error (invalid data) không thể retry được. Việc phân biệt này được thực hiện thông qua việc parse response và xác định error type. Khi thành công, hệ thống cập nhật invoices_metadata với trạng thái SUCCESS và các thông tin từ Provider như invoice_number, cqt_code, đồng thời gọi webhook để thông báo cho client. Việc update invoice status sẽ trigger database trigger trg_invoice_status_success để tự động tăng invoice_used trong bảng merchants.</w:t>
      </w:r>
    </w:p>
    <w:p w14:paraId="1A16EDED" w14:textId="257FE51F" w:rsidR="003810EA" w:rsidRPr="00987DCC" w:rsidRDefault="003810EA" w:rsidP="000C128F">
      <w:pPr>
        <w:ind w:left="630"/>
        <w:jc w:val="both"/>
        <w:rPr>
          <w:bCs/>
          <w:color w:val="000000" w:themeColor="text1"/>
          <w:szCs w:val="26"/>
        </w:rPr>
      </w:pPr>
    </w:p>
    <w:p w14:paraId="32EAAC6F" w14:textId="35B64195" w:rsidR="003810EA" w:rsidRDefault="003810EA" w:rsidP="000C128F">
      <w:pPr>
        <w:pStyle w:val="ListParagraph"/>
        <w:numPr>
          <w:ilvl w:val="1"/>
          <w:numId w:val="3"/>
        </w:numPr>
        <w:jc w:val="both"/>
        <w:outlineLvl w:val="1"/>
        <w:rPr>
          <w:b/>
          <w:bCs/>
          <w:color w:val="000000" w:themeColor="text1"/>
          <w:sz w:val="28"/>
          <w:szCs w:val="28"/>
        </w:rPr>
      </w:pPr>
      <w:bookmarkStart w:id="21" w:name="_Toc218880383"/>
      <w:r w:rsidRPr="003810EA">
        <w:rPr>
          <w:b/>
          <w:bCs/>
          <w:color w:val="000000" w:themeColor="text1"/>
          <w:sz w:val="28"/>
          <w:szCs w:val="28"/>
        </w:rPr>
        <w:t>Sơ đồ Triể</w:t>
      </w:r>
      <w:r>
        <w:rPr>
          <w:b/>
          <w:bCs/>
          <w:color w:val="000000" w:themeColor="text1"/>
          <w:sz w:val="28"/>
          <w:szCs w:val="28"/>
        </w:rPr>
        <w:t>n khai (Deployment Diagram)</w:t>
      </w:r>
      <w:bookmarkEnd w:id="21"/>
      <w:r>
        <w:rPr>
          <w:b/>
          <w:bCs/>
          <w:color w:val="000000" w:themeColor="text1"/>
          <w:sz w:val="28"/>
          <w:szCs w:val="28"/>
        </w:rPr>
        <w:t xml:space="preserve"> </w:t>
      </w:r>
    </w:p>
    <w:p w14:paraId="3376C6CC" w14:textId="77777777" w:rsidR="00987DCC" w:rsidRDefault="00987DCC" w:rsidP="000C128F">
      <w:pPr>
        <w:ind w:left="720" w:firstLine="300"/>
        <w:jc w:val="both"/>
        <w:rPr>
          <w:bCs/>
          <w:color w:val="000000" w:themeColor="text1"/>
          <w:szCs w:val="26"/>
        </w:rPr>
      </w:pPr>
      <w:r w:rsidRPr="00987DCC">
        <w:rPr>
          <w:bCs/>
          <w:color w:val="000000" w:themeColor="text1"/>
          <w:szCs w:val="26"/>
        </w:rPr>
        <w:t xml:space="preserve">Deployment Diagram được thiết kế dựa trên nguyên tắc defense in depth với nhiều lớp bảo vệ. Public Zone chứa các client applications và CDN cho static assets, đây là layer duy nhất có thể truy cập từ internet. DMZ Layer bao gồm WAF (Web Application Firewall) để bảo vệ khỏi các cuộc tấn công phổ biến như </w:t>
      </w:r>
      <w:r w:rsidRPr="00987DCC">
        <w:rPr>
          <w:bCs/>
          <w:color w:val="000000" w:themeColor="text1"/>
          <w:szCs w:val="26"/>
        </w:rPr>
        <w:lastRenderedPageBreak/>
        <w:t>SQL injection, XSS, DDoS, và API Gateway để xử lý authentication, rate limiting và request routing. Việc tách riêng WAF và API Gateway giúp phân hóa trách nhiệm và dễ dàng scale từng thành phần độc lập.</w:t>
      </w:r>
    </w:p>
    <w:p w14:paraId="63F22AB4" w14:textId="77777777" w:rsidR="00987DCC" w:rsidRDefault="00987DCC" w:rsidP="000C128F">
      <w:pPr>
        <w:ind w:left="720" w:firstLine="300"/>
        <w:jc w:val="both"/>
        <w:rPr>
          <w:bCs/>
          <w:color w:val="000000" w:themeColor="text1"/>
          <w:szCs w:val="26"/>
        </w:rPr>
      </w:pPr>
      <w:r w:rsidRPr="00987DCC">
        <w:rPr>
          <w:bCs/>
          <w:color w:val="000000" w:themeColor="text1"/>
          <w:szCs w:val="26"/>
        </w:rPr>
        <w:t>Application Cluster được triển khai trên Kubernetes với khả năng auto-scaling. Các services được thiết kế theo kiến trúc microservices: Auth Service xử lý authentication và authorization dựa trên JWT token và OAuth2; Invoice Service xử lý CRUD operations cho hóa đơn và validation; Sync Worker là background worker consume từ RabbitMQ queue và thực hiện sync operations; Signing Service quản lý việc ký số điện tử thông qua HSM hoặc USB Token; Report Service xử lý thống kê và audit trail. Việc sử dụng nhiều services nhỏ giúp team phát triển độc lập</w:t>
      </w:r>
      <w:r>
        <w:rPr>
          <w:bCs/>
          <w:color w:val="000000" w:themeColor="text1"/>
          <w:szCs w:val="26"/>
        </w:rPr>
        <w:t xml:space="preserve"> và deployment không down time.</w:t>
      </w:r>
    </w:p>
    <w:p w14:paraId="57939C92" w14:textId="77777777" w:rsidR="00987DCC" w:rsidRDefault="00987DCC" w:rsidP="000C128F">
      <w:pPr>
        <w:ind w:left="720" w:firstLine="300"/>
        <w:jc w:val="both"/>
        <w:rPr>
          <w:bCs/>
          <w:color w:val="000000" w:themeColor="text1"/>
          <w:szCs w:val="26"/>
        </w:rPr>
      </w:pPr>
      <w:r w:rsidRPr="00987DCC">
        <w:rPr>
          <w:bCs/>
          <w:color w:val="000000" w:themeColor="text1"/>
          <w:szCs w:val="26"/>
        </w:rPr>
        <w:t>Data Layer bao gồm MariaDB với cấu hình Primary-Replica để đảm bảo high availability và read scalability. Primary node xử lý tất cả write operations, các replicas xử lý read operations và có thể promoted thành primary khi cần failover. Cấu trúc này phù hợp với mô hình application read-heavy, nơi số lượng read queries (tra cứu hóa đơn, lấy danh sách) nhiều hơn write queries (tạo mới hóa đơn). Redis được sử dụng cho session store, rate limiting counter, và pub/sub communication giữ</w:t>
      </w:r>
      <w:r>
        <w:rPr>
          <w:bCs/>
          <w:color w:val="000000" w:themeColor="text1"/>
          <w:szCs w:val="26"/>
        </w:rPr>
        <w:t>a các services.</w:t>
      </w:r>
    </w:p>
    <w:p w14:paraId="40ED6410" w14:textId="77777777" w:rsidR="00987DCC" w:rsidRDefault="00987DCC" w:rsidP="000C128F">
      <w:pPr>
        <w:ind w:left="720" w:firstLine="300"/>
        <w:jc w:val="both"/>
        <w:rPr>
          <w:bCs/>
          <w:color w:val="000000" w:themeColor="text1"/>
          <w:szCs w:val="26"/>
        </w:rPr>
      </w:pPr>
      <w:r w:rsidRPr="00987DCC">
        <w:rPr>
          <w:bCs/>
          <w:color w:val="000000" w:themeColor="text1"/>
          <w:szCs w:val="26"/>
        </w:rPr>
        <w:t xml:space="preserve">Security Zone chứa HSM (Hardware Security Module) để lưu trữ private key và thực hiện digital signing theo quy định của Tổng cục Thuế về chữ ký số trên hóa đơn điện tử. Việc sử dụng HSM thay vì software-based signing đảm bảo private key không bao giờ được lưu trữ dưới dạng plain text và tuân thủ các tiêu chuẩn bảo mật. Secret Manager (Vault) quản lý tập trung các sensitive data như API keys, database credentials, </w:t>
      </w:r>
      <w:r>
        <w:rPr>
          <w:bCs/>
          <w:color w:val="000000" w:themeColor="text1"/>
          <w:szCs w:val="26"/>
        </w:rPr>
        <w:t>và certificates.</w:t>
      </w:r>
    </w:p>
    <w:p w14:paraId="796A2A33" w14:textId="0714B842" w:rsidR="006D68C7" w:rsidRPr="00A663E2" w:rsidRDefault="00987DCC" w:rsidP="000C128F">
      <w:pPr>
        <w:ind w:left="720" w:firstLine="300"/>
        <w:jc w:val="both"/>
        <w:rPr>
          <w:bCs/>
          <w:color w:val="000000" w:themeColor="text1"/>
          <w:szCs w:val="26"/>
        </w:rPr>
      </w:pPr>
      <w:r w:rsidRPr="00987DCC">
        <w:rPr>
          <w:bCs/>
          <w:color w:val="000000" w:themeColor="text1"/>
          <w:szCs w:val="26"/>
        </w:rPr>
        <w:t>External Services bao gồm các Provider APIs (VNPT, Viettel, MISA, BKAV) và CQT Portal. Hệ thống được thiết kế để support nhiều providers, cho phép merchant lựa chọn provider phù hợp hoặc failover giữa các providers khi cần. Kết nối đến CQT Portal là bắt buộc để gửi hóa đơn và nhận phản hồi về trạng thái từ Tổng cục Thuế.</w:t>
      </w:r>
    </w:p>
    <w:p w14:paraId="52D22E04" w14:textId="32152225" w:rsidR="00B34F81" w:rsidRDefault="00B34F81" w:rsidP="00A663E2">
      <w:pPr>
        <w:pStyle w:val="ListParagraph"/>
        <w:numPr>
          <w:ilvl w:val="0"/>
          <w:numId w:val="3"/>
        </w:numPr>
        <w:jc w:val="both"/>
        <w:outlineLvl w:val="0"/>
        <w:rPr>
          <w:b/>
          <w:bCs/>
          <w:color w:val="000000" w:themeColor="text1"/>
          <w:sz w:val="28"/>
          <w:szCs w:val="28"/>
        </w:rPr>
      </w:pPr>
      <w:bookmarkStart w:id="22" w:name="_Toc218880384"/>
      <w:r>
        <w:rPr>
          <w:b/>
          <w:bCs/>
          <w:color w:val="000000" w:themeColor="text1"/>
          <w:sz w:val="28"/>
          <w:szCs w:val="28"/>
        </w:rPr>
        <w:t>QUY TRÌNH NGHIỆP VỤ (MEINVOICE  MISA)</w:t>
      </w:r>
      <w:bookmarkEnd w:id="22"/>
    </w:p>
    <w:p w14:paraId="502A612E" w14:textId="1A9A3D81" w:rsidR="00B34F81" w:rsidRDefault="00B34F81" w:rsidP="00A663E2">
      <w:pPr>
        <w:pStyle w:val="ListParagraph"/>
        <w:numPr>
          <w:ilvl w:val="1"/>
          <w:numId w:val="3"/>
        </w:numPr>
        <w:ind w:left="1080" w:hanging="360"/>
        <w:jc w:val="both"/>
        <w:outlineLvl w:val="1"/>
        <w:rPr>
          <w:b/>
          <w:bCs/>
          <w:color w:val="000000" w:themeColor="text1"/>
          <w:sz w:val="28"/>
          <w:szCs w:val="28"/>
        </w:rPr>
      </w:pPr>
      <w:bookmarkStart w:id="23" w:name="_Toc218880385"/>
      <w:r>
        <w:rPr>
          <w:b/>
          <w:bCs/>
          <w:color w:val="000000" w:themeColor="text1"/>
          <w:sz w:val="28"/>
          <w:szCs w:val="28"/>
        </w:rPr>
        <w:t>HÓA ĐƠN</w:t>
      </w:r>
      <w:bookmarkEnd w:id="23"/>
    </w:p>
    <w:p w14:paraId="5E4CE359" w14:textId="58893A98" w:rsidR="005808C4" w:rsidRDefault="005808C4" w:rsidP="00A663E2">
      <w:pPr>
        <w:pStyle w:val="ListParagraph"/>
        <w:numPr>
          <w:ilvl w:val="2"/>
          <w:numId w:val="3"/>
        </w:numPr>
        <w:jc w:val="both"/>
        <w:outlineLvl w:val="2"/>
        <w:rPr>
          <w:b/>
          <w:bCs/>
          <w:color w:val="000000" w:themeColor="text1"/>
          <w:sz w:val="28"/>
          <w:szCs w:val="28"/>
        </w:rPr>
      </w:pPr>
      <w:bookmarkStart w:id="24" w:name="_Toc218880386"/>
      <w:r>
        <w:rPr>
          <w:b/>
          <w:bCs/>
          <w:color w:val="000000" w:themeColor="text1"/>
          <w:sz w:val="28"/>
          <w:szCs w:val="28"/>
        </w:rPr>
        <w:t>Có Mã Cơ Quan Thuế</w:t>
      </w:r>
      <w:bookmarkEnd w:id="24"/>
    </w:p>
    <w:p w14:paraId="59B4C2F8" w14:textId="2C5474A0"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Bắt Đầu Sử Dụng</w:t>
      </w:r>
    </w:p>
    <w:p w14:paraId="5CAAFB8F" w14:textId="4D3F54E6" w:rsidR="00AB4EB7" w:rsidRDefault="00AB4EB7" w:rsidP="00A663E2">
      <w:pPr>
        <w:pStyle w:val="ListParagraph"/>
        <w:numPr>
          <w:ilvl w:val="0"/>
          <w:numId w:val="4"/>
        </w:numPr>
        <w:jc w:val="both"/>
        <w:rPr>
          <w:b/>
          <w:bCs/>
          <w:color w:val="000000" w:themeColor="text1"/>
          <w:sz w:val="28"/>
          <w:szCs w:val="28"/>
        </w:rPr>
      </w:pPr>
      <w:r w:rsidRPr="00AB4EB7">
        <w:rPr>
          <w:b/>
          <w:bCs/>
          <w:color w:val="000000" w:themeColor="text1"/>
          <w:sz w:val="28"/>
          <w:szCs w:val="28"/>
        </w:rPr>
        <w:t>Đăng ký sử dụ</w:t>
      </w:r>
      <w:r>
        <w:rPr>
          <w:b/>
          <w:bCs/>
          <w:color w:val="000000" w:themeColor="text1"/>
          <w:sz w:val="28"/>
          <w:szCs w:val="28"/>
        </w:rPr>
        <w:t>ng</w:t>
      </w:r>
    </w:p>
    <w:p w14:paraId="19D9C13B" w14:textId="77777777" w:rsidR="007A719C" w:rsidRDefault="007A719C" w:rsidP="00A663E2">
      <w:pPr>
        <w:ind w:left="1350"/>
        <w:jc w:val="both"/>
        <w:rPr>
          <w:bCs/>
          <w:color w:val="000000" w:themeColor="text1"/>
          <w:szCs w:val="26"/>
        </w:rPr>
      </w:pPr>
      <w:r w:rsidRPr="007A719C">
        <w:rPr>
          <w:bCs/>
          <w:color w:val="000000" w:themeColor="text1"/>
          <w:szCs w:val="26"/>
        </w:rPr>
        <w:t>(Web) Đăng ký sử dụng hóa điện tử Nghị định 70/2025/NĐ-CP</w:t>
      </w:r>
      <w:r>
        <w:rPr>
          <w:bCs/>
          <w:color w:val="000000" w:themeColor="text1"/>
          <w:szCs w:val="26"/>
        </w:rPr>
        <w:t>.</w:t>
      </w:r>
    </w:p>
    <w:p w14:paraId="1FA2CDB1" w14:textId="77777777" w:rsid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CÓ MÃ với cơ quan thuế theo Nghị định 70/2025/NĐ-CP.</w:t>
      </w:r>
    </w:p>
    <w:p w14:paraId="67588A65" w14:textId="27A445E6" w:rsidR="00C36531" w:rsidRDefault="007A719C" w:rsidP="00A663E2">
      <w:pPr>
        <w:pStyle w:val="ListParagraph"/>
        <w:numPr>
          <w:ilvl w:val="1"/>
          <w:numId w:val="5"/>
        </w:numPr>
        <w:jc w:val="both"/>
        <w:rPr>
          <w:bCs/>
          <w:color w:val="000000" w:themeColor="text1"/>
          <w:szCs w:val="26"/>
        </w:rPr>
      </w:pPr>
      <w:r w:rsidRPr="007A719C">
        <w:rPr>
          <w:bCs/>
          <w:color w:val="000000" w:themeColor="text1"/>
          <w:szCs w:val="26"/>
        </w:rPr>
        <w:lastRenderedPageBreak/>
        <w:t>MISA meInvoice Web &gt; HÓA ĐƠN ĐIỆN TỬ &gt;(Web) Bắt đầu sử dụng hóa đơn điện tử &gt; (Web) Đăng ký sử dụng hóa điện tử Nghị định 70/2025/NĐ-CP MEINVOICE - TÀI LIỆU NGHỊ ĐỊNH 70/2025/NĐ-CP &gt; TỜ KHAI NGHỊ ĐỊNH 70/2025/NĐ-CP</w:t>
      </w:r>
    </w:p>
    <w:p w14:paraId="641A5A00" w14:textId="01755E78"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0EB5C856" wp14:editId="5F2F49AF">
            <wp:extent cx="5737860" cy="4795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7860" cy="4795520"/>
                    </a:xfrm>
                    <a:prstGeom prst="rect">
                      <a:avLst/>
                    </a:prstGeom>
                  </pic:spPr>
                </pic:pic>
              </a:graphicData>
            </a:graphic>
          </wp:inline>
        </w:drawing>
      </w:r>
    </w:p>
    <w:p w14:paraId="3A0041E0" w14:textId="3A1AC855" w:rsid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63FC6546" wp14:editId="491B2F11">
            <wp:extent cx="5737860" cy="44519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7860" cy="4451985"/>
                    </a:xfrm>
                    <a:prstGeom prst="rect">
                      <a:avLst/>
                    </a:prstGeom>
                  </pic:spPr>
                </pic:pic>
              </a:graphicData>
            </a:graphic>
          </wp:inline>
        </w:drawing>
      </w:r>
    </w:p>
    <w:p w14:paraId="30843203" w14:textId="2D327B11"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04A80B6E" wp14:editId="401663BB">
            <wp:extent cx="5737860" cy="14674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7860" cy="1467485"/>
                    </a:xfrm>
                    <a:prstGeom prst="rect">
                      <a:avLst/>
                    </a:prstGeom>
                  </pic:spPr>
                </pic:pic>
              </a:graphicData>
            </a:graphic>
          </wp:inline>
        </w:drawing>
      </w:r>
    </w:p>
    <w:p w14:paraId="79B26EAB" w14:textId="0E43A535"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54259B6C" wp14:editId="06E1B96A">
            <wp:extent cx="5737860" cy="46234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7860" cy="4623435"/>
                    </a:xfrm>
                    <a:prstGeom prst="rect">
                      <a:avLst/>
                    </a:prstGeom>
                  </pic:spPr>
                </pic:pic>
              </a:graphicData>
            </a:graphic>
          </wp:inline>
        </w:drawing>
      </w:r>
    </w:p>
    <w:p w14:paraId="6730B643" w14:textId="60291797"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237ADA31" wp14:editId="5089DD28">
            <wp:extent cx="5737860" cy="20212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7860" cy="2021205"/>
                    </a:xfrm>
                    <a:prstGeom prst="rect">
                      <a:avLst/>
                    </a:prstGeom>
                  </pic:spPr>
                </pic:pic>
              </a:graphicData>
            </a:graphic>
          </wp:inline>
        </w:drawing>
      </w:r>
    </w:p>
    <w:p w14:paraId="688B47BD" w14:textId="3E86D004"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54E6EDF0" wp14:editId="191167C4">
            <wp:extent cx="5737860" cy="27406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7860" cy="2740660"/>
                    </a:xfrm>
                    <a:prstGeom prst="rect">
                      <a:avLst/>
                    </a:prstGeom>
                  </pic:spPr>
                </pic:pic>
              </a:graphicData>
            </a:graphic>
          </wp:inline>
        </w:drawing>
      </w:r>
    </w:p>
    <w:p w14:paraId="40EFB607" w14:textId="3862BD8D"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3F0E9740" wp14:editId="1BDAD3AA">
            <wp:extent cx="5737860" cy="31642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7860" cy="3164205"/>
                    </a:xfrm>
                    <a:prstGeom prst="rect">
                      <a:avLst/>
                    </a:prstGeom>
                  </pic:spPr>
                </pic:pic>
              </a:graphicData>
            </a:graphic>
          </wp:inline>
        </w:drawing>
      </w:r>
    </w:p>
    <w:p w14:paraId="1C8FDCEE" w14:textId="0AE58334"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21E7131F" wp14:editId="2B7C555F">
            <wp:extent cx="5737860" cy="326834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7860" cy="3268345"/>
                    </a:xfrm>
                    <a:prstGeom prst="rect">
                      <a:avLst/>
                    </a:prstGeom>
                  </pic:spPr>
                </pic:pic>
              </a:graphicData>
            </a:graphic>
          </wp:inline>
        </w:drawing>
      </w:r>
    </w:p>
    <w:p w14:paraId="61E0831A" w14:textId="3E84987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7FDA8337" wp14:editId="1A5B2309">
            <wp:extent cx="5737860" cy="413321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7860" cy="4133215"/>
                    </a:xfrm>
                    <a:prstGeom prst="rect">
                      <a:avLst/>
                    </a:prstGeom>
                  </pic:spPr>
                </pic:pic>
              </a:graphicData>
            </a:graphic>
          </wp:inline>
        </w:drawing>
      </w:r>
    </w:p>
    <w:p w14:paraId="7A4CDC18" w14:textId="3134A566"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4BBA01E9" wp14:editId="0195C71A">
            <wp:extent cx="5737860" cy="123253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7860" cy="1232535"/>
                    </a:xfrm>
                    <a:prstGeom prst="rect">
                      <a:avLst/>
                    </a:prstGeom>
                  </pic:spPr>
                </pic:pic>
              </a:graphicData>
            </a:graphic>
          </wp:inline>
        </w:drawing>
      </w:r>
    </w:p>
    <w:p w14:paraId="17974DDB" w14:textId="725D2477"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KHÔNG CÓ MÃ với cơ quan thuế</w:t>
      </w:r>
      <w:r>
        <w:rPr>
          <w:bCs/>
          <w:color w:val="000000" w:themeColor="text1"/>
          <w:szCs w:val="26"/>
        </w:rPr>
        <w:t xml:space="preserve"> theo </w:t>
      </w:r>
      <w:r w:rsidRPr="007A719C">
        <w:rPr>
          <w:bCs/>
          <w:color w:val="000000" w:themeColor="text1"/>
          <w:szCs w:val="26"/>
        </w:rPr>
        <w:t>Nghị định 70/2025/NĐ-CP</w:t>
      </w:r>
    </w:p>
    <w:p w14:paraId="6D0B6DEA" w14:textId="31661B6C" w:rsidR="007A719C" w:rsidRDefault="007A719C" w:rsidP="00A663E2">
      <w:pPr>
        <w:pStyle w:val="ListParagraph"/>
        <w:numPr>
          <w:ilvl w:val="1"/>
          <w:numId w:val="5"/>
        </w:numPr>
        <w:jc w:val="both"/>
        <w:rPr>
          <w:bCs/>
          <w:color w:val="000000" w:themeColor="text1"/>
          <w:szCs w:val="26"/>
        </w:rPr>
      </w:pPr>
      <w:r>
        <w:rPr>
          <w:bCs/>
          <w:color w:val="000000" w:themeColor="text1"/>
          <w:szCs w:val="26"/>
        </w:rPr>
        <w:t xml:space="preserve">MISA meInvoice Web &gt; </w:t>
      </w:r>
      <w:r w:rsidRPr="007A719C">
        <w:rPr>
          <w:bCs/>
          <w:color w:val="000000" w:themeColor="text1"/>
          <w:szCs w:val="26"/>
        </w:rPr>
        <w:t>HÓA ĐƠN ĐIỆN TỬ</w:t>
      </w:r>
      <w:r>
        <w:rPr>
          <w:bCs/>
          <w:color w:val="000000" w:themeColor="text1"/>
          <w:szCs w:val="26"/>
        </w:rPr>
        <w:t xml:space="preserve"> &gt; </w:t>
      </w:r>
      <w:r w:rsidRPr="007A719C">
        <w:rPr>
          <w:bCs/>
          <w:color w:val="000000" w:themeColor="text1"/>
          <w:szCs w:val="26"/>
        </w:rPr>
        <w:t>(Web) Bắt đầu sử dụng hóa đơn điện tử</w:t>
      </w:r>
      <w:r>
        <w:rPr>
          <w:bCs/>
          <w:color w:val="000000" w:themeColor="text1"/>
          <w:szCs w:val="26"/>
        </w:rPr>
        <w:t xml:space="preserve"> &gt; </w:t>
      </w:r>
      <w:r w:rsidRPr="007A719C">
        <w:rPr>
          <w:bCs/>
          <w:color w:val="000000" w:themeColor="text1"/>
          <w:szCs w:val="26"/>
        </w:rPr>
        <w:t>(Web) Đăng ký sử dụng hóa điện tử Nghị định 70/2025/NĐ-CP</w:t>
      </w:r>
      <w:r>
        <w:rPr>
          <w:bCs/>
          <w:color w:val="000000" w:themeColor="text1"/>
          <w:szCs w:val="26"/>
        </w:rPr>
        <w:t xml:space="preserve"> &gt; </w:t>
      </w:r>
      <w:r w:rsidRPr="007A719C">
        <w:rPr>
          <w:bCs/>
          <w:color w:val="000000" w:themeColor="text1"/>
          <w:szCs w:val="26"/>
        </w:rPr>
        <w:t>MEINVOICE - TÀI LIỆU NGHỊ ĐỊNH 70/2025/NĐ-CP</w:t>
      </w:r>
      <w:r>
        <w:rPr>
          <w:bCs/>
          <w:color w:val="000000" w:themeColor="text1"/>
          <w:szCs w:val="26"/>
        </w:rPr>
        <w:t xml:space="preserve"> &gt; </w:t>
      </w:r>
      <w:r w:rsidRPr="007A719C">
        <w:rPr>
          <w:bCs/>
          <w:color w:val="000000" w:themeColor="text1"/>
          <w:szCs w:val="26"/>
        </w:rPr>
        <w:t>TỜ KHAI NGHỊ ĐỊNH 70/2025/NĐ-CP</w:t>
      </w:r>
    </w:p>
    <w:p w14:paraId="3536C711" w14:textId="031495E0"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47C66746" wp14:editId="60E9241E">
            <wp:extent cx="5737860" cy="36880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7860" cy="3688080"/>
                    </a:xfrm>
                    <a:prstGeom prst="rect">
                      <a:avLst/>
                    </a:prstGeom>
                  </pic:spPr>
                </pic:pic>
              </a:graphicData>
            </a:graphic>
          </wp:inline>
        </w:drawing>
      </w:r>
    </w:p>
    <w:p w14:paraId="737CD58F" w14:textId="1DEF2DD1"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7BBD6DE9" wp14:editId="499E610F">
            <wp:extent cx="5737860" cy="3054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7860" cy="3054985"/>
                    </a:xfrm>
                    <a:prstGeom prst="rect">
                      <a:avLst/>
                    </a:prstGeom>
                  </pic:spPr>
                </pic:pic>
              </a:graphicData>
            </a:graphic>
          </wp:inline>
        </w:drawing>
      </w:r>
    </w:p>
    <w:p w14:paraId="0EDD08F2" w14:textId="02445297" w:rsidR="00355F23" w:rsidRDefault="00355F23" w:rsidP="00A663E2">
      <w:pPr>
        <w:pStyle w:val="ListParagraph"/>
        <w:ind w:left="1710"/>
        <w:jc w:val="both"/>
        <w:rPr>
          <w:bCs/>
          <w:color w:val="000000" w:themeColor="text1"/>
          <w:szCs w:val="26"/>
        </w:rPr>
      </w:pPr>
    </w:p>
    <w:p w14:paraId="12212E72" w14:textId="7CF5E4FD"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005EBE57" wp14:editId="32EE3D0F">
            <wp:extent cx="5737860" cy="19951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7860" cy="1995170"/>
                    </a:xfrm>
                    <a:prstGeom prst="rect">
                      <a:avLst/>
                    </a:prstGeom>
                  </pic:spPr>
                </pic:pic>
              </a:graphicData>
            </a:graphic>
          </wp:inline>
        </w:drawing>
      </w:r>
    </w:p>
    <w:p w14:paraId="25B63946" w14:textId="77777777" w:rsidR="00355F23" w:rsidRDefault="00355F23" w:rsidP="00A663E2">
      <w:pPr>
        <w:pStyle w:val="ListParagraph"/>
        <w:ind w:left="1710"/>
        <w:jc w:val="both"/>
        <w:rPr>
          <w:bCs/>
          <w:color w:val="000000" w:themeColor="text1"/>
          <w:szCs w:val="26"/>
        </w:rPr>
      </w:pPr>
    </w:p>
    <w:p w14:paraId="28D5406D" w14:textId="3805E895"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55B87B5D" wp14:editId="2B9FF8BC">
            <wp:extent cx="5737860" cy="356044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7860" cy="3560445"/>
                    </a:xfrm>
                    <a:prstGeom prst="rect">
                      <a:avLst/>
                    </a:prstGeom>
                  </pic:spPr>
                </pic:pic>
              </a:graphicData>
            </a:graphic>
          </wp:inline>
        </w:drawing>
      </w:r>
    </w:p>
    <w:p w14:paraId="4BE4525C" w14:textId="5D2EB80F"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457FBB4" wp14:editId="45CA0267">
            <wp:extent cx="5737860" cy="37553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7860" cy="3755390"/>
                    </a:xfrm>
                    <a:prstGeom prst="rect">
                      <a:avLst/>
                    </a:prstGeom>
                  </pic:spPr>
                </pic:pic>
              </a:graphicData>
            </a:graphic>
          </wp:inline>
        </w:drawing>
      </w:r>
    </w:p>
    <w:p w14:paraId="5B5889A6" w14:textId="51BAB7D0"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32A75EA" wp14:editId="1B8D446E">
            <wp:extent cx="5737860" cy="37401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7860" cy="3740150"/>
                    </a:xfrm>
                    <a:prstGeom prst="rect">
                      <a:avLst/>
                    </a:prstGeom>
                  </pic:spPr>
                </pic:pic>
              </a:graphicData>
            </a:graphic>
          </wp:inline>
        </w:drawing>
      </w:r>
    </w:p>
    <w:p w14:paraId="39E0020C" w14:textId="0FD06FD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4A5FDFD4" wp14:editId="7776CB6B">
            <wp:extent cx="5737860" cy="3371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7860" cy="3371850"/>
                    </a:xfrm>
                    <a:prstGeom prst="rect">
                      <a:avLst/>
                    </a:prstGeom>
                  </pic:spPr>
                </pic:pic>
              </a:graphicData>
            </a:graphic>
          </wp:inline>
        </w:drawing>
      </w:r>
    </w:p>
    <w:p w14:paraId="3BDB179F" w14:textId="491A3EE3"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EEB6B93" wp14:editId="0793EEFD">
            <wp:extent cx="5737860" cy="12484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7860" cy="1248410"/>
                    </a:xfrm>
                    <a:prstGeom prst="rect">
                      <a:avLst/>
                    </a:prstGeom>
                  </pic:spPr>
                </pic:pic>
              </a:graphicData>
            </a:graphic>
          </wp:inline>
        </w:drawing>
      </w:r>
    </w:p>
    <w:p w14:paraId="6A848977" w14:textId="6891C90E"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KHỞI TẠO TỪ MÁY TÍNH TIỀN với cơ quan thuế theo Nghị định 70/2025/NĐ-CP</w:t>
      </w:r>
    </w:p>
    <w:p w14:paraId="347D601B" w14:textId="54BF22C5" w:rsidR="00355F23" w:rsidRDefault="007A719C" w:rsidP="00A663E2">
      <w:pPr>
        <w:pStyle w:val="ListParagraph"/>
        <w:numPr>
          <w:ilvl w:val="1"/>
          <w:numId w:val="5"/>
        </w:numPr>
        <w:jc w:val="both"/>
        <w:rPr>
          <w:bCs/>
          <w:color w:val="000000" w:themeColor="text1"/>
          <w:szCs w:val="26"/>
        </w:rPr>
      </w:pPr>
      <w:r w:rsidRPr="007A719C">
        <w:rPr>
          <w:bCs/>
          <w:color w:val="000000" w:themeColor="text1"/>
          <w:szCs w:val="26"/>
        </w:rPr>
        <w:t>MISA meInvoice Web</w:t>
      </w:r>
      <w:r>
        <w:rPr>
          <w:bCs/>
          <w:color w:val="000000" w:themeColor="text1"/>
          <w:szCs w:val="26"/>
        </w:rPr>
        <w:t xml:space="preserve"> &gt; </w:t>
      </w:r>
      <w:r w:rsidRPr="007A719C">
        <w:rPr>
          <w:bCs/>
          <w:color w:val="000000" w:themeColor="text1"/>
          <w:szCs w:val="26"/>
        </w:rPr>
        <w:t>HÓA ĐƠN ĐIỆN TỬ</w:t>
      </w:r>
      <w:r>
        <w:rPr>
          <w:bCs/>
          <w:color w:val="000000" w:themeColor="text1"/>
          <w:szCs w:val="26"/>
        </w:rPr>
        <w:t xml:space="preserve"> &gt; </w:t>
      </w:r>
      <w:r w:rsidRPr="007A719C">
        <w:rPr>
          <w:bCs/>
          <w:color w:val="000000" w:themeColor="text1"/>
          <w:szCs w:val="26"/>
        </w:rPr>
        <w:t>(Web) Bắt đầu sử dụng hóa đơn điện tử</w:t>
      </w:r>
      <w:r>
        <w:rPr>
          <w:bCs/>
          <w:color w:val="000000" w:themeColor="text1"/>
          <w:szCs w:val="26"/>
        </w:rPr>
        <w:t xml:space="preserve"> &gt; </w:t>
      </w:r>
      <w:r w:rsidRPr="007A719C">
        <w:rPr>
          <w:bCs/>
          <w:color w:val="000000" w:themeColor="text1"/>
          <w:szCs w:val="26"/>
        </w:rPr>
        <w:t>(Web) Đăng ký sử dụng hóa điện tử Nghị định 70/2025/NĐ-CP</w:t>
      </w:r>
      <w:r>
        <w:rPr>
          <w:bCs/>
          <w:color w:val="000000" w:themeColor="text1"/>
          <w:szCs w:val="26"/>
        </w:rPr>
        <w:t xml:space="preserve"> &gt; </w:t>
      </w:r>
      <w:r w:rsidRPr="007A719C">
        <w:rPr>
          <w:bCs/>
          <w:color w:val="000000" w:themeColor="text1"/>
          <w:szCs w:val="26"/>
        </w:rPr>
        <w:t>MEINVOICE - TÀI LIỆU NGHỊ ĐỊNH 70/2025/NĐ-CP</w:t>
      </w:r>
      <w:r>
        <w:rPr>
          <w:bCs/>
          <w:color w:val="000000" w:themeColor="text1"/>
          <w:szCs w:val="26"/>
        </w:rPr>
        <w:t xml:space="preserve"> &gt; </w:t>
      </w:r>
      <w:r w:rsidRPr="007A719C">
        <w:rPr>
          <w:bCs/>
          <w:color w:val="000000" w:themeColor="text1"/>
          <w:szCs w:val="26"/>
        </w:rPr>
        <w:t>TỜ KHAI NGHỊ ĐỊNH 70/2025/NĐ-CP</w:t>
      </w:r>
    </w:p>
    <w:p w14:paraId="43A5CDDC" w14:textId="6C4D07C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230F06E" wp14:editId="54B0FD6F">
            <wp:extent cx="5737860" cy="435864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7860" cy="4358640"/>
                    </a:xfrm>
                    <a:prstGeom prst="rect">
                      <a:avLst/>
                    </a:prstGeom>
                  </pic:spPr>
                </pic:pic>
              </a:graphicData>
            </a:graphic>
          </wp:inline>
        </w:drawing>
      </w:r>
    </w:p>
    <w:p w14:paraId="4B212D40" w14:textId="50BF1C90"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6C8F425D" wp14:editId="47CA2A18">
            <wp:extent cx="5737860" cy="41929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7860" cy="4192905"/>
                    </a:xfrm>
                    <a:prstGeom prst="rect">
                      <a:avLst/>
                    </a:prstGeom>
                  </pic:spPr>
                </pic:pic>
              </a:graphicData>
            </a:graphic>
          </wp:inline>
        </w:drawing>
      </w:r>
    </w:p>
    <w:p w14:paraId="4EB7A1B8" w14:textId="5DC08034"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56EE7C09" wp14:editId="741DB053">
            <wp:extent cx="5737860" cy="55118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7860" cy="551180"/>
                    </a:xfrm>
                    <a:prstGeom prst="rect">
                      <a:avLst/>
                    </a:prstGeom>
                  </pic:spPr>
                </pic:pic>
              </a:graphicData>
            </a:graphic>
          </wp:inline>
        </w:drawing>
      </w:r>
    </w:p>
    <w:p w14:paraId="3D033271" w14:textId="0AAF7205"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07B5EA1C" wp14:editId="04F9FAEC">
            <wp:extent cx="5737860" cy="8890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7860" cy="889000"/>
                    </a:xfrm>
                    <a:prstGeom prst="rect">
                      <a:avLst/>
                    </a:prstGeom>
                  </pic:spPr>
                </pic:pic>
              </a:graphicData>
            </a:graphic>
          </wp:inline>
        </w:drawing>
      </w:r>
    </w:p>
    <w:p w14:paraId="7F2EA46C" w14:textId="77777777" w:rsidR="00355F23" w:rsidRDefault="00355F23" w:rsidP="00A663E2">
      <w:pPr>
        <w:ind w:left="720" w:firstLine="720"/>
        <w:jc w:val="both"/>
        <w:rPr>
          <w:bCs/>
          <w:color w:val="000000" w:themeColor="text1"/>
          <w:szCs w:val="26"/>
        </w:rPr>
      </w:pPr>
    </w:p>
    <w:p w14:paraId="5324BA1C" w14:textId="1BEEE7BF"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373D3D7D" wp14:editId="1E338648">
            <wp:extent cx="5737860" cy="38512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7860" cy="3851275"/>
                    </a:xfrm>
                    <a:prstGeom prst="rect">
                      <a:avLst/>
                    </a:prstGeom>
                  </pic:spPr>
                </pic:pic>
              </a:graphicData>
            </a:graphic>
          </wp:inline>
        </w:drawing>
      </w:r>
    </w:p>
    <w:p w14:paraId="292E6007" w14:textId="2F79B50D"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B237BE0" wp14:editId="20961A1C">
            <wp:extent cx="5737860" cy="329184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7860" cy="3291840"/>
                    </a:xfrm>
                    <a:prstGeom prst="rect">
                      <a:avLst/>
                    </a:prstGeom>
                  </pic:spPr>
                </pic:pic>
              </a:graphicData>
            </a:graphic>
          </wp:inline>
        </w:drawing>
      </w:r>
    </w:p>
    <w:p w14:paraId="266EC095" w14:textId="5B8B182C"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22B3644" wp14:editId="7F037882">
            <wp:extent cx="5737860" cy="4053205"/>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7860" cy="4053205"/>
                    </a:xfrm>
                    <a:prstGeom prst="rect">
                      <a:avLst/>
                    </a:prstGeom>
                  </pic:spPr>
                </pic:pic>
              </a:graphicData>
            </a:graphic>
          </wp:inline>
        </w:drawing>
      </w:r>
    </w:p>
    <w:p w14:paraId="1602A32A" w14:textId="6CB64E4E"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CE9EA10" wp14:editId="08719001">
            <wp:extent cx="5737860" cy="1549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7860" cy="1549400"/>
                    </a:xfrm>
                    <a:prstGeom prst="rect">
                      <a:avLst/>
                    </a:prstGeom>
                  </pic:spPr>
                </pic:pic>
              </a:graphicData>
            </a:graphic>
          </wp:inline>
        </w:drawing>
      </w:r>
    </w:p>
    <w:p w14:paraId="28E6EBCA" w14:textId="4B52518A"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300F041C" wp14:editId="0FA46D86">
            <wp:extent cx="5737860" cy="148844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7860" cy="1488440"/>
                    </a:xfrm>
                    <a:prstGeom prst="rect">
                      <a:avLst/>
                    </a:prstGeom>
                  </pic:spPr>
                </pic:pic>
              </a:graphicData>
            </a:graphic>
          </wp:inline>
        </w:drawing>
      </w:r>
    </w:p>
    <w:p w14:paraId="2A01CD7D" w14:textId="487532A5" w:rsidR="007A719C" w:rsidRPr="007A719C" w:rsidRDefault="007A719C" w:rsidP="00A663E2">
      <w:pPr>
        <w:ind w:left="720" w:firstLine="720"/>
        <w:jc w:val="both"/>
        <w:rPr>
          <w:bCs/>
          <w:color w:val="000000" w:themeColor="text1"/>
          <w:szCs w:val="26"/>
        </w:rPr>
      </w:pPr>
      <w:r w:rsidRPr="007A719C">
        <w:rPr>
          <w:bCs/>
          <w:color w:val="000000" w:themeColor="text1"/>
          <w:szCs w:val="26"/>
        </w:rPr>
        <w:t>Bài viết liên quan</w:t>
      </w:r>
    </w:p>
    <w:p w14:paraId="2234FA65" w14:textId="4863A3E0"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Một số câu hỏi, lỗi thường gặp liên quan đến Tờ khai đăng ký sử dụng hóa đơn điện tử Nghị định 70/2025/NĐ-CP (PHẦN 3)</w:t>
      </w:r>
    </w:p>
    <w:p w14:paraId="6576C131" w14:textId="798B3AF8"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Một số câu hỏi, lỗi thường gặp liên quan đến Tờ khai đăng ký sử dụng hóa đơn điện tử Nghị định 70/2025/NĐ-CP (PHẦN 2)</w:t>
      </w:r>
    </w:p>
    <w:p w14:paraId="17DE601A" w14:textId="2A2DCA5F"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lastRenderedPageBreak/>
        <w:t>Một số câu hỏi, lỗi thường gặp liên quan đến Tờ khai đăng ký sử dụng hóa đơn điện tử Nghị định 70/2025/NĐ-CP (PHẦN 1)</w:t>
      </w:r>
    </w:p>
    <w:p w14:paraId="49197D1E" w14:textId="5FFEBFC9"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Cách khai báo thông tin trên tờ khai đối với Hộ kinh doanh theo hướng dẫn của Cơ quan thuế</w:t>
      </w:r>
    </w:p>
    <w:p w14:paraId="71E1C029" w14:textId="77777777" w:rsidR="007A719C" w:rsidRPr="007A719C" w:rsidRDefault="007A719C" w:rsidP="00A663E2">
      <w:pPr>
        <w:pStyle w:val="ListParagraph"/>
        <w:ind w:left="1710"/>
        <w:jc w:val="both"/>
        <w:rPr>
          <w:bCs/>
          <w:color w:val="000000" w:themeColor="text1"/>
          <w:szCs w:val="26"/>
        </w:rPr>
      </w:pPr>
      <w:r w:rsidRPr="007A719C">
        <w:rPr>
          <w:bCs/>
          <w:color w:val="000000" w:themeColor="text1"/>
          <w:szCs w:val="26"/>
        </w:rPr>
        <w:t>(Mobile) Bổ sung thông tin người nộp thuế (NNT) trên eTax Mobile</w:t>
      </w:r>
    </w:p>
    <w:p w14:paraId="11A8CCA1" w14:textId="7E5845A5" w:rsidR="00AB4EB7"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Cách điền thông tin đơn vị truyền nhận trên tờ khai đăng ký/thay đổi thông tin sử dụng hóa đơn điện tử</w:t>
      </w:r>
    </w:p>
    <w:p w14:paraId="0353B51A" w14:textId="79E32ACA"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 xml:space="preserve">Khởi tạo mẫu hóa đơn </w:t>
      </w:r>
      <w:r w:rsidR="006847FE">
        <w:rPr>
          <w:b/>
          <w:bCs/>
          <w:color w:val="000000" w:themeColor="text1"/>
          <w:sz w:val="28"/>
          <w:szCs w:val="28"/>
        </w:rPr>
        <w:t>(Nghị định 70/2025/NĐ-CP)</w:t>
      </w:r>
    </w:p>
    <w:p w14:paraId="73035A1D" w14:textId="3979294D" w:rsidR="001E4F72" w:rsidRDefault="001E4F72" w:rsidP="00A663E2">
      <w:pPr>
        <w:ind w:left="1440"/>
        <w:jc w:val="both"/>
        <w:rPr>
          <w:bCs/>
          <w:color w:val="000000" w:themeColor="text1"/>
          <w:szCs w:val="26"/>
        </w:rPr>
      </w:pPr>
      <w:r>
        <w:rPr>
          <w:bCs/>
          <w:color w:val="000000" w:themeColor="text1"/>
          <w:szCs w:val="26"/>
        </w:rPr>
        <w:t>Khởi tạo mẫu các loại hóa đơn</w:t>
      </w:r>
    </w:p>
    <w:p w14:paraId="78325000" w14:textId="6B905451"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1AFF8A39" wp14:editId="7F76341C">
            <wp:extent cx="5737860" cy="4532630"/>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7860" cy="4532630"/>
                    </a:xfrm>
                    <a:prstGeom prst="rect">
                      <a:avLst/>
                    </a:prstGeom>
                  </pic:spPr>
                </pic:pic>
              </a:graphicData>
            </a:graphic>
          </wp:inline>
        </w:drawing>
      </w:r>
    </w:p>
    <w:p w14:paraId="063D4BF2" w14:textId="36DB0CAB" w:rsid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0C81C27B" wp14:editId="21CF3A99">
            <wp:extent cx="5737860" cy="36855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7860" cy="3685540"/>
                    </a:xfrm>
                    <a:prstGeom prst="rect">
                      <a:avLst/>
                    </a:prstGeom>
                  </pic:spPr>
                </pic:pic>
              </a:graphicData>
            </a:graphic>
          </wp:inline>
        </w:drawing>
      </w:r>
    </w:p>
    <w:p w14:paraId="10FBCBF7" w14:textId="5EB892B0"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2B4AF025" wp14:editId="434E70CF">
            <wp:extent cx="5737860" cy="343789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7860" cy="3437890"/>
                    </a:xfrm>
                    <a:prstGeom prst="rect">
                      <a:avLst/>
                    </a:prstGeom>
                  </pic:spPr>
                </pic:pic>
              </a:graphicData>
            </a:graphic>
          </wp:inline>
        </w:drawing>
      </w:r>
    </w:p>
    <w:p w14:paraId="69E06232" w14:textId="16C4820A" w:rsid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490357DE" wp14:editId="280A99C1">
            <wp:extent cx="5737860" cy="3174365"/>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7860" cy="3174365"/>
                    </a:xfrm>
                    <a:prstGeom prst="rect">
                      <a:avLst/>
                    </a:prstGeom>
                  </pic:spPr>
                </pic:pic>
              </a:graphicData>
            </a:graphic>
          </wp:inline>
        </w:drawing>
      </w:r>
    </w:p>
    <w:p w14:paraId="0BBD86E3" w14:textId="4E419DCA"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64F363C" wp14:editId="3340663C">
            <wp:extent cx="5737860" cy="40290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7860" cy="4029075"/>
                    </a:xfrm>
                    <a:prstGeom prst="rect">
                      <a:avLst/>
                    </a:prstGeom>
                  </pic:spPr>
                </pic:pic>
              </a:graphicData>
            </a:graphic>
          </wp:inline>
        </w:drawing>
      </w:r>
    </w:p>
    <w:p w14:paraId="7C833EED" w14:textId="5CC31690"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3456EA0" wp14:editId="15A10EB8">
            <wp:extent cx="5737860" cy="10121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7860" cy="1012190"/>
                    </a:xfrm>
                    <a:prstGeom prst="rect">
                      <a:avLst/>
                    </a:prstGeom>
                  </pic:spPr>
                </pic:pic>
              </a:graphicData>
            </a:graphic>
          </wp:inline>
        </w:drawing>
      </w:r>
    </w:p>
    <w:p w14:paraId="387815BB" w14:textId="0D138BB4" w:rsidR="001E4F72" w:rsidRDefault="001E4F72" w:rsidP="00A663E2">
      <w:pPr>
        <w:ind w:left="1440"/>
        <w:jc w:val="both"/>
        <w:rPr>
          <w:bCs/>
          <w:color w:val="000000" w:themeColor="text1"/>
          <w:szCs w:val="26"/>
        </w:rPr>
      </w:pPr>
      <w:r>
        <w:rPr>
          <w:bCs/>
          <w:color w:val="000000" w:themeColor="text1"/>
          <w:szCs w:val="26"/>
        </w:rPr>
        <w:lastRenderedPageBreak/>
        <w:t>Chuyển đổi mẫu hóa đơn điện tử sang mẫu hóa đơn điện tử khởi tạo từ máy tính tiền</w:t>
      </w:r>
    </w:p>
    <w:p w14:paraId="41E324AC" w14:textId="5C7D22CC"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67CEA4FD" wp14:editId="20453FB3">
            <wp:extent cx="5737860" cy="2392680"/>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7860" cy="2392680"/>
                    </a:xfrm>
                    <a:prstGeom prst="rect">
                      <a:avLst/>
                    </a:prstGeom>
                  </pic:spPr>
                </pic:pic>
              </a:graphicData>
            </a:graphic>
          </wp:inline>
        </w:drawing>
      </w:r>
    </w:p>
    <w:p w14:paraId="47ACC74C" w14:textId="68904F39"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6E0585A1" wp14:editId="515C839E">
            <wp:extent cx="5737860" cy="341630"/>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7860" cy="341630"/>
                    </a:xfrm>
                    <a:prstGeom prst="rect">
                      <a:avLst/>
                    </a:prstGeom>
                  </pic:spPr>
                </pic:pic>
              </a:graphicData>
            </a:graphic>
          </wp:inline>
        </w:drawing>
      </w:r>
    </w:p>
    <w:p w14:paraId="033C1D8B" w14:textId="39D5123D"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573C6FE" wp14:editId="09820C06">
            <wp:extent cx="5737860" cy="227965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7860" cy="2279650"/>
                    </a:xfrm>
                    <a:prstGeom prst="rect">
                      <a:avLst/>
                    </a:prstGeom>
                  </pic:spPr>
                </pic:pic>
              </a:graphicData>
            </a:graphic>
          </wp:inline>
        </w:drawing>
      </w:r>
    </w:p>
    <w:p w14:paraId="3E297CC3" w14:textId="38990C41" w:rsidR="001E4F72" w:rsidRP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6277E19E" wp14:editId="262D8295">
            <wp:extent cx="5737860" cy="3690620"/>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7860" cy="3690620"/>
                    </a:xfrm>
                    <a:prstGeom prst="rect">
                      <a:avLst/>
                    </a:prstGeom>
                  </pic:spPr>
                </pic:pic>
              </a:graphicData>
            </a:graphic>
          </wp:inline>
        </w:drawing>
      </w:r>
    </w:p>
    <w:p w14:paraId="5826FE73" w14:textId="4BDF8237"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Phân quyền sử dụng</w:t>
      </w:r>
    </w:p>
    <w:p w14:paraId="58934A40" w14:textId="68652C31" w:rsidR="009418EA" w:rsidRPr="009418EA" w:rsidRDefault="009418EA" w:rsidP="00A663E2">
      <w:pPr>
        <w:jc w:val="both"/>
        <w:rPr>
          <w:b/>
          <w:bCs/>
          <w:color w:val="000000" w:themeColor="text1"/>
          <w:sz w:val="28"/>
          <w:szCs w:val="28"/>
        </w:rPr>
      </w:pPr>
      <w:r w:rsidRPr="009418EA">
        <w:rPr>
          <w:b/>
          <w:bCs/>
          <w:noProof/>
          <w:color w:val="000000" w:themeColor="text1"/>
          <w:sz w:val="28"/>
          <w:szCs w:val="28"/>
        </w:rPr>
        <w:drawing>
          <wp:inline distT="0" distB="0" distL="0" distR="0" wp14:anchorId="0C5D4D1D" wp14:editId="7C27C470">
            <wp:extent cx="5737860" cy="39077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37860" cy="3907790"/>
                    </a:xfrm>
                    <a:prstGeom prst="rect">
                      <a:avLst/>
                    </a:prstGeom>
                  </pic:spPr>
                </pic:pic>
              </a:graphicData>
            </a:graphic>
          </wp:inline>
        </w:drawing>
      </w:r>
    </w:p>
    <w:p w14:paraId="079BCCF7" w14:textId="407D5BDD" w:rsid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3347E18F" wp14:editId="6ADEAFA7">
            <wp:extent cx="5737860" cy="46005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7860" cy="4600575"/>
                    </a:xfrm>
                    <a:prstGeom prst="rect">
                      <a:avLst/>
                    </a:prstGeom>
                  </pic:spPr>
                </pic:pic>
              </a:graphicData>
            </a:graphic>
          </wp:inline>
        </w:drawing>
      </w:r>
    </w:p>
    <w:p w14:paraId="4CCEDC45" w14:textId="77777777" w:rsidR="005B73D5" w:rsidRDefault="005B73D5" w:rsidP="00A663E2">
      <w:pPr>
        <w:jc w:val="both"/>
        <w:rPr>
          <w:b/>
          <w:bCs/>
          <w:color w:val="000000" w:themeColor="text1"/>
          <w:sz w:val="28"/>
          <w:szCs w:val="28"/>
        </w:rPr>
      </w:pPr>
    </w:p>
    <w:p w14:paraId="1D6F475F" w14:textId="77777777" w:rsid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5DCDF089" wp14:editId="0D38E1D8">
            <wp:extent cx="5737860" cy="452183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7860" cy="4521835"/>
                    </a:xfrm>
                    <a:prstGeom prst="rect">
                      <a:avLst/>
                    </a:prstGeom>
                  </pic:spPr>
                </pic:pic>
              </a:graphicData>
            </a:graphic>
          </wp:inline>
        </w:drawing>
      </w:r>
      <w:r w:rsidRPr="005B73D5">
        <w:rPr>
          <w:b/>
          <w:bCs/>
          <w:noProof/>
          <w:color w:val="000000" w:themeColor="text1"/>
          <w:sz w:val="28"/>
          <w:szCs w:val="28"/>
        </w:rPr>
        <w:lastRenderedPageBreak/>
        <w:drawing>
          <wp:inline distT="0" distB="0" distL="0" distR="0" wp14:anchorId="35137D0D" wp14:editId="18B8876F">
            <wp:extent cx="5737860" cy="462153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7860" cy="4621530"/>
                    </a:xfrm>
                    <a:prstGeom prst="rect">
                      <a:avLst/>
                    </a:prstGeom>
                  </pic:spPr>
                </pic:pic>
              </a:graphicData>
            </a:graphic>
          </wp:inline>
        </w:drawing>
      </w:r>
    </w:p>
    <w:p w14:paraId="243A0DB8" w14:textId="3042A501" w:rsidR="005B73D5" w:rsidRDefault="005B73D5" w:rsidP="00A663E2">
      <w:pPr>
        <w:jc w:val="both"/>
        <w:rPr>
          <w:b/>
          <w:bCs/>
          <w:color w:val="000000" w:themeColor="text1"/>
          <w:sz w:val="28"/>
          <w:szCs w:val="28"/>
        </w:rPr>
      </w:pPr>
      <w:r w:rsidRPr="005B73D5">
        <w:rPr>
          <w:b/>
          <w:bCs/>
          <w:noProof/>
          <w:color w:val="000000" w:themeColor="text1"/>
          <w:sz w:val="28"/>
          <w:szCs w:val="28"/>
        </w:rPr>
        <w:drawing>
          <wp:inline distT="0" distB="0" distL="0" distR="0" wp14:anchorId="35177839" wp14:editId="48C0BD2E">
            <wp:extent cx="5737860" cy="373888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37860" cy="3738880"/>
                    </a:xfrm>
                    <a:prstGeom prst="rect">
                      <a:avLst/>
                    </a:prstGeom>
                  </pic:spPr>
                </pic:pic>
              </a:graphicData>
            </a:graphic>
          </wp:inline>
        </w:drawing>
      </w:r>
    </w:p>
    <w:p w14:paraId="07C0ED03" w14:textId="017A0798" w:rsidR="005B73D5" w:rsidRP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41820997" wp14:editId="6BC69B7A">
            <wp:extent cx="5737860" cy="47085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7860" cy="4708525"/>
                    </a:xfrm>
                    <a:prstGeom prst="rect">
                      <a:avLst/>
                    </a:prstGeom>
                  </pic:spPr>
                </pic:pic>
              </a:graphicData>
            </a:graphic>
          </wp:inline>
        </w:drawing>
      </w:r>
    </w:p>
    <w:p w14:paraId="57830166" w14:textId="77777777" w:rsidR="005B73D5" w:rsidRDefault="005B73D5" w:rsidP="00A663E2">
      <w:pPr>
        <w:jc w:val="both"/>
        <w:rPr>
          <w:b/>
          <w:bCs/>
          <w:color w:val="000000" w:themeColor="text1"/>
          <w:sz w:val="28"/>
          <w:szCs w:val="28"/>
        </w:rPr>
      </w:pPr>
    </w:p>
    <w:p w14:paraId="642E4567" w14:textId="3CBDC6DE" w:rsidR="005B73D5" w:rsidRPr="005B73D5" w:rsidRDefault="005B73D5" w:rsidP="00A663E2">
      <w:pPr>
        <w:jc w:val="both"/>
        <w:rPr>
          <w:b/>
          <w:bCs/>
          <w:color w:val="000000" w:themeColor="text1"/>
          <w:sz w:val="28"/>
          <w:szCs w:val="28"/>
        </w:rPr>
      </w:pPr>
      <w:r w:rsidRPr="005B73D5">
        <w:rPr>
          <w:b/>
          <w:bCs/>
          <w:noProof/>
          <w:color w:val="000000" w:themeColor="text1"/>
          <w:sz w:val="28"/>
          <w:szCs w:val="28"/>
        </w:rPr>
        <w:drawing>
          <wp:inline distT="0" distB="0" distL="0" distR="0" wp14:anchorId="41356722" wp14:editId="25887D2D">
            <wp:extent cx="5737860" cy="3004457"/>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b="37074"/>
                    <a:stretch/>
                  </pic:blipFill>
                  <pic:spPr bwMode="auto">
                    <a:xfrm>
                      <a:off x="0" y="0"/>
                      <a:ext cx="5737860" cy="3004457"/>
                    </a:xfrm>
                    <a:prstGeom prst="rect">
                      <a:avLst/>
                    </a:prstGeom>
                    <a:ln>
                      <a:noFill/>
                    </a:ln>
                    <a:extLst>
                      <a:ext uri="{53640926-AAD7-44D8-BBD7-CCE9431645EC}">
                        <a14:shadowObscured xmlns:a14="http://schemas.microsoft.com/office/drawing/2010/main"/>
                      </a:ext>
                    </a:extLst>
                  </pic:spPr>
                </pic:pic>
              </a:graphicData>
            </a:graphic>
          </wp:inline>
        </w:drawing>
      </w:r>
    </w:p>
    <w:p w14:paraId="55F6B9E4" w14:textId="612A1A56" w:rsidR="005B73D5" w:rsidRP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27412CD6" wp14:editId="04C3F4C7">
            <wp:extent cx="5737860" cy="345567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7860" cy="3455670"/>
                    </a:xfrm>
                    <a:prstGeom prst="rect">
                      <a:avLst/>
                    </a:prstGeom>
                  </pic:spPr>
                </pic:pic>
              </a:graphicData>
            </a:graphic>
          </wp:inline>
        </w:drawing>
      </w:r>
    </w:p>
    <w:p w14:paraId="3B7A9EEA" w14:textId="77777777" w:rsidR="005B73D5" w:rsidRDefault="005B73D5" w:rsidP="00A663E2">
      <w:pPr>
        <w:pStyle w:val="ListParagraph"/>
        <w:ind w:left="1710"/>
        <w:jc w:val="both"/>
        <w:rPr>
          <w:b/>
          <w:bCs/>
          <w:color w:val="000000" w:themeColor="text1"/>
          <w:sz w:val="28"/>
          <w:szCs w:val="28"/>
        </w:rPr>
      </w:pPr>
    </w:p>
    <w:p w14:paraId="27B9205C" w14:textId="1425F0C2" w:rsidR="00A46BB0" w:rsidRPr="00A46BB0"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Thiết lập email gửi hóa đơn</w:t>
      </w:r>
    </w:p>
    <w:p w14:paraId="3D5BDB28" w14:textId="77777777" w:rsidR="00A46BB0" w:rsidRDefault="00A46BB0" w:rsidP="00A663E2">
      <w:pPr>
        <w:jc w:val="both"/>
        <w:rPr>
          <w:bCs/>
          <w:color w:val="000000" w:themeColor="text1"/>
          <w:szCs w:val="26"/>
        </w:rPr>
      </w:pPr>
    </w:p>
    <w:p w14:paraId="63DF667C" w14:textId="5053E3ED" w:rsidR="00267894" w:rsidRDefault="00A46BB0" w:rsidP="00A663E2">
      <w:pPr>
        <w:jc w:val="both"/>
        <w:rPr>
          <w:bCs/>
          <w:color w:val="000000" w:themeColor="text1"/>
          <w:szCs w:val="26"/>
        </w:rPr>
      </w:pPr>
      <w:r w:rsidRPr="00A46BB0">
        <w:rPr>
          <w:bCs/>
          <w:noProof/>
          <w:color w:val="000000" w:themeColor="text1"/>
          <w:szCs w:val="26"/>
        </w:rPr>
        <w:drawing>
          <wp:inline distT="0" distB="0" distL="0" distR="0" wp14:anchorId="0B3157C5" wp14:editId="02D461B6">
            <wp:extent cx="5737860" cy="261257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8383"/>
                    <a:stretch/>
                  </pic:blipFill>
                  <pic:spPr bwMode="auto">
                    <a:xfrm>
                      <a:off x="0" y="0"/>
                      <a:ext cx="5737860" cy="2612571"/>
                    </a:xfrm>
                    <a:prstGeom prst="rect">
                      <a:avLst/>
                    </a:prstGeom>
                    <a:ln>
                      <a:noFill/>
                    </a:ln>
                    <a:extLst>
                      <a:ext uri="{53640926-AAD7-44D8-BBD7-CCE9431645EC}">
                        <a14:shadowObscured xmlns:a14="http://schemas.microsoft.com/office/drawing/2010/main"/>
                      </a:ext>
                    </a:extLst>
                  </pic:spPr>
                </pic:pic>
              </a:graphicData>
            </a:graphic>
          </wp:inline>
        </w:drawing>
      </w:r>
    </w:p>
    <w:p w14:paraId="3382D52C" w14:textId="77777777" w:rsidR="00A46BB0" w:rsidRDefault="00A46BB0" w:rsidP="00A663E2">
      <w:pPr>
        <w:jc w:val="both"/>
        <w:rPr>
          <w:bCs/>
          <w:color w:val="000000" w:themeColor="text1"/>
          <w:szCs w:val="26"/>
        </w:rPr>
      </w:pPr>
    </w:p>
    <w:p w14:paraId="2ADE07C9" w14:textId="0698EB2D" w:rsidR="00A46BB0" w:rsidRDefault="00A46BB0" w:rsidP="00A663E2">
      <w:pPr>
        <w:jc w:val="both"/>
        <w:rPr>
          <w:bCs/>
          <w:color w:val="000000" w:themeColor="text1"/>
          <w:szCs w:val="26"/>
        </w:rPr>
      </w:pPr>
      <w:r w:rsidRPr="00A46BB0">
        <w:rPr>
          <w:bCs/>
          <w:noProof/>
          <w:color w:val="000000" w:themeColor="text1"/>
          <w:szCs w:val="26"/>
        </w:rPr>
        <w:lastRenderedPageBreak/>
        <w:drawing>
          <wp:inline distT="0" distB="0" distL="0" distR="0" wp14:anchorId="2CA3DFB5" wp14:editId="6D1FB746">
            <wp:extent cx="5737860" cy="2493818"/>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b="9259"/>
                    <a:stretch/>
                  </pic:blipFill>
                  <pic:spPr bwMode="auto">
                    <a:xfrm>
                      <a:off x="0" y="0"/>
                      <a:ext cx="5737860" cy="2493818"/>
                    </a:xfrm>
                    <a:prstGeom prst="rect">
                      <a:avLst/>
                    </a:prstGeom>
                    <a:ln>
                      <a:noFill/>
                    </a:ln>
                    <a:extLst>
                      <a:ext uri="{53640926-AAD7-44D8-BBD7-CCE9431645EC}">
                        <a14:shadowObscured xmlns:a14="http://schemas.microsoft.com/office/drawing/2010/main"/>
                      </a:ext>
                    </a:extLst>
                  </pic:spPr>
                </pic:pic>
              </a:graphicData>
            </a:graphic>
          </wp:inline>
        </w:drawing>
      </w:r>
    </w:p>
    <w:p w14:paraId="17D7E47D" w14:textId="3E3DCB9C" w:rsidR="00A46BB0" w:rsidRDefault="00A46BB0" w:rsidP="00A663E2">
      <w:pPr>
        <w:jc w:val="both"/>
        <w:rPr>
          <w:bCs/>
          <w:color w:val="000000" w:themeColor="text1"/>
          <w:szCs w:val="26"/>
        </w:rPr>
      </w:pPr>
      <w:r w:rsidRPr="00A46BB0">
        <w:rPr>
          <w:bCs/>
          <w:noProof/>
          <w:color w:val="000000" w:themeColor="text1"/>
          <w:szCs w:val="26"/>
        </w:rPr>
        <w:drawing>
          <wp:inline distT="0" distB="0" distL="0" distR="0" wp14:anchorId="12146BAB" wp14:editId="70D4C3D4">
            <wp:extent cx="5737860" cy="390842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7860" cy="3908425"/>
                    </a:xfrm>
                    <a:prstGeom prst="rect">
                      <a:avLst/>
                    </a:prstGeom>
                  </pic:spPr>
                </pic:pic>
              </a:graphicData>
            </a:graphic>
          </wp:inline>
        </w:drawing>
      </w:r>
    </w:p>
    <w:p w14:paraId="63B8F7A3" w14:textId="6BED5515" w:rsidR="00A46BB0" w:rsidRDefault="006C055B" w:rsidP="00A663E2">
      <w:pPr>
        <w:jc w:val="both"/>
        <w:rPr>
          <w:bCs/>
          <w:color w:val="000000" w:themeColor="text1"/>
          <w:szCs w:val="26"/>
        </w:rPr>
      </w:pPr>
      <w:r w:rsidRPr="006C055B">
        <w:rPr>
          <w:bCs/>
          <w:noProof/>
          <w:color w:val="000000" w:themeColor="text1"/>
          <w:szCs w:val="26"/>
        </w:rPr>
        <w:lastRenderedPageBreak/>
        <w:drawing>
          <wp:inline distT="0" distB="0" distL="0" distR="0" wp14:anchorId="0AE5FCA5" wp14:editId="4DD97B9C">
            <wp:extent cx="5737860" cy="4925060"/>
            <wp:effectExtent l="0" t="0" r="0"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37860" cy="4925060"/>
                    </a:xfrm>
                    <a:prstGeom prst="rect">
                      <a:avLst/>
                    </a:prstGeom>
                  </pic:spPr>
                </pic:pic>
              </a:graphicData>
            </a:graphic>
          </wp:inline>
        </w:drawing>
      </w:r>
    </w:p>
    <w:p w14:paraId="1F6A5889" w14:textId="77777777" w:rsidR="00A46BB0" w:rsidRPr="00A46BB0" w:rsidRDefault="00A46BB0" w:rsidP="00A663E2">
      <w:pPr>
        <w:jc w:val="both"/>
        <w:rPr>
          <w:bCs/>
          <w:color w:val="000000" w:themeColor="text1"/>
          <w:szCs w:val="26"/>
        </w:rPr>
      </w:pPr>
    </w:p>
    <w:p w14:paraId="19171D59" w14:textId="0447D228"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Khai báo danh mục</w:t>
      </w:r>
    </w:p>
    <w:p w14:paraId="4A677D53"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khách hàng có thông tin MSĐVCQHVNS, Số căn cước công dân, Số hộ chiếu</w:t>
      </w:r>
    </w:p>
    <w:p w14:paraId="7F3FC6B2" w14:textId="71020AE5"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r>
        <w:rPr>
          <w:bCs/>
          <w:color w:val="000000" w:themeColor="text1"/>
          <w:szCs w:val="26"/>
        </w:rPr>
        <w:t xml:space="preserve"> &gt; </w:t>
      </w:r>
      <w:r w:rsidRPr="00A46BB0">
        <w:rPr>
          <w:bCs/>
          <w:color w:val="000000" w:themeColor="text1"/>
          <w:szCs w:val="26"/>
        </w:rPr>
        <w:t>MEINVOICE - TÀI LIỆU NGHỊ ĐỊNH 70/2025/NĐ-CPHÓA ĐƠN NGHỊ ĐỊNH 70/2025/NĐ-CP</w:t>
      </w:r>
    </w:p>
    <w:p w14:paraId="7668E54E" w14:textId="06D4291A"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6703A7CF" wp14:editId="31436185">
            <wp:extent cx="5737860" cy="4719320"/>
            <wp:effectExtent l="0" t="0" r="0"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7860" cy="4719320"/>
                    </a:xfrm>
                    <a:prstGeom prst="rect">
                      <a:avLst/>
                    </a:prstGeom>
                  </pic:spPr>
                </pic:pic>
              </a:graphicData>
            </a:graphic>
          </wp:inline>
        </w:drawing>
      </w:r>
    </w:p>
    <w:p w14:paraId="14398305" w14:textId="396D8D41"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3AD0C297" wp14:editId="06F18624">
            <wp:extent cx="5737860" cy="4455795"/>
            <wp:effectExtent l="0" t="0" r="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37860" cy="4455795"/>
                    </a:xfrm>
                    <a:prstGeom prst="rect">
                      <a:avLst/>
                    </a:prstGeom>
                  </pic:spPr>
                </pic:pic>
              </a:graphicData>
            </a:graphic>
          </wp:inline>
        </w:drawing>
      </w:r>
    </w:p>
    <w:p w14:paraId="492F15BB" w14:textId="17958584"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32CCF164" wp14:editId="784FE8A2">
            <wp:extent cx="5737860" cy="4665345"/>
            <wp:effectExtent l="0" t="0" r="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37860" cy="4665345"/>
                    </a:xfrm>
                    <a:prstGeom prst="rect">
                      <a:avLst/>
                    </a:prstGeom>
                  </pic:spPr>
                </pic:pic>
              </a:graphicData>
            </a:graphic>
          </wp:inline>
        </w:drawing>
      </w:r>
    </w:p>
    <w:p w14:paraId="01E31909" w14:textId="77777777" w:rsidR="00354FE3" w:rsidRDefault="00354FE3" w:rsidP="00A663E2">
      <w:pPr>
        <w:jc w:val="both"/>
        <w:rPr>
          <w:bCs/>
          <w:color w:val="000000" w:themeColor="text1"/>
          <w:szCs w:val="26"/>
        </w:rPr>
      </w:pPr>
    </w:p>
    <w:p w14:paraId="62BE9F08" w14:textId="77777777" w:rsidR="00A3780A" w:rsidRDefault="00A3780A" w:rsidP="00A663E2">
      <w:pPr>
        <w:jc w:val="both"/>
        <w:rPr>
          <w:bCs/>
          <w:color w:val="000000" w:themeColor="text1"/>
          <w:szCs w:val="26"/>
        </w:rPr>
      </w:pPr>
    </w:p>
    <w:p w14:paraId="5E2FD040" w14:textId="20EA9764" w:rsidR="00354FE3" w:rsidRDefault="00354FE3" w:rsidP="00A663E2">
      <w:pPr>
        <w:jc w:val="both"/>
        <w:rPr>
          <w:bCs/>
          <w:color w:val="000000" w:themeColor="text1"/>
          <w:szCs w:val="26"/>
        </w:rPr>
      </w:pPr>
      <w:r w:rsidRPr="00354FE3">
        <w:rPr>
          <w:bCs/>
          <w:noProof/>
          <w:color w:val="000000" w:themeColor="text1"/>
          <w:szCs w:val="26"/>
        </w:rPr>
        <w:drawing>
          <wp:inline distT="0" distB="0" distL="0" distR="0" wp14:anchorId="63A09831" wp14:editId="25654051">
            <wp:extent cx="5737860" cy="210193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b="52827"/>
                    <a:stretch/>
                  </pic:blipFill>
                  <pic:spPr bwMode="auto">
                    <a:xfrm>
                      <a:off x="0" y="0"/>
                      <a:ext cx="5737860" cy="2101932"/>
                    </a:xfrm>
                    <a:prstGeom prst="rect">
                      <a:avLst/>
                    </a:prstGeom>
                    <a:ln>
                      <a:noFill/>
                    </a:ln>
                    <a:extLst>
                      <a:ext uri="{53640926-AAD7-44D8-BBD7-CCE9431645EC}">
                        <a14:shadowObscured xmlns:a14="http://schemas.microsoft.com/office/drawing/2010/main"/>
                      </a:ext>
                    </a:extLst>
                  </pic:spPr>
                </pic:pic>
              </a:graphicData>
            </a:graphic>
          </wp:inline>
        </w:drawing>
      </w:r>
    </w:p>
    <w:p w14:paraId="66CD4440" w14:textId="79995EB2" w:rsidR="00354FE3" w:rsidRP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0BD2BF63" wp14:editId="7CFB5C47">
            <wp:extent cx="5737860" cy="4164330"/>
            <wp:effectExtent l="0" t="0" r="0" b="762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37860" cy="4164330"/>
                    </a:xfrm>
                    <a:prstGeom prst="rect">
                      <a:avLst/>
                    </a:prstGeom>
                  </pic:spPr>
                </pic:pic>
              </a:graphicData>
            </a:graphic>
          </wp:inline>
        </w:drawing>
      </w:r>
    </w:p>
    <w:p w14:paraId="4CB689EF"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hàng hóa, dịch vụ (tính thuế theo phương pháp trực tiếp)</w:t>
      </w:r>
    </w:p>
    <w:p w14:paraId="11D665A0" w14:textId="0558F400"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r w:rsidR="00010261">
        <w:rPr>
          <w:bCs/>
          <w:color w:val="000000" w:themeColor="text1"/>
          <w:szCs w:val="26"/>
        </w:rPr>
        <w:t>\</w:t>
      </w:r>
    </w:p>
    <w:p w14:paraId="409554B4" w14:textId="27F7DC3D"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684CF65F" wp14:editId="41DF1C74">
            <wp:extent cx="5737860" cy="381127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37860" cy="3811270"/>
                    </a:xfrm>
                    <a:prstGeom prst="rect">
                      <a:avLst/>
                    </a:prstGeom>
                  </pic:spPr>
                </pic:pic>
              </a:graphicData>
            </a:graphic>
          </wp:inline>
        </w:drawing>
      </w:r>
    </w:p>
    <w:p w14:paraId="6AC8E99F" w14:textId="1DEB4743"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661997CD" wp14:editId="09843A00">
            <wp:extent cx="5737860" cy="47078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37860" cy="4707890"/>
                    </a:xfrm>
                    <a:prstGeom prst="rect">
                      <a:avLst/>
                    </a:prstGeom>
                  </pic:spPr>
                </pic:pic>
              </a:graphicData>
            </a:graphic>
          </wp:inline>
        </w:drawing>
      </w:r>
    </w:p>
    <w:p w14:paraId="3BBA74A7" w14:textId="620B9965"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02FE58B7" wp14:editId="56E0532F">
            <wp:extent cx="5737860" cy="4226560"/>
            <wp:effectExtent l="0" t="0" r="0" b="254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37860" cy="4226560"/>
                    </a:xfrm>
                    <a:prstGeom prst="rect">
                      <a:avLst/>
                    </a:prstGeom>
                  </pic:spPr>
                </pic:pic>
              </a:graphicData>
            </a:graphic>
          </wp:inline>
        </w:drawing>
      </w:r>
    </w:p>
    <w:p w14:paraId="72089D11" w14:textId="0486F3CB"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15443CDE" wp14:editId="73970D88">
            <wp:extent cx="5737860" cy="428688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37860" cy="4286885"/>
                    </a:xfrm>
                    <a:prstGeom prst="rect">
                      <a:avLst/>
                    </a:prstGeom>
                  </pic:spPr>
                </pic:pic>
              </a:graphicData>
            </a:graphic>
          </wp:inline>
        </w:drawing>
      </w:r>
    </w:p>
    <w:p w14:paraId="484369F8" w14:textId="6EA61121" w:rsidR="00010261" w:rsidRDefault="00010261" w:rsidP="00A663E2">
      <w:pPr>
        <w:jc w:val="both"/>
        <w:rPr>
          <w:bCs/>
          <w:color w:val="000000" w:themeColor="text1"/>
          <w:szCs w:val="26"/>
        </w:rPr>
      </w:pPr>
      <w:r w:rsidRPr="00010261">
        <w:rPr>
          <w:bCs/>
          <w:noProof/>
          <w:color w:val="000000" w:themeColor="text1"/>
          <w:szCs w:val="26"/>
        </w:rPr>
        <w:drawing>
          <wp:inline distT="0" distB="0" distL="0" distR="0" wp14:anchorId="3936D383" wp14:editId="395D96F0">
            <wp:extent cx="5737860" cy="273494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37860" cy="2734945"/>
                    </a:xfrm>
                    <a:prstGeom prst="rect">
                      <a:avLst/>
                    </a:prstGeom>
                  </pic:spPr>
                </pic:pic>
              </a:graphicData>
            </a:graphic>
          </wp:inline>
        </w:drawing>
      </w:r>
    </w:p>
    <w:p w14:paraId="73EC0842" w14:textId="57B1B579"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578BC02B" wp14:editId="1C2560ED">
            <wp:extent cx="5737860" cy="3866515"/>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37860" cy="3866515"/>
                    </a:xfrm>
                    <a:prstGeom prst="rect">
                      <a:avLst/>
                    </a:prstGeom>
                  </pic:spPr>
                </pic:pic>
              </a:graphicData>
            </a:graphic>
          </wp:inline>
        </w:drawing>
      </w:r>
    </w:p>
    <w:p w14:paraId="0C917906" w14:textId="77777777" w:rsidR="00010261" w:rsidRPr="00010261" w:rsidRDefault="00010261" w:rsidP="00A663E2">
      <w:pPr>
        <w:jc w:val="both"/>
        <w:rPr>
          <w:bCs/>
          <w:color w:val="000000" w:themeColor="text1"/>
          <w:szCs w:val="26"/>
        </w:rPr>
      </w:pPr>
    </w:p>
    <w:p w14:paraId="69056FC2"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hàng hóa, dịch vụ (tính thuế theo phương pháp khấu trừ)</w:t>
      </w:r>
    </w:p>
    <w:p w14:paraId="35DABD07" w14:textId="3D1C3D93" w:rsidR="00762046"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7F72F33C" w14:textId="5506ECDF"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3100C7FB" wp14:editId="309F52F4">
            <wp:extent cx="5737860" cy="438277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37860" cy="4382770"/>
                    </a:xfrm>
                    <a:prstGeom prst="rect">
                      <a:avLst/>
                    </a:prstGeom>
                  </pic:spPr>
                </pic:pic>
              </a:graphicData>
            </a:graphic>
          </wp:inline>
        </w:drawing>
      </w:r>
    </w:p>
    <w:p w14:paraId="05BA15AF" w14:textId="608B53E2" w:rsidR="00762046" w:rsidRDefault="00762046" w:rsidP="00A663E2">
      <w:pPr>
        <w:jc w:val="both"/>
        <w:rPr>
          <w:bCs/>
          <w:color w:val="000000" w:themeColor="text1"/>
          <w:szCs w:val="26"/>
        </w:rPr>
      </w:pPr>
      <w:r w:rsidRPr="00762046">
        <w:rPr>
          <w:bCs/>
          <w:noProof/>
          <w:color w:val="000000" w:themeColor="text1"/>
          <w:szCs w:val="26"/>
        </w:rPr>
        <w:drawing>
          <wp:inline distT="0" distB="0" distL="0" distR="0" wp14:anchorId="03F42FCE" wp14:editId="24D98F41">
            <wp:extent cx="5737860" cy="32131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37860" cy="3213100"/>
                    </a:xfrm>
                    <a:prstGeom prst="rect">
                      <a:avLst/>
                    </a:prstGeom>
                  </pic:spPr>
                </pic:pic>
              </a:graphicData>
            </a:graphic>
          </wp:inline>
        </w:drawing>
      </w:r>
    </w:p>
    <w:p w14:paraId="5C1DE3E2" w14:textId="77777777" w:rsidR="00762046" w:rsidRDefault="00762046" w:rsidP="00A663E2">
      <w:pPr>
        <w:jc w:val="both"/>
        <w:rPr>
          <w:bCs/>
          <w:color w:val="000000" w:themeColor="text1"/>
          <w:szCs w:val="26"/>
        </w:rPr>
      </w:pPr>
    </w:p>
    <w:p w14:paraId="1CB1363B" w14:textId="61B40CC5"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6D742821" wp14:editId="1C0D6D93">
            <wp:extent cx="5737860" cy="3957955"/>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37860" cy="3957955"/>
                    </a:xfrm>
                    <a:prstGeom prst="rect">
                      <a:avLst/>
                    </a:prstGeom>
                  </pic:spPr>
                </pic:pic>
              </a:graphicData>
            </a:graphic>
          </wp:inline>
        </w:drawing>
      </w:r>
    </w:p>
    <w:p w14:paraId="535ACA9D" w14:textId="61FD592C" w:rsidR="00762046" w:rsidRDefault="00762046" w:rsidP="00A663E2">
      <w:pPr>
        <w:jc w:val="both"/>
        <w:rPr>
          <w:bCs/>
          <w:color w:val="000000" w:themeColor="text1"/>
          <w:szCs w:val="26"/>
        </w:rPr>
      </w:pPr>
    </w:p>
    <w:p w14:paraId="4F52D8CE" w14:textId="1319CAAB"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5F80BBE4" wp14:editId="65DFCA9A">
            <wp:extent cx="5737860" cy="448564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37860" cy="4485640"/>
                    </a:xfrm>
                    <a:prstGeom prst="rect">
                      <a:avLst/>
                    </a:prstGeom>
                  </pic:spPr>
                </pic:pic>
              </a:graphicData>
            </a:graphic>
          </wp:inline>
        </w:drawing>
      </w:r>
    </w:p>
    <w:p w14:paraId="0E59D9F6" w14:textId="52E961B6"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6F513A19" wp14:editId="421D3BCE">
            <wp:extent cx="5737860" cy="3937635"/>
            <wp:effectExtent l="0" t="0" r="0" b="571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7860" cy="3937635"/>
                    </a:xfrm>
                    <a:prstGeom prst="rect">
                      <a:avLst/>
                    </a:prstGeom>
                  </pic:spPr>
                </pic:pic>
              </a:graphicData>
            </a:graphic>
          </wp:inline>
        </w:drawing>
      </w:r>
    </w:p>
    <w:p w14:paraId="5E565490" w14:textId="6E4F684D"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19ACAB8C" wp14:editId="2079E496">
            <wp:extent cx="5737860" cy="4798060"/>
            <wp:effectExtent l="0" t="0" r="0" b="254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37860" cy="4798060"/>
                    </a:xfrm>
                    <a:prstGeom prst="rect">
                      <a:avLst/>
                    </a:prstGeom>
                  </pic:spPr>
                </pic:pic>
              </a:graphicData>
            </a:graphic>
          </wp:inline>
        </w:drawing>
      </w:r>
    </w:p>
    <w:p w14:paraId="77615518" w14:textId="541D1C88" w:rsidR="00762046" w:rsidRP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7BDC6EE2" wp14:editId="0044C1C6">
            <wp:extent cx="5737860" cy="38163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37860" cy="3816350"/>
                    </a:xfrm>
                    <a:prstGeom prst="rect">
                      <a:avLst/>
                    </a:prstGeom>
                  </pic:spPr>
                </pic:pic>
              </a:graphicData>
            </a:graphic>
          </wp:inline>
        </w:drawing>
      </w:r>
    </w:p>
    <w:p w14:paraId="7DC63EBF" w14:textId="14F52C4D" w:rsidR="00A46BB0" w:rsidRPr="00A46BB0" w:rsidRDefault="00762046" w:rsidP="00A663E2">
      <w:pPr>
        <w:pStyle w:val="ListParagraph"/>
        <w:numPr>
          <w:ilvl w:val="0"/>
          <w:numId w:val="5"/>
        </w:numPr>
        <w:jc w:val="both"/>
        <w:rPr>
          <w:bCs/>
          <w:color w:val="000000" w:themeColor="text1"/>
          <w:szCs w:val="26"/>
        </w:rPr>
      </w:pPr>
      <w:r w:rsidRPr="00A46BB0">
        <w:rPr>
          <w:bCs/>
          <w:color w:val="000000" w:themeColor="text1"/>
          <w:szCs w:val="26"/>
        </w:rPr>
        <w:t xml:space="preserve"> </w:t>
      </w:r>
      <w:r w:rsidR="00A46BB0" w:rsidRPr="00A46BB0">
        <w:rPr>
          <w:bCs/>
          <w:color w:val="000000" w:themeColor="text1"/>
          <w:szCs w:val="26"/>
        </w:rPr>
        <w:t>(Web) Thiết lập danh mục nhóm hàng hóa, dịch vụ</w:t>
      </w:r>
    </w:p>
    <w:p w14:paraId="3962230B" w14:textId="5EF6E9DB"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4176720A" w14:textId="215C8957" w:rsidR="00762046" w:rsidRDefault="002F7B76" w:rsidP="00A663E2">
      <w:pPr>
        <w:jc w:val="both"/>
        <w:rPr>
          <w:bCs/>
          <w:color w:val="000000" w:themeColor="text1"/>
          <w:szCs w:val="26"/>
        </w:rPr>
      </w:pPr>
      <w:r w:rsidRPr="002F7B76">
        <w:rPr>
          <w:bCs/>
          <w:noProof/>
          <w:color w:val="000000" w:themeColor="text1"/>
          <w:szCs w:val="26"/>
        </w:rPr>
        <w:drawing>
          <wp:inline distT="0" distB="0" distL="0" distR="0" wp14:anchorId="1D80B29D" wp14:editId="5C52B3DB">
            <wp:extent cx="5737860" cy="32448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37860" cy="3244850"/>
                    </a:xfrm>
                    <a:prstGeom prst="rect">
                      <a:avLst/>
                    </a:prstGeom>
                  </pic:spPr>
                </pic:pic>
              </a:graphicData>
            </a:graphic>
          </wp:inline>
        </w:drawing>
      </w:r>
    </w:p>
    <w:p w14:paraId="760D975C" w14:textId="607FC281" w:rsidR="002F7B76" w:rsidRDefault="002F7B76" w:rsidP="00A663E2">
      <w:pPr>
        <w:jc w:val="both"/>
        <w:rPr>
          <w:bCs/>
          <w:color w:val="000000" w:themeColor="text1"/>
          <w:szCs w:val="26"/>
        </w:rPr>
      </w:pPr>
      <w:r w:rsidRPr="002F7B76">
        <w:rPr>
          <w:bCs/>
          <w:noProof/>
          <w:color w:val="000000" w:themeColor="text1"/>
          <w:szCs w:val="26"/>
        </w:rPr>
        <w:lastRenderedPageBreak/>
        <w:drawing>
          <wp:inline distT="0" distB="0" distL="0" distR="0" wp14:anchorId="2055C9F9" wp14:editId="4C98FD7C">
            <wp:extent cx="5737860" cy="362902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37860" cy="3629025"/>
                    </a:xfrm>
                    <a:prstGeom prst="rect">
                      <a:avLst/>
                    </a:prstGeom>
                  </pic:spPr>
                </pic:pic>
              </a:graphicData>
            </a:graphic>
          </wp:inline>
        </w:drawing>
      </w:r>
    </w:p>
    <w:p w14:paraId="41CF8DEF" w14:textId="7A651337" w:rsidR="002F7B76" w:rsidRDefault="002F7B76" w:rsidP="00A663E2">
      <w:pPr>
        <w:jc w:val="both"/>
        <w:rPr>
          <w:bCs/>
          <w:color w:val="000000" w:themeColor="text1"/>
          <w:szCs w:val="26"/>
        </w:rPr>
      </w:pPr>
      <w:r w:rsidRPr="002F7B76">
        <w:rPr>
          <w:bCs/>
          <w:noProof/>
          <w:color w:val="000000" w:themeColor="text1"/>
          <w:szCs w:val="26"/>
        </w:rPr>
        <w:drawing>
          <wp:inline distT="0" distB="0" distL="0" distR="0" wp14:anchorId="129F2A0E" wp14:editId="307401CC">
            <wp:extent cx="5737860" cy="156591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37860" cy="1565910"/>
                    </a:xfrm>
                    <a:prstGeom prst="rect">
                      <a:avLst/>
                    </a:prstGeom>
                  </pic:spPr>
                </pic:pic>
              </a:graphicData>
            </a:graphic>
          </wp:inline>
        </w:drawing>
      </w:r>
    </w:p>
    <w:p w14:paraId="3D9EF9FB" w14:textId="77777777" w:rsidR="002F7B76" w:rsidRPr="00762046" w:rsidRDefault="002F7B76" w:rsidP="00A663E2">
      <w:pPr>
        <w:jc w:val="both"/>
        <w:rPr>
          <w:bCs/>
          <w:color w:val="000000" w:themeColor="text1"/>
          <w:szCs w:val="26"/>
        </w:rPr>
      </w:pPr>
    </w:p>
    <w:p w14:paraId="04E72801"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loại tiền</w:t>
      </w:r>
    </w:p>
    <w:p w14:paraId="53DE6542" w14:textId="3139DA18" w:rsidR="00CF51A6" w:rsidRDefault="00A46BB0" w:rsidP="00A663E2">
      <w:pPr>
        <w:pStyle w:val="ListParagraph"/>
        <w:numPr>
          <w:ilvl w:val="1"/>
          <w:numId w:val="5"/>
        </w:numPr>
        <w:ind w:left="2070"/>
        <w:jc w:val="both"/>
        <w:rPr>
          <w:bCs/>
          <w:color w:val="000000" w:themeColor="text1"/>
          <w:szCs w:val="26"/>
        </w:rPr>
      </w:pPr>
      <w:r w:rsidRPr="00CF51A6">
        <w:rPr>
          <w:bCs/>
          <w:color w:val="000000" w:themeColor="text1"/>
          <w:szCs w:val="26"/>
        </w:rPr>
        <w:t>MISA meInvoice WebHÓA ĐƠN ĐIỆN TỬ(Web) Bắt đầu sử dụng hóa đơn điện tử(Web) Khai báo danh mục</w:t>
      </w:r>
    </w:p>
    <w:p w14:paraId="4AF74DEE" w14:textId="77777777" w:rsidR="00CF51A6" w:rsidRDefault="00CF51A6" w:rsidP="00A663E2">
      <w:pPr>
        <w:jc w:val="both"/>
        <w:rPr>
          <w:bCs/>
          <w:color w:val="000000" w:themeColor="text1"/>
          <w:szCs w:val="26"/>
        </w:rPr>
      </w:pPr>
    </w:p>
    <w:p w14:paraId="5E305F10" w14:textId="77777777" w:rsidR="00CF51A6" w:rsidRDefault="00CF51A6" w:rsidP="00A663E2">
      <w:pPr>
        <w:jc w:val="both"/>
        <w:rPr>
          <w:bCs/>
          <w:color w:val="000000" w:themeColor="text1"/>
          <w:szCs w:val="26"/>
        </w:rPr>
      </w:pPr>
    </w:p>
    <w:p w14:paraId="25D18641" w14:textId="77777777" w:rsidR="00CF51A6" w:rsidRDefault="00CF51A6" w:rsidP="00A663E2">
      <w:pPr>
        <w:jc w:val="both"/>
        <w:rPr>
          <w:bCs/>
          <w:color w:val="000000" w:themeColor="text1"/>
          <w:szCs w:val="26"/>
        </w:rPr>
      </w:pPr>
    </w:p>
    <w:p w14:paraId="137091FB" w14:textId="64178DD5" w:rsidR="00CF51A6" w:rsidRDefault="00CF51A6" w:rsidP="00A663E2">
      <w:pPr>
        <w:jc w:val="both"/>
        <w:rPr>
          <w:bCs/>
          <w:color w:val="000000" w:themeColor="text1"/>
          <w:szCs w:val="26"/>
        </w:rPr>
      </w:pPr>
      <w:r w:rsidRPr="00CF51A6">
        <w:rPr>
          <w:bCs/>
          <w:noProof/>
          <w:color w:val="000000" w:themeColor="text1"/>
          <w:szCs w:val="26"/>
        </w:rPr>
        <w:lastRenderedPageBreak/>
        <w:drawing>
          <wp:inline distT="0" distB="0" distL="0" distR="0" wp14:anchorId="61B510E7" wp14:editId="1F628DB6">
            <wp:extent cx="5737860" cy="4262120"/>
            <wp:effectExtent l="0" t="0" r="0"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37860" cy="4262120"/>
                    </a:xfrm>
                    <a:prstGeom prst="rect">
                      <a:avLst/>
                    </a:prstGeom>
                  </pic:spPr>
                </pic:pic>
              </a:graphicData>
            </a:graphic>
          </wp:inline>
        </w:drawing>
      </w:r>
    </w:p>
    <w:p w14:paraId="76A8FE84" w14:textId="5893A9BD" w:rsidR="00CF51A6"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1EFD2A38" wp14:editId="15F66291">
            <wp:extent cx="5737860" cy="4316095"/>
            <wp:effectExtent l="0" t="0" r="0" b="825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37860" cy="4316095"/>
                    </a:xfrm>
                    <a:prstGeom prst="rect">
                      <a:avLst/>
                    </a:prstGeom>
                  </pic:spPr>
                </pic:pic>
              </a:graphicData>
            </a:graphic>
          </wp:inline>
        </w:drawing>
      </w:r>
    </w:p>
    <w:p w14:paraId="33E3ADC0" w14:textId="0274AA97"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50C11E46" wp14:editId="614F1F96">
            <wp:extent cx="5737860" cy="3362960"/>
            <wp:effectExtent l="0" t="0" r="0" b="889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37860" cy="3362960"/>
                    </a:xfrm>
                    <a:prstGeom prst="rect">
                      <a:avLst/>
                    </a:prstGeom>
                  </pic:spPr>
                </pic:pic>
              </a:graphicData>
            </a:graphic>
          </wp:inline>
        </w:drawing>
      </w:r>
    </w:p>
    <w:p w14:paraId="0ECB928A" w14:textId="014E9E35" w:rsidR="00CF51A6" w:rsidRPr="00CF51A6"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40180A35" wp14:editId="16D893EE">
            <wp:extent cx="5737860" cy="24257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37860" cy="2425700"/>
                    </a:xfrm>
                    <a:prstGeom prst="rect">
                      <a:avLst/>
                    </a:prstGeom>
                  </pic:spPr>
                </pic:pic>
              </a:graphicData>
            </a:graphic>
          </wp:inline>
        </w:drawing>
      </w:r>
    </w:p>
    <w:p w14:paraId="300EB28C" w14:textId="77777777" w:rsid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tuyến đường</w:t>
      </w:r>
    </w:p>
    <w:p w14:paraId="3EE475A2" w14:textId="0887AE3D"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58341008" w14:textId="56094653"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6D8B580B" wp14:editId="1E5F75A2">
            <wp:extent cx="5737860" cy="4798060"/>
            <wp:effectExtent l="0" t="0" r="0" b="254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7860" cy="4798060"/>
                    </a:xfrm>
                    <a:prstGeom prst="rect">
                      <a:avLst/>
                    </a:prstGeom>
                  </pic:spPr>
                </pic:pic>
              </a:graphicData>
            </a:graphic>
          </wp:inline>
        </w:drawing>
      </w:r>
    </w:p>
    <w:p w14:paraId="3CDBC029" w14:textId="7148DF96" w:rsidR="00CA75D2"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575939E2" wp14:editId="07DFC257">
            <wp:extent cx="5737860" cy="4222750"/>
            <wp:effectExtent l="0" t="0" r="0"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37860" cy="4222750"/>
                    </a:xfrm>
                    <a:prstGeom prst="rect">
                      <a:avLst/>
                    </a:prstGeom>
                  </pic:spPr>
                </pic:pic>
              </a:graphicData>
            </a:graphic>
          </wp:inline>
        </w:drawing>
      </w:r>
    </w:p>
    <w:p w14:paraId="5841FC95" w14:textId="54409130" w:rsidR="00CA75D2"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30D62F31" wp14:editId="52AAE5F5">
            <wp:extent cx="5737860" cy="4871085"/>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37860" cy="4871085"/>
                    </a:xfrm>
                    <a:prstGeom prst="rect">
                      <a:avLst/>
                    </a:prstGeom>
                  </pic:spPr>
                </pic:pic>
              </a:graphicData>
            </a:graphic>
          </wp:inline>
        </w:drawing>
      </w:r>
      <w:r w:rsidRPr="00CA75D2">
        <w:rPr>
          <w:bCs/>
          <w:noProof/>
          <w:color w:val="000000" w:themeColor="text1"/>
          <w:szCs w:val="26"/>
        </w:rPr>
        <w:lastRenderedPageBreak/>
        <w:drawing>
          <wp:inline distT="0" distB="0" distL="0" distR="0" wp14:anchorId="4C0EBAAC" wp14:editId="4CFB1D57">
            <wp:extent cx="5737860" cy="3786505"/>
            <wp:effectExtent l="0" t="0" r="0" b="444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37860" cy="3786505"/>
                    </a:xfrm>
                    <a:prstGeom prst="rect">
                      <a:avLst/>
                    </a:prstGeom>
                  </pic:spPr>
                </pic:pic>
              </a:graphicData>
            </a:graphic>
          </wp:inline>
        </w:drawing>
      </w:r>
    </w:p>
    <w:p w14:paraId="2E874688" w14:textId="24F398AA"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043385C4" wp14:editId="0ABB0DC8">
            <wp:extent cx="5737860" cy="4547235"/>
            <wp:effectExtent l="0" t="0" r="0"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37860" cy="4547235"/>
                    </a:xfrm>
                    <a:prstGeom prst="rect">
                      <a:avLst/>
                    </a:prstGeom>
                  </pic:spPr>
                </pic:pic>
              </a:graphicData>
            </a:graphic>
          </wp:inline>
        </w:drawing>
      </w:r>
    </w:p>
    <w:p w14:paraId="500B21A5" w14:textId="243A1AE8" w:rsidR="00A46BB0" w:rsidRPr="00C05851"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11B062BA" wp14:editId="4CBEAA2E">
            <wp:extent cx="5737860" cy="3005455"/>
            <wp:effectExtent l="0" t="0" r="0" b="444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37860" cy="3005455"/>
                    </a:xfrm>
                    <a:prstGeom prst="rect">
                      <a:avLst/>
                    </a:prstGeom>
                  </pic:spPr>
                </pic:pic>
              </a:graphicData>
            </a:graphic>
          </wp:inline>
        </w:drawing>
      </w:r>
    </w:p>
    <w:p w14:paraId="44112538" w14:textId="1198863F" w:rsidR="00CA75D2" w:rsidRP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2362DEBA" wp14:editId="3E704795">
            <wp:extent cx="5737860" cy="4759960"/>
            <wp:effectExtent l="0" t="0" r="0" b="25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37860" cy="4759960"/>
                    </a:xfrm>
                    <a:prstGeom prst="rect">
                      <a:avLst/>
                    </a:prstGeom>
                  </pic:spPr>
                </pic:pic>
              </a:graphicData>
            </a:graphic>
          </wp:inline>
        </w:drawing>
      </w:r>
    </w:p>
    <w:p w14:paraId="564671F5" w14:textId="51286DF2" w:rsidR="00C4167D" w:rsidRPr="00C4167D" w:rsidRDefault="00C4167D" w:rsidP="00A663E2">
      <w:pPr>
        <w:jc w:val="both"/>
        <w:rPr>
          <w:bCs/>
          <w:color w:val="000000" w:themeColor="text1"/>
          <w:szCs w:val="26"/>
        </w:rPr>
      </w:pPr>
    </w:p>
    <w:p w14:paraId="42718DEE" w14:textId="77777777" w:rsidR="00C05851" w:rsidRDefault="00C05851" w:rsidP="00A663E2">
      <w:pPr>
        <w:tabs>
          <w:tab w:val="left" w:pos="90"/>
        </w:tabs>
        <w:jc w:val="both"/>
        <w:rPr>
          <w:bCs/>
          <w:color w:val="000000" w:themeColor="text1"/>
          <w:szCs w:val="26"/>
        </w:rPr>
      </w:pPr>
    </w:p>
    <w:p w14:paraId="703BA3F2" w14:textId="3D1363CC" w:rsidR="00C05851" w:rsidRDefault="00C05851" w:rsidP="00A663E2">
      <w:pPr>
        <w:jc w:val="both"/>
        <w:rPr>
          <w:bCs/>
          <w:color w:val="000000" w:themeColor="text1"/>
          <w:szCs w:val="26"/>
        </w:rPr>
      </w:pPr>
      <w:r w:rsidRPr="00C4167D">
        <w:rPr>
          <w:bCs/>
          <w:noProof/>
          <w:color w:val="000000" w:themeColor="text1"/>
          <w:szCs w:val="26"/>
        </w:rPr>
        <w:lastRenderedPageBreak/>
        <w:drawing>
          <wp:inline distT="0" distB="0" distL="0" distR="0" wp14:anchorId="763FBA7F" wp14:editId="03322566">
            <wp:extent cx="5832863" cy="2291937"/>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1655" b="9924"/>
                    <a:stretch/>
                  </pic:blipFill>
                  <pic:spPr bwMode="auto">
                    <a:xfrm>
                      <a:off x="0" y="0"/>
                      <a:ext cx="5832863" cy="2291937"/>
                    </a:xfrm>
                    <a:prstGeom prst="rect">
                      <a:avLst/>
                    </a:prstGeom>
                    <a:ln>
                      <a:noFill/>
                    </a:ln>
                    <a:extLst>
                      <a:ext uri="{53640926-AAD7-44D8-BBD7-CCE9431645EC}">
                        <a14:shadowObscured xmlns:a14="http://schemas.microsoft.com/office/drawing/2010/main"/>
                      </a:ext>
                    </a:extLst>
                  </pic:spPr>
                </pic:pic>
              </a:graphicData>
            </a:graphic>
          </wp:inline>
        </w:drawing>
      </w:r>
    </w:p>
    <w:p w14:paraId="0B28AA4B" w14:textId="77777777" w:rsidR="00C05851" w:rsidRDefault="00C05851" w:rsidP="00A663E2">
      <w:pPr>
        <w:jc w:val="both"/>
        <w:rPr>
          <w:bCs/>
          <w:color w:val="000000" w:themeColor="text1"/>
          <w:szCs w:val="26"/>
        </w:rPr>
      </w:pPr>
    </w:p>
    <w:p w14:paraId="40ED7450" w14:textId="77777777" w:rsidR="00C05851" w:rsidRDefault="00C05851" w:rsidP="00A663E2">
      <w:pPr>
        <w:jc w:val="both"/>
        <w:rPr>
          <w:bCs/>
          <w:color w:val="000000" w:themeColor="text1"/>
          <w:szCs w:val="26"/>
        </w:rPr>
      </w:pPr>
    </w:p>
    <w:p w14:paraId="09D6DACB" w14:textId="77777777" w:rsidR="00A3780A" w:rsidRDefault="00A3780A" w:rsidP="00A663E2">
      <w:pPr>
        <w:pStyle w:val="ListParagraph"/>
        <w:numPr>
          <w:ilvl w:val="0"/>
          <w:numId w:val="5"/>
        </w:numPr>
        <w:ind w:left="2070"/>
        <w:jc w:val="both"/>
        <w:rPr>
          <w:bCs/>
          <w:color w:val="000000" w:themeColor="text1"/>
          <w:szCs w:val="26"/>
        </w:rPr>
      </w:pPr>
      <w:r>
        <w:rPr>
          <w:bCs/>
          <w:color w:val="000000" w:themeColor="text1"/>
          <w:szCs w:val="26"/>
        </w:rPr>
        <w:t xml:space="preserve">Khai báo chức danh người dùng </w:t>
      </w:r>
    </w:p>
    <w:p w14:paraId="12946010" w14:textId="77777777" w:rsidR="00A3780A" w:rsidRPr="00A35086" w:rsidRDefault="00A3780A" w:rsidP="00A663E2">
      <w:pPr>
        <w:pStyle w:val="ListParagraph"/>
        <w:numPr>
          <w:ilvl w:val="1"/>
          <w:numId w:val="5"/>
        </w:numPr>
        <w:jc w:val="both"/>
        <w:rPr>
          <w:bCs/>
          <w:color w:val="000000" w:themeColor="text1"/>
          <w:szCs w:val="26"/>
        </w:rPr>
      </w:pPr>
      <w:r>
        <w:rPr>
          <w:bCs/>
          <w:color w:val="000000" w:themeColor="text1"/>
          <w:szCs w:val="26"/>
        </w:rPr>
        <w:t xml:space="preserve">MISA meInvoice </w:t>
      </w:r>
      <w:r w:rsidRPr="00A35086">
        <w:rPr>
          <w:bCs/>
          <w:color w:val="000000" w:themeColor="text1"/>
          <w:szCs w:val="26"/>
        </w:rPr>
        <w:t>HÓA ĐƠN ĐIỆN TỬ(Web) Bắt đầu sử dụng hóa đơn điện tử</w:t>
      </w:r>
      <w:r>
        <w:rPr>
          <w:bCs/>
          <w:color w:val="000000" w:themeColor="text1"/>
          <w:szCs w:val="26"/>
        </w:rPr>
        <w:t xml:space="preserve"> </w:t>
      </w:r>
      <w:r w:rsidRPr="00A35086">
        <w:rPr>
          <w:bCs/>
          <w:color w:val="000000" w:themeColor="text1"/>
          <w:szCs w:val="26"/>
        </w:rPr>
        <w:t>(Web) Khai báo danh mục</w:t>
      </w:r>
    </w:p>
    <w:p w14:paraId="26E88104" w14:textId="567C2942" w:rsidR="00C05851" w:rsidRDefault="00A3780A" w:rsidP="00A663E2">
      <w:pPr>
        <w:jc w:val="both"/>
        <w:rPr>
          <w:bCs/>
          <w:color w:val="000000" w:themeColor="text1"/>
          <w:szCs w:val="26"/>
        </w:rPr>
      </w:pPr>
      <w:r w:rsidRPr="00A3780A">
        <w:rPr>
          <w:bCs/>
          <w:noProof/>
          <w:color w:val="000000" w:themeColor="text1"/>
          <w:szCs w:val="26"/>
        </w:rPr>
        <w:drawing>
          <wp:inline distT="0" distB="0" distL="0" distR="0" wp14:anchorId="6710CE15" wp14:editId="0A554C38">
            <wp:extent cx="5737860" cy="2927350"/>
            <wp:effectExtent l="0" t="0" r="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7860" cy="2927350"/>
                    </a:xfrm>
                    <a:prstGeom prst="rect">
                      <a:avLst/>
                    </a:prstGeom>
                  </pic:spPr>
                </pic:pic>
              </a:graphicData>
            </a:graphic>
          </wp:inline>
        </w:drawing>
      </w:r>
    </w:p>
    <w:p w14:paraId="7447B10D" w14:textId="10F2AFAB" w:rsidR="00A3780A" w:rsidRDefault="00A3780A" w:rsidP="00A663E2">
      <w:pPr>
        <w:jc w:val="both"/>
        <w:rPr>
          <w:bCs/>
          <w:color w:val="000000" w:themeColor="text1"/>
          <w:szCs w:val="26"/>
        </w:rPr>
      </w:pPr>
    </w:p>
    <w:p w14:paraId="4949F7AE" w14:textId="7A3C2EB1" w:rsidR="00A3780A" w:rsidRDefault="00A3780A" w:rsidP="00A663E2">
      <w:pPr>
        <w:jc w:val="both"/>
        <w:rPr>
          <w:bCs/>
          <w:color w:val="000000" w:themeColor="text1"/>
          <w:szCs w:val="26"/>
        </w:rPr>
      </w:pPr>
      <w:r w:rsidRPr="00A3780A">
        <w:rPr>
          <w:bCs/>
          <w:noProof/>
          <w:color w:val="000000" w:themeColor="text1"/>
          <w:szCs w:val="26"/>
        </w:rPr>
        <w:lastRenderedPageBreak/>
        <w:drawing>
          <wp:inline distT="0" distB="0" distL="0" distR="0" wp14:anchorId="0C431A5E" wp14:editId="5B45A75D">
            <wp:extent cx="5737860" cy="317055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7860" cy="3170555"/>
                    </a:xfrm>
                    <a:prstGeom prst="rect">
                      <a:avLst/>
                    </a:prstGeom>
                  </pic:spPr>
                </pic:pic>
              </a:graphicData>
            </a:graphic>
          </wp:inline>
        </w:drawing>
      </w:r>
    </w:p>
    <w:p w14:paraId="71D83455" w14:textId="65C2E7B5" w:rsidR="00A3780A" w:rsidRDefault="00A3780A" w:rsidP="00A663E2">
      <w:pPr>
        <w:jc w:val="both"/>
        <w:rPr>
          <w:bCs/>
          <w:color w:val="000000" w:themeColor="text1"/>
          <w:szCs w:val="26"/>
        </w:rPr>
      </w:pPr>
      <w:r w:rsidRPr="00A3780A">
        <w:rPr>
          <w:bCs/>
          <w:noProof/>
          <w:color w:val="000000" w:themeColor="text1"/>
          <w:szCs w:val="26"/>
        </w:rPr>
        <w:drawing>
          <wp:inline distT="0" distB="0" distL="0" distR="0" wp14:anchorId="013FFAED" wp14:editId="326B06DD">
            <wp:extent cx="5737860" cy="4057015"/>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7860" cy="4057015"/>
                    </a:xfrm>
                    <a:prstGeom prst="rect">
                      <a:avLst/>
                    </a:prstGeom>
                  </pic:spPr>
                </pic:pic>
              </a:graphicData>
            </a:graphic>
          </wp:inline>
        </w:drawing>
      </w:r>
    </w:p>
    <w:p w14:paraId="3D6D4188" w14:textId="437B50F6" w:rsidR="00A3780A" w:rsidRDefault="00A3780A" w:rsidP="00A663E2">
      <w:pPr>
        <w:jc w:val="both"/>
        <w:rPr>
          <w:bCs/>
          <w:color w:val="000000" w:themeColor="text1"/>
          <w:szCs w:val="26"/>
        </w:rPr>
      </w:pPr>
      <w:r w:rsidRPr="00A3780A">
        <w:rPr>
          <w:bCs/>
          <w:noProof/>
          <w:color w:val="000000" w:themeColor="text1"/>
          <w:szCs w:val="26"/>
        </w:rPr>
        <w:lastRenderedPageBreak/>
        <w:drawing>
          <wp:inline distT="0" distB="0" distL="0" distR="0" wp14:anchorId="6CDDC302" wp14:editId="1F07FB16">
            <wp:extent cx="5737860" cy="4661535"/>
            <wp:effectExtent l="0" t="0" r="0" b="571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7860" cy="4661535"/>
                    </a:xfrm>
                    <a:prstGeom prst="rect">
                      <a:avLst/>
                    </a:prstGeom>
                  </pic:spPr>
                </pic:pic>
              </a:graphicData>
            </a:graphic>
          </wp:inline>
        </w:drawing>
      </w:r>
    </w:p>
    <w:p w14:paraId="0C0861C8" w14:textId="77777777" w:rsidR="00A3780A" w:rsidRDefault="00A3780A" w:rsidP="00A663E2">
      <w:pPr>
        <w:jc w:val="both"/>
        <w:rPr>
          <w:bCs/>
          <w:color w:val="000000" w:themeColor="text1"/>
          <w:szCs w:val="26"/>
        </w:rPr>
      </w:pPr>
    </w:p>
    <w:p w14:paraId="0BFD7830" w14:textId="77777777" w:rsidR="00C05851" w:rsidRDefault="00A46BB0" w:rsidP="00A663E2">
      <w:pPr>
        <w:pStyle w:val="ListParagraph"/>
        <w:numPr>
          <w:ilvl w:val="0"/>
          <w:numId w:val="5"/>
        </w:numPr>
        <w:tabs>
          <w:tab w:val="left" w:pos="180"/>
          <w:tab w:val="left" w:pos="1980"/>
          <w:tab w:val="left" w:pos="2070"/>
        </w:tabs>
        <w:ind w:left="2070"/>
        <w:jc w:val="both"/>
        <w:rPr>
          <w:bCs/>
          <w:color w:val="000000" w:themeColor="text1"/>
          <w:szCs w:val="26"/>
        </w:rPr>
      </w:pPr>
      <w:r w:rsidRPr="00C05851">
        <w:rPr>
          <w:bCs/>
          <w:color w:val="000000" w:themeColor="text1"/>
          <w:szCs w:val="26"/>
        </w:rPr>
        <w:t>(Web) Khai báo danh mục Xăng dầu (dành cho đơn vị kinh doanh xăng dầu)</w:t>
      </w:r>
    </w:p>
    <w:p w14:paraId="587CE056" w14:textId="131DAF36" w:rsidR="00C05851" w:rsidRDefault="00C05851" w:rsidP="00A663E2">
      <w:pPr>
        <w:pStyle w:val="ListParagraph"/>
        <w:numPr>
          <w:ilvl w:val="1"/>
          <w:numId w:val="5"/>
        </w:numPr>
        <w:jc w:val="both"/>
        <w:rPr>
          <w:bCs/>
          <w:color w:val="000000" w:themeColor="text1"/>
          <w:szCs w:val="26"/>
        </w:rPr>
      </w:pPr>
      <w:r w:rsidRPr="00C05851">
        <w:rPr>
          <w:bCs/>
          <w:color w:val="000000" w:themeColor="text1"/>
          <w:szCs w:val="26"/>
        </w:rPr>
        <w:t>MISA meInvoice WebHÓA ĐƠN ĐIỆN TỬ(Web) Bắt đầu sử dụng hóa đơn điện tử(Web) Khai báo danh mục</w:t>
      </w:r>
    </w:p>
    <w:p w14:paraId="74D77817" w14:textId="050DF4A9" w:rsidR="00A35086" w:rsidRDefault="006D3A09" w:rsidP="00A663E2">
      <w:pPr>
        <w:jc w:val="both"/>
        <w:rPr>
          <w:bCs/>
          <w:color w:val="000000" w:themeColor="text1"/>
          <w:szCs w:val="26"/>
        </w:rPr>
      </w:pPr>
      <w:r w:rsidRPr="006D3A09">
        <w:rPr>
          <w:bCs/>
          <w:noProof/>
          <w:color w:val="000000" w:themeColor="text1"/>
          <w:szCs w:val="26"/>
        </w:rPr>
        <w:lastRenderedPageBreak/>
        <w:drawing>
          <wp:inline distT="0" distB="0" distL="0" distR="0" wp14:anchorId="67D893AE" wp14:editId="31A5699E">
            <wp:extent cx="5737860" cy="301815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37860" cy="3018155"/>
                    </a:xfrm>
                    <a:prstGeom prst="rect">
                      <a:avLst/>
                    </a:prstGeom>
                  </pic:spPr>
                </pic:pic>
              </a:graphicData>
            </a:graphic>
          </wp:inline>
        </w:drawing>
      </w:r>
    </w:p>
    <w:p w14:paraId="036FB5E4" w14:textId="2A932E55" w:rsidR="006D3A09" w:rsidRDefault="006D3A09" w:rsidP="00A663E2">
      <w:pPr>
        <w:jc w:val="both"/>
        <w:rPr>
          <w:bCs/>
          <w:color w:val="000000" w:themeColor="text1"/>
          <w:szCs w:val="26"/>
        </w:rPr>
      </w:pPr>
      <w:r w:rsidRPr="006D3A09">
        <w:rPr>
          <w:bCs/>
          <w:noProof/>
          <w:color w:val="000000" w:themeColor="text1"/>
          <w:szCs w:val="26"/>
        </w:rPr>
        <w:drawing>
          <wp:inline distT="0" distB="0" distL="0" distR="0" wp14:anchorId="6B652A79" wp14:editId="5C0BEB2D">
            <wp:extent cx="5737860" cy="2910205"/>
            <wp:effectExtent l="0" t="0" r="0" b="444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37860" cy="2910205"/>
                    </a:xfrm>
                    <a:prstGeom prst="rect">
                      <a:avLst/>
                    </a:prstGeom>
                  </pic:spPr>
                </pic:pic>
              </a:graphicData>
            </a:graphic>
          </wp:inline>
        </w:drawing>
      </w:r>
    </w:p>
    <w:p w14:paraId="3CB37D1E" w14:textId="329FBF9F" w:rsidR="006D3A09" w:rsidRDefault="009518B5" w:rsidP="00A663E2">
      <w:pPr>
        <w:jc w:val="both"/>
        <w:rPr>
          <w:bCs/>
          <w:color w:val="000000" w:themeColor="text1"/>
          <w:szCs w:val="26"/>
        </w:rPr>
      </w:pPr>
      <w:r w:rsidRPr="009518B5">
        <w:rPr>
          <w:bCs/>
          <w:noProof/>
          <w:color w:val="000000" w:themeColor="text1"/>
          <w:szCs w:val="26"/>
        </w:rPr>
        <w:lastRenderedPageBreak/>
        <w:drawing>
          <wp:inline distT="0" distB="0" distL="0" distR="0" wp14:anchorId="35870909" wp14:editId="5E11DA3B">
            <wp:extent cx="5737860" cy="282321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37860" cy="2823210"/>
                    </a:xfrm>
                    <a:prstGeom prst="rect">
                      <a:avLst/>
                    </a:prstGeom>
                  </pic:spPr>
                </pic:pic>
              </a:graphicData>
            </a:graphic>
          </wp:inline>
        </w:drawing>
      </w:r>
    </w:p>
    <w:p w14:paraId="16A39337" w14:textId="1C6FB885" w:rsidR="006D3A09" w:rsidRDefault="009518B5" w:rsidP="00A663E2">
      <w:pPr>
        <w:jc w:val="both"/>
        <w:rPr>
          <w:bCs/>
          <w:color w:val="000000" w:themeColor="text1"/>
          <w:szCs w:val="26"/>
        </w:rPr>
      </w:pPr>
      <w:r w:rsidRPr="009518B5">
        <w:rPr>
          <w:bCs/>
          <w:noProof/>
          <w:color w:val="000000" w:themeColor="text1"/>
          <w:szCs w:val="26"/>
        </w:rPr>
        <w:drawing>
          <wp:inline distT="0" distB="0" distL="0" distR="0" wp14:anchorId="050688B5" wp14:editId="2385D4DC">
            <wp:extent cx="5737860" cy="3409315"/>
            <wp:effectExtent l="0" t="0" r="0" b="63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37860" cy="3409315"/>
                    </a:xfrm>
                    <a:prstGeom prst="rect">
                      <a:avLst/>
                    </a:prstGeom>
                  </pic:spPr>
                </pic:pic>
              </a:graphicData>
            </a:graphic>
          </wp:inline>
        </w:drawing>
      </w:r>
    </w:p>
    <w:p w14:paraId="2ABD393C" w14:textId="77777777" w:rsidR="006D3A09" w:rsidRPr="00A35086" w:rsidRDefault="006D3A09" w:rsidP="00A663E2">
      <w:pPr>
        <w:jc w:val="both"/>
        <w:rPr>
          <w:bCs/>
          <w:color w:val="000000" w:themeColor="text1"/>
          <w:szCs w:val="26"/>
        </w:rPr>
      </w:pPr>
    </w:p>
    <w:p w14:paraId="52560BBE" w14:textId="43A53EB8" w:rsidR="00A46BB0" w:rsidRPr="00A46BB0" w:rsidRDefault="009518B5" w:rsidP="00A663E2">
      <w:pPr>
        <w:jc w:val="both"/>
        <w:rPr>
          <w:b/>
          <w:bCs/>
          <w:color w:val="000000" w:themeColor="text1"/>
          <w:sz w:val="28"/>
          <w:szCs w:val="28"/>
        </w:rPr>
      </w:pPr>
      <w:r w:rsidRPr="009518B5">
        <w:rPr>
          <w:b/>
          <w:bCs/>
          <w:noProof/>
          <w:color w:val="000000" w:themeColor="text1"/>
          <w:sz w:val="28"/>
          <w:szCs w:val="28"/>
        </w:rPr>
        <w:lastRenderedPageBreak/>
        <w:drawing>
          <wp:inline distT="0" distB="0" distL="0" distR="0" wp14:anchorId="3563EB31" wp14:editId="6C1DB7AB">
            <wp:extent cx="5737860" cy="2968625"/>
            <wp:effectExtent l="0" t="0" r="0" b="317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37860" cy="2968625"/>
                    </a:xfrm>
                    <a:prstGeom prst="rect">
                      <a:avLst/>
                    </a:prstGeom>
                  </pic:spPr>
                </pic:pic>
              </a:graphicData>
            </a:graphic>
          </wp:inline>
        </w:drawing>
      </w:r>
    </w:p>
    <w:p w14:paraId="05988C30" w14:textId="42485998"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Hướng Dẫn Nghiệp Vụ</w:t>
      </w:r>
    </w:p>
    <w:p w14:paraId="6CA1E5F2" w14:textId="21E6C656"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Nghiệp Vụ Hóa Đơn</w:t>
      </w:r>
    </w:p>
    <w:p w14:paraId="2D5399D9" w14:textId="2563A19C" w:rsidR="005A3218" w:rsidRDefault="005A3218" w:rsidP="00A663E2">
      <w:pPr>
        <w:pStyle w:val="ListParagraph"/>
        <w:numPr>
          <w:ilvl w:val="0"/>
          <w:numId w:val="6"/>
        </w:numPr>
        <w:jc w:val="both"/>
        <w:rPr>
          <w:b/>
          <w:bCs/>
          <w:color w:val="000000" w:themeColor="text1"/>
          <w:sz w:val="28"/>
          <w:szCs w:val="28"/>
        </w:rPr>
      </w:pPr>
      <w:r>
        <w:rPr>
          <w:b/>
          <w:bCs/>
          <w:color w:val="000000" w:themeColor="text1"/>
          <w:sz w:val="28"/>
          <w:szCs w:val="28"/>
        </w:rPr>
        <w:t>Lập hóa đơn</w:t>
      </w:r>
    </w:p>
    <w:p w14:paraId="7A3BB137" w14:textId="4FD0E6B0" w:rsidR="005A3218" w:rsidRDefault="005A3218" w:rsidP="00A663E2">
      <w:pPr>
        <w:pStyle w:val="ListParagraph"/>
        <w:numPr>
          <w:ilvl w:val="1"/>
          <w:numId w:val="5"/>
        </w:numPr>
        <w:jc w:val="both"/>
        <w:rPr>
          <w:b/>
          <w:bCs/>
          <w:color w:val="000000" w:themeColor="text1"/>
          <w:sz w:val="28"/>
          <w:szCs w:val="28"/>
        </w:rPr>
      </w:pPr>
      <w:r>
        <w:rPr>
          <w:b/>
          <w:bCs/>
          <w:color w:val="000000" w:themeColor="text1"/>
          <w:sz w:val="28"/>
          <w:szCs w:val="28"/>
        </w:rPr>
        <w:t>Lập hóa đơn có mã Nghị định 70/2025/NĐ-CP</w:t>
      </w:r>
    </w:p>
    <w:tbl>
      <w:tblPr>
        <w:tblW w:w="0" w:type="auto"/>
        <w:tblLook w:val="04A0" w:firstRow="1" w:lastRow="0" w:firstColumn="1" w:lastColumn="0" w:noHBand="0" w:noVBand="1"/>
      </w:tblPr>
      <w:tblGrid>
        <w:gridCol w:w="9036"/>
      </w:tblGrid>
      <w:tr w:rsidR="005A3218" w14:paraId="623B9FCE" w14:textId="77777777" w:rsidTr="005A3218">
        <w:tc>
          <w:tcPr>
            <w:tcW w:w="9026" w:type="dxa"/>
          </w:tcPr>
          <w:tbl>
            <w:tblPr>
              <w:tblStyle w:val="TableGrid"/>
              <w:tblW w:w="0" w:type="auto"/>
              <w:tblLook w:val="04A0" w:firstRow="1" w:lastRow="0" w:firstColumn="1" w:lastColumn="0" w:noHBand="0" w:noVBand="1"/>
            </w:tblPr>
            <w:tblGrid>
              <w:gridCol w:w="8810"/>
            </w:tblGrid>
            <w:tr w:rsidR="000546A0" w14:paraId="12967AD8" w14:textId="77777777" w:rsidTr="000546A0">
              <w:tc>
                <w:tcPr>
                  <w:tcW w:w="8800" w:type="dxa"/>
                </w:tcPr>
                <w:p w14:paraId="10A4D4FD" w14:textId="77777777" w:rsidR="000546A0" w:rsidRDefault="000546A0" w:rsidP="00A663E2">
                  <w:pPr>
                    <w:jc w:val="both"/>
                    <w:rPr>
                      <w:rFonts w:ascii="inherit" w:hAnsi="inherit"/>
                    </w:rPr>
                  </w:pPr>
                  <w:r>
                    <w:rPr>
                      <w:rFonts w:ascii="inherit" w:hAnsi="inherit"/>
                    </w:rPr>
                    <w:t>Lập hóa đơn (có mã) Nghị định 70/2025/NĐ-CP</w:t>
                  </w:r>
                </w:p>
                <w:p w14:paraId="1E8BA10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DACC548"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hiểu quy trình lập hóa đơn điện tử có mã của cơ quan thuế theo Nghị định 70/2025/NĐ-CP, đảm bảo phát hành hóa đơn hợp pháp. Việc lập hóa đơn đúng quy định góp phần quản lý doanh thu, thuế minh bạch, chính xác và thuận tiện cho doanh nghiệp, kế toán.</w:t>
                  </w:r>
                </w:p>
                <w:p w14:paraId="18194927"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1D182986" w14:textId="77777777" w:rsidR="000546A0" w:rsidRDefault="000546A0" w:rsidP="00A663E2">
                  <w:pPr>
                    <w:jc w:val="both"/>
                    <w:rPr>
                      <w:rFonts w:ascii="MISA Sans" w:hAnsi="MISA Sans"/>
                      <w:color w:val="030E43"/>
                      <w:spacing w:val="-3"/>
                    </w:rPr>
                  </w:pPr>
                  <w:r>
                    <w:rPr>
                      <w:rFonts w:ascii="MISA Sans" w:hAnsi="MISA Sans"/>
                      <w:color w:val="030E43"/>
                      <w:spacing w:val="-3"/>
                    </w:rPr>
                    <w:t>Chọn mẫu hóa đơn cần phát hành</w:t>
                  </w:r>
                </w:p>
                <w:p w14:paraId="42FDB0AD"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Hóa đơn ( Thông tin người mua, Hình thức thanh toán …)</w:t>
                  </w:r>
                </w:p>
                <w:p w14:paraId="196FC321"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hàng hóa, dịch vụ</w:t>
                  </w:r>
                </w:p>
                <w:p w14:paraId="6F9D7A23" w14:textId="77777777" w:rsidR="000546A0" w:rsidRDefault="000546A0" w:rsidP="00A663E2">
                  <w:pPr>
                    <w:jc w:val="both"/>
                    <w:rPr>
                      <w:rFonts w:ascii="MISA Sans" w:hAnsi="MISA Sans"/>
                      <w:color w:val="030E43"/>
                      <w:spacing w:val="-3"/>
                    </w:rPr>
                  </w:pPr>
                  <w:r>
                    <w:rPr>
                      <w:rFonts w:ascii="MISA Sans" w:hAnsi="MISA Sans"/>
                      <w:color w:val="030E43"/>
                      <w:spacing w:val="-3"/>
                    </w:rPr>
                    <w:t>Phát hành hóa đơn (Chọn chữ ký số, Gửi hóa đơn cho khách hàng)</w:t>
                  </w:r>
                </w:p>
                <w:p w14:paraId="076396EA" w14:textId="77777777" w:rsidR="000546A0" w:rsidRDefault="000546A0" w:rsidP="00A663E2">
                  <w:pPr>
                    <w:jc w:val="both"/>
                    <w:rPr>
                      <w:rFonts w:ascii="MISA Sans" w:hAnsi="MISA Sans"/>
                      <w:color w:val="030E43"/>
                      <w:spacing w:val="-3"/>
                    </w:rPr>
                  </w:pPr>
                  <w:r>
                    <w:rPr>
                      <w:rFonts w:ascii="MISA Sans" w:hAnsi="MISA Sans"/>
                      <w:color w:val="030E43"/>
                      <w:spacing w:val="-3"/>
                    </w:rPr>
                    <w:t>Lưu ý khi khai báo thông tin và tra cứu hóa đơn sau khi phát hành</w:t>
                  </w:r>
                </w:p>
                <w:p w14:paraId="12A14EC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157CB82" w14:textId="77777777" w:rsidR="000546A0" w:rsidRDefault="000546A0" w:rsidP="00A663E2">
                  <w:pPr>
                    <w:jc w:val="both"/>
                    <w:rPr>
                      <w:rFonts w:ascii="MISA Sans" w:hAnsi="MISA Sans"/>
                      <w:color w:val="030E43"/>
                      <w:spacing w:val="-3"/>
                    </w:rPr>
                  </w:pPr>
                  <w:r>
                    <w:rPr>
                      <w:rFonts w:ascii="MISA Sans" w:hAnsi="MISA Sans"/>
                      <w:color w:val="030E43"/>
                      <w:spacing w:val="-3"/>
                    </w:rPr>
                    <w:t>Để lập hóa đơn GTGT có mã CQT theo Nghị định 70/2025/NĐ-CP, bạn thực hiện theo các bước sau:</w:t>
                  </w:r>
                </w:p>
                <w:p w14:paraId="3027224E"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1: Thêm mới hóa đơn</w:t>
                  </w:r>
                </w:p>
                <w:p w14:paraId="685BC94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w:t>
                  </w:r>
                  <w:r>
                    <w:rPr>
                      <w:rStyle w:val="Strong"/>
                      <w:rFonts w:ascii="MISA Sans" w:hAnsi="MISA Sans"/>
                      <w:color w:val="030E43"/>
                      <w:spacing w:val="-3"/>
                    </w:rPr>
                    <w:t> Hóa đơn → </w:t>
                  </w:r>
                  <w:r>
                    <w:rPr>
                      <w:rFonts w:ascii="MISA Sans" w:hAnsi="MISA Sans"/>
                      <w:color w:val="030E43"/>
                      <w:spacing w:val="-3"/>
                    </w:rPr>
                    <w:t>Chọn</w:t>
                  </w:r>
                  <w:r>
                    <w:rPr>
                      <w:rStyle w:val="Strong"/>
                      <w:rFonts w:ascii="MISA Sans" w:hAnsi="MISA Sans"/>
                      <w:color w:val="030E43"/>
                      <w:spacing w:val="-3"/>
                    </w:rPr>
                    <w:t> Hóa đơn</w:t>
                  </w:r>
                  <w:r>
                    <w:rPr>
                      <w:rFonts w:ascii="MISA Sans" w:hAnsi="MISA Sans"/>
                      <w:color w:val="030E43"/>
                      <w:spacing w:val="-3"/>
                    </w:rPr>
                    <w:t> → nhấn </w:t>
                  </w:r>
                  <w:r>
                    <w:rPr>
                      <w:rFonts w:ascii="MISA Sans" w:hAnsi="MISA Sans"/>
                      <w:b/>
                      <w:bCs/>
                      <w:color w:val="030E43"/>
                      <w:spacing w:val="-3"/>
                    </w:rPr>
                    <w:t>Thêm mới.</w:t>
                  </w:r>
                </w:p>
                <w:p w14:paraId="24457273"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Chọn mẫu hóa đơn cần phát hành.</w:t>
                  </w:r>
                </w:p>
                <w:p w14:paraId="17446E76"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drawing>
                      <wp:inline distT="0" distB="0" distL="0" distR="0" wp14:anchorId="51E27F4D" wp14:editId="793A8742">
                        <wp:extent cx="5533640" cy="1719617"/>
                        <wp:effectExtent l="0"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539182" cy="1721339"/>
                                </a:xfrm>
                                <a:prstGeom prst="rect">
                                  <a:avLst/>
                                </a:prstGeom>
                              </pic:spPr>
                            </pic:pic>
                          </a:graphicData>
                        </a:graphic>
                      </wp:inline>
                    </w:drawing>
                  </w:r>
                </w:p>
                <w:p w14:paraId="374E5FB0"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2: Khai báo thông tin hóa đơn</w:t>
                  </w:r>
                </w:p>
                <w:p w14:paraId="54B9ACF7"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đã </w:t>
                  </w:r>
                  <w:hyperlink r:id="rId101" w:tgtFrame="_blank" w:history="1">
                    <w:r>
                      <w:rPr>
                        <w:rStyle w:val="Hyperlink"/>
                        <w:rFonts w:ascii="MISA Sans" w:hAnsi="MISA Sans"/>
                        <w:color w:val="337AB7"/>
                        <w:spacing w:val="-3"/>
                      </w:rPr>
                      <w:t>khai báo người mua tại danh mục khách hàng</w:t>
                    </w:r>
                  </w:hyperlink>
                  <w:r>
                    <w:rPr>
                      <w:rFonts w:ascii="MISA Sans" w:hAnsi="MISA Sans"/>
                      <w:color w:val="030E43"/>
                      <w:spacing w:val="-3"/>
                    </w:rPr>
                    <w:t>, chọn khách hàng từ danh mục.</w:t>
                  </w:r>
                </w:p>
                <w:p w14:paraId="722D6B40" w14:textId="77777777" w:rsidR="000546A0" w:rsidRDefault="000546A0" w:rsidP="00A663E2">
                  <w:pPr>
                    <w:jc w:val="both"/>
                    <w:rPr>
                      <w:rFonts w:ascii="MISA Sans" w:hAnsi="MISA Sans"/>
                      <w:color w:val="030E43"/>
                      <w:spacing w:val="-3"/>
                    </w:rPr>
                  </w:pPr>
                  <w:r>
                    <w:rPr>
                      <w:rFonts w:ascii="MISA Sans" w:hAnsi="MISA Sans"/>
                      <w:color w:val="030E43"/>
                      <w:spacing w:val="-3"/>
                    </w:rPr>
                    <w:t>Nếu nhập trực tiếp thông tin người mua, khai báo các thông tin khác của người mua:</w:t>
                  </w:r>
                </w:p>
                <w:p w14:paraId="53786930" w14:textId="77777777" w:rsidR="000546A0" w:rsidRDefault="000546A0" w:rsidP="00A663E2">
                  <w:pPr>
                    <w:jc w:val="both"/>
                    <w:rPr>
                      <w:rFonts w:ascii="MISA Sans" w:hAnsi="MISA Sans"/>
                      <w:color w:val="030E43"/>
                      <w:spacing w:val="-3"/>
                    </w:rPr>
                  </w:pPr>
                </w:p>
                <w:p w14:paraId="4D6848DA"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người mua là </w:t>
                  </w:r>
                  <w:r>
                    <w:rPr>
                      <w:rStyle w:val="Strong"/>
                      <w:rFonts w:ascii="MISA Sans" w:hAnsi="MISA Sans"/>
                      <w:color w:val="030E43"/>
                      <w:spacing w:val="-3"/>
                    </w:rPr>
                    <w:t>cơ sở kinh doanh có mã số thuế:</w:t>
                  </w:r>
                  <w:r>
                    <w:rPr>
                      <w:rFonts w:ascii="MISA Sans" w:hAnsi="MISA Sans"/>
                      <w:color w:val="030E43"/>
                      <w:spacing w:val="-3"/>
                    </w:rPr>
                    <w:t> Khai báo MST ( đối với doanh nghiệp), CCCD chủ hộ ( đối với Hộ kinh doanh)  tại mục </w:t>
                  </w:r>
                  <w:r>
                    <w:rPr>
                      <w:rStyle w:val="Strong"/>
                      <w:rFonts w:ascii="MISA Sans" w:hAnsi="MISA Sans"/>
                      <w:color w:val="030E43"/>
                      <w:spacing w:val="-3"/>
                    </w:rPr>
                    <w:t>MST/CCCD chủ hộ</w:t>
                  </w:r>
                  <w:r>
                    <w:rPr>
                      <w:rFonts w:ascii="MISA Sans" w:hAnsi="MISA Sans"/>
                      <w:color w:val="030E43"/>
                      <w:spacing w:val="-3"/>
                    </w:rPr>
                    <w:t>, nhấn </w:t>
                  </w:r>
                  <w:r>
                    <w:rPr>
                      <w:rStyle w:val="Strong"/>
                      <w:rFonts w:ascii="MISA Sans" w:hAnsi="MISA Sans"/>
                      <w:color w:val="030E43"/>
                      <w:spacing w:val="-3"/>
                    </w:rPr>
                    <w:t>Lấy thông tin, </w:t>
                  </w:r>
                  <w:r>
                    <w:rPr>
                      <w:rFonts w:ascii="MISA Sans" w:hAnsi="MISA Sans"/>
                      <w:color w:val="030E43"/>
                      <w:spacing w:val="-3"/>
                    </w:rPr>
                    <w:t>phần mềm sẽ tự động lấy thông tin Tên và địa chỉ đơn vị của người mua theo thông tin từ hệ thống Cơ quan thuế.</w:t>
                  </w:r>
                </w:p>
                <w:p w14:paraId="34BFBB0C" w14:textId="77777777" w:rsidR="000546A0" w:rsidRDefault="000546A0" w:rsidP="00A663E2">
                  <w:pPr>
                    <w:jc w:val="both"/>
                    <w:rPr>
                      <w:rFonts w:ascii="MISA Sans" w:hAnsi="MISA Sans"/>
                      <w:color w:val="030E43"/>
                      <w:spacing w:val="-3"/>
                    </w:rPr>
                  </w:pPr>
                </w:p>
                <w:p w14:paraId="3A778BC2"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w:t>
                  </w:r>
                  <w:r>
                    <w:rPr>
                      <w:rStyle w:val="Strong"/>
                      <w:rFonts w:ascii="MISA Sans" w:hAnsi="MISA Sans"/>
                      <w:color w:val="030E43"/>
                      <w:spacing w:val="-3"/>
                    </w:rPr>
                    <w:t> người mua không có MST, khách lẻ</w:t>
                  </w:r>
                  <w:r>
                    <w:rPr>
                      <w:rFonts w:ascii="MISA Sans" w:hAnsi="MISA Sans"/>
                      <w:color w:val="030E43"/>
                      <w:spacing w:val="-3"/>
                    </w:rPr>
                    <w:t>: Nhập thông tin </w:t>
                  </w:r>
                  <w:r>
                    <w:rPr>
                      <w:rStyle w:val="Strong"/>
                      <w:rFonts w:ascii="MISA Sans" w:hAnsi="MISA Sans"/>
                      <w:color w:val="030E43"/>
                      <w:spacing w:val="-3"/>
                    </w:rPr>
                    <w:t>Tên người mua hàng , địa chỉ người mua</w:t>
                  </w:r>
                  <w:r>
                    <w:rPr>
                      <w:rFonts w:ascii="MISA Sans" w:hAnsi="MISA Sans"/>
                      <w:color w:val="030E43"/>
                      <w:spacing w:val="-3"/>
                    </w:rPr>
                    <w:t> , </w:t>
                  </w:r>
                  <w:r>
                    <w:rPr>
                      <w:rStyle w:val="Strong"/>
                      <w:rFonts w:ascii="MISA Sans" w:hAnsi="MISA Sans"/>
                      <w:color w:val="030E43"/>
                      <w:spacing w:val="-3"/>
                    </w:rPr>
                    <w:t>CCCD người mua </w:t>
                  </w:r>
                  <w:r>
                    <w:rPr>
                      <w:rFonts w:ascii="MISA Sans" w:hAnsi="MISA Sans"/>
                      <w:color w:val="030E43"/>
                      <w:spacing w:val="-3"/>
                    </w:rPr>
                    <w:t>( nếu người mua cung cấp)  hoặc </w:t>
                  </w:r>
                  <w:r>
                    <w:rPr>
                      <w:rStyle w:val="Strong"/>
                      <w:rFonts w:ascii="MISA Sans" w:hAnsi="MISA Sans"/>
                      <w:color w:val="030E43"/>
                      <w:spacing w:val="-3"/>
                    </w:rPr>
                    <w:t>Số hộ chiếu </w:t>
                  </w:r>
                  <w:r>
                    <w:rPr>
                      <w:rFonts w:ascii="MISA Sans" w:hAnsi="MISA Sans"/>
                      <w:color w:val="030E43"/>
                      <w:spacing w:val="-3"/>
                    </w:rPr>
                    <w:t>(đối với khách nước ngoài)</w:t>
                  </w:r>
                </w:p>
                <w:p w14:paraId="1739677F" w14:textId="77777777" w:rsidR="000546A0" w:rsidRDefault="000546A0" w:rsidP="00A663E2">
                  <w:pPr>
                    <w:jc w:val="both"/>
                    <w:rPr>
                      <w:rFonts w:ascii="MISA Sans" w:hAnsi="MISA Sans"/>
                      <w:color w:val="030E43"/>
                      <w:spacing w:val="-3"/>
                    </w:rPr>
                  </w:pPr>
                </w:p>
                <w:p w14:paraId="10443AB2" w14:textId="77777777" w:rsidR="000546A0" w:rsidRDefault="000546A0" w:rsidP="00A663E2">
                  <w:pPr>
                    <w:jc w:val="both"/>
                    <w:rPr>
                      <w:rFonts w:ascii="MISA Sans" w:hAnsi="MISA Sans"/>
                      <w:color w:val="030E43"/>
                      <w:spacing w:val="-3"/>
                    </w:rPr>
                  </w:pPr>
                  <w:r>
                    <w:rPr>
                      <w:rFonts w:ascii="MISA Sans" w:hAnsi="MISA Sans"/>
                      <w:color w:val="030E43"/>
                      <w:spacing w:val="-3"/>
                    </w:rPr>
                    <w:t>Nếu người mua là đơn vị hưởng ngân sách nhà nước: Nhập </w:t>
                  </w:r>
                  <w:r>
                    <w:rPr>
                      <w:rStyle w:val="Strong"/>
                      <w:rFonts w:ascii="MISA Sans" w:hAnsi="MISA Sans"/>
                      <w:color w:val="030E43"/>
                      <w:spacing w:val="-3"/>
                    </w:rPr>
                    <w:t>Mã số định danh của cơ quan, tổ chức, đơn vị có quan hệ với ngân sách nhà nước</w:t>
                  </w:r>
                  <w:r>
                    <w:rPr>
                      <w:rFonts w:ascii="MISA Sans" w:hAnsi="MISA Sans"/>
                      <w:color w:val="030E43"/>
                      <w:spacing w:val="-3"/>
                    </w:rPr>
                    <w:t> (</w:t>
                  </w:r>
                  <w:r>
                    <w:rPr>
                      <w:rStyle w:val="Strong"/>
                      <w:rFonts w:ascii="MISA Sans" w:hAnsi="MISA Sans"/>
                      <w:color w:val="030E43"/>
                      <w:spacing w:val="-3"/>
                    </w:rPr>
                    <w:t>MSDVCQHVNS</w:t>
                  </w:r>
                  <w:r>
                    <w:rPr>
                      <w:rFonts w:ascii="MISA Sans" w:hAnsi="MISA Sans"/>
                      <w:color w:val="030E43"/>
                      <w:spacing w:val="-3"/>
                    </w:rPr>
                    <w:t>)</w:t>
                  </w:r>
                </w:p>
                <w:p w14:paraId="248C840D" w14:textId="77777777" w:rsidR="000546A0" w:rsidRDefault="000546A0" w:rsidP="00A663E2">
                  <w:pPr>
                    <w:jc w:val="both"/>
                    <w:rPr>
                      <w:rFonts w:ascii="MISA Sans" w:hAnsi="MISA Sans"/>
                      <w:color w:val="030E43"/>
                      <w:spacing w:val="-3"/>
                    </w:rPr>
                  </w:pPr>
                  <w:r>
                    <w:rPr>
                      <w:rFonts w:ascii="MISA Sans" w:hAnsi="MISA Sans"/>
                      <w:color w:val="030E43"/>
                      <w:spacing w:val="-3"/>
                    </w:rPr>
                    <w:t>Bắt buộc phải khai báo thông tin </w:t>
                  </w:r>
                  <w:r>
                    <w:rPr>
                      <w:rStyle w:val="Strong"/>
                      <w:rFonts w:ascii="MISA Sans" w:hAnsi="MISA Sans"/>
                      <w:color w:val="030E43"/>
                      <w:spacing w:val="-3"/>
                    </w:rPr>
                    <w:t>Hình thức thanh toán.</w:t>
                  </w:r>
                </w:p>
                <w:p w14:paraId="3DB2A1D7"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5563EA75" wp14:editId="75267187">
                        <wp:extent cx="5527343" cy="3522222"/>
                        <wp:effectExtent l="0" t="0" r="0" b="254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532389" cy="3525437"/>
                                </a:xfrm>
                                <a:prstGeom prst="rect">
                                  <a:avLst/>
                                </a:prstGeom>
                              </pic:spPr>
                            </pic:pic>
                          </a:graphicData>
                        </a:graphic>
                      </wp:inline>
                    </w:drawing>
                  </w:r>
                </w:p>
                <w:p w14:paraId="08F79B03"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3: Khai báo thông tin hàng hóa, dịch vụ</w:t>
                  </w:r>
                </w:p>
                <w:p w14:paraId="1E0276C4"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đã </w:t>
                  </w:r>
                  <w:hyperlink r:id="rId103" w:history="1">
                    <w:r>
                      <w:rPr>
                        <w:rStyle w:val="Hyperlink"/>
                        <w:rFonts w:ascii="MISA Sans" w:hAnsi="MISA Sans"/>
                        <w:color w:val="337AB7"/>
                        <w:spacing w:val="-3"/>
                      </w:rPr>
                      <w:t>khai báo hàng hóa tại danh mục hàng hóa, dịch vụ</w:t>
                    </w:r>
                  </w:hyperlink>
                  <w:r>
                    <w:rPr>
                      <w:rFonts w:ascii="MISA Sans" w:hAnsi="MISA Sans"/>
                      <w:color w:val="030E43"/>
                      <w:spacing w:val="-3"/>
                    </w:rPr>
                    <w:t>, chọn khách hàng từ danh mục.</w:t>
                  </w:r>
                </w:p>
                <w:p w14:paraId="5F930B47" w14:textId="77777777" w:rsidR="000546A0" w:rsidRDefault="000546A0" w:rsidP="00A663E2">
                  <w:pPr>
                    <w:jc w:val="both"/>
                    <w:rPr>
                      <w:rFonts w:ascii="MISA Sans" w:hAnsi="MISA Sans"/>
                      <w:color w:val="030E43"/>
                      <w:spacing w:val="-3"/>
                    </w:rPr>
                  </w:pPr>
                  <w:r>
                    <w:rPr>
                      <w:rFonts w:ascii="MISA Sans" w:hAnsi="MISA Sans"/>
                      <w:color w:val="030E43"/>
                      <w:spacing w:val="-3"/>
                    </w:rPr>
                    <w:t>Hoặc nhập trực tiếp tên hàng hóa, đơn vị tính, số lượng, đơn giá, thuế suất, chương trình tự động tính toán: tổng tiền hàng, tiền thuế, tổng tiền thanh toán…</w:t>
                  </w:r>
                </w:p>
                <w:p w14:paraId="272486F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Lưu ý:</w:t>
                  </w:r>
                  <w:r>
                    <w:rPr>
                      <w:rFonts w:ascii="MISA Sans" w:hAnsi="MISA Sans"/>
                      <w:color w:val="030E43"/>
                      <w:spacing w:val="-3"/>
                    </w:rPr>
                    <w:t> Đối với mẫu hóa đơn nhiều thuế suất khi các dòng hàng hóa có nhiều loại thuế suất khác nhau thì khi phát hành phần mềm sẽ không cảnh báo.</w:t>
                  </w:r>
                </w:p>
                <w:p w14:paraId="3F5AD2AD"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drawing>
                      <wp:inline distT="0" distB="0" distL="0" distR="0" wp14:anchorId="5EDE3EE1" wp14:editId="0F1F1AE1">
                        <wp:extent cx="5565049" cy="1883391"/>
                        <wp:effectExtent l="0" t="0" r="0" b="3175"/>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588033" cy="1891170"/>
                                </a:xfrm>
                                <a:prstGeom prst="rect">
                                  <a:avLst/>
                                </a:prstGeom>
                              </pic:spPr>
                            </pic:pic>
                          </a:graphicData>
                        </a:graphic>
                      </wp:inline>
                    </w:drawing>
                  </w:r>
                </w:p>
                <w:p w14:paraId="1A5116FC"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4: Phát hành hóa đơn</w:t>
                  </w:r>
                </w:p>
                <w:p w14:paraId="33EB76BF"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hấn</w:t>
                  </w:r>
                  <w:r>
                    <w:rPr>
                      <w:rStyle w:val="Strong"/>
                      <w:rFonts w:ascii="MISA Sans" w:hAnsi="MISA Sans"/>
                      <w:color w:val="030E43"/>
                      <w:spacing w:val="-3"/>
                    </w:rPr>
                    <w:t> Lưu/Lưu và phát hành</w:t>
                  </w:r>
                  <w:r>
                    <w:rPr>
                      <w:rFonts w:ascii="MISA Sans" w:hAnsi="MISA Sans"/>
                      <w:color w:val="030E43"/>
                      <w:spacing w:val="-3"/>
                    </w:rPr>
                    <w:t> nếu muốn phát hành ngay hóa đơn.</w:t>
                  </w:r>
                </w:p>
                <w:p w14:paraId="6B3755E0" w14:textId="77777777" w:rsidR="000546A0" w:rsidRDefault="000546A0" w:rsidP="00A663E2">
                  <w:pPr>
                    <w:jc w:val="both"/>
                    <w:rPr>
                      <w:rFonts w:ascii="MISA Sans" w:hAnsi="MISA Sans"/>
                      <w:color w:val="030E43"/>
                      <w:spacing w:val="-3"/>
                    </w:rPr>
                  </w:pPr>
                  <w:r>
                    <w:rPr>
                      <w:rFonts w:ascii="MISA Sans" w:hAnsi="MISA Sans"/>
                      <w:color w:val="030E43"/>
                      <w:spacing w:val="-3"/>
                    </w:rPr>
                    <w:t>Gửi hóa đơn cho khách hàng nếu cần, nhấn </w:t>
                  </w:r>
                  <w:r>
                    <w:rPr>
                      <w:rStyle w:val="Strong"/>
                      <w:rFonts w:ascii="MISA Sans" w:hAnsi="MISA Sans"/>
                      <w:color w:val="030E43"/>
                      <w:spacing w:val="-3"/>
                    </w:rPr>
                    <w:t>Phát hành</w:t>
                  </w:r>
                  <w:r>
                    <w:rPr>
                      <w:rFonts w:ascii="MISA Sans" w:hAnsi="MISA Sans"/>
                      <w:color w:val="030E43"/>
                      <w:spacing w:val="-3"/>
                    </w:rPr>
                    <w:t>.</w:t>
                  </w:r>
                </w:p>
                <w:p w14:paraId="44E66012"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3756D4BF" wp14:editId="192C8745">
                        <wp:extent cx="5564505" cy="3853178"/>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569998" cy="3856982"/>
                                </a:xfrm>
                                <a:prstGeom prst="rect">
                                  <a:avLst/>
                                </a:prstGeom>
                              </pic:spPr>
                            </pic:pic>
                          </a:graphicData>
                        </a:graphic>
                      </wp:inline>
                    </w:drawing>
                  </w:r>
                </w:p>
                <w:p w14:paraId="55006961" w14:textId="77777777" w:rsidR="000546A0" w:rsidRDefault="000546A0"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w:t>
                  </w:r>
                </w:p>
                <w:p w14:paraId="0BD79C16" w14:textId="77777777" w:rsidR="000546A0" w:rsidRDefault="000546A0" w:rsidP="00A663E2">
                  <w:pPr>
                    <w:jc w:val="both"/>
                    <w:rPr>
                      <w:rFonts w:ascii="MISA Sans" w:hAnsi="MISA Sans"/>
                      <w:color w:val="030E43"/>
                      <w:spacing w:val="-3"/>
                    </w:rPr>
                  </w:pPr>
                  <w:r>
                    <w:rPr>
                      <w:rFonts w:ascii="MISA Sans" w:hAnsi="MISA Sans"/>
                      <w:color w:val="030E43"/>
                      <w:spacing w:val="-3"/>
                    </w:rPr>
                    <w:t>Ở những lần sau, chương trình mặc định ký theo chứng thư số ở lần phát hành gần nhất.</w:t>
                  </w:r>
                </w:p>
                <w:p w14:paraId="698BB668"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2FE19963"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5C4E1A69" wp14:editId="3B581EC3">
                        <wp:extent cx="5459104" cy="4306026"/>
                        <wp:effectExtent l="0" t="0" r="8255"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477343" cy="4320412"/>
                                </a:xfrm>
                                <a:prstGeom prst="rect">
                                  <a:avLst/>
                                </a:prstGeom>
                              </pic:spPr>
                            </pic:pic>
                          </a:graphicData>
                        </a:graphic>
                      </wp:inline>
                    </w:drawing>
                  </w:r>
                </w:p>
                <w:p w14:paraId="7CC62A20"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để cấp mã.</w:t>
                  </w:r>
                </w:p>
                <w:p w14:paraId="594B128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301367B1"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khai báo tên hàng hóa nhiều dòng bằng cách nhấn tổ hợp phím </w:t>
                  </w:r>
                  <w:r>
                    <w:rPr>
                      <w:rStyle w:val="Strong"/>
                      <w:rFonts w:ascii="MISA Sans" w:hAnsi="MISA Sans"/>
                      <w:color w:val="030E43"/>
                      <w:spacing w:val="-3"/>
                    </w:rPr>
                    <w:t>Alt + Enter</w:t>
                  </w:r>
                  <w:r>
                    <w:rPr>
                      <w:rFonts w:ascii="MISA Sans" w:hAnsi="MISA Sans"/>
                      <w:color w:val="030E43"/>
                      <w:spacing w:val="-3"/>
                    </w:rPr>
                    <w:t>.</w:t>
                  </w:r>
                </w:p>
                <w:p w14:paraId="737DBB2D" w14:textId="77777777" w:rsidR="000546A0" w:rsidRDefault="000546A0" w:rsidP="00A663E2">
                  <w:pPr>
                    <w:jc w:val="both"/>
                    <w:rPr>
                      <w:rFonts w:ascii="MISA Sans" w:hAnsi="MISA Sans"/>
                      <w:color w:val="030E43"/>
                      <w:spacing w:val="-3"/>
                    </w:rPr>
                  </w:pPr>
                  <w:r w:rsidRPr="00830392">
                    <w:rPr>
                      <w:rFonts w:ascii="MISA Sans" w:hAnsi="MISA Sans"/>
                      <w:noProof/>
                      <w:color w:val="030E43"/>
                      <w:spacing w:val="-3"/>
                    </w:rPr>
                    <w:drawing>
                      <wp:inline distT="0" distB="0" distL="0" distR="0" wp14:anchorId="3EA0F8E7" wp14:editId="40799C7F">
                        <wp:extent cx="5318117" cy="1787857"/>
                        <wp:effectExtent l="0" t="0" r="0" b="3175"/>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337765" cy="1794462"/>
                                </a:xfrm>
                                <a:prstGeom prst="rect">
                                  <a:avLst/>
                                </a:prstGeom>
                              </pic:spPr>
                            </pic:pic>
                          </a:graphicData>
                        </a:graphic>
                      </wp:inline>
                    </w:drawing>
                  </w:r>
                </w:p>
                <w:p w14:paraId="3982B14C" w14:textId="77777777" w:rsidR="000546A0" w:rsidRDefault="000546A0" w:rsidP="00A663E2">
                  <w:pPr>
                    <w:jc w:val="both"/>
                    <w:rPr>
                      <w:rFonts w:ascii="MISA Sans" w:hAnsi="MISA Sans"/>
                      <w:color w:val="030E43"/>
                      <w:spacing w:val="-3"/>
                    </w:rPr>
                  </w:pPr>
                  <w:r>
                    <w:rPr>
                      <w:rFonts w:ascii="MISA Sans" w:hAnsi="MISA Sans"/>
                      <w:color w:val="030E43"/>
                      <w:spacing w:val="-3"/>
                    </w:rPr>
                    <w:t>Sau khi lập hóa đơn điện tử, có </w:t>
                  </w:r>
                  <w:hyperlink r:id="rId108" w:tgtFrame="_blank" w:history="1">
                    <w:r>
                      <w:rPr>
                        <w:rStyle w:val="Hyperlink"/>
                        <w:rFonts w:ascii="MISA Sans" w:hAnsi="MISA Sans"/>
                        <w:color w:val="337AB7"/>
                        <w:spacing w:val="-3"/>
                      </w:rPr>
                      <w:t>thể </w:t>
                    </w:r>
                    <w:r>
                      <w:rPr>
                        <w:rStyle w:val="Strong"/>
                        <w:rFonts w:ascii="MISA Sans" w:hAnsi="MISA Sans"/>
                        <w:color w:val="337AB7"/>
                        <w:spacing w:val="-3"/>
                      </w:rPr>
                      <w:t>Tra cứu, tìm kiếm</w:t>
                    </w:r>
                    <w:r>
                      <w:rPr>
                        <w:rStyle w:val="Hyperlink"/>
                        <w:rFonts w:ascii="MISA Sans" w:hAnsi="MISA Sans"/>
                        <w:color w:val="337AB7"/>
                        <w:spacing w:val="-3"/>
                      </w:rPr>
                      <w:t> và thực hiện các chức năng như </w:t>
                    </w:r>
                    <w:r>
                      <w:rPr>
                        <w:rStyle w:val="Strong"/>
                        <w:rFonts w:ascii="MISA Sans" w:hAnsi="MISA Sans"/>
                        <w:color w:val="337AB7"/>
                        <w:spacing w:val="-3"/>
                      </w:rPr>
                      <w:t>Xem/Sửa/Xóa</w:t>
                    </w:r>
                    <w:r>
                      <w:rPr>
                        <w:rStyle w:val="Hyperlink"/>
                        <w:rFonts w:ascii="MISA Sans" w:hAnsi="MISA Sans"/>
                        <w:color w:val="337AB7"/>
                        <w:spacing w:val="-3"/>
                      </w:rPr>
                      <w:t>…hóa đơn trên danh sách</w:t>
                    </w:r>
                  </w:hyperlink>
                  <w:r>
                    <w:rPr>
                      <w:rFonts w:ascii="MISA Sans" w:hAnsi="MISA Sans"/>
                      <w:color w:val="030E43"/>
                      <w:spacing w:val="-3"/>
                    </w:rPr>
                    <w:t>.</w:t>
                  </w:r>
                </w:p>
                <w:p w14:paraId="65D88580" w14:textId="77777777" w:rsidR="000546A0" w:rsidRDefault="000546A0" w:rsidP="00A663E2">
                  <w:pPr>
                    <w:jc w:val="both"/>
                    <w:rPr>
                      <w:rFonts w:ascii="MISA Sans" w:hAnsi="MISA Sans"/>
                      <w:color w:val="030E43"/>
                      <w:spacing w:val="-3"/>
                    </w:rPr>
                  </w:pPr>
                  <w:r>
                    <w:rPr>
                      <w:rFonts w:ascii="MISA Sans" w:hAnsi="MISA Sans"/>
                      <w:color w:val="030E43"/>
                      <w:spacing w:val="-3"/>
                    </w:rPr>
                    <w:t>Phần mềm không đáp ứng thiết lập mặc định một loại thuế suất khi lập hóa đơn.</w:t>
                  </w:r>
                </w:p>
                <w:p w14:paraId="3E8677F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4. Tài liệu liên quan</w:t>
                  </w:r>
                </w:p>
                <w:p w14:paraId="47B5DB62"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lastRenderedPageBreak/>
                    <w:t>Doanh nghiệp có nhiều đơn vị xuất hóa đơn: Có nhiều chi nhánh, cửa hàng, các điểm xuất hóa đơn riêng biệt…xem hướng dẫn lập hóa đơn theo đơn vị </w:t>
                  </w:r>
                  <w:hyperlink r:id="rId109" w:anchor="buoc-3-lap-va-phat-hanh-hoa-don-theo-don-vi" w:tgtFrame="_blank" w:history="1">
                    <w:r>
                      <w:rPr>
                        <w:rStyle w:val="Hyperlink"/>
                        <w:rFonts w:ascii="MISA Sans" w:hAnsi="MISA Sans"/>
                        <w:color w:val="337AB7"/>
                        <w:spacing w:val="-3"/>
                      </w:rPr>
                      <w:t>tại đây</w:t>
                    </w:r>
                  </w:hyperlink>
                  <w:r>
                    <w:rPr>
                      <w:rFonts w:ascii="MISA Sans" w:hAnsi="MISA Sans"/>
                      <w:color w:val="030E43"/>
                      <w:spacing w:val="-3"/>
                    </w:rPr>
                    <w:t>.</w:t>
                  </w:r>
                </w:p>
                <w:p w14:paraId="26AE1A77" w14:textId="77777777" w:rsidR="000546A0" w:rsidRDefault="00F8723B" w:rsidP="00A663E2">
                  <w:pPr>
                    <w:jc w:val="both"/>
                    <w:rPr>
                      <w:rFonts w:ascii="MISA Sans" w:hAnsi="MISA Sans"/>
                      <w:color w:val="030E43"/>
                      <w:spacing w:val="-3"/>
                    </w:rPr>
                  </w:pPr>
                  <w:hyperlink r:id="rId110" w:history="1">
                    <w:r w:rsidR="000546A0">
                      <w:rPr>
                        <w:rStyle w:val="Hyperlink"/>
                        <w:rFonts w:ascii="MISA Sans" w:hAnsi="MISA Sans"/>
                        <w:color w:val="337AB7"/>
                        <w:spacing w:val="-3"/>
                      </w:rPr>
                      <w:t>Nhập khẩu hóa đơn</w:t>
                    </w:r>
                  </w:hyperlink>
                  <w:r w:rsidR="000546A0">
                    <w:rPr>
                      <w:rFonts w:ascii="MISA Sans" w:hAnsi="MISA Sans"/>
                      <w:color w:val="030E43"/>
                      <w:spacing w:val="-3"/>
                    </w:rPr>
                    <w:t>.</w:t>
                  </w:r>
                </w:p>
                <w:p w14:paraId="003A153C" w14:textId="77777777" w:rsidR="000546A0" w:rsidRDefault="00F8723B" w:rsidP="00A663E2">
                  <w:pPr>
                    <w:jc w:val="both"/>
                    <w:rPr>
                      <w:rFonts w:ascii="MISA Sans" w:hAnsi="MISA Sans"/>
                      <w:color w:val="030E43"/>
                      <w:spacing w:val="-3"/>
                    </w:rPr>
                  </w:pPr>
                  <w:hyperlink r:id="rId111" w:tgtFrame="_blank" w:history="1">
                    <w:r w:rsidR="000546A0">
                      <w:rPr>
                        <w:rStyle w:val="Hyperlink"/>
                        <w:rFonts w:ascii="MISA Sans" w:hAnsi="MISA Sans"/>
                        <w:color w:val="337AB7"/>
                        <w:spacing w:val="-3"/>
                      </w:rPr>
                      <w:t>Quy định về thời điểm lập hóa đơn Nghị định 70/2025/NĐ-CP</w:t>
                    </w:r>
                  </w:hyperlink>
                  <w:r w:rsidR="000546A0">
                    <w:rPr>
                      <w:rFonts w:ascii="MISA Sans" w:hAnsi="MISA Sans"/>
                      <w:color w:val="030E43"/>
                      <w:spacing w:val="-3"/>
                    </w:rPr>
                    <w:t>.</w:t>
                  </w:r>
                </w:p>
                <w:p w14:paraId="4F4D55A5" w14:textId="77777777" w:rsidR="000546A0" w:rsidRDefault="00F8723B" w:rsidP="00A663E2">
                  <w:pPr>
                    <w:jc w:val="both"/>
                    <w:rPr>
                      <w:rFonts w:ascii="MISA Sans" w:hAnsi="MISA Sans"/>
                      <w:color w:val="030E43"/>
                      <w:spacing w:val="-3"/>
                    </w:rPr>
                  </w:pPr>
                  <w:hyperlink r:id="rId112" w:tgtFrame="_blank" w:history="1">
                    <w:r w:rsidR="000546A0">
                      <w:rPr>
                        <w:rStyle w:val="Hyperlink"/>
                        <w:rFonts w:ascii="MISA Sans" w:hAnsi="MISA Sans"/>
                        <w:color w:val="337AB7"/>
                        <w:spacing w:val="-3"/>
                      </w:rPr>
                      <w:t>Câu hỏi thường gặp về hóa đơn nghị định 70/2025/NĐ-CP.</w:t>
                    </w:r>
                  </w:hyperlink>
                </w:p>
                <w:p w14:paraId="64DB7348" w14:textId="77777777" w:rsidR="000546A0" w:rsidRDefault="00F8723B" w:rsidP="00A663E2">
                  <w:pPr>
                    <w:jc w:val="both"/>
                    <w:rPr>
                      <w:rFonts w:ascii="MISA Sans" w:hAnsi="MISA Sans"/>
                      <w:color w:val="030E43"/>
                      <w:spacing w:val="-3"/>
                    </w:rPr>
                  </w:pPr>
                  <w:hyperlink r:id="rId113" w:tgtFrame="_blank" w:history="1">
                    <w:r w:rsidR="000546A0">
                      <w:rPr>
                        <w:rStyle w:val="Hyperlink"/>
                        <w:rFonts w:ascii="MISA Sans" w:hAnsi="MISA Sans"/>
                        <w:color w:val="337AB7"/>
                        <w:spacing w:val="-3"/>
                      </w:rPr>
                      <w:t>Lập hóa đơn quyết toán</w:t>
                    </w:r>
                  </w:hyperlink>
                </w:p>
                <w:p w14:paraId="6F906C45" w14:textId="77777777" w:rsidR="000546A0" w:rsidRDefault="000546A0" w:rsidP="00A663E2">
                  <w:pPr>
                    <w:jc w:val="both"/>
                    <w:rPr>
                      <w:b/>
                      <w:bCs/>
                      <w:color w:val="000000" w:themeColor="text1"/>
                      <w:sz w:val="28"/>
                      <w:szCs w:val="28"/>
                    </w:rPr>
                  </w:pPr>
                </w:p>
              </w:tc>
            </w:tr>
          </w:tbl>
          <w:p w14:paraId="761A18F0" w14:textId="77777777" w:rsidR="005A3218" w:rsidRDefault="005A3218" w:rsidP="00A663E2">
            <w:pPr>
              <w:jc w:val="both"/>
              <w:rPr>
                <w:b/>
                <w:bCs/>
                <w:color w:val="000000" w:themeColor="text1"/>
                <w:sz w:val="28"/>
                <w:szCs w:val="28"/>
              </w:rPr>
            </w:pPr>
          </w:p>
        </w:tc>
      </w:tr>
    </w:tbl>
    <w:p w14:paraId="1C2ED56A" w14:textId="77777777" w:rsidR="005A3218" w:rsidRPr="005A3218" w:rsidRDefault="005A3218" w:rsidP="00A663E2">
      <w:pPr>
        <w:jc w:val="both"/>
        <w:rPr>
          <w:b/>
          <w:bCs/>
          <w:color w:val="000000" w:themeColor="text1"/>
          <w:sz w:val="28"/>
          <w:szCs w:val="28"/>
        </w:rPr>
      </w:pPr>
    </w:p>
    <w:p w14:paraId="6D505AC4" w14:textId="0A1477FE"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Khởi tạo mẫu và phát hành Hóa đơn GTGT dịch vụ vận chuyển có thông tin Biển kiểm soát</w:t>
      </w:r>
    </w:p>
    <w:tbl>
      <w:tblPr>
        <w:tblStyle w:val="TableGrid"/>
        <w:tblW w:w="0" w:type="auto"/>
        <w:tblLook w:val="04A0" w:firstRow="1" w:lastRow="0" w:firstColumn="1" w:lastColumn="0" w:noHBand="0" w:noVBand="1"/>
      </w:tblPr>
      <w:tblGrid>
        <w:gridCol w:w="9026"/>
      </w:tblGrid>
      <w:tr w:rsidR="000546A0" w14:paraId="13C7B7A7" w14:textId="77777777" w:rsidTr="000546A0">
        <w:tc>
          <w:tcPr>
            <w:tcW w:w="9026" w:type="dxa"/>
          </w:tcPr>
          <w:p w14:paraId="7CD1DB36" w14:textId="77777777" w:rsidR="000546A0" w:rsidRDefault="000546A0" w:rsidP="00A663E2">
            <w:pPr>
              <w:jc w:val="both"/>
              <w:rPr>
                <w:rFonts w:ascii="inherit" w:hAnsi="inherit"/>
              </w:rPr>
            </w:pPr>
            <w:r>
              <w:rPr>
                <w:rFonts w:ascii="inherit" w:hAnsi="inherit"/>
              </w:rPr>
              <w:t>Khởi tạo mẫu và phát hành Hóa đơn GTGT dịch vụ vận chuyển có thông tin Biển kiểm soát</w:t>
            </w:r>
          </w:p>
          <w:p w14:paraId="19D3AC2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87FAEED"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GTGT cho dịch vụ vận chuyển, đáp ứng yêu cầu nghiệp vụ đặc thù ngành vận tải với thông tin Biển kiểm soát trên hóa đơn, giúp doanh nghiệp vận tải phát hành hóa đơn đúng quy định, đảm bảo đầy đủ thông tin đặc thù ngành.</w:t>
            </w:r>
          </w:p>
          <w:p w14:paraId="0566AFBD"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4F709FE1"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bước khởi tạo và phát hành hóa đơn GTGT dịch vụ vận chuyển có thông tin Biển kiểm soát.</w:t>
            </w:r>
          </w:p>
          <w:p w14:paraId="2EB259C0" w14:textId="77777777" w:rsidR="000546A0" w:rsidRDefault="000546A0" w:rsidP="00A663E2">
            <w:pPr>
              <w:jc w:val="both"/>
              <w:rPr>
                <w:rFonts w:ascii="MISA Sans" w:hAnsi="MISA Sans"/>
                <w:color w:val="030E43"/>
                <w:spacing w:val="-3"/>
              </w:rPr>
            </w:pPr>
            <w:r>
              <w:rPr>
                <w:rFonts w:ascii="MISA Sans" w:hAnsi="MISA Sans"/>
                <w:color w:val="030E43"/>
                <w:spacing w:val="-3"/>
              </w:rPr>
              <w:t>Lưu ý với hóa đơn bán hàng dịch vụ vận chuyển có thông tin </w:t>
            </w:r>
            <w:r>
              <w:rPr>
                <w:rStyle w:val="Strong"/>
                <w:rFonts w:ascii="MISA Sans" w:hAnsi="MISA Sans"/>
                <w:color w:val="030E43"/>
                <w:spacing w:val="-3"/>
              </w:rPr>
              <w:t>Biển kiểm soát.</w:t>
            </w:r>
          </w:p>
          <w:p w14:paraId="0B29DA8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FB0C388" w14:textId="77777777" w:rsidR="000546A0" w:rsidRDefault="000546A0" w:rsidP="00A663E2">
            <w:pPr>
              <w:jc w:val="both"/>
              <w:rPr>
                <w:rFonts w:ascii="MISA Sans" w:hAnsi="MISA Sans"/>
                <w:color w:val="030E43"/>
                <w:spacing w:val="-3"/>
              </w:rPr>
            </w:pPr>
            <w:r>
              <w:rPr>
                <w:rFonts w:ascii="MISA Sans" w:hAnsi="MISA Sans"/>
                <w:color w:val="030E43"/>
                <w:spacing w:val="-3"/>
              </w:rPr>
              <w:t>Để khởi tạo và phát hành hóa đơn GTGT dịch vụ vận chuyển có thông tin </w:t>
            </w:r>
            <w:r>
              <w:rPr>
                <w:rStyle w:val="Strong"/>
                <w:rFonts w:ascii="MISA Sans" w:eastAsia="MS Mincho" w:hAnsi="MISA Sans"/>
                <w:color w:val="030E43"/>
                <w:spacing w:val="-3"/>
              </w:rPr>
              <w:t>Biển kiểm soát, </w:t>
            </w:r>
            <w:r>
              <w:rPr>
                <w:rFonts w:ascii="MISA Sans" w:hAnsi="MISA Sans"/>
                <w:color w:val="030E43"/>
                <w:spacing w:val="-3"/>
              </w:rPr>
              <w:t>cần thực hiện như sau:</w:t>
            </w:r>
          </w:p>
          <w:tbl>
            <w:tblPr>
              <w:tblW w:w="13356"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13356"/>
            </w:tblGrid>
            <w:tr w:rsidR="000546A0" w14:paraId="0ADD25FE" w14:textId="77777777" w:rsidTr="00CD5E67">
              <w:tc>
                <w:tcPr>
                  <w:tcW w:w="13333" w:type="dxa"/>
                  <w:tcBorders>
                    <w:top w:val="nil"/>
                    <w:left w:val="nil"/>
                    <w:bottom w:val="nil"/>
                    <w:right w:val="nil"/>
                  </w:tcBorders>
                  <w:shd w:val="clear" w:color="auto" w:fill="FAFCFD"/>
                  <w:tcMar>
                    <w:top w:w="60" w:type="dxa"/>
                    <w:left w:w="120" w:type="dxa"/>
                    <w:bottom w:w="60" w:type="dxa"/>
                    <w:right w:w="120" w:type="dxa"/>
                  </w:tcMar>
                  <w:vAlign w:val="center"/>
                  <w:hideMark/>
                </w:tcPr>
                <w:p w14:paraId="1B4A207C"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Khởi tạo mẫu hóa đơn GTGT dịch vụ vận chuyển có thông tin Biển kiểm soát</w:t>
                  </w:r>
                </w:p>
                <w:p w14:paraId="05CCF3FE" w14:textId="77777777" w:rsidR="000546A0" w:rsidRDefault="000546A0" w:rsidP="00A663E2">
                  <w:pPr>
                    <w:jc w:val="both"/>
                  </w:pPr>
                  <w:r>
                    <w:rPr>
                      <w:rStyle w:val="Strong"/>
                      <w:rFonts w:eastAsia="MS Mincho"/>
                    </w:rPr>
                    <w:t>Bước 1:</w:t>
                  </w:r>
                  <w:r>
                    <w:t>  Truy cập </w:t>
                  </w:r>
                  <w:hyperlink r:id="rId114" w:tgtFrame="_blank" w:history="1">
                    <w:r>
                      <w:rPr>
                        <w:rStyle w:val="Hyperlink"/>
                        <w:rFonts w:eastAsia="MS Mincho"/>
                        <w:color w:val="337AB7"/>
                      </w:rPr>
                      <w:t>meinvocie</w:t>
                    </w:r>
                  </w:hyperlink>
                  <w:r>
                    <w:t>, vào mục </w:t>
                  </w:r>
                  <w:r>
                    <w:rPr>
                      <w:rStyle w:val="Strong"/>
                      <w:rFonts w:eastAsia="MS Mincho"/>
                    </w:rPr>
                    <w:t>Đăng ký phát hành </w:t>
                  </w:r>
                  <w:r>
                    <w:t>-&gt; chọn </w:t>
                  </w:r>
                  <w:r>
                    <w:rPr>
                      <w:rStyle w:val="Strong"/>
                      <w:rFonts w:eastAsia="MS Mincho"/>
                    </w:rPr>
                    <w:t>Mẫu hóa đơn </w:t>
                  </w:r>
                  <w:r>
                    <w:t>-&gt; nhấn </w:t>
                  </w:r>
                  <w:r>
                    <w:rPr>
                      <w:rStyle w:val="Strong"/>
                      <w:rFonts w:eastAsia="MS Mincho"/>
                    </w:rPr>
                    <w:t>Thêm mới</w:t>
                  </w:r>
                  <w:r>
                    <w:t>.</w:t>
                  </w:r>
                </w:p>
                <w:p w14:paraId="22B8FA91" w14:textId="77777777" w:rsidR="000546A0" w:rsidRDefault="000546A0" w:rsidP="00A663E2">
                  <w:pPr>
                    <w:jc w:val="both"/>
                  </w:pPr>
                  <w:r>
                    <w:rPr>
                      <w:noProof/>
                    </w:rPr>
                    <w:drawing>
                      <wp:inline distT="0" distB="0" distL="0" distR="0" wp14:anchorId="4FE43541" wp14:editId="00DBE57E">
                        <wp:extent cx="5513591" cy="1172181"/>
                        <wp:effectExtent l="0" t="0" r="0" b="9525"/>
                        <wp:docPr id="118" name="Picture 118" descr="https://helpv4.meinvoice.vn/wp-content/uploads/2025/05/ND_70_Hoa_don_bantSan_cong_01-1024x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helpv4.meinvoice.vn/wp-content/uploads/2025/05/ND_70_Hoa_don_bantSan_cong_01-1024x218.jpg"/>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562370" cy="1182551"/>
                                </a:xfrm>
                                <a:prstGeom prst="rect">
                                  <a:avLst/>
                                </a:prstGeom>
                                <a:noFill/>
                                <a:ln>
                                  <a:noFill/>
                                </a:ln>
                              </pic:spPr>
                            </pic:pic>
                          </a:graphicData>
                        </a:graphic>
                      </wp:inline>
                    </w:drawing>
                  </w:r>
                </w:p>
                <w:p w14:paraId="2D71555C" w14:textId="77777777" w:rsidR="000546A0" w:rsidRDefault="000546A0" w:rsidP="00A663E2">
                  <w:pPr>
                    <w:jc w:val="both"/>
                  </w:pPr>
                  <w:r>
                    <w:rPr>
                      <w:rStyle w:val="Strong"/>
                      <w:rFonts w:eastAsia="MS Mincho"/>
                    </w:rPr>
                    <w:t>Bước 2:</w:t>
                  </w:r>
                  <w:r>
                    <w:t> Chọn mẫu hóa đơn GTGT – loại cơ bản.</w:t>
                  </w:r>
                </w:p>
                <w:p w14:paraId="6FE4653D" w14:textId="77777777" w:rsidR="000546A0" w:rsidRDefault="000546A0" w:rsidP="00A663E2">
                  <w:pPr>
                    <w:jc w:val="both"/>
                  </w:pPr>
                  <w:r w:rsidRPr="00884B3B">
                    <w:rPr>
                      <w:noProof/>
                    </w:rPr>
                    <w:lastRenderedPageBreak/>
                    <w:drawing>
                      <wp:inline distT="0" distB="0" distL="0" distR="0" wp14:anchorId="0EFFD550" wp14:editId="07A71CEF">
                        <wp:extent cx="5513070" cy="1992295"/>
                        <wp:effectExtent l="0" t="0" r="0" b="82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521185" cy="1995227"/>
                                </a:xfrm>
                                <a:prstGeom prst="rect">
                                  <a:avLst/>
                                </a:prstGeom>
                              </pic:spPr>
                            </pic:pic>
                          </a:graphicData>
                        </a:graphic>
                      </wp:inline>
                    </w:drawing>
                  </w:r>
                </w:p>
                <w:p w14:paraId="280CC58E" w14:textId="77777777" w:rsidR="000546A0" w:rsidRDefault="000546A0" w:rsidP="00A663E2">
                  <w:pPr>
                    <w:jc w:val="both"/>
                  </w:pPr>
                  <w:r>
                    <w:rPr>
                      <w:rStyle w:val="Strong"/>
                      <w:rFonts w:eastAsia="MS Mincho"/>
                    </w:rPr>
                    <w:t>Bước 3:</w:t>
                  </w:r>
                  <w:r>
                    <w:t> Khai báo các thông tin cần thiết: </w:t>
                  </w:r>
                  <w:r>
                    <w:rPr>
                      <w:rStyle w:val="Strong"/>
                      <w:rFonts w:eastAsia="MS Mincho"/>
                    </w:rPr>
                    <w:t>Tên mẫu</w:t>
                  </w:r>
                  <w:r>
                    <w:t>,</w:t>
                  </w:r>
                  <w:r>
                    <w:rPr>
                      <w:rStyle w:val="Strong"/>
                      <w:rFonts w:eastAsia="MS Mincho"/>
                    </w:rPr>
                    <w:t> Ký hiệu</w:t>
                  </w:r>
                  <w:r>
                    <w:t> để khởi tạo mẫu hóa đơn.</w:t>
                  </w:r>
                </w:p>
                <w:p w14:paraId="0D039DC0" w14:textId="77777777" w:rsidR="000546A0" w:rsidRDefault="000546A0" w:rsidP="00A663E2">
                  <w:pPr>
                    <w:jc w:val="both"/>
                  </w:pPr>
                  <w:r>
                    <w:rPr>
                      <w:rStyle w:val="Strong"/>
                      <w:rFonts w:eastAsia="MS Mincho"/>
                    </w:rPr>
                    <w:t>Bước 4:</w:t>
                  </w:r>
                  <w:r>
                    <w:t> Tích chọn </w:t>
                  </w:r>
                  <w:r>
                    <w:rPr>
                      <w:rStyle w:val="Strong"/>
                      <w:rFonts w:eastAsia="MS Mincho"/>
                    </w:rPr>
                    <w:t>Là hóa đơn dịch vụ vận chuyển</w:t>
                  </w:r>
                  <w:r>
                    <w:t> -&gt; Chương trình tự động sinh cột thông tin </w:t>
                  </w:r>
                  <w:r>
                    <w:rPr>
                      <w:rStyle w:val="Strong"/>
                      <w:rFonts w:eastAsia="MS Mincho"/>
                    </w:rPr>
                    <w:t>Biển kiểm soát </w:t>
                  </w:r>
                  <w:r>
                    <w:t>trên mẫu hóa đơn.</w:t>
                  </w:r>
                </w:p>
                <w:p w14:paraId="5EC774F6" w14:textId="77777777" w:rsidR="000546A0" w:rsidRDefault="000546A0" w:rsidP="00A663E2">
                  <w:pPr>
                    <w:jc w:val="both"/>
                  </w:pPr>
                  <w:r>
                    <w:rPr>
                      <w:rStyle w:val="Strong"/>
                      <w:rFonts w:eastAsia="MS Mincho"/>
                    </w:rPr>
                    <w:t>Bước 5:</w:t>
                  </w:r>
                  <w:r>
                    <w:t> Nhấn </w:t>
                  </w:r>
                  <w:r>
                    <w:rPr>
                      <w:rStyle w:val="Strong"/>
                      <w:rFonts w:eastAsia="MS Mincho"/>
                    </w:rPr>
                    <w:t>Tiếp tục</w:t>
                  </w:r>
                  <w:r>
                    <w:t>.</w:t>
                  </w:r>
                </w:p>
                <w:p w14:paraId="24DEF3A3" w14:textId="77777777" w:rsidR="000546A0" w:rsidRDefault="000546A0" w:rsidP="00A663E2">
                  <w:pPr>
                    <w:jc w:val="both"/>
                  </w:pPr>
                  <w:r>
                    <w:rPr>
                      <w:noProof/>
                    </w:rPr>
                    <w:t xml:space="preserve">A </w:t>
                  </w:r>
                  <w:r w:rsidRPr="00884B3B">
                    <w:rPr>
                      <w:noProof/>
                    </w:rPr>
                    <w:drawing>
                      <wp:inline distT="0" distB="0" distL="0" distR="0" wp14:anchorId="310DA4A6" wp14:editId="73724FC0">
                        <wp:extent cx="5381625" cy="3984867"/>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388250" cy="3989773"/>
                                </a:xfrm>
                                <a:prstGeom prst="rect">
                                  <a:avLst/>
                                </a:prstGeom>
                              </pic:spPr>
                            </pic:pic>
                          </a:graphicData>
                        </a:graphic>
                      </wp:inline>
                    </w:drawing>
                  </w:r>
                </w:p>
                <w:p w14:paraId="183567C5" w14:textId="77777777" w:rsidR="000546A0" w:rsidRDefault="000546A0" w:rsidP="00A663E2">
                  <w:pPr>
                    <w:jc w:val="both"/>
                  </w:pPr>
                  <w:r>
                    <w:rPr>
                      <w:rStyle w:val="Strong"/>
                      <w:rFonts w:eastAsia="MS Mincho"/>
                    </w:rPr>
                    <w:t>Bước 6:</w:t>
                  </w:r>
                  <w:r>
                    <w:t> Thiết lập hiển thị các thông tin cần bổ sung trên hóa đơn theo Nghị định 70/2025/NĐ-CP (nếu cần)</w:t>
                  </w:r>
                </w:p>
                <w:p w14:paraId="53DAA2D8" w14:textId="77777777" w:rsidR="000546A0" w:rsidRDefault="000546A0" w:rsidP="00A663E2">
                  <w:pPr>
                    <w:jc w:val="both"/>
                  </w:pPr>
                </w:p>
                <w:p w14:paraId="05A60DBE" w14:textId="77777777" w:rsidR="000546A0" w:rsidRDefault="000546A0" w:rsidP="00A663E2">
                  <w:pPr>
                    <w:jc w:val="both"/>
                  </w:pPr>
                  <w:r>
                    <w:t>Tại bước </w:t>
                  </w:r>
                  <w:r>
                    <w:rPr>
                      <w:rStyle w:val="Strong"/>
                    </w:rPr>
                    <w:t>Tùy chỉnh nội dung hóa đơn</w:t>
                  </w:r>
                  <w:r>
                    <w:t>, nhấn vào mục </w:t>
                  </w:r>
                  <w:r>
                    <w:rPr>
                      <w:rStyle w:val="Strong"/>
                    </w:rPr>
                    <w:t>Thiết lập thông tin cần bổ sung theo Nghị định 70.</w:t>
                  </w:r>
                </w:p>
                <w:p w14:paraId="4E69DA42" w14:textId="77777777" w:rsidR="000546A0" w:rsidRDefault="000546A0" w:rsidP="00A663E2">
                  <w:pPr>
                    <w:jc w:val="both"/>
                  </w:pPr>
                  <w:r>
                    <w:lastRenderedPageBreak/>
                    <w:t>Chương trình đã tự động tích chọn các thông tin bắt buộc trên hóa đơn, tích chọn các thông tin cần bổ sung thêm, nhấn </w:t>
                  </w:r>
                  <w:r>
                    <w:rPr>
                      <w:rStyle w:val="Strong"/>
                    </w:rPr>
                    <w:t>Đồng ý</w:t>
                  </w:r>
                  <w:r>
                    <w:t>.</w:t>
                  </w:r>
                </w:p>
                <w:p w14:paraId="4DE70492" w14:textId="77777777" w:rsidR="000546A0" w:rsidRDefault="000546A0" w:rsidP="00A663E2">
                  <w:pPr>
                    <w:jc w:val="both"/>
                  </w:pPr>
                  <w:r w:rsidRPr="00884B3B">
                    <w:rPr>
                      <w:noProof/>
                    </w:rPr>
                    <w:drawing>
                      <wp:inline distT="0" distB="0" distL="0" distR="0" wp14:anchorId="036A8056" wp14:editId="27CA1D9D">
                        <wp:extent cx="5459105" cy="3984520"/>
                        <wp:effectExtent l="0" t="0" r="825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462094" cy="3986701"/>
                                </a:xfrm>
                                <a:prstGeom prst="rect">
                                  <a:avLst/>
                                </a:prstGeom>
                              </pic:spPr>
                            </pic:pic>
                          </a:graphicData>
                        </a:graphic>
                      </wp:inline>
                    </w:drawing>
                  </w:r>
                </w:p>
                <w:p w14:paraId="32A732C7"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iện việc khởi tạo mẫu hóa đơn.</w:t>
                  </w:r>
                </w:p>
                <w:p w14:paraId="5353B8AF"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Phát hành hóa đơn GTGT dịch vụ vận chuyển có thông tin Biển kiểm soát</w:t>
                  </w:r>
                </w:p>
                <w:p w14:paraId="4DE0FAD9" w14:textId="77777777" w:rsidR="000546A0" w:rsidRDefault="000546A0" w:rsidP="00A663E2">
                  <w:pPr>
                    <w:jc w:val="both"/>
                  </w:pPr>
                  <w:r>
                    <w:rPr>
                      <w:rStyle w:val="Strong"/>
                      <w:rFonts w:eastAsia="MS Mincho"/>
                    </w:rPr>
                    <w:t>Bước 1:</w:t>
                  </w:r>
                  <w:r>
                    <w:t> Vào mục </w:t>
                  </w:r>
                  <w:r>
                    <w:rPr>
                      <w:rStyle w:val="Strong"/>
                      <w:rFonts w:eastAsia="MS Mincho"/>
                    </w:rPr>
                    <w:t>Hóa đơn</w:t>
                  </w:r>
                  <w:r>
                    <w:t>, nhấn </w:t>
                  </w:r>
                  <w:r>
                    <w:rPr>
                      <w:rStyle w:val="Strong"/>
                      <w:rFonts w:eastAsia="MS Mincho"/>
                    </w:rPr>
                    <w:t>Thêm mới</w:t>
                  </w:r>
                  <w:r>
                    <w:t>.</w:t>
                  </w:r>
                </w:p>
                <w:p w14:paraId="4B04388A" w14:textId="77777777" w:rsidR="000546A0" w:rsidRDefault="000546A0" w:rsidP="00A663E2">
                  <w:pPr>
                    <w:jc w:val="both"/>
                  </w:pPr>
                  <w:r w:rsidRPr="00884B3B">
                    <w:rPr>
                      <w:noProof/>
                    </w:rPr>
                    <w:drawing>
                      <wp:inline distT="0" distB="0" distL="0" distR="0" wp14:anchorId="0FDED69F" wp14:editId="72DC4948">
                        <wp:extent cx="5456783" cy="1473958"/>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476025" cy="1479155"/>
                                </a:xfrm>
                                <a:prstGeom prst="rect">
                                  <a:avLst/>
                                </a:prstGeom>
                              </pic:spPr>
                            </pic:pic>
                          </a:graphicData>
                        </a:graphic>
                      </wp:inline>
                    </w:drawing>
                  </w:r>
                </w:p>
                <w:p w14:paraId="7BF9DA93" w14:textId="77777777" w:rsidR="000546A0" w:rsidRDefault="000546A0" w:rsidP="00A663E2">
                  <w:pPr>
                    <w:jc w:val="both"/>
                  </w:pPr>
                  <w:r>
                    <w:rPr>
                      <w:rStyle w:val="Strong"/>
                      <w:rFonts w:eastAsia="MS Mincho"/>
                    </w:rPr>
                    <w:t>Bước 2:</w:t>
                  </w:r>
                  <w:r>
                    <w:t> Chọn mẫu hóa đơn dịch vụ vận chuyển.</w:t>
                  </w:r>
                </w:p>
                <w:p w14:paraId="3B432E71" w14:textId="77777777" w:rsidR="000546A0" w:rsidRDefault="000546A0" w:rsidP="00A663E2">
                  <w:pPr>
                    <w:jc w:val="both"/>
                  </w:pPr>
                  <w:r>
                    <w:rPr>
                      <w:rStyle w:val="Strong"/>
                      <w:rFonts w:eastAsia="MS Mincho"/>
                    </w:rPr>
                    <w:t>Bước 3:</w:t>
                  </w:r>
                  <w:r>
                    <w:t> Khai báo các thông tin trên hóa đơn.</w:t>
                  </w:r>
                </w:p>
                <w:p w14:paraId="1B597467" w14:textId="77777777" w:rsidR="000546A0" w:rsidRDefault="000546A0" w:rsidP="00A663E2">
                  <w:pPr>
                    <w:jc w:val="both"/>
                  </w:pPr>
                </w:p>
                <w:p w14:paraId="51D3549B" w14:textId="77777777" w:rsidR="000546A0" w:rsidRDefault="000546A0" w:rsidP="00A663E2">
                  <w:pPr>
                    <w:jc w:val="both"/>
                  </w:pPr>
                  <w:r>
                    <w:t>Tại cột </w:t>
                  </w:r>
                  <w:r>
                    <w:rPr>
                      <w:rStyle w:val="Strong"/>
                    </w:rPr>
                    <w:t>Tính chất HHDV</w:t>
                  </w:r>
                  <w:r>
                    <w:t>: Chọn tính chất là </w:t>
                  </w:r>
                  <w:r>
                    <w:rPr>
                      <w:rStyle w:val="Strong"/>
                    </w:rPr>
                    <w:t>Hàng hóa đặc trưng</w:t>
                  </w:r>
                  <w:r>
                    <w:t>.</w:t>
                  </w:r>
                </w:p>
                <w:p w14:paraId="33619933" w14:textId="77777777" w:rsidR="000546A0" w:rsidRDefault="000546A0" w:rsidP="00A663E2">
                  <w:pPr>
                    <w:jc w:val="both"/>
                  </w:pPr>
                  <w:r>
                    <w:t>Khai báo thông tin </w:t>
                  </w:r>
                  <w:r>
                    <w:rPr>
                      <w:rStyle w:val="Strong"/>
                    </w:rPr>
                    <w:t>Biển kiểm soát</w:t>
                  </w:r>
                  <w:r>
                    <w:t> và các thông tin khác của hóa đơn.</w:t>
                  </w:r>
                </w:p>
                <w:p w14:paraId="423EF9AB" w14:textId="77777777" w:rsidR="000546A0" w:rsidRDefault="000546A0" w:rsidP="00A663E2">
                  <w:pPr>
                    <w:jc w:val="both"/>
                  </w:pPr>
                  <w:r w:rsidRPr="00884B3B">
                    <w:rPr>
                      <w:noProof/>
                    </w:rPr>
                    <w:lastRenderedPageBreak/>
                    <w:drawing>
                      <wp:inline distT="0" distB="0" distL="0" distR="0" wp14:anchorId="07F43FDA" wp14:editId="404248DD">
                        <wp:extent cx="5421097" cy="3275462"/>
                        <wp:effectExtent l="0" t="0" r="8255" b="127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426362" cy="3278643"/>
                                </a:xfrm>
                                <a:prstGeom prst="rect">
                                  <a:avLst/>
                                </a:prstGeom>
                              </pic:spPr>
                            </pic:pic>
                          </a:graphicData>
                        </a:graphic>
                      </wp:inline>
                    </w:drawing>
                  </w:r>
                </w:p>
                <w:p w14:paraId="04FCDB2F" w14:textId="77777777" w:rsidR="000546A0" w:rsidRDefault="000546A0" w:rsidP="00A663E2">
                  <w:pPr>
                    <w:jc w:val="both"/>
                  </w:pPr>
                  <w:r>
                    <w:rPr>
                      <w:rStyle w:val="Strong"/>
                      <w:rFonts w:eastAsia="MS Mincho"/>
                    </w:rPr>
                    <w:t>Bước 4:</w:t>
                  </w:r>
                  <w:r>
                    <w:t> Nhấn </w:t>
                  </w:r>
                  <w:r>
                    <w:rPr>
                      <w:rStyle w:val="Strong"/>
                      <w:rFonts w:eastAsia="MS Mincho"/>
                    </w:rPr>
                    <w:t>Lưu và phát hành</w:t>
                  </w:r>
                  <w:r>
                    <w:t> để phát hành hóa đơn.</w:t>
                  </w:r>
                </w:p>
                <w:p w14:paraId="7371472E" w14:textId="77777777" w:rsidR="000546A0" w:rsidRDefault="000546A0" w:rsidP="00A663E2">
                  <w:pPr>
                    <w:jc w:val="both"/>
                  </w:pPr>
                  <w:r>
                    <w:rPr>
                      <w:rStyle w:val="Strong"/>
                      <w:rFonts w:eastAsia="MS Mincho"/>
                    </w:rPr>
                    <w:t>Bước 5:</w:t>
                  </w:r>
                  <w:r>
                    <w:t> Khai báo thông tin để chương trình gửi hóa đơn cho khách hàng, nhấn </w:t>
                  </w:r>
                  <w:r>
                    <w:rPr>
                      <w:rStyle w:val="Strong"/>
                      <w:rFonts w:eastAsia="MS Mincho"/>
                    </w:rPr>
                    <w:t>Phát hành</w:t>
                  </w:r>
                  <w:r>
                    <w:t>.</w:t>
                  </w:r>
                </w:p>
                <w:p w14:paraId="5BC496E3" w14:textId="77777777" w:rsidR="000546A0" w:rsidRDefault="000546A0" w:rsidP="00A663E2">
                  <w:pPr>
                    <w:jc w:val="both"/>
                  </w:pPr>
                  <w:r w:rsidRPr="00884B3B">
                    <w:rPr>
                      <w:noProof/>
                    </w:rPr>
                    <w:drawing>
                      <wp:inline distT="0" distB="0" distL="0" distR="0" wp14:anchorId="49F228BE" wp14:editId="6A11CE6C">
                        <wp:extent cx="5541043" cy="4326340"/>
                        <wp:effectExtent l="0" t="0" r="254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562692" cy="4343243"/>
                                </a:xfrm>
                                <a:prstGeom prst="rect">
                                  <a:avLst/>
                                </a:prstGeom>
                              </pic:spPr>
                            </pic:pic>
                          </a:graphicData>
                        </a:graphic>
                      </wp:inline>
                    </w:drawing>
                  </w:r>
                </w:p>
                <w:p w14:paraId="1FDD60F4" w14:textId="77777777" w:rsidR="000546A0" w:rsidRDefault="000546A0" w:rsidP="00A663E2">
                  <w:pPr>
                    <w:jc w:val="both"/>
                  </w:pPr>
                  <w:r>
                    <w:lastRenderedPageBreak/>
                    <w:t>Xem thêm nhập khẩu hóa đơn dịch vụ vận tải có thông tin biển kiểm soát vào phần mềm </w:t>
                  </w:r>
                  <w:hyperlink r:id="rId122" w:tgtFrame="_blank" w:history="1">
                    <w:r>
                      <w:rPr>
                        <w:rStyle w:val="Strong"/>
                        <w:rFonts w:eastAsia="MS Mincho"/>
                        <w:color w:val="337AB7"/>
                      </w:rPr>
                      <w:t>tại đây</w:t>
                    </w:r>
                  </w:hyperlink>
                  <w:r>
                    <w:t>.</w:t>
                  </w:r>
                </w:p>
              </w:tc>
            </w:tr>
          </w:tbl>
          <w:p w14:paraId="61074156"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Lưu ý</w:t>
            </w:r>
          </w:p>
          <w:p w14:paraId="6E6265B1"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Thực hiện tương tự với hóa đơn bán hàng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w:t>
            </w:r>
          </w:p>
          <w:p w14:paraId="024E600E" w14:textId="77777777" w:rsidR="000546A0" w:rsidRDefault="000546A0" w:rsidP="00A663E2">
            <w:pPr>
              <w:jc w:val="both"/>
              <w:rPr>
                <w:b/>
                <w:bCs/>
                <w:color w:val="000000" w:themeColor="text1"/>
                <w:sz w:val="28"/>
                <w:szCs w:val="28"/>
              </w:rPr>
            </w:pPr>
          </w:p>
        </w:tc>
      </w:tr>
    </w:tbl>
    <w:p w14:paraId="1DBE2131" w14:textId="77777777" w:rsidR="000546A0" w:rsidRPr="000546A0" w:rsidRDefault="000546A0" w:rsidP="00A663E2">
      <w:pPr>
        <w:jc w:val="both"/>
        <w:rPr>
          <w:b/>
          <w:bCs/>
          <w:color w:val="000000" w:themeColor="text1"/>
          <w:sz w:val="28"/>
          <w:szCs w:val="28"/>
        </w:rPr>
      </w:pPr>
    </w:p>
    <w:p w14:paraId="30F04302" w14:textId="3E9ED9A4"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Phát hành hóa đơn kinh doanh xe có thông tin Số khung, Số máy</w:t>
      </w:r>
    </w:p>
    <w:tbl>
      <w:tblPr>
        <w:tblStyle w:val="TableGrid"/>
        <w:tblW w:w="0" w:type="auto"/>
        <w:tblLook w:val="04A0" w:firstRow="1" w:lastRow="0" w:firstColumn="1" w:lastColumn="0" w:noHBand="0" w:noVBand="1"/>
      </w:tblPr>
      <w:tblGrid>
        <w:gridCol w:w="9026"/>
      </w:tblGrid>
      <w:tr w:rsidR="000546A0" w14:paraId="1824EC48" w14:textId="77777777" w:rsidTr="000546A0">
        <w:tc>
          <w:tcPr>
            <w:tcW w:w="9026" w:type="dxa"/>
          </w:tcPr>
          <w:p w14:paraId="5EE0368A" w14:textId="77777777" w:rsidR="000546A0" w:rsidRDefault="000546A0" w:rsidP="00A663E2">
            <w:pPr>
              <w:jc w:val="both"/>
              <w:rPr>
                <w:rFonts w:ascii="inherit" w:hAnsi="inherit"/>
              </w:rPr>
            </w:pPr>
            <w:r>
              <w:rPr>
                <w:rFonts w:ascii="inherit" w:hAnsi="inherit"/>
              </w:rPr>
              <w:t>Phát hành hóa đơn kinh doanh xe có thông tin Số khung, Số máy</w:t>
            </w:r>
          </w:p>
          <w:p w14:paraId="5A992AFE" w14:textId="77777777" w:rsidR="000546A0" w:rsidRDefault="000546A0" w:rsidP="00A663E2">
            <w:pPr>
              <w:jc w:val="both"/>
              <w:rPr>
                <w:rFonts w:ascii="inherit" w:hAnsi="inherit"/>
                <w:b/>
                <w:color w:val="030E43"/>
                <w:sz w:val="54"/>
                <w:szCs w:val="54"/>
              </w:rPr>
            </w:pPr>
            <w:r>
              <w:rPr>
                <w:rStyle w:val="Strong"/>
                <w:rFonts w:ascii="inherit" w:hAnsi="inherit"/>
                <w:bCs w:val="0"/>
                <w:color w:val="030E43"/>
                <w:szCs w:val="28"/>
              </w:rPr>
              <w:t>1. Tổng quan</w:t>
            </w:r>
          </w:p>
          <w:p w14:paraId="41132A77"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điện tử cho hoạt động kinh doanh xe, bao gồm khai báo thông tin Số khung, Số máy và tính chất hàng hóa, dịch vụ đặc trưng, giúp đảm bảo hóa đơn phát hành đáp ứng đúng yêu cầu quản lý, phù hợp với đặc thù ngành kinh doanh xe.</w:t>
            </w:r>
            <w:r>
              <w:rPr>
                <w:rFonts w:ascii="MISA Sans" w:hAnsi="MISA Sans"/>
                <w:color w:val="030E43"/>
                <w:spacing w:val="-3"/>
              </w:rPr>
              <w:br/>
            </w:r>
            <w:r>
              <w:rPr>
                <w:rStyle w:val="Strong"/>
                <w:rFonts w:ascii="MISA Sans" w:hAnsi="MISA Sans"/>
                <w:color w:val="030E43"/>
                <w:spacing w:val="-3"/>
              </w:rPr>
              <w:t>Nội dung bài viết gồm:</w:t>
            </w:r>
          </w:p>
          <w:p w14:paraId="1750E90E" w14:textId="77777777" w:rsidR="000546A0" w:rsidRDefault="000546A0" w:rsidP="00A663E2">
            <w:pPr>
              <w:jc w:val="both"/>
              <w:rPr>
                <w:rFonts w:ascii="MISA Sans" w:hAnsi="MISA Sans"/>
                <w:color w:val="030E43"/>
                <w:spacing w:val="-3"/>
              </w:rPr>
            </w:pPr>
            <w:r>
              <w:rPr>
                <w:rFonts w:ascii="MISA Sans" w:hAnsi="MISA Sans"/>
                <w:color w:val="030E43"/>
                <w:spacing w:val="-3"/>
              </w:rPr>
              <w:t>Khởi tạo mẫu hóa đơn kinh doanh xe có thông tin Số khung, Số máy</w:t>
            </w:r>
          </w:p>
          <w:p w14:paraId="16097F0D" w14:textId="77777777" w:rsidR="000546A0" w:rsidRDefault="000546A0" w:rsidP="00A663E2">
            <w:pPr>
              <w:jc w:val="both"/>
              <w:rPr>
                <w:rFonts w:ascii="MISA Sans" w:hAnsi="MISA Sans"/>
                <w:color w:val="030E43"/>
                <w:spacing w:val="-3"/>
              </w:rPr>
            </w:pPr>
            <w:r>
              <w:rPr>
                <w:rFonts w:ascii="MISA Sans" w:hAnsi="MISA Sans"/>
                <w:color w:val="030E43"/>
                <w:spacing w:val="-3"/>
              </w:rPr>
              <w:t>Lập, ký và phát hành hóa đơn kinh doanh xe với tính chất hàng hóa, dịch vụ đặc trưng</w:t>
            </w:r>
          </w:p>
          <w:p w14:paraId="055BDBB6" w14:textId="77777777" w:rsidR="000546A0" w:rsidRDefault="000546A0" w:rsidP="00A663E2">
            <w:pPr>
              <w:jc w:val="both"/>
              <w:rPr>
                <w:rFonts w:ascii="inherit" w:hAnsi="inherit"/>
                <w:b/>
                <w:color w:val="030E43"/>
                <w:sz w:val="54"/>
                <w:szCs w:val="54"/>
              </w:rPr>
            </w:pPr>
            <w:r>
              <w:rPr>
                <w:rStyle w:val="Strong"/>
                <w:rFonts w:ascii="inherit" w:hAnsi="inherit"/>
                <w:bCs w:val="0"/>
                <w:color w:val="030E43"/>
                <w:szCs w:val="28"/>
              </w:rPr>
              <w:t>2. Các bước thực hiện</w:t>
            </w:r>
          </w:p>
          <w:p w14:paraId="30087B42" w14:textId="77777777" w:rsidR="000546A0" w:rsidRDefault="000546A0" w:rsidP="00A663E2">
            <w:pPr>
              <w:jc w:val="both"/>
              <w:rPr>
                <w:rFonts w:ascii="MISA Sans" w:hAnsi="MISA Sans"/>
                <w:color w:val="030E43"/>
                <w:spacing w:val="-3"/>
              </w:rPr>
            </w:pPr>
            <w:r>
              <w:rPr>
                <w:rFonts w:ascii="MISA Sans" w:hAnsi="MISA Sans"/>
                <w:color w:val="030E43"/>
                <w:spacing w:val="-3"/>
              </w:rPr>
              <w:t>Bạn thực hiện khởi tạo mẫu và phát hành hóa đơn kinh doanh xe có số khung, số máy theo các bước sau:</w:t>
            </w:r>
          </w:p>
          <w:p w14:paraId="506D57E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1. Khởi tạo hóa đơn kinh doanh xe có thông tin Số khung, Số máy</w:t>
            </w:r>
          </w:p>
          <w:p w14:paraId="0DD263AF"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123" w:tgtFrame="_blank" w:history="1">
              <w:r>
                <w:rPr>
                  <w:rStyle w:val="Hyperlink"/>
                  <w:rFonts w:ascii="MISA Sans" w:hAnsi="MISA Sans"/>
                  <w:color w:val="337AB7"/>
                  <w:spacing w:val="-3"/>
                </w:rPr>
                <w:t>tạo mẫu hóa đơn kinh doanh doanh xe tại đây</w:t>
              </w:r>
            </w:hyperlink>
          </w:p>
          <w:p w14:paraId="5B46E27A"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 Phát hành hóa đơn kinh doanh xe có thông tin Số khung, Số máy, tính chất HHDV đặc trưng</w:t>
            </w:r>
          </w:p>
          <w:p w14:paraId="496B3B1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t>
            </w:r>
            <w:hyperlink r:id="rId124" w:tgtFrame="_blank" w:history="1">
              <w:r>
                <w:rPr>
                  <w:rStyle w:val="Hyperlink"/>
                  <w:rFonts w:ascii="MISA Sans" w:hAnsi="MISA Sans"/>
                  <w:color w:val="337AB7"/>
                  <w:spacing w:val="-3"/>
                </w:rPr>
                <w:t>meinvocie</w:t>
              </w:r>
            </w:hyperlink>
            <w:r>
              <w:rPr>
                <w:rFonts w:ascii="MISA Sans" w:hAnsi="MISA Sans"/>
                <w:color w:val="030E43"/>
                <w:spacing w:val="-3"/>
              </w:rPr>
              <w:t>, vào mục </w:t>
            </w:r>
            <w:r>
              <w:rPr>
                <w:rStyle w:val="Strong"/>
                <w:rFonts w:ascii="MISA Sans" w:hAnsi="MISA Sans"/>
                <w:color w:val="030E43"/>
                <w:spacing w:val="-3"/>
              </w:rPr>
              <w:t>Hóa đơn</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31C78461"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011F1B2" wp14:editId="2B722CFB">
                  <wp:extent cx="5581973" cy="1241765"/>
                  <wp:effectExtent l="0" t="0" r="0" b="0"/>
                  <wp:docPr id="132" name="Picture 132" descr="https://helpv4.meinvoice.vn/wp-content/uploads/2025/05/ND_70_hoa_don_KD_van_tai_06-1024x2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helpv4.meinvoice.vn/wp-content/uploads/2025/05/ND_70_hoa_don_KD_van_tai_06-1024x228.jp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610579" cy="1248129"/>
                          </a:xfrm>
                          <a:prstGeom prst="rect">
                            <a:avLst/>
                          </a:prstGeom>
                          <a:noFill/>
                          <a:ln>
                            <a:noFill/>
                          </a:ln>
                        </pic:spPr>
                      </pic:pic>
                    </a:graphicData>
                  </a:graphic>
                </wp:inline>
              </w:drawing>
            </w:r>
          </w:p>
          <w:p w14:paraId="4E2E439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Chọn mẫu hóa đơn Kinh doanh xe mới tạo</w:t>
            </w:r>
          </w:p>
          <w:p w14:paraId="5FE40D9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các thông tin trên hóa đơn.</w:t>
            </w:r>
          </w:p>
          <w:p w14:paraId="4AE92401" w14:textId="77777777" w:rsidR="000546A0" w:rsidRDefault="000546A0" w:rsidP="00A663E2">
            <w:pPr>
              <w:jc w:val="both"/>
              <w:rPr>
                <w:rFonts w:ascii="MISA Sans" w:hAnsi="MISA Sans"/>
                <w:color w:val="030E43"/>
                <w:spacing w:val="-3"/>
              </w:rPr>
            </w:pPr>
          </w:p>
          <w:p w14:paraId="6D171A45"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Tại cột </w:t>
            </w:r>
            <w:r>
              <w:rPr>
                <w:rStyle w:val="Strong"/>
                <w:rFonts w:ascii="MISA Sans" w:hAnsi="MISA Sans"/>
                <w:color w:val="030E43"/>
                <w:spacing w:val="-3"/>
              </w:rPr>
              <w:t>Tính chất HHDV</w:t>
            </w:r>
            <w:r>
              <w:rPr>
                <w:rFonts w:ascii="MISA Sans" w:hAnsi="MISA Sans"/>
                <w:color w:val="030E43"/>
                <w:spacing w:val="-3"/>
              </w:rPr>
              <w:t>: Chương trình đã ngầm định tính chất </w:t>
            </w:r>
            <w:r>
              <w:rPr>
                <w:rStyle w:val="Strong"/>
                <w:rFonts w:ascii="MISA Sans" w:hAnsi="MISA Sans"/>
                <w:color w:val="030E43"/>
                <w:spacing w:val="-3"/>
              </w:rPr>
              <w:t>Hàng hóa đặc trưng</w:t>
            </w:r>
            <w:r>
              <w:rPr>
                <w:rFonts w:ascii="MISA Sans" w:hAnsi="MISA Sans"/>
                <w:color w:val="030E43"/>
                <w:spacing w:val="-3"/>
              </w:rPr>
              <w:t>.</w:t>
            </w:r>
          </w:p>
          <w:p w14:paraId="2A57B617"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w:t>
            </w:r>
            <w:r>
              <w:rPr>
                <w:rStyle w:val="Strong"/>
                <w:rFonts w:ascii="MISA Sans" w:hAnsi="MISA Sans"/>
                <w:color w:val="030E43"/>
                <w:spacing w:val="-3"/>
              </w:rPr>
              <w:t>Số khung</w:t>
            </w:r>
            <w:r>
              <w:rPr>
                <w:rFonts w:ascii="MISA Sans" w:hAnsi="MISA Sans"/>
                <w:color w:val="030E43"/>
                <w:spacing w:val="-3"/>
              </w:rPr>
              <w:t>, </w:t>
            </w:r>
            <w:r>
              <w:rPr>
                <w:rStyle w:val="Strong"/>
                <w:rFonts w:ascii="MISA Sans" w:hAnsi="MISA Sans"/>
                <w:color w:val="030E43"/>
                <w:spacing w:val="-3"/>
              </w:rPr>
              <w:t>Số máy</w:t>
            </w:r>
            <w:r>
              <w:rPr>
                <w:rFonts w:ascii="MISA Sans" w:hAnsi="MISA Sans"/>
                <w:color w:val="030E43"/>
                <w:spacing w:val="-3"/>
              </w:rPr>
              <w:t> và các thông tin khác của hóa đơn.</w:t>
            </w:r>
          </w:p>
          <w:p w14:paraId="01F14EE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 </w:t>
            </w:r>
            <w:r>
              <w:rPr>
                <w:rFonts w:ascii="MISA Sans" w:hAnsi="MISA Sans"/>
                <w:color w:val="030E43"/>
                <w:spacing w:val="-3"/>
              </w:rPr>
              <w:t>Nhấn </w:t>
            </w:r>
            <w:r>
              <w:rPr>
                <w:rStyle w:val="Strong"/>
                <w:rFonts w:ascii="MISA Sans" w:hAnsi="MISA Sans"/>
                <w:color w:val="030E43"/>
                <w:spacing w:val="-3"/>
              </w:rPr>
              <w:t>Lưu và phát hành</w:t>
            </w:r>
            <w:r>
              <w:rPr>
                <w:rFonts w:ascii="MISA Sans" w:hAnsi="MISA Sans"/>
                <w:color w:val="030E43"/>
                <w:spacing w:val="-3"/>
              </w:rPr>
              <w:t> để phát hành hóa đơn.</w:t>
            </w:r>
          </w:p>
          <w:p w14:paraId="216D80EA" w14:textId="77777777" w:rsidR="000546A0" w:rsidRDefault="000546A0" w:rsidP="00A663E2">
            <w:pPr>
              <w:jc w:val="both"/>
              <w:rPr>
                <w:rFonts w:ascii="MISA Sans" w:hAnsi="MISA Sans"/>
                <w:color w:val="030E43"/>
                <w:spacing w:val="-3"/>
              </w:rPr>
            </w:pPr>
            <w:r w:rsidRPr="00884B3B">
              <w:rPr>
                <w:rFonts w:ascii="MISA Sans" w:hAnsi="MISA Sans"/>
                <w:noProof/>
                <w:color w:val="030E43"/>
                <w:spacing w:val="-3"/>
              </w:rPr>
              <w:drawing>
                <wp:inline distT="0" distB="0" distL="0" distR="0" wp14:anchorId="56346190" wp14:editId="328FBCFC">
                  <wp:extent cx="5592739" cy="4511668"/>
                  <wp:effectExtent l="0" t="0" r="8255" b="381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609087" cy="4524856"/>
                          </a:xfrm>
                          <a:prstGeom prst="rect">
                            <a:avLst/>
                          </a:prstGeom>
                        </pic:spPr>
                      </pic:pic>
                    </a:graphicData>
                  </a:graphic>
                </wp:inline>
              </w:drawing>
            </w:r>
          </w:p>
          <w:p w14:paraId="00F747F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Khai báo thông tin để chương trình gửi hóa đơn cho khách hàng, nhấn </w:t>
            </w:r>
            <w:r>
              <w:rPr>
                <w:rStyle w:val="Strong"/>
                <w:rFonts w:ascii="MISA Sans" w:hAnsi="MISA Sans"/>
                <w:color w:val="030E43"/>
                <w:spacing w:val="-3"/>
              </w:rPr>
              <w:t>Phát hành</w:t>
            </w:r>
            <w:r>
              <w:rPr>
                <w:rFonts w:ascii="MISA Sans" w:hAnsi="MISA Sans"/>
                <w:color w:val="030E43"/>
                <w:spacing w:val="-3"/>
              </w:rPr>
              <w:t>.</w:t>
            </w:r>
          </w:p>
          <w:p w14:paraId="298F6BC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F51EA0F" wp14:editId="148D2B7A">
                  <wp:extent cx="5568286" cy="4325096"/>
                  <wp:effectExtent l="0" t="0" r="0" b="0"/>
                  <wp:docPr id="130" name="Picture 130" descr="https://helpv4.meinvoice.vn/wp-content/uploads/2025/05/ND_70_mau_KD_xe_07-300x2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helpv4.meinvoice.vn/wp-content/uploads/2025/05/ND_70_mau_KD_xe_07-300x233.jp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576918" cy="4331801"/>
                          </a:xfrm>
                          <a:prstGeom prst="rect">
                            <a:avLst/>
                          </a:prstGeom>
                          <a:noFill/>
                          <a:ln>
                            <a:noFill/>
                          </a:ln>
                        </pic:spPr>
                      </pic:pic>
                    </a:graphicData>
                  </a:graphic>
                </wp:inline>
              </w:drawing>
            </w:r>
          </w:p>
          <w:p w14:paraId="7E265D80" w14:textId="77777777" w:rsidR="000546A0" w:rsidRDefault="000546A0"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 Ở những lần sau, chương trình mặc định ký theo chứng thư số ở lần phát hành gần nhất.</w:t>
            </w:r>
          </w:p>
          <w:p w14:paraId="20DDE349"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7B65396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C99BA0" wp14:editId="7F63F45B">
                  <wp:extent cx="5628353" cy="4353636"/>
                  <wp:effectExtent l="0" t="0" r="0" b="8890"/>
                  <wp:docPr id="129" name="Picture 129" descr="https://helpv4.meinvoice.vn/wp-content/uploads/2025/04/ND_70_lap_hoa_don_co_ma_0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helpv4.meinvoice.vn/wp-content/uploads/2025/04/ND_70_lap_hoa_don_co_ma_06-1.jpg"/>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642293" cy="4364419"/>
                          </a:xfrm>
                          <a:prstGeom prst="rect">
                            <a:avLst/>
                          </a:prstGeom>
                          <a:noFill/>
                          <a:ln>
                            <a:noFill/>
                          </a:ln>
                        </pic:spPr>
                      </pic:pic>
                    </a:graphicData>
                  </a:graphic>
                </wp:inline>
              </w:drawing>
            </w:r>
          </w:p>
          <w:p w14:paraId="755885CD"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để cấp mã.</w:t>
            </w:r>
          </w:p>
          <w:p w14:paraId="4917264B" w14:textId="77777777" w:rsidR="000546A0" w:rsidRDefault="000546A0" w:rsidP="00A663E2">
            <w:pPr>
              <w:jc w:val="both"/>
              <w:rPr>
                <w:b/>
                <w:bCs/>
                <w:color w:val="000000" w:themeColor="text1"/>
                <w:sz w:val="28"/>
                <w:szCs w:val="28"/>
              </w:rPr>
            </w:pPr>
          </w:p>
        </w:tc>
      </w:tr>
    </w:tbl>
    <w:p w14:paraId="6F104377" w14:textId="77777777" w:rsidR="000546A0" w:rsidRPr="000546A0" w:rsidRDefault="000546A0" w:rsidP="00A663E2">
      <w:pPr>
        <w:jc w:val="both"/>
        <w:rPr>
          <w:b/>
          <w:bCs/>
          <w:color w:val="000000" w:themeColor="text1"/>
          <w:sz w:val="28"/>
          <w:szCs w:val="28"/>
        </w:rPr>
      </w:pPr>
    </w:p>
    <w:p w14:paraId="3F499413" w14:textId="38446943"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Khởi tạo hóa đơn từ máy tính tiền và phát hành hóa đơn có thông tin Họ và tên người mua hàng, MSĐVCQHVNS, Số căn cước công dân,…</w:t>
      </w:r>
    </w:p>
    <w:tbl>
      <w:tblPr>
        <w:tblStyle w:val="TableGrid"/>
        <w:tblW w:w="0" w:type="auto"/>
        <w:tblLook w:val="04A0" w:firstRow="1" w:lastRow="0" w:firstColumn="1" w:lastColumn="0" w:noHBand="0" w:noVBand="1"/>
      </w:tblPr>
      <w:tblGrid>
        <w:gridCol w:w="9026"/>
      </w:tblGrid>
      <w:tr w:rsidR="000546A0" w14:paraId="552E11AD" w14:textId="77777777" w:rsidTr="000546A0">
        <w:tc>
          <w:tcPr>
            <w:tcW w:w="9026" w:type="dxa"/>
          </w:tcPr>
          <w:p w14:paraId="75DA5276" w14:textId="77777777" w:rsidR="000546A0" w:rsidRDefault="000546A0" w:rsidP="00A663E2">
            <w:pPr>
              <w:jc w:val="both"/>
              <w:rPr>
                <w:rFonts w:ascii="inherit" w:hAnsi="inherit"/>
              </w:rPr>
            </w:pPr>
            <w:r>
              <w:rPr>
                <w:rFonts w:ascii="inherit" w:hAnsi="inherit"/>
              </w:rPr>
              <w:t>Khởi tạo hóa đơn từ máy tính tiền và phát hành hóa đơn có thông tin Họ và tên người mua hàng, MSĐVCQHVNS, Số căn cước công dân,…</w:t>
            </w:r>
          </w:p>
          <w:p w14:paraId="539A803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9348D1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Giúp Anh/Chị hiểu tổng thể quy trình khởi tạo và phát hành hóa đơn máy tính tiền với các trường thông tin bắt buộc như Họ và tên người mua hàng, Mã số đơn vị có quan hệ với ngân sách (MSĐVCQHVNS), Số căn cước công dân, đảm bảo tuân thủ quy định về hóa đơn điện tử theo Nghị định 70/2025/NĐ-CP.</w:t>
            </w:r>
          </w:p>
          <w:p w14:paraId="2014F15D"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 </w:t>
            </w:r>
          </w:p>
          <w:p w14:paraId="5E7C3FFF" w14:textId="77777777" w:rsidR="000546A0" w:rsidRDefault="000546A0" w:rsidP="00A663E2">
            <w:pPr>
              <w:jc w:val="both"/>
              <w:rPr>
                <w:rFonts w:ascii="MISA Sans" w:hAnsi="MISA Sans"/>
                <w:color w:val="030E43"/>
                <w:spacing w:val="-3"/>
              </w:rPr>
            </w:pPr>
            <w:r>
              <w:rPr>
                <w:rFonts w:ascii="MISA Sans" w:hAnsi="MISA Sans"/>
                <w:color w:val="030E43"/>
                <w:spacing w:val="-3"/>
              </w:rPr>
              <w:t>Tạo mẫu hóa đơn máy tính tiền với các trường thông tin cần thiết</w:t>
            </w:r>
          </w:p>
          <w:p w14:paraId="5FAFF0DA"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Xuất và phát hành hóa đơn máy tính tiền từ mẫu đã tạo, đảm bảo các thông tin hiển thị đúng quy định.</w:t>
            </w:r>
          </w:p>
          <w:p w14:paraId="7BB7C584" w14:textId="77777777" w:rsidR="000546A0" w:rsidRDefault="000546A0" w:rsidP="00A663E2">
            <w:pPr>
              <w:jc w:val="both"/>
              <w:rPr>
                <w:rFonts w:ascii="inherit" w:hAnsi="inherit"/>
                <w:b/>
                <w:color w:val="030E43"/>
                <w:sz w:val="54"/>
                <w:szCs w:val="54"/>
              </w:rPr>
            </w:pPr>
            <w:r>
              <w:rPr>
                <w:rStyle w:val="Strong"/>
                <w:rFonts w:ascii="inherit" w:hAnsi="inherit"/>
                <w:bCs w:val="0"/>
                <w:color w:val="030E43"/>
                <w:szCs w:val="28"/>
              </w:rPr>
              <w:t>2. Các bước thực hiện</w:t>
            </w:r>
          </w:p>
          <w:p w14:paraId="54214F7D"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Tạo mẫu hóa đơn máy tính tiền có các thông tin cần thể hiện</w:t>
            </w:r>
          </w:p>
          <w:p w14:paraId="1CF3560A"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 </w:t>
            </w:r>
            <w:r>
              <w:rPr>
                <w:rStyle w:val="Strong"/>
                <w:rFonts w:ascii="MISA Sans" w:hAnsi="MISA Sans"/>
                <w:color w:val="030E43"/>
                <w:spacing w:val="-3"/>
              </w:rPr>
              <w:t>Đăng ký phát hành\Mẫu hóa đơn</w:t>
            </w:r>
            <w:r>
              <w:rPr>
                <w:rFonts w:ascii="MISA Sans" w:hAnsi="MISA Sans"/>
                <w:color w:val="030E43"/>
                <w:spacing w:val="-3"/>
              </w:rPr>
              <w:t> -&gt; nhấn </w:t>
            </w:r>
            <w:r>
              <w:rPr>
                <w:rStyle w:val="Strong"/>
                <w:rFonts w:ascii="MISA Sans" w:hAnsi="MISA Sans"/>
                <w:color w:val="030E43"/>
                <w:spacing w:val="-3"/>
              </w:rPr>
              <w:t>Thêm mới</w:t>
            </w:r>
            <w:r>
              <w:rPr>
                <w:rFonts w:ascii="MISA Sans" w:hAnsi="MISA Sans"/>
                <w:color w:val="030E43"/>
                <w:spacing w:val="-3"/>
              </w:rPr>
              <w:t> -&gt; Chọn mẫu hóa đơn máy tính tiền cần khởi tạo.</w:t>
            </w:r>
          </w:p>
          <w:p w14:paraId="3E387920"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8982BD1" wp14:editId="50D5AFDD">
                  <wp:extent cx="5587327" cy="2074460"/>
                  <wp:effectExtent l="0" t="0" r="0" b="2540"/>
                  <wp:docPr id="140" name="Picture 140" descr="https://helpv4.meinvoice.vn/wp-content/uploads/2025/05/KTM-HDMTT_ND_70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helpv4.meinvoice.vn/wp-content/uploads/2025/05/KTM-HDMTT_ND_70_01.jpg"/>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601476" cy="2079713"/>
                          </a:xfrm>
                          <a:prstGeom prst="rect">
                            <a:avLst/>
                          </a:prstGeom>
                          <a:noFill/>
                          <a:ln>
                            <a:noFill/>
                          </a:ln>
                        </pic:spPr>
                      </pic:pic>
                    </a:graphicData>
                  </a:graphic>
                </wp:inline>
              </w:drawing>
            </w:r>
          </w:p>
          <w:p w14:paraId="178BA302"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tạo mẫu hóa đơn.</w:t>
            </w:r>
          </w:p>
          <w:p w14:paraId="62F94A28"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0C8A14E" wp14:editId="1BE0F605">
                  <wp:extent cx="5595620" cy="1975122"/>
                  <wp:effectExtent l="0" t="0" r="5080" b="6350"/>
                  <wp:docPr id="139" name="Picture 139" descr="https://helpv4.meinvoice.vn/wp-content/uploads/2025/05/KTM-HDMTT_ND_70_02-1024x3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s://helpv4.meinvoice.vn/wp-content/uploads/2025/05/KTM-HDMTT_ND_70_02-1024x361.jp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618081" cy="1983050"/>
                          </a:xfrm>
                          <a:prstGeom prst="rect">
                            <a:avLst/>
                          </a:prstGeom>
                          <a:noFill/>
                          <a:ln>
                            <a:noFill/>
                          </a:ln>
                        </pic:spPr>
                      </pic:pic>
                    </a:graphicData>
                  </a:graphic>
                </wp:inline>
              </w:drawing>
            </w:r>
          </w:p>
          <w:p w14:paraId="109ED6D9" w14:textId="77777777" w:rsidR="000546A0" w:rsidRDefault="000546A0" w:rsidP="00A663E2">
            <w:pPr>
              <w:jc w:val="both"/>
              <w:rPr>
                <w:rFonts w:ascii="MISA Sans" w:hAnsi="MISA Sans"/>
                <w:color w:val="030E43"/>
                <w:spacing w:val="-3"/>
              </w:rPr>
            </w:pPr>
            <w:r>
              <w:rPr>
                <w:rFonts w:ascii="MISA Sans" w:hAnsi="MISA Sans"/>
                <w:color w:val="030E43"/>
                <w:spacing w:val="-3"/>
              </w:rPr>
              <w:t>Thiết lập hiển thị các thông tin nêu trên tại bước </w:t>
            </w:r>
            <w:r>
              <w:rPr>
                <w:rStyle w:val="Strong"/>
                <w:rFonts w:ascii="MISA Sans" w:hAnsi="MISA Sans"/>
                <w:color w:val="030E43"/>
                <w:spacing w:val="-3"/>
              </w:rPr>
              <w:t>Tùy chỉnh nội dung chi tiết hóa đơn</w:t>
            </w:r>
            <w:r>
              <w:rPr>
                <w:rFonts w:ascii="MISA Sans" w:hAnsi="MISA Sans"/>
                <w:color w:val="030E43"/>
                <w:spacing w:val="-3"/>
              </w:rPr>
              <w:t>.</w:t>
            </w:r>
          </w:p>
          <w:p w14:paraId="38A4EF0A" w14:textId="77777777" w:rsidR="000546A0" w:rsidRDefault="000546A0" w:rsidP="00A663E2">
            <w:pPr>
              <w:jc w:val="both"/>
              <w:rPr>
                <w:rFonts w:ascii="MISA Sans" w:hAnsi="MISA Sans"/>
                <w:color w:val="030E43"/>
                <w:spacing w:val="-3"/>
              </w:rPr>
            </w:pPr>
          </w:p>
          <w:p w14:paraId="2A7332EB" w14:textId="77777777" w:rsidR="000546A0" w:rsidRDefault="000546A0" w:rsidP="00A663E2">
            <w:pPr>
              <w:jc w:val="both"/>
              <w:rPr>
                <w:rFonts w:ascii="MISA Sans" w:hAnsi="MISA Sans"/>
                <w:color w:val="030E43"/>
                <w:spacing w:val="-3"/>
              </w:rPr>
            </w:pPr>
            <w:r>
              <w:rPr>
                <w:rFonts w:ascii="MISA Sans" w:hAnsi="MISA Sans"/>
                <w:color w:val="030E43"/>
                <w:spacing w:val="-3"/>
              </w:rPr>
              <w:t>Thông tin người bán: tích chọn hiển thị </w:t>
            </w:r>
            <w:r>
              <w:rPr>
                <w:rStyle w:val="Strong"/>
                <w:rFonts w:ascii="MISA Sans" w:hAnsi="MISA Sans"/>
                <w:color w:val="030E43"/>
                <w:spacing w:val="-3"/>
              </w:rPr>
              <w:t>Mã cửa hàng</w:t>
            </w:r>
            <w:r>
              <w:rPr>
                <w:rFonts w:ascii="MISA Sans" w:hAnsi="MISA Sans"/>
                <w:color w:val="030E43"/>
                <w:spacing w:val="-3"/>
              </w:rPr>
              <w:t>, </w:t>
            </w:r>
            <w:r>
              <w:rPr>
                <w:rStyle w:val="Strong"/>
                <w:rFonts w:ascii="MISA Sans" w:hAnsi="MISA Sans"/>
                <w:color w:val="030E43"/>
                <w:spacing w:val="-3"/>
              </w:rPr>
              <w:t>Tên cửa hàng</w:t>
            </w:r>
            <w:r>
              <w:rPr>
                <w:rFonts w:ascii="MISA Sans" w:hAnsi="MISA Sans"/>
                <w:color w:val="030E43"/>
                <w:spacing w:val="-3"/>
              </w:rPr>
              <w:t>.</w:t>
            </w:r>
          </w:p>
          <w:p w14:paraId="20752482"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04AD8A3" wp14:editId="7265AF3E">
                  <wp:extent cx="5531802" cy="3630304"/>
                  <wp:effectExtent l="0" t="0" r="0" b="8255"/>
                  <wp:docPr id="138" name="Picture 138" descr="https://helpv4.meinvoice.vn/wp-content/uploads/2025/05/KTM-HDMTT_ND_70_03-1024x6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helpv4.meinvoice.vn/wp-content/uploads/2025/05/KTM-HDMTT_ND_70_03-1024x670.jp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542574" cy="3637373"/>
                          </a:xfrm>
                          <a:prstGeom prst="rect">
                            <a:avLst/>
                          </a:prstGeom>
                          <a:noFill/>
                          <a:ln>
                            <a:noFill/>
                          </a:ln>
                        </pic:spPr>
                      </pic:pic>
                    </a:graphicData>
                  </a:graphic>
                </wp:inline>
              </w:drawing>
            </w:r>
          </w:p>
          <w:p w14:paraId="49065F79" w14:textId="77777777" w:rsidR="000546A0" w:rsidRDefault="000546A0" w:rsidP="00A663E2">
            <w:pPr>
              <w:jc w:val="both"/>
              <w:rPr>
                <w:rFonts w:ascii="MISA Sans" w:hAnsi="MISA Sans"/>
                <w:color w:val="030E43"/>
                <w:spacing w:val="-3"/>
              </w:rPr>
            </w:pPr>
          </w:p>
          <w:p w14:paraId="14899368" w14:textId="77777777" w:rsidR="000546A0" w:rsidRDefault="000546A0" w:rsidP="00A663E2">
            <w:pPr>
              <w:jc w:val="both"/>
              <w:rPr>
                <w:rFonts w:ascii="MISA Sans" w:hAnsi="MISA Sans"/>
                <w:color w:val="030E43"/>
                <w:spacing w:val="-3"/>
              </w:rPr>
            </w:pPr>
            <w:r>
              <w:rPr>
                <w:rFonts w:ascii="MISA Sans" w:hAnsi="MISA Sans"/>
                <w:color w:val="030E43"/>
                <w:spacing w:val="-3"/>
              </w:rPr>
              <w:t>Thông tin người mua: tích chọn hiển thị: </w:t>
            </w:r>
            <w:r>
              <w:rPr>
                <w:rStyle w:val="Strong"/>
                <w:rFonts w:ascii="MISA Sans" w:hAnsi="MISA Sans"/>
                <w:color w:val="030E43"/>
                <w:spacing w:val="-3"/>
              </w:rPr>
              <w:t>MSĐVCQHVNS</w:t>
            </w:r>
            <w:r>
              <w:rPr>
                <w:rFonts w:ascii="MISA Sans" w:hAnsi="MISA Sans"/>
                <w:color w:val="030E43"/>
                <w:spacing w:val="-3"/>
              </w:rPr>
              <w:t>, </w:t>
            </w:r>
            <w:r>
              <w:rPr>
                <w:rStyle w:val="Strong"/>
                <w:rFonts w:ascii="MISA Sans" w:hAnsi="MISA Sans"/>
                <w:color w:val="030E43"/>
                <w:spacing w:val="-3"/>
              </w:rPr>
              <w:t>Họ và tên người mua hàng</w:t>
            </w:r>
            <w:r>
              <w:rPr>
                <w:rFonts w:ascii="MISA Sans" w:hAnsi="MISA Sans"/>
                <w:color w:val="030E43"/>
                <w:spacing w:val="-3"/>
              </w:rPr>
              <w:t>, </w:t>
            </w:r>
            <w:r>
              <w:rPr>
                <w:rStyle w:val="Strong"/>
                <w:rFonts w:ascii="MISA Sans" w:hAnsi="MISA Sans"/>
                <w:color w:val="030E43"/>
                <w:spacing w:val="-3"/>
              </w:rPr>
              <w:t>Số căn cước công dân</w:t>
            </w:r>
            <w:r>
              <w:rPr>
                <w:rFonts w:ascii="MISA Sans" w:hAnsi="MISA Sans"/>
                <w:color w:val="030E43"/>
                <w:spacing w:val="-3"/>
              </w:rPr>
              <w:t>, </w:t>
            </w:r>
            <w:r>
              <w:rPr>
                <w:rStyle w:val="Strong"/>
                <w:rFonts w:ascii="MISA Sans" w:hAnsi="MISA Sans"/>
                <w:color w:val="030E43"/>
                <w:spacing w:val="-3"/>
              </w:rPr>
              <w:t>Số hộ chiếu</w:t>
            </w:r>
            <w:r>
              <w:rPr>
                <w:rFonts w:ascii="MISA Sans" w:hAnsi="MISA Sans"/>
                <w:color w:val="030E43"/>
                <w:spacing w:val="-3"/>
              </w:rPr>
              <w:t>.</w:t>
            </w:r>
          </w:p>
          <w:p w14:paraId="7CE8A637"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200C90C" wp14:editId="332D9E03">
                  <wp:extent cx="5614988" cy="3684896"/>
                  <wp:effectExtent l="0" t="0" r="5080" b="0"/>
                  <wp:docPr id="137" name="Picture 137" descr="https://helpv4.meinvoice.vn/wp-content/uploads/2025/05/KTM-HDMTT_ND_70_05-1024x6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s://helpv4.meinvoice.vn/wp-content/uploads/2025/05/KTM-HDMTT_ND_70_05-1024x671.jp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626318" cy="3692331"/>
                          </a:xfrm>
                          <a:prstGeom prst="rect">
                            <a:avLst/>
                          </a:prstGeom>
                          <a:noFill/>
                          <a:ln>
                            <a:noFill/>
                          </a:ln>
                        </pic:spPr>
                      </pic:pic>
                    </a:graphicData>
                  </a:graphic>
                </wp:inline>
              </w:drawing>
            </w:r>
          </w:p>
          <w:p w14:paraId="043D76FB" w14:textId="77777777" w:rsidR="000546A0" w:rsidRDefault="000546A0" w:rsidP="00A663E2">
            <w:pPr>
              <w:jc w:val="both"/>
              <w:rPr>
                <w:rFonts w:ascii="MISA Sans" w:hAnsi="MISA Sans"/>
                <w:color w:val="030E43"/>
                <w:spacing w:val="-3"/>
              </w:rPr>
            </w:pPr>
          </w:p>
          <w:p w14:paraId="450A3D5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Thông tin </w:t>
            </w:r>
            <w:r>
              <w:rPr>
                <w:rStyle w:val="Strong"/>
                <w:rFonts w:ascii="MISA Sans" w:hAnsi="MISA Sans"/>
                <w:color w:val="030E43"/>
                <w:spacing w:val="-3"/>
              </w:rPr>
              <w:t>Hình thức thanh toán</w:t>
            </w:r>
            <w:r>
              <w:rPr>
                <w:rFonts w:ascii="MISA Sans" w:hAnsi="MISA Sans"/>
                <w:color w:val="030E43"/>
                <w:spacing w:val="-3"/>
              </w:rPr>
              <w:t>, chương trình mặc định hiển thị trên mẫu hóa đơn.</w:t>
            </w:r>
          </w:p>
          <w:p w14:paraId="34E041B8"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w:t>
            </w:r>
            <w:r>
              <w:rPr>
                <w:rFonts w:ascii="MISA Sans" w:hAnsi="MISA Sans"/>
                <w:color w:val="030E43"/>
                <w:spacing w:val="-3"/>
              </w:rPr>
              <w:t> để hoàn thành việc tạo mẫu hóa đơn.</w:t>
            </w:r>
          </w:p>
          <w:p w14:paraId="1A46072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Xuất hóa đơn máy tính tiền có các thông tin cần thể hiện</w:t>
            </w:r>
          </w:p>
          <w:p w14:paraId="0B8C94A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 </w:t>
            </w:r>
            <w:r>
              <w:rPr>
                <w:rStyle w:val="Strong"/>
                <w:rFonts w:ascii="MISA Sans" w:hAnsi="MISA Sans"/>
                <w:color w:val="030E43"/>
                <w:spacing w:val="-3"/>
              </w:rPr>
              <w:t>Hóa đơn</w:t>
            </w:r>
            <w:r>
              <w:rPr>
                <w:rFonts w:ascii="MISA Sans" w:hAnsi="MISA Sans"/>
                <w:color w:val="030E43"/>
                <w:spacing w:val="-3"/>
              </w:rPr>
              <w:t> -&gt; </w:t>
            </w:r>
            <w:r>
              <w:rPr>
                <w:rStyle w:val="Strong"/>
                <w:rFonts w:ascii="MISA Sans" w:hAnsi="MISA Sans"/>
                <w:color w:val="030E43"/>
                <w:spacing w:val="-3"/>
              </w:rPr>
              <w:t>Hóa đơn máy tính tiền </w:t>
            </w:r>
            <w:r>
              <w:rPr>
                <w:rFonts w:ascii="MISA Sans" w:hAnsi="MISA Sans"/>
                <w:color w:val="030E43"/>
                <w:spacing w:val="-3"/>
              </w:rPr>
              <w:t>-&gt; nhấn </w:t>
            </w:r>
            <w:r>
              <w:rPr>
                <w:rStyle w:val="Strong"/>
                <w:rFonts w:ascii="MISA Sans" w:hAnsi="MISA Sans"/>
                <w:color w:val="030E43"/>
                <w:spacing w:val="-3"/>
              </w:rPr>
              <w:t>Thêm mới</w:t>
            </w:r>
            <w:r>
              <w:rPr>
                <w:rFonts w:ascii="MISA Sans" w:hAnsi="MISA Sans"/>
                <w:color w:val="030E43"/>
                <w:spacing w:val="-3"/>
              </w:rPr>
              <w:t>.</w:t>
            </w:r>
          </w:p>
          <w:p w14:paraId="2B2F49FF" w14:textId="02EE5A81" w:rsidR="000546A0" w:rsidRDefault="000546A0" w:rsidP="00A663E2">
            <w:pPr>
              <w:jc w:val="both"/>
              <w:rPr>
                <w:rFonts w:ascii="MISA Sans" w:hAnsi="MISA Sans"/>
                <w:color w:val="030E43"/>
                <w:spacing w:val="-3"/>
              </w:rPr>
            </w:pPr>
            <w:r>
              <w:rPr>
                <w:rFonts w:ascii="MISA Sans" w:hAnsi="MISA Sans"/>
                <w:noProof/>
                <w:color w:val="030E43"/>
                <w:spacing w:val="-3"/>
              </w:rPr>
              <w:fldChar w:fldCharType="begin"/>
            </w:r>
            <w:r>
              <w:rPr>
                <w:rFonts w:ascii="MISA Sans" w:hAnsi="MISA Sans"/>
                <w:noProof/>
                <w:color w:val="030E43"/>
                <w:spacing w:val="-3"/>
              </w:rPr>
              <w:instrText xml:space="preserve"> DATE \@ "M/d/yyyy" </w:instrText>
            </w:r>
            <w:r>
              <w:rPr>
                <w:rFonts w:ascii="MISA Sans" w:hAnsi="MISA Sans"/>
                <w:noProof/>
                <w:color w:val="030E43"/>
                <w:spacing w:val="-3"/>
              </w:rPr>
              <w:fldChar w:fldCharType="separate"/>
            </w:r>
            <w:r w:rsidR="009D6A12">
              <w:rPr>
                <w:rFonts w:ascii="MISA Sans" w:hAnsi="MISA Sans"/>
                <w:noProof/>
                <w:color w:val="030E43"/>
                <w:spacing w:val="-3"/>
              </w:rPr>
              <w:t>1/9/2026</w:t>
            </w:r>
            <w:r>
              <w:rPr>
                <w:rFonts w:ascii="MISA Sans" w:hAnsi="MISA Sans"/>
                <w:noProof/>
                <w:color w:val="030E43"/>
                <w:spacing w:val="-3"/>
              </w:rPr>
              <w:fldChar w:fldCharType="end"/>
            </w:r>
            <w:r>
              <w:rPr>
                <w:noProof/>
              </w:rPr>
              <w:t xml:space="preserve"> </w:t>
            </w:r>
            <w:r w:rsidRPr="00CE10D2">
              <w:rPr>
                <w:rFonts w:ascii="MISA Sans" w:hAnsi="MISA Sans"/>
                <w:noProof/>
                <w:color w:val="030E43"/>
                <w:spacing w:val="-3"/>
              </w:rPr>
              <w:drawing>
                <wp:inline distT="0" distB="0" distL="0" distR="0" wp14:anchorId="7813ABF5" wp14:editId="25B8D229">
                  <wp:extent cx="5566467" cy="1815152"/>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569810" cy="1816242"/>
                          </a:xfrm>
                          <a:prstGeom prst="rect">
                            <a:avLst/>
                          </a:prstGeom>
                        </pic:spPr>
                      </pic:pic>
                    </a:graphicData>
                  </a:graphic>
                </wp:inline>
              </w:drawing>
            </w:r>
          </w:p>
          <w:p w14:paraId="50367D20" w14:textId="77777777" w:rsidR="000546A0" w:rsidRDefault="000546A0" w:rsidP="00A663E2">
            <w:pPr>
              <w:jc w:val="both"/>
              <w:rPr>
                <w:rFonts w:ascii="MISA Sans" w:hAnsi="MISA Sans"/>
                <w:color w:val="030E43"/>
                <w:spacing w:val="-3"/>
              </w:rPr>
            </w:pPr>
            <w:r>
              <w:rPr>
                <w:rFonts w:ascii="MISA Sans" w:hAnsi="MISA Sans"/>
                <w:color w:val="030E43"/>
                <w:spacing w:val="-3"/>
              </w:rPr>
              <w:t>Chọn mẫu hóa đơn máy tính tiền cần phát hành.</w:t>
            </w:r>
          </w:p>
          <w:p w14:paraId="556B0506" w14:textId="77777777" w:rsidR="000546A0" w:rsidRDefault="000546A0" w:rsidP="00A663E2">
            <w:pPr>
              <w:jc w:val="both"/>
              <w:rPr>
                <w:rFonts w:ascii="MISA Sans" w:hAnsi="MISA Sans"/>
                <w:color w:val="030E43"/>
                <w:spacing w:val="-3"/>
              </w:rPr>
            </w:pPr>
            <w:r>
              <w:rPr>
                <w:rFonts w:ascii="MISA Sans" w:hAnsi="MISA Sans"/>
                <w:color w:val="030E43"/>
                <w:spacing w:val="-3"/>
              </w:rPr>
              <w:t>Khai báo chi tiết thông tin trên hóa đơn.</w:t>
            </w:r>
          </w:p>
          <w:p w14:paraId="05AC8D34" w14:textId="77777777" w:rsidR="000546A0" w:rsidRDefault="000546A0" w:rsidP="00A663E2">
            <w:pPr>
              <w:jc w:val="both"/>
              <w:rPr>
                <w:rFonts w:ascii="MISA Sans" w:hAnsi="MISA Sans"/>
                <w:color w:val="030E43"/>
                <w:spacing w:val="-3"/>
              </w:rPr>
            </w:pPr>
            <w:r w:rsidRPr="00CE10D2">
              <w:rPr>
                <w:rFonts w:ascii="MISA Sans" w:hAnsi="MISA Sans"/>
                <w:noProof/>
                <w:color w:val="030E43"/>
                <w:spacing w:val="-3"/>
              </w:rPr>
              <w:drawing>
                <wp:inline distT="0" distB="0" distL="0" distR="0" wp14:anchorId="3E6347FC" wp14:editId="01CD6744">
                  <wp:extent cx="5525142" cy="3425588"/>
                  <wp:effectExtent l="0" t="0" r="0" b="381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531854" cy="3429749"/>
                          </a:xfrm>
                          <a:prstGeom prst="rect">
                            <a:avLst/>
                          </a:prstGeom>
                        </pic:spPr>
                      </pic:pic>
                    </a:graphicData>
                  </a:graphic>
                </wp:inline>
              </w:drawing>
            </w:r>
          </w:p>
          <w:p w14:paraId="47B1A515"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 và phát hành</w:t>
            </w:r>
            <w:r>
              <w:rPr>
                <w:rFonts w:ascii="MISA Sans" w:hAnsi="MISA Sans"/>
                <w:color w:val="030E43"/>
                <w:spacing w:val="-3"/>
              </w:rPr>
              <w:t> để phát hành hóa đơn.</w:t>
            </w:r>
          </w:p>
          <w:p w14:paraId="05170261" w14:textId="77777777" w:rsidR="000546A0" w:rsidRDefault="000546A0" w:rsidP="00A663E2">
            <w:pPr>
              <w:jc w:val="both"/>
              <w:rPr>
                <w:rFonts w:ascii="MISA Sans" w:hAnsi="MISA Sans"/>
                <w:color w:val="030E43"/>
                <w:spacing w:val="-3"/>
              </w:rPr>
            </w:pPr>
            <w:r>
              <w:rPr>
                <w:rFonts w:ascii="MISA Sans" w:hAnsi="MISA Sans"/>
                <w:color w:val="030E43"/>
                <w:spacing w:val="-3"/>
              </w:rPr>
              <w:t>Tích chọn </w:t>
            </w:r>
            <w:r>
              <w:rPr>
                <w:rStyle w:val="Strong"/>
                <w:rFonts w:ascii="MISA Sans" w:hAnsi="MISA Sans"/>
                <w:color w:val="030E43"/>
                <w:spacing w:val="-3"/>
              </w:rPr>
              <w:t>Gửi hóa đơn đơn cho khách hàng</w:t>
            </w:r>
            <w:r>
              <w:rPr>
                <w:rFonts w:ascii="MISA Sans" w:hAnsi="MISA Sans"/>
                <w:color w:val="030E43"/>
                <w:spacing w:val="-3"/>
              </w:rPr>
              <w:t>: Chương trình tự động gửi hóa đơn cho khách hàng ngay sau khi phát hành và cấp mã hóa đơn.</w:t>
            </w:r>
          </w:p>
          <w:p w14:paraId="5EC2FE5B" w14:textId="77777777" w:rsidR="000546A0" w:rsidRDefault="000546A0" w:rsidP="00A663E2">
            <w:pPr>
              <w:jc w:val="both"/>
              <w:rPr>
                <w:rFonts w:ascii="MISA Sans" w:hAnsi="MISA Sans"/>
                <w:color w:val="030E43"/>
                <w:spacing w:val="-3"/>
              </w:rPr>
            </w:pPr>
            <w:r>
              <w:rPr>
                <w:rFonts w:ascii="MISA Sans" w:hAnsi="MISA Sans"/>
                <w:color w:val="030E43"/>
                <w:spacing w:val="-3"/>
              </w:rPr>
              <w:t>Lựa chọn ký số/không ký số lên hóa đơn theo nhu cầu của đơn vị.</w:t>
            </w:r>
          </w:p>
          <w:p w14:paraId="79A4CEF5"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Phát hành</w:t>
            </w:r>
            <w:r>
              <w:rPr>
                <w:rFonts w:ascii="MISA Sans" w:hAnsi="MISA Sans"/>
                <w:color w:val="030E43"/>
                <w:spacing w:val="-3"/>
              </w:rPr>
              <w:t>.</w:t>
            </w:r>
          </w:p>
          <w:p w14:paraId="42A48E6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FFF5194" wp14:editId="40E9653F">
                  <wp:extent cx="4653915" cy="3903345"/>
                  <wp:effectExtent l="0" t="0" r="0" b="1905"/>
                  <wp:docPr id="134" name="Picture 134" descr="https://helpv4.meinvoice.vn/wp-content/uploads/2025/05/KTM-HDMTT_ND_70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helpv4.meinvoice.vn/wp-content/uploads/2025/05/KTM-HDMTT_ND_70_08.jp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653915" cy="3903345"/>
                          </a:xfrm>
                          <a:prstGeom prst="rect">
                            <a:avLst/>
                          </a:prstGeom>
                          <a:noFill/>
                          <a:ln>
                            <a:noFill/>
                          </a:ln>
                        </pic:spPr>
                      </pic:pic>
                    </a:graphicData>
                  </a:graphic>
                </wp:inline>
              </w:drawing>
            </w:r>
          </w:p>
          <w:p w14:paraId="3DF7F9EF" w14:textId="77777777" w:rsidR="000546A0" w:rsidRDefault="000546A0" w:rsidP="00A663E2">
            <w:pPr>
              <w:jc w:val="both"/>
              <w:rPr>
                <w:rFonts w:ascii="MISA Sans" w:hAnsi="MISA Sans"/>
                <w:color w:val="030E43"/>
                <w:spacing w:val="-3"/>
              </w:rPr>
            </w:pPr>
            <w:r>
              <w:rPr>
                <w:rFonts w:ascii="MISA Sans" w:hAnsi="MISA Sans"/>
                <w:color w:val="030E43"/>
                <w:spacing w:val="-3"/>
              </w:rPr>
              <w:t>Sau khi phát hành hóa đơn, tại mục </w:t>
            </w:r>
            <w:r>
              <w:rPr>
                <w:rStyle w:val="Strong"/>
                <w:rFonts w:ascii="MISA Sans" w:hAnsi="MISA Sans"/>
                <w:color w:val="030E43"/>
                <w:spacing w:val="-3"/>
              </w:rPr>
              <w:t>Hóa đơn/Hóa đơn máy tính tiền</w:t>
            </w:r>
            <w:r>
              <w:rPr>
                <w:rFonts w:ascii="MISA Sans" w:hAnsi="MISA Sans"/>
                <w:color w:val="030E43"/>
                <w:spacing w:val="-3"/>
              </w:rPr>
              <w:t>/nhấn </w:t>
            </w:r>
            <w:r>
              <w:rPr>
                <w:rStyle w:val="Strong"/>
                <w:rFonts w:ascii="MISA Sans" w:hAnsi="MISA Sans"/>
                <w:color w:val="030E43"/>
                <w:spacing w:val="-3"/>
              </w:rPr>
              <w:t>Gửi dữ liệu MTT lên CQT</w:t>
            </w:r>
            <w:r>
              <w:rPr>
                <w:rFonts w:ascii="MISA Sans" w:hAnsi="MISA Sans"/>
                <w:color w:val="030E43"/>
                <w:spacing w:val="-3"/>
              </w:rPr>
              <w:t>, Anh/Chị có thể xem hướng dẫn chi tiết </w:t>
            </w:r>
            <w:hyperlink r:id="rId136" w:tgtFrame="_blank" w:history="1">
              <w:r>
                <w:rPr>
                  <w:rStyle w:val="Hyperlink"/>
                  <w:rFonts w:ascii="MISA Sans" w:hAnsi="MISA Sans"/>
                  <w:color w:val="337AB7"/>
                  <w:spacing w:val="-3"/>
                </w:rPr>
                <w:t>tại đây.</w:t>
              </w:r>
            </w:hyperlink>
          </w:p>
          <w:p w14:paraId="6D3C0A9B"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336FD2C5"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gười bán phải chuyển dữ liệu hóa đơn điện tử có mã của cơ quan thuế đã khởi tạo từ máy tính tiền cho cơ quan thuế </w:t>
            </w:r>
            <w:r>
              <w:rPr>
                <w:rStyle w:val="Strong"/>
                <w:rFonts w:ascii="MISA Sans" w:hAnsi="MISA Sans"/>
                <w:color w:val="030E43"/>
                <w:spacing w:val="-3"/>
              </w:rPr>
              <w:t>ngay trong ngày, </w:t>
            </w:r>
            <w:r>
              <w:rPr>
                <w:rFonts w:ascii="MISA Sans" w:hAnsi="MISA Sans"/>
                <w:color w:val="030E43"/>
                <w:spacing w:val="-3"/>
              </w:rPr>
              <w:t>chi tiết xem </w:t>
            </w:r>
            <w:hyperlink r:id="rId137" w:tgtFrame="_blank" w:history="1">
              <w:r>
                <w:rPr>
                  <w:rStyle w:val="Hyperlink"/>
                  <w:rFonts w:ascii="MISA Sans" w:hAnsi="MISA Sans"/>
                  <w:color w:val="337AB7"/>
                  <w:spacing w:val="-3"/>
                </w:rPr>
                <w:t>tại đây</w:t>
              </w:r>
            </w:hyperlink>
          </w:p>
          <w:p w14:paraId="63F5B026" w14:textId="77777777" w:rsidR="000546A0" w:rsidRDefault="000546A0" w:rsidP="00A663E2">
            <w:pPr>
              <w:jc w:val="both"/>
              <w:rPr>
                <w:rFonts w:ascii="MISA Sans" w:hAnsi="MISA Sans"/>
                <w:color w:val="030E43"/>
                <w:spacing w:val="-3"/>
              </w:rPr>
            </w:pPr>
            <w:r>
              <w:rPr>
                <w:rFonts w:ascii="MISA Sans" w:hAnsi="MISA Sans"/>
                <w:color w:val="030E43"/>
                <w:spacing w:val="-3"/>
              </w:rPr>
              <w:t>Căn cứ </w:t>
            </w:r>
            <w:r>
              <w:rPr>
                <w:rStyle w:val="Strong"/>
                <w:rFonts w:ascii="MISA Sans" w:hAnsi="MISA Sans"/>
                <w:color w:val="030E43"/>
                <w:spacing w:val="-3"/>
              </w:rPr>
              <w:t>khoản 8 Điều 1 Nghị định 70/2025/NĐ-CP sửa đổi Điều 11 Nghị định 123/2020/NĐ-CP</w:t>
            </w:r>
            <w:r>
              <w:rPr>
                <w:rFonts w:ascii="MISA Sans" w:hAnsi="MISA Sans"/>
                <w:color w:val="030E43"/>
                <w:spacing w:val="-3"/>
              </w:rPr>
              <w:t> quy định hóa đơn khởi tạo từ máy tính tiền </w:t>
            </w:r>
            <w:r>
              <w:rPr>
                <w:rStyle w:val="Strong"/>
                <w:rFonts w:ascii="MISA Sans" w:hAnsi="MISA Sans"/>
                <w:color w:val="030E43"/>
                <w:spacing w:val="-3"/>
              </w:rPr>
              <w:t>không bắt buộc </w:t>
            </w:r>
            <w:r>
              <w:rPr>
                <w:rFonts w:ascii="MISA Sans" w:hAnsi="MISA Sans"/>
                <w:color w:val="030E43"/>
                <w:spacing w:val="-3"/>
              </w:rPr>
              <w:t>phải có chữ ký số</w:t>
            </w:r>
          </w:p>
          <w:p w14:paraId="637380D0" w14:textId="77777777" w:rsidR="000546A0" w:rsidRDefault="000546A0" w:rsidP="00A663E2">
            <w:pPr>
              <w:jc w:val="both"/>
              <w:rPr>
                <w:rFonts w:ascii="MISA Sans" w:hAnsi="MISA Sans"/>
                <w:color w:val="030E43"/>
                <w:spacing w:val="-3"/>
              </w:rPr>
            </w:pPr>
            <w:r>
              <w:rPr>
                <w:rFonts w:ascii="MISA Sans" w:hAnsi="MISA Sans"/>
                <w:color w:val="030E43"/>
                <w:spacing w:val="-3"/>
              </w:rPr>
              <w:t>Dự thảo quyết định thành phần dữ liệu xml hóa đơn điện tử của Nghị định 70/2025/NĐ-CP, bổ sung các thông tin trên định dạng dữ liệu của hóa đơn GTGT máy tính tiền, hóa đơn bán hàng máy tính tiền, hóa đơn khác máy tính tiền bao gồm:</w:t>
            </w:r>
          </w:p>
          <w:p w14:paraId="612191B0" w14:textId="77777777" w:rsidR="000546A0" w:rsidRDefault="000546A0" w:rsidP="00A663E2">
            <w:pPr>
              <w:jc w:val="both"/>
              <w:rPr>
                <w:rFonts w:ascii="MISA Sans" w:hAnsi="MISA Sans"/>
                <w:color w:val="030E43"/>
                <w:spacing w:val="-3"/>
              </w:rPr>
            </w:pPr>
            <w:r>
              <w:rPr>
                <w:rFonts w:ascii="MISA Sans" w:hAnsi="MISA Sans"/>
                <w:color w:val="030E43"/>
                <w:spacing w:val="-3"/>
              </w:rPr>
              <w:t>Thông tin không bắt buộc </w:t>
            </w:r>
            <w:r>
              <w:rPr>
                <w:rStyle w:val="oypena"/>
                <w:rFonts w:ascii="MISA Sans" w:hAnsi="MISA Sans"/>
                <w:b/>
                <w:bCs/>
                <w:color w:val="030E43"/>
                <w:spacing w:val="-3"/>
              </w:rPr>
              <w:t>Họ và tên người mua hàng</w:t>
            </w:r>
            <w:r>
              <w:rPr>
                <w:rStyle w:val="oypena"/>
                <w:rFonts w:ascii="MISA Sans" w:hAnsi="MISA Sans"/>
                <w:color w:val="030E43"/>
                <w:spacing w:val="-3"/>
              </w:rPr>
              <w:t>, </w:t>
            </w:r>
            <w:r>
              <w:rPr>
                <w:rStyle w:val="Strong"/>
                <w:rFonts w:ascii="MISA Sans" w:hAnsi="MISA Sans"/>
                <w:color w:val="030E43"/>
                <w:spacing w:val="-3"/>
              </w:rPr>
              <w:t>MĐVCQHVNS</w:t>
            </w:r>
            <w:r>
              <w:rPr>
                <w:rStyle w:val="oypena"/>
                <w:rFonts w:ascii="MISA Sans" w:hAnsi="MISA Sans"/>
                <w:color w:val="030E43"/>
                <w:spacing w:val="-3"/>
              </w:rPr>
              <w:t>, </w:t>
            </w:r>
            <w:r>
              <w:rPr>
                <w:rStyle w:val="Strong"/>
                <w:rFonts w:ascii="MISA Sans" w:hAnsi="MISA Sans"/>
                <w:color w:val="030E43"/>
                <w:spacing w:val="-3"/>
              </w:rPr>
              <w:t>Số hộ chiếu, Số tài khoản, tên</w:t>
            </w:r>
            <w:r>
              <w:rPr>
                <w:rStyle w:val="oypena"/>
                <w:rFonts w:ascii="MISA Sans" w:hAnsi="MISA Sans"/>
                <w:color w:val="030E43"/>
                <w:spacing w:val="-3"/>
              </w:rPr>
              <w:t> </w:t>
            </w:r>
            <w:r>
              <w:rPr>
                <w:rStyle w:val="Strong"/>
                <w:rFonts w:ascii="MISA Sans" w:hAnsi="MISA Sans"/>
                <w:color w:val="030E43"/>
                <w:spacing w:val="-3"/>
              </w:rPr>
              <w:t>Ngân hàng người bán</w:t>
            </w:r>
            <w:r>
              <w:rPr>
                <w:rStyle w:val="oypena"/>
                <w:rFonts w:ascii="MISA Sans" w:hAnsi="MISA Sans"/>
                <w:color w:val="030E43"/>
                <w:spacing w:val="-3"/>
              </w:rPr>
              <w:t>,</w:t>
            </w:r>
            <w:r>
              <w:rPr>
                <w:rStyle w:val="oypena"/>
                <w:rFonts w:ascii="MISA Sans" w:hAnsi="MISA Sans"/>
                <w:b/>
                <w:bCs/>
                <w:color w:val="030E43"/>
                <w:spacing w:val="-3"/>
              </w:rPr>
              <w:t> Mã cửa hàng</w:t>
            </w:r>
            <w:r>
              <w:rPr>
                <w:rStyle w:val="oypena"/>
                <w:rFonts w:ascii="MISA Sans" w:hAnsi="MISA Sans"/>
                <w:color w:val="030E43"/>
                <w:spacing w:val="-3"/>
              </w:rPr>
              <w:t>,</w:t>
            </w:r>
            <w:r>
              <w:rPr>
                <w:rStyle w:val="Strong"/>
                <w:rFonts w:ascii="MISA Sans" w:hAnsi="MISA Sans"/>
                <w:color w:val="030E43"/>
                <w:spacing w:val="-3"/>
              </w:rPr>
              <w:t> Tên cửa hàng </w:t>
            </w:r>
            <w:r>
              <w:rPr>
                <w:rStyle w:val="oypena"/>
                <w:rFonts w:ascii="MISA Sans" w:hAnsi="MISA Sans"/>
                <w:color w:val="030E43"/>
                <w:spacing w:val="-3"/>
              </w:rPr>
              <w:t>trên hóa đơn khởi tạo từ máy tính tiền.</w:t>
            </w:r>
          </w:p>
          <w:p w14:paraId="5FDEFCE1" w14:textId="77777777" w:rsidR="000546A0" w:rsidRDefault="000546A0" w:rsidP="00A663E2">
            <w:pPr>
              <w:jc w:val="both"/>
              <w:rPr>
                <w:rFonts w:ascii="MISA Sans" w:hAnsi="MISA Sans"/>
                <w:color w:val="030E43"/>
                <w:spacing w:val="-3"/>
              </w:rPr>
            </w:pPr>
            <w:r>
              <w:rPr>
                <w:rFonts w:ascii="MISA Sans" w:hAnsi="MISA Sans"/>
                <w:color w:val="030E43"/>
                <w:spacing w:val="-3"/>
              </w:rPr>
              <w:t>Thông tin bắt buộc: </w:t>
            </w:r>
            <w:r>
              <w:rPr>
                <w:rStyle w:val="Strong"/>
                <w:rFonts w:ascii="MISA Sans" w:hAnsi="MISA Sans"/>
                <w:color w:val="030E43"/>
                <w:spacing w:val="-3"/>
              </w:rPr>
              <w:t>Hình thức thanh toán</w:t>
            </w:r>
            <w:r>
              <w:rPr>
                <w:rFonts w:ascii="MISA Sans" w:hAnsi="MISA Sans"/>
                <w:color w:val="030E43"/>
                <w:spacing w:val="-3"/>
              </w:rPr>
              <w:t>.</w:t>
            </w:r>
          </w:p>
          <w:p w14:paraId="5A965B01" w14:textId="77777777" w:rsidR="000546A0" w:rsidRDefault="000546A0" w:rsidP="00A663E2">
            <w:pPr>
              <w:jc w:val="both"/>
              <w:rPr>
                <w:b/>
                <w:bCs/>
                <w:color w:val="000000" w:themeColor="text1"/>
                <w:sz w:val="28"/>
                <w:szCs w:val="28"/>
              </w:rPr>
            </w:pPr>
          </w:p>
        </w:tc>
      </w:tr>
    </w:tbl>
    <w:p w14:paraId="2BACBFD1" w14:textId="77777777" w:rsidR="00CE10D2" w:rsidRPr="000546A0" w:rsidRDefault="00CE10D2" w:rsidP="00A663E2">
      <w:pPr>
        <w:jc w:val="both"/>
        <w:rPr>
          <w:b/>
          <w:bCs/>
          <w:color w:val="000000" w:themeColor="text1"/>
          <w:sz w:val="28"/>
          <w:szCs w:val="28"/>
        </w:rPr>
      </w:pPr>
    </w:p>
    <w:p w14:paraId="4928CB4E" w14:textId="24174487" w:rsidR="00CE10D2" w:rsidRPr="00CE10D2" w:rsidRDefault="00CE10D2" w:rsidP="00A663E2">
      <w:pPr>
        <w:pStyle w:val="ListParagraph"/>
        <w:numPr>
          <w:ilvl w:val="1"/>
          <w:numId w:val="5"/>
        </w:numPr>
        <w:jc w:val="both"/>
        <w:rPr>
          <w:b/>
          <w:bCs/>
          <w:color w:val="000000" w:themeColor="text1"/>
          <w:sz w:val="28"/>
          <w:szCs w:val="28"/>
        </w:rPr>
      </w:pPr>
      <w:r>
        <w:rPr>
          <w:b/>
          <w:bCs/>
          <w:color w:val="000000" w:themeColor="text1"/>
          <w:sz w:val="28"/>
          <w:szCs w:val="28"/>
        </w:rPr>
        <w:t>Khởi tạo mẫu và phát hành hóa đơn GTGT máy tính tiền dịch vụ vận chuyển có thông tin Biển kiểm soát</w:t>
      </w:r>
    </w:p>
    <w:tbl>
      <w:tblPr>
        <w:tblStyle w:val="TableGrid"/>
        <w:tblW w:w="0" w:type="auto"/>
        <w:tblLook w:val="04A0" w:firstRow="1" w:lastRow="0" w:firstColumn="1" w:lastColumn="0" w:noHBand="0" w:noVBand="1"/>
      </w:tblPr>
      <w:tblGrid>
        <w:gridCol w:w="9026"/>
      </w:tblGrid>
      <w:tr w:rsidR="000546A0" w14:paraId="1FC4F3CC" w14:textId="77777777" w:rsidTr="000546A0">
        <w:tc>
          <w:tcPr>
            <w:tcW w:w="9026" w:type="dxa"/>
          </w:tcPr>
          <w:p w14:paraId="3677581E" w14:textId="77777777" w:rsidR="000546A0" w:rsidRDefault="000546A0" w:rsidP="00A663E2">
            <w:pPr>
              <w:jc w:val="both"/>
              <w:rPr>
                <w:rFonts w:ascii="inherit" w:hAnsi="inherit"/>
              </w:rPr>
            </w:pPr>
            <w:r>
              <w:rPr>
                <w:rFonts w:ascii="inherit" w:hAnsi="inherit"/>
              </w:rPr>
              <w:lastRenderedPageBreak/>
              <w:t>Khởi tạo mẫu và phát hành hóa đơn GTGT máy tính tiền dịch vụ vận chuyển có thông tin Biển kiểm soát</w:t>
            </w:r>
          </w:p>
          <w:p w14:paraId="1B7C417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8E7CEB8"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GTGT máy tính tiền cho dịch vụ vận chuyển, đáp ứng yêu cầu nghiệp vụ đặc thù ngành vận tải với thông tin Biển kiểm soát trên hóa đơn, giúp doanh nghiệp vận tải phát hành hóa đơn đúng quy định, đảm bảo đầy đủ thông tin đặc thù ngành.</w:t>
            </w:r>
          </w:p>
          <w:p w14:paraId="3FF2189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45A58DED"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bước khởi tạo và phát hành hóa đơn GTGT máy tính tiền dịch vụ vận chuyển có thông tin Biển kiểm soát.</w:t>
            </w:r>
          </w:p>
          <w:p w14:paraId="7B42A4B8" w14:textId="77777777" w:rsidR="000546A0" w:rsidRDefault="000546A0" w:rsidP="00A663E2">
            <w:pPr>
              <w:jc w:val="both"/>
              <w:rPr>
                <w:rFonts w:ascii="MISA Sans" w:hAnsi="MISA Sans"/>
                <w:color w:val="030E43"/>
                <w:spacing w:val="-3"/>
              </w:rPr>
            </w:pPr>
            <w:r>
              <w:rPr>
                <w:rFonts w:ascii="MISA Sans" w:hAnsi="MISA Sans"/>
                <w:color w:val="030E43"/>
                <w:spacing w:val="-3"/>
              </w:rPr>
              <w:t>Lưu ý nhập khẩu hóa đơn GTGT – máy tính tiền dịch vụ vận có thông tin </w:t>
            </w:r>
            <w:r>
              <w:rPr>
                <w:rStyle w:val="Strong"/>
                <w:rFonts w:ascii="MISA Sans" w:hAnsi="MISA Sans"/>
                <w:color w:val="030E43"/>
                <w:spacing w:val="-3"/>
              </w:rPr>
              <w:t>Biển kiểm soát.</w:t>
            </w:r>
          </w:p>
          <w:p w14:paraId="46B62F1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6385B58" w14:textId="77777777" w:rsidR="000546A0" w:rsidRDefault="000546A0" w:rsidP="00A663E2">
            <w:pPr>
              <w:jc w:val="both"/>
              <w:rPr>
                <w:rFonts w:ascii="MISA Sans" w:hAnsi="MISA Sans"/>
                <w:color w:val="030E43"/>
                <w:spacing w:val="-3"/>
              </w:rPr>
            </w:pPr>
            <w:r>
              <w:rPr>
                <w:rFonts w:ascii="MISA Sans" w:hAnsi="MISA Sans"/>
                <w:color w:val="030E43"/>
                <w:spacing w:val="-3"/>
              </w:rPr>
              <w:t>Để khởi tạo và phát hành hóa đơn GTGT máy tính tiền dịch vụ vận chuyển có thông tin </w:t>
            </w:r>
            <w:r>
              <w:rPr>
                <w:rStyle w:val="Strong"/>
                <w:rFonts w:ascii="MISA Sans" w:eastAsia="MS Mincho" w:hAnsi="MISA Sans"/>
                <w:color w:val="030E43"/>
                <w:spacing w:val="-3"/>
              </w:rPr>
              <w:t>Biển kiểm soát, </w:t>
            </w:r>
            <w:r>
              <w:rPr>
                <w:rFonts w:ascii="MISA Sans" w:hAnsi="MISA Sans"/>
                <w:color w:val="030E43"/>
                <w:spacing w:val="-3"/>
              </w:rPr>
              <w:t>cần thực hiện như sau:</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331D80CE"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4B151356"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Khởi tạo mẫu hóa đơn GTGT máy tính tiền dịch vụ vận chuyển có thông tin Biển kiểm soát</w:t>
                  </w:r>
                </w:p>
                <w:p w14:paraId="0293B851" w14:textId="77777777" w:rsidR="000546A0" w:rsidRDefault="000546A0" w:rsidP="00A663E2">
                  <w:pPr>
                    <w:jc w:val="both"/>
                  </w:pPr>
                  <w:r>
                    <w:rPr>
                      <w:rStyle w:val="Strong"/>
                      <w:rFonts w:eastAsia="MS Mincho"/>
                    </w:rPr>
                    <w:t>Bước 1:</w:t>
                  </w:r>
                  <w:r>
                    <w:t>  Truy cập </w:t>
                  </w:r>
                  <w:hyperlink r:id="rId138" w:tgtFrame="_blank" w:history="1">
                    <w:r>
                      <w:rPr>
                        <w:rStyle w:val="Hyperlink"/>
                        <w:rFonts w:eastAsia="MS Mincho"/>
                        <w:color w:val="337AB7"/>
                      </w:rPr>
                      <w:t>meinvocie</w:t>
                    </w:r>
                  </w:hyperlink>
                  <w:r>
                    <w:t>, vào mục </w:t>
                  </w:r>
                  <w:r>
                    <w:rPr>
                      <w:rStyle w:val="Strong"/>
                      <w:rFonts w:eastAsia="MS Mincho"/>
                    </w:rPr>
                    <w:t>Đăng ký phát hành </w:t>
                  </w:r>
                  <w:r>
                    <w:t>-&gt; chọn </w:t>
                  </w:r>
                  <w:r>
                    <w:rPr>
                      <w:rStyle w:val="Strong"/>
                      <w:rFonts w:eastAsia="MS Mincho"/>
                    </w:rPr>
                    <w:t>Mẫu hóa đơn </w:t>
                  </w:r>
                  <w:r>
                    <w:t>-&gt; nhấn </w:t>
                  </w:r>
                  <w:r>
                    <w:rPr>
                      <w:rStyle w:val="Strong"/>
                      <w:rFonts w:eastAsia="MS Mincho"/>
                    </w:rPr>
                    <w:t>Thêm mới</w:t>
                  </w:r>
                  <w:r>
                    <w:t>.</w:t>
                  </w:r>
                </w:p>
                <w:p w14:paraId="7812A861" w14:textId="77777777" w:rsidR="000546A0" w:rsidRDefault="000546A0" w:rsidP="00A663E2">
                  <w:pPr>
                    <w:jc w:val="both"/>
                  </w:pPr>
                  <w:r>
                    <w:rPr>
                      <w:noProof/>
                    </w:rPr>
                    <w:drawing>
                      <wp:inline distT="0" distB="0" distL="0" distR="0" wp14:anchorId="5D72A524" wp14:editId="12363132">
                        <wp:extent cx="5541029" cy="1181473"/>
                        <wp:effectExtent l="0" t="0" r="2540" b="0"/>
                        <wp:docPr id="149" name="Picture 149" descr="https://helpv4.meinvoice.vn/wp-content/uploads/2025/05/ND_70_Hoa_don_bantSan_cong_01-1024x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https://helpv4.meinvoice.vn/wp-content/uploads/2025/05/ND_70_Hoa_don_bantSan_cong_01-1024x218.jpg"/>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571645" cy="1188001"/>
                                </a:xfrm>
                                <a:prstGeom prst="rect">
                                  <a:avLst/>
                                </a:prstGeom>
                                <a:noFill/>
                                <a:ln>
                                  <a:noFill/>
                                </a:ln>
                              </pic:spPr>
                            </pic:pic>
                          </a:graphicData>
                        </a:graphic>
                      </wp:inline>
                    </w:drawing>
                  </w:r>
                </w:p>
                <w:p w14:paraId="7ED290D7" w14:textId="77777777" w:rsidR="000546A0" w:rsidRDefault="000546A0" w:rsidP="00A663E2">
                  <w:pPr>
                    <w:jc w:val="both"/>
                  </w:pPr>
                  <w:r>
                    <w:rPr>
                      <w:rStyle w:val="Strong"/>
                      <w:rFonts w:eastAsia="MS Mincho"/>
                    </w:rPr>
                    <w:t>Bước 2:</w:t>
                  </w:r>
                  <w:r>
                    <w:t> Chọn mẫu hóa đơn GTGT khởi tạo từ máy tính tiền – loại cơ bản.</w:t>
                  </w:r>
                </w:p>
                <w:p w14:paraId="6F0B85C2" w14:textId="77777777" w:rsidR="000546A0" w:rsidRDefault="000546A0" w:rsidP="00A663E2">
                  <w:pPr>
                    <w:jc w:val="both"/>
                  </w:pPr>
                  <w:r w:rsidRPr="00CE10D2">
                    <w:rPr>
                      <w:noProof/>
                    </w:rPr>
                    <w:drawing>
                      <wp:inline distT="0" distB="0" distL="0" distR="0" wp14:anchorId="4409F9D8" wp14:editId="4DC2B387">
                        <wp:extent cx="5737860" cy="1807845"/>
                        <wp:effectExtent l="0" t="0" r="0" b="190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745015" cy="1810099"/>
                                </a:xfrm>
                                <a:prstGeom prst="rect">
                                  <a:avLst/>
                                </a:prstGeom>
                              </pic:spPr>
                            </pic:pic>
                          </a:graphicData>
                        </a:graphic>
                      </wp:inline>
                    </w:drawing>
                  </w:r>
                </w:p>
                <w:p w14:paraId="281754D8" w14:textId="77777777" w:rsidR="000546A0" w:rsidRDefault="000546A0" w:rsidP="00A663E2">
                  <w:pPr>
                    <w:jc w:val="both"/>
                  </w:pPr>
                  <w:r>
                    <w:rPr>
                      <w:rStyle w:val="Strong"/>
                      <w:rFonts w:eastAsia="MS Mincho"/>
                    </w:rPr>
                    <w:t>Bước 3:</w:t>
                  </w:r>
                  <w:r>
                    <w:t> Khai báo các thông tin cần thiết: </w:t>
                  </w:r>
                  <w:r>
                    <w:rPr>
                      <w:rStyle w:val="Strong"/>
                      <w:rFonts w:eastAsia="MS Mincho"/>
                    </w:rPr>
                    <w:t>Tên mẫu</w:t>
                  </w:r>
                  <w:r>
                    <w:t>,</w:t>
                  </w:r>
                  <w:r>
                    <w:rPr>
                      <w:rStyle w:val="Strong"/>
                      <w:rFonts w:eastAsia="MS Mincho"/>
                    </w:rPr>
                    <w:t> Ký hiệu</w:t>
                  </w:r>
                  <w:r>
                    <w:t> để khởi tạo mẫu hóa đơn.</w:t>
                  </w:r>
                </w:p>
                <w:p w14:paraId="221EB591" w14:textId="77777777" w:rsidR="000546A0" w:rsidRDefault="000546A0" w:rsidP="00A663E2">
                  <w:pPr>
                    <w:jc w:val="both"/>
                  </w:pPr>
                  <w:r>
                    <w:rPr>
                      <w:rStyle w:val="Strong"/>
                      <w:rFonts w:eastAsia="MS Mincho"/>
                    </w:rPr>
                    <w:lastRenderedPageBreak/>
                    <w:t>Bước 4:</w:t>
                  </w:r>
                  <w:r>
                    <w:t> Tích chọn </w:t>
                  </w:r>
                  <w:r>
                    <w:rPr>
                      <w:rStyle w:val="Strong"/>
                      <w:rFonts w:eastAsia="MS Mincho"/>
                    </w:rPr>
                    <w:t>Là hóa đơn dịch vụ vận chuyển</w:t>
                  </w:r>
                  <w:r>
                    <w:t> -&gt; Chương trình tự động sinh cột thông tin </w:t>
                  </w:r>
                  <w:r>
                    <w:rPr>
                      <w:rStyle w:val="Strong"/>
                      <w:rFonts w:eastAsia="MS Mincho"/>
                    </w:rPr>
                    <w:t>Biển kiểm soát </w:t>
                  </w:r>
                  <w:r>
                    <w:t>trên mẫu hóa đơn.</w:t>
                  </w:r>
                </w:p>
                <w:p w14:paraId="0F284004" w14:textId="77777777" w:rsidR="000546A0" w:rsidRDefault="000546A0" w:rsidP="00A663E2">
                  <w:pPr>
                    <w:jc w:val="both"/>
                  </w:pPr>
                  <w:r>
                    <w:rPr>
                      <w:rStyle w:val="Strong"/>
                      <w:rFonts w:eastAsia="MS Mincho"/>
                    </w:rPr>
                    <w:t>Bước 5:</w:t>
                  </w:r>
                  <w:r>
                    <w:t> Nhấn </w:t>
                  </w:r>
                  <w:r>
                    <w:rPr>
                      <w:rStyle w:val="Strong"/>
                      <w:rFonts w:eastAsia="MS Mincho"/>
                    </w:rPr>
                    <w:t>Tiếp tục</w:t>
                  </w:r>
                  <w:r>
                    <w:t>.</w:t>
                  </w:r>
                </w:p>
                <w:p w14:paraId="162C7FBF" w14:textId="77777777" w:rsidR="000546A0" w:rsidRDefault="000546A0" w:rsidP="00A663E2">
                  <w:pPr>
                    <w:jc w:val="both"/>
                  </w:pPr>
                  <w:r w:rsidRPr="00CE10D2">
                    <w:rPr>
                      <w:noProof/>
                    </w:rPr>
                    <w:drawing>
                      <wp:inline distT="0" distB="0" distL="0" distR="0" wp14:anchorId="416E16A3" wp14:editId="376747D4">
                        <wp:extent cx="5431809" cy="4133145"/>
                        <wp:effectExtent l="0" t="0" r="0" b="127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439814" cy="4139236"/>
                                </a:xfrm>
                                <a:prstGeom prst="rect">
                                  <a:avLst/>
                                </a:prstGeom>
                              </pic:spPr>
                            </pic:pic>
                          </a:graphicData>
                        </a:graphic>
                      </wp:inline>
                    </w:drawing>
                  </w:r>
                </w:p>
                <w:p w14:paraId="442D6EE5" w14:textId="77777777" w:rsidR="000546A0" w:rsidRDefault="000546A0" w:rsidP="00A663E2">
                  <w:pPr>
                    <w:jc w:val="both"/>
                  </w:pPr>
                  <w:r>
                    <w:rPr>
                      <w:rStyle w:val="Strong"/>
                      <w:rFonts w:eastAsia="MS Mincho"/>
                    </w:rPr>
                    <w:t>Bước 6:</w:t>
                  </w:r>
                  <w:r>
                    <w:t> Thiết lập hiển thị các thông tin cần bổ sung trên hóa đơn theo Nghị định 70/2025/NĐ-CP (nếu cần)</w:t>
                  </w:r>
                </w:p>
                <w:p w14:paraId="1E041CFD" w14:textId="77777777" w:rsidR="000546A0" w:rsidRDefault="000546A0" w:rsidP="00A663E2">
                  <w:pPr>
                    <w:jc w:val="both"/>
                  </w:pPr>
                  <w:r>
                    <w:t>Tại bước </w:t>
                  </w:r>
                  <w:r>
                    <w:rPr>
                      <w:rStyle w:val="Strong"/>
                    </w:rPr>
                    <w:t>Tùy chỉnh nội dung hóa đơn</w:t>
                  </w:r>
                  <w:r>
                    <w:t>, nhấn vào mục </w:t>
                  </w:r>
                  <w:r>
                    <w:rPr>
                      <w:rStyle w:val="Strong"/>
                    </w:rPr>
                    <w:t>Thiết lập thông tin cần bổ sung theo Nghị định 70.</w:t>
                  </w:r>
                </w:p>
                <w:p w14:paraId="1ED8C890" w14:textId="77777777" w:rsidR="000546A0" w:rsidRDefault="000546A0" w:rsidP="00A663E2">
                  <w:pPr>
                    <w:jc w:val="both"/>
                  </w:pPr>
                  <w:r>
                    <w:t>Chương trình đã tự động tích chọn các thông tin bắt buộc trên hóa đơn, tích chọn các thông tin cần bổ sung thêm, nhấn </w:t>
                  </w:r>
                  <w:r>
                    <w:rPr>
                      <w:rStyle w:val="Strong"/>
                    </w:rPr>
                    <w:t>Đồng ý</w:t>
                  </w:r>
                  <w:r>
                    <w:t>.</w:t>
                  </w:r>
                </w:p>
                <w:p w14:paraId="7D930E0E" w14:textId="77777777" w:rsidR="000546A0" w:rsidRDefault="000546A0" w:rsidP="00A663E2">
                  <w:pPr>
                    <w:jc w:val="both"/>
                  </w:pPr>
                  <w:r w:rsidRPr="00CE10D2">
                    <w:rPr>
                      <w:noProof/>
                    </w:rPr>
                    <w:lastRenderedPageBreak/>
                    <w:drawing>
                      <wp:inline distT="0" distB="0" distL="0" distR="0" wp14:anchorId="103B56FA" wp14:editId="4F8468D2">
                        <wp:extent cx="5441333" cy="4049891"/>
                        <wp:effectExtent l="0" t="0" r="6985" b="825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445664" cy="4053114"/>
                                </a:xfrm>
                                <a:prstGeom prst="rect">
                                  <a:avLst/>
                                </a:prstGeom>
                              </pic:spPr>
                            </pic:pic>
                          </a:graphicData>
                        </a:graphic>
                      </wp:inline>
                    </w:drawing>
                  </w:r>
                </w:p>
                <w:p w14:paraId="0D8F35CF"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iện việc khởi tạo mẫu hóa đơn.</w:t>
                  </w:r>
                </w:p>
                <w:p w14:paraId="4A101074"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Phát hành hóa đơn GTGT máy tính tiền dịch vụ vận chuyển có thông tin Biển kiểm soát</w:t>
                  </w:r>
                </w:p>
                <w:p w14:paraId="65540C34" w14:textId="77777777" w:rsidR="000546A0" w:rsidRDefault="000546A0" w:rsidP="00A663E2">
                  <w:pPr>
                    <w:jc w:val="both"/>
                  </w:pPr>
                  <w:r>
                    <w:rPr>
                      <w:rStyle w:val="Strong"/>
                      <w:rFonts w:eastAsia="MS Mincho"/>
                    </w:rPr>
                    <w:t>Bước 1:</w:t>
                  </w:r>
                  <w:r>
                    <w:t> Vào mục </w:t>
                  </w:r>
                  <w:r>
                    <w:rPr>
                      <w:rStyle w:val="Strong"/>
                      <w:rFonts w:eastAsia="MS Mincho"/>
                    </w:rPr>
                    <w:t>Hóa đơn\Hóa đơn khởi tạo từ máy tính tiền</w:t>
                  </w:r>
                  <w:r>
                    <w:t>, nhấn </w:t>
                  </w:r>
                  <w:r>
                    <w:rPr>
                      <w:rStyle w:val="Strong"/>
                      <w:rFonts w:eastAsia="MS Mincho"/>
                    </w:rPr>
                    <w:t>Thêm mới</w:t>
                  </w:r>
                  <w:r>
                    <w:t>.</w:t>
                  </w:r>
                </w:p>
                <w:p w14:paraId="64650D77" w14:textId="77777777" w:rsidR="000546A0" w:rsidRDefault="000546A0" w:rsidP="00A663E2">
                  <w:pPr>
                    <w:jc w:val="both"/>
                  </w:pPr>
                  <w:r w:rsidRPr="00CE10D2">
                    <w:rPr>
                      <w:noProof/>
                    </w:rPr>
                    <w:drawing>
                      <wp:inline distT="0" distB="0" distL="0" distR="0" wp14:anchorId="25B61C61" wp14:editId="566B71C8">
                        <wp:extent cx="5466058" cy="1787857"/>
                        <wp:effectExtent l="0" t="0" r="1905" b="317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485647" cy="1794264"/>
                                </a:xfrm>
                                <a:prstGeom prst="rect">
                                  <a:avLst/>
                                </a:prstGeom>
                              </pic:spPr>
                            </pic:pic>
                          </a:graphicData>
                        </a:graphic>
                      </wp:inline>
                    </w:drawing>
                  </w:r>
                </w:p>
                <w:p w14:paraId="13C281A0" w14:textId="77777777" w:rsidR="000546A0" w:rsidRDefault="000546A0" w:rsidP="00A663E2">
                  <w:pPr>
                    <w:jc w:val="both"/>
                  </w:pPr>
                  <w:r>
                    <w:rPr>
                      <w:rStyle w:val="Strong"/>
                      <w:rFonts w:eastAsia="MS Mincho"/>
                    </w:rPr>
                    <w:t>Bước 2:</w:t>
                  </w:r>
                  <w:r>
                    <w:t> Chọn mẫu hóa đơn dịch vụ vận chuyển.</w:t>
                  </w:r>
                </w:p>
                <w:p w14:paraId="27F3801D" w14:textId="77777777" w:rsidR="000546A0" w:rsidRDefault="000546A0" w:rsidP="00A663E2">
                  <w:pPr>
                    <w:jc w:val="both"/>
                  </w:pPr>
                  <w:r>
                    <w:rPr>
                      <w:rStyle w:val="Strong"/>
                      <w:rFonts w:eastAsia="MS Mincho"/>
                    </w:rPr>
                    <w:t>Bước 3:</w:t>
                  </w:r>
                  <w:r>
                    <w:t> Khai báo các thông tin trên hóa đơn.</w:t>
                  </w:r>
                </w:p>
                <w:p w14:paraId="438699B9" w14:textId="77777777" w:rsidR="000546A0" w:rsidRDefault="000546A0" w:rsidP="00A663E2">
                  <w:pPr>
                    <w:jc w:val="both"/>
                  </w:pPr>
                  <w:r>
                    <w:t>Tại cột </w:t>
                  </w:r>
                  <w:r>
                    <w:rPr>
                      <w:rStyle w:val="Strong"/>
                    </w:rPr>
                    <w:t>Tính chất HHDV</w:t>
                  </w:r>
                  <w:r>
                    <w:t>: Chọn tính chất </w:t>
                  </w:r>
                  <w:r>
                    <w:rPr>
                      <w:rStyle w:val="Strong"/>
                    </w:rPr>
                    <w:t>Hàng hóa đặc trưng</w:t>
                  </w:r>
                </w:p>
                <w:p w14:paraId="1DC42919" w14:textId="77777777" w:rsidR="000546A0" w:rsidRDefault="000546A0" w:rsidP="00A663E2">
                  <w:pPr>
                    <w:jc w:val="both"/>
                  </w:pPr>
                  <w:r>
                    <w:t>Khai báo thông tin </w:t>
                  </w:r>
                  <w:r>
                    <w:rPr>
                      <w:rStyle w:val="Strong"/>
                    </w:rPr>
                    <w:t>Biển kiểm soát</w:t>
                  </w:r>
                  <w:r>
                    <w:t> và các thông tin khác của hóa đơn.</w:t>
                  </w:r>
                </w:p>
                <w:p w14:paraId="09696439" w14:textId="77777777" w:rsidR="000546A0" w:rsidRDefault="000546A0" w:rsidP="00A663E2">
                  <w:pPr>
                    <w:jc w:val="both"/>
                  </w:pPr>
                  <w:r>
                    <w:rPr>
                      <w:rStyle w:val="Strong"/>
                      <w:rFonts w:eastAsia="MS Mincho"/>
                    </w:rPr>
                    <w:lastRenderedPageBreak/>
                    <w:t>Bước 4:</w:t>
                  </w:r>
                  <w:r>
                    <w:t> Nhấn </w:t>
                  </w:r>
                  <w:r>
                    <w:rPr>
                      <w:rStyle w:val="Strong"/>
                      <w:rFonts w:eastAsia="MS Mincho"/>
                    </w:rPr>
                    <w:t>Lưu và phát hành</w:t>
                  </w:r>
                  <w:r>
                    <w:t> để phát hành hóa đơn.</w:t>
                  </w:r>
                </w:p>
                <w:p w14:paraId="2B36A4C4" w14:textId="77777777" w:rsidR="000546A0" w:rsidRDefault="000546A0" w:rsidP="00A663E2">
                  <w:pPr>
                    <w:jc w:val="both"/>
                  </w:pPr>
                  <w:r w:rsidRPr="00CE10D2">
                    <w:rPr>
                      <w:noProof/>
                    </w:rPr>
                    <w:drawing>
                      <wp:inline distT="0" distB="0" distL="0" distR="0" wp14:anchorId="72F8D680" wp14:editId="4F49EC54">
                        <wp:extent cx="5437609" cy="4378491"/>
                        <wp:effectExtent l="0" t="0" r="0" b="317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445602" cy="4384927"/>
                                </a:xfrm>
                                <a:prstGeom prst="rect">
                                  <a:avLst/>
                                </a:prstGeom>
                              </pic:spPr>
                            </pic:pic>
                          </a:graphicData>
                        </a:graphic>
                      </wp:inline>
                    </w:drawing>
                  </w:r>
                </w:p>
                <w:p w14:paraId="6A5BC6AC" w14:textId="77777777" w:rsidR="000546A0" w:rsidRDefault="000546A0" w:rsidP="00A663E2">
                  <w:pPr>
                    <w:jc w:val="both"/>
                  </w:pPr>
                  <w:r>
                    <w:rPr>
                      <w:rStyle w:val="Strong"/>
                      <w:rFonts w:eastAsia="MS Mincho"/>
                    </w:rPr>
                    <w:t>Bước 5:</w:t>
                  </w:r>
                  <w:r>
                    <w:t> Khai báo thông tin để chương trình gửi hóa đơn cho khách hàng, nhấn </w:t>
                  </w:r>
                  <w:r>
                    <w:rPr>
                      <w:rStyle w:val="Strong"/>
                      <w:rFonts w:eastAsia="MS Mincho"/>
                    </w:rPr>
                    <w:t>Phát hành</w:t>
                  </w:r>
                  <w:r>
                    <w:t>.</w:t>
                  </w:r>
                </w:p>
                <w:p w14:paraId="5DE19BA9" w14:textId="77777777" w:rsidR="000546A0" w:rsidRDefault="000546A0" w:rsidP="00A663E2">
                  <w:pPr>
                    <w:jc w:val="both"/>
                  </w:pPr>
                  <w:r>
                    <w:rPr>
                      <w:noProof/>
                    </w:rPr>
                    <w:lastRenderedPageBreak/>
                    <w:drawing>
                      <wp:inline distT="0" distB="0" distL="0" distR="0" wp14:anchorId="61FC27DB" wp14:editId="2191F87E">
                        <wp:extent cx="5253505" cy="4524503"/>
                        <wp:effectExtent l="0" t="0" r="4445" b="0"/>
                        <wp:docPr id="143" name="Picture 143" descr="https://helpv4.meinvoice.vn/wp-content/uploads/2025/05/ND70_hoa_don_van_tai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https://helpv4.meinvoice.vn/wp-content/uploads/2025/05/ND70_hoa_don_van_tai_05.jpg"/>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259554" cy="4529713"/>
                                </a:xfrm>
                                <a:prstGeom prst="rect">
                                  <a:avLst/>
                                </a:prstGeom>
                                <a:noFill/>
                                <a:ln>
                                  <a:noFill/>
                                </a:ln>
                              </pic:spPr>
                            </pic:pic>
                          </a:graphicData>
                        </a:graphic>
                      </wp:inline>
                    </w:drawing>
                  </w:r>
                </w:p>
              </w:tc>
            </w:tr>
          </w:tbl>
          <w:p w14:paraId="0DE33395"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Lưu ý</w:t>
            </w:r>
          </w:p>
          <w:p w14:paraId="603E9F50"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trường hợp nhập khẩu hóa đơn GTGT – máy tính tiền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 chuyển tương tự hóa đơn GTGT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 Xem hướng dẫn chi tiết </w:t>
            </w:r>
            <w:hyperlink r:id="rId145" w:tgtFrame="_blank" w:history="1">
              <w:r>
                <w:rPr>
                  <w:rStyle w:val="Strong"/>
                  <w:rFonts w:ascii="MISA Sans" w:eastAsia="MS Mincho" w:hAnsi="MISA Sans"/>
                  <w:i/>
                  <w:iCs/>
                  <w:color w:val="337AB7"/>
                  <w:spacing w:val="-3"/>
                </w:rPr>
                <w:t>tại đây</w:t>
              </w:r>
            </w:hyperlink>
            <w:r>
              <w:rPr>
                <w:rStyle w:val="Emphasis"/>
                <w:rFonts w:ascii="MISA Sans" w:hAnsi="MISA Sans"/>
                <w:color w:val="030E43"/>
                <w:spacing w:val="-3"/>
              </w:rPr>
              <w:t>.</w:t>
            </w:r>
          </w:p>
          <w:p w14:paraId="1EAE4CCC" w14:textId="77777777" w:rsidR="000546A0" w:rsidRDefault="000546A0" w:rsidP="00A663E2">
            <w:pPr>
              <w:jc w:val="both"/>
              <w:rPr>
                <w:b/>
                <w:bCs/>
                <w:color w:val="000000" w:themeColor="text1"/>
                <w:sz w:val="28"/>
                <w:szCs w:val="28"/>
              </w:rPr>
            </w:pPr>
          </w:p>
        </w:tc>
      </w:tr>
    </w:tbl>
    <w:p w14:paraId="7C387DBE" w14:textId="63D0F5E7" w:rsidR="00884B3B" w:rsidRPr="000546A0" w:rsidRDefault="00884B3B" w:rsidP="00A663E2">
      <w:pPr>
        <w:jc w:val="both"/>
        <w:rPr>
          <w:b/>
          <w:bCs/>
          <w:color w:val="000000" w:themeColor="text1"/>
          <w:sz w:val="28"/>
          <w:szCs w:val="28"/>
        </w:rPr>
      </w:pPr>
    </w:p>
    <w:p w14:paraId="14E80809" w14:textId="20732739" w:rsidR="00884B3B" w:rsidRDefault="00CE10D2" w:rsidP="00A663E2">
      <w:pPr>
        <w:pStyle w:val="ListParagraph"/>
        <w:numPr>
          <w:ilvl w:val="1"/>
          <w:numId w:val="5"/>
        </w:numPr>
        <w:jc w:val="both"/>
        <w:rPr>
          <w:b/>
          <w:bCs/>
          <w:color w:val="000000" w:themeColor="text1"/>
          <w:sz w:val="28"/>
          <w:szCs w:val="28"/>
        </w:rPr>
      </w:pPr>
      <w:r w:rsidRPr="00CE10D2">
        <w:rPr>
          <w:b/>
          <w:bCs/>
          <w:color w:val="000000" w:themeColor="text1"/>
          <w:sz w:val="28"/>
          <w:szCs w:val="28"/>
        </w:rPr>
        <w:t>Hóa đơn bán tài sản công sử dụng hàng hóa đặc trưng là xe ô tô, mô tô</w:t>
      </w:r>
    </w:p>
    <w:tbl>
      <w:tblPr>
        <w:tblStyle w:val="TableGrid"/>
        <w:tblW w:w="0" w:type="auto"/>
        <w:tblLook w:val="04A0" w:firstRow="1" w:lastRow="0" w:firstColumn="1" w:lastColumn="0" w:noHBand="0" w:noVBand="1"/>
      </w:tblPr>
      <w:tblGrid>
        <w:gridCol w:w="9026"/>
      </w:tblGrid>
      <w:tr w:rsidR="000546A0" w14:paraId="264603D8" w14:textId="77777777" w:rsidTr="000546A0">
        <w:tc>
          <w:tcPr>
            <w:tcW w:w="9026" w:type="dxa"/>
          </w:tcPr>
          <w:p w14:paraId="17CBB952" w14:textId="77777777" w:rsidR="000546A0" w:rsidRDefault="000546A0" w:rsidP="00A663E2">
            <w:pPr>
              <w:jc w:val="both"/>
              <w:rPr>
                <w:rFonts w:ascii="inherit" w:hAnsi="inherit"/>
              </w:rPr>
            </w:pPr>
            <w:r>
              <w:rPr>
                <w:rFonts w:ascii="inherit" w:hAnsi="inherit"/>
              </w:rPr>
              <w:t>Hóa đơn bán tài sản công sử dụng hàng hóa đặc trưng là xe ô tô, mô tô</w:t>
            </w:r>
          </w:p>
          <w:p w14:paraId="7D914405"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48EB6DB9" w14:textId="77777777" w:rsidR="000546A0" w:rsidRDefault="000546A0" w:rsidP="00A663E2">
            <w:pPr>
              <w:jc w:val="both"/>
              <w:rPr>
                <w:rFonts w:ascii="MISA Sans" w:hAnsi="MISA Sans"/>
                <w:color w:val="030E43"/>
                <w:spacing w:val="-3"/>
              </w:rPr>
            </w:pPr>
            <w:r>
              <w:rPr>
                <w:rFonts w:ascii="MISA Sans" w:hAnsi="MISA Sans"/>
                <w:color w:val="030E43"/>
                <w:spacing w:val="-3"/>
              </w:rPr>
              <w:t>Mục đích: Bài viết này giúp Anh/Chị thực hiện đúng quy trình khởi tạo và phát hành hóa đơn bán tài sản công khi hàng hóa là xe ô tô, mô tô – có bổ sung thông tin Số khung, Số máy theo quy định.</w:t>
            </w:r>
          </w:p>
          <w:p w14:paraId="0ADD406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w:t>
            </w:r>
          </w:p>
          <w:p w14:paraId="64FD76DA" w14:textId="77777777" w:rsidR="000546A0" w:rsidRDefault="000546A0" w:rsidP="00A663E2">
            <w:pPr>
              <w:jc w:val="both"/>
              <w:rPr>
                <w:rFonts w:ascii="MISA Sans" w:hAnsi="MISA Sans"/>
                <w:color w:val="030E43"/>
                <w:spacing w:val="-3"/>
              </w:rPr>
            </w:pPr>
            <w:r>
              <w:rPr>
                <w:rFonts w:ascii="MISA Sans" w:hAnsi="MISA Sans"/>
                <w:color w:val="030E43"/>
                <w:spacing w:val="-3"/>
              </w:rPr>
              <w:t>Khởi tạo mẫu hóa đơn bán tài sản công sử dụng hàng hóa đặc trưng xe ô tô, mô tô</w:t>
            </w:r>
          </w:p>
          <w:p w14:paraId="6AC5808E"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Phát hành hóa đơn bán tài sản công sử dụng hàng hóa đặc trưng xe ô tô, mô tô</w:t>
            </w:r>
          </w:p>
          <w:p w14:paraId="35E1AEFD" w14:textId="77777777" w:rsidR="000546A0" w:rsidRDefault="000546A0" w:rsidP="00A663E2">
            <w:pPr>
              <w:jc w:val="both"/>
              <w:rPr>
                <w:rFonts w:ascii="MISA Sans" w:hAnsi="MISA Sans"/>
                <w:color w:val="030E43"/>
                <w:spacing w:val="-3"/>
              </w:rPr>
            </w:pPr>
            <w:r>
              <w:rPr>
                <w:rFonts w:ascii="MISA Sans" w:hAnsi="MISA Sans"/>
                <w:color w:val="030E43"/>
                <w:spacing w:val="-3"/>
              </w:rPr>
              <w:t>Xử lý hóa đơn bán tài sản công sử dụng hàng hóa đặc trưng xe ôtô, môtô lập sai</w:t>
            </w:r>
          </w:p>
          <w:p w14:paraId="2E02ECDD"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eastAsia="MS Mincho" w:hAnsi="MISA Sans"/>
                <w:color w:val="030E43"/>
                <w:spacing w:val="-3"/>
              </w:rPr>
              <w:t> Hóa đơn bán tài sản công sử dụng </w:t>
            </w:r>
            <w:r>
              <w:rPr>
                <w:rStyle w:val="Strong"/>
                <w:rFonts w:ascii="MISA Sans" w:eastAsia="MS Mincho" w:hAnsi="MISA Sans"/>
                <w:i/>
                <w:iCs/>
                <w:color w:val="030E43"/>
                <w:spacing w:val="-3"/>
              </w:rPr>
              <w:t>hàng hóa đặc trưng xe ô tô, mô tô </w:t>
            </w:r>
            <w:r>
              <w:rPr>
                <w:rStyle w:val="Emphasis"/>
                <w:rFonts w:ascii="MISA Sans" w:eastAsia="MS Mincho" w:hAnsi="MISA Sans"/>
                <w:color w:val="030E43"/>
                <w:spacing w:val="-3"/>
              </w:rPr>
              <w:t>sẽ có thêm thông tin </w:t>
            </w:r>
            <w:r>
              <w:rPr>
                <w:rStyle w:val="Strong"/>
                <w:rFonts w:ascii="MISA Sans" w:eastAsia="MS Mincho" w:hAnsi="MISA Sans"/>
                <w:i/>
                <w:iCs/>
                <w:color w:val="030E43"/>
                <w:spacing w:val="-3"/>
              </w:rPr>
              <w:t>Số khung</w:t>
            </w:r>
            <w:r>
              <w:rPr>
                <w:rStyle w:val="Emphasis"/>
                <w:rFonts w:ascii="MISA Sans" w:eastAsia="MS Mincho" w:hAnsi="MISA Sans"/>
                <w:color w:val="030E43"/>
                <w:spacing w:val="-3"/>
              </w:rPr>
              <w:t>,</w:t>
            </w:r>
            <w:r>
              <w:rPr>
                <w:rStyle w:val="Strong"/>
                <w:rFonts w:ascii="MISA Sans" w:eastAsia="MS Mincho" w:hAnsi="MISA Sans"/>
                <w:i/>
                <w:iCs/>
                <w:color w:val="030E43"/>
                <w:spacing w:val="-3"/>
              </w:rPr>
              <w:t> Số máy </w:t>
            </w:r>
            <w:r>
              <w:rPr>
                <w:rStyle w:val="Emphasis"/>
                <w:rFonts w:ascii="MISA Sans" w:eastAsia="MS Mincho" w:hAnsi="MISA Sans"/>
                <w:color w:val="030E43"/>
                <w:spacing w:val="-3"/>
              </w:rPr>
              <w:t>so với hóa đơn bán tài sản công thông thường</w:t>
            </w:r>
          </w:p>
          <w:p w14:paraId="4145A2AB"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277E3F6E" w14:textId="77777777" w:rsidR="000546A0" w:rsidRDefault="000546A0" w:rsidP="00A663E2">
            <w:pPr>
              <w:jc w:val="both"/>
              <w:rPr>
                <w:rFonts w:ascii="MISA Sans" w:hAnsi="MISA Sans"/>
                <w:color w:val="030E43"/>
                <w:spacing w:val="-3"/>
              </w:rPr>
            </w:pPr>
            <w:r>
              <w:rPr>
                <w:rFonts w:ascii="MISA Sans" w:hAnsi="MISA Sans"/>
                <w:color w:val="030E43"/>
                <w:spacing w:val="-3"/>
              </w:rPr>
              <w:t>Để lập hóa đơn bán tài sản công sử dụng </w:t>
            </w:r>
            <w:r>
              <w:rPr>
                <w:rStyle w:val="Strong"/>
                <w:rFonts w:ascii="MISA Sans" w:eastAsia="MS Mincho" w:hAnsi="MISA Sans"/>
                <w:color w:val="030E43"/>
                <w:spacing w:val="-3"/>
              </w:rPr>
              <w:t>hàng hóa đặc trưng xe ô tô, mô tô</w:t>
            </w:r>
            <w:r>
              <w:rPr>
                <w:rFonts w:ascii="MISA Sans" w:hAnsi="MISA Sans"/>
                <w:color w:val="030E43"/>
                <w:spacing w:val="-3"/>
              </w:rPr>
              <w:t>, bạn thực hiện theo các bước sau:</w:t>
            </w:r>
          </w:p>
          <w:tbl>
            <w:tblPr>
              <w:tblW w:w="11044"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0546A0" w14:paraId="6F74948D" w14:textId="77777777" w:rsidTr="00CD5E67">
              <w:tc>
                <w:tcPr>
                  <w:tcW w:w="11031" w:type="dxa"/>
                  <w:tcBorders>
                    <w:top w:val="nil"/>
                    <w:left w:val="nil"/>
                    <w:bottom w:val="nil"/>
                    <w:right w:val="nil"/>
                  </w:tcBorders>
                  <w:shd w:val="clear" w:color="auto" w:fill="FAFCFD"/>
                  <w:tcMar>
                    <w:top w:w="60" w:type="dxa"/>
                    <w:left w:w="120" w:type="dxa"/>
                    <w:bottom w:w="60" w:type="dxa"/>
                    <w:right w:w="120" w:type="dxa"/>
                  </w:tcMar>
                  <w:vAlign w:val="center"/>
                  <w:hideMark/>
                </w:tcPr>
                <w:p w14:paraId="3154397A"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Khởi tạo mẫu hóa đơn bán tài sản công sử dụng hàng hóa đặc trưng xe ô tô, mô tô</w:t>
                  </w:r>
                </w:p>
                <w:p w14:paraId="072DC0FC" w14:textId="77777777" w:rsidR="000546A0" w:rsidRDefault="000546A0" w:rsidP="00A663E2">
                  <w:pPr>
                    <w:jc w:val="both"/>
                  </w:pPr>
                  <w:r>
                    <w:rPr>
                      <w:rStyle w:val="Strong"/>
                      <w:rFonts w:eastAsia="MS Mincho"/>
                    </w:rPr>
                    <w:t>Bước 1.</w:t>
                  </w:r>
                  <w:r>
                    <w:t> Vào mục </w:t>
                  </w:r>
                  <w:r>
                    <w:rPr>
                      <w:rStyle w:val="Strong"/>
                      <w:rFonts w:eastAsia="MS Mincho"/>
                    </w:rPr>
                    <w:t>đăng ký phát hành </w:t>
                  </w:r>
                  <w:r>
                    <w:t>chọn</w:t>
                  </w:r>
                  <w:r>
                    <w:rPr>
                      <w:rStyle w:val="Strong"/>
                      <w:rFonts w:eastAsia="MS Mincho"/>
                    </w:rPr>
                    <w:t> Mẫu hóa đơn </w:t>
                  </w:r>
                  <w:r>
                    <w:t>nhấn</w:t>
                  </w:r>
                  <w:r>
                    <w:rPr>
                      <w:rStyle w:val="Strong"/>
                      <w:rFonts w:eastAsia="MS Mincho"/>
                    </w:rPr>
                    <w:t> Thêm mới. </w:t>
                  </w:r>
                </w:p>
                <w:p w14:paraId="015137DA" w14:textId="77777777" w:rsidR="000546A0" w:rsidRDefault="000546A0" w:rsidP="00A663E2">
                  <w:pPr>
                    <w:jc w:val="both"/>
                  </w:pPr>
                  <w:r>
                    <w:rPr>
                      <w:noProof/>
                    </w:rPr>
                    <w:drawing>
                      <wp:inline distT="0" distB="0" distL="0" distR="0" wp14:anchorId="2C8815F2" wp14:editId="7BBEAC3E">
                        <wp:extent cx="5499943" cy="1438425"/>
                        <wp:effectExtent l="0" t="0" r="5715" b="9525"/>
                        <wp:docPr id="166" name="Picture 166" descr="https://helpv4.meinvoice.vn/wp-content/uploads/2025/07/B1.-KHOI-TAO-HD-5-1-1024x2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https://helpv4.meinvoice.vn/wp-content/uploads/2025/07/B1.-KHOI-TAO-HD-5-1-1024x268.pn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552221" cy="1452097"/>
                                </a:xfrm>
                                <a:prstGeom prst="rect">
                                  <a:avLst/>
                                </a:prstGeom>
                                <a:noFill/>
                                <a:ln>
                                  <a:noFill/>
                                </a:ln>
                              </pic:spPr>
                            </pic:pic>
                          </a:graphicData>
                        </a:graphic>
                      </wp:inline>
                    </w:drawing>
                  </w:r>
                </w:p>
                <w:p w14:paraId="23D8516E" w14:textId="77777777" w:rsidR="000546A0" w:rsidRDefault="000546A0" w:rsidP="00A663E2">
                  <w:pPr>
                    <w:jc w:val="both"/>
                  </w:pPr>
                  <w:r>
                    <w:rPr>
                      <w:rStyle w:val="Strong"/>
                      <w:rFonts w:eastAsia="MS Mincho"/>
                    </w:rPr>
                    <w:t>Bước 2.</w:t>
                  </w:r>
                  <w:r>
                    <w:t> Thiết lập điều kiện tìm kiếm mẫu </w:t>
                  </w:r>
                  <w:r>
                    <w:rPr>
                      <w:rStyle w:val="Strong"/>
                      <w:rFonts w:eastAsia="MS Mincho"/>
                    </w:rPr>
                    <w:t>hóa đơn bán tài sản công – lĩnh vực kinh doanh xe</w:t>
                  </w:r>
                  <w:r>
                    <w:t>.</w:t>
                  </w:r>
                </w:p>
                <w:p w14:paraId="3CB8BB62" w14:textId="77777777" w:rsidR="000546A0" w:rsidRDefault="000546A0" w:rsidP="00A663E2">
                  <w:pPr>
                    <w:jc w:val="both"/>
                  </w:pPr>
                  <w:r>
                    <w:t>Chọn </w:t>
                  </w:r>
                  <w:r>
                    <w:rPr>
                      <w:rStyle w:val="Strong"/>
                    </w:rPr>
                    <w:t>Hóa đơn bán tài sản công</w:t>
                  </w:r>
                  <w:r>
                    <w:t>.</w:t>
                  </w:r>
                </w:p>
                <w:p w14:paraId="15F97C74" w14:textId="77777777" w:rsidR="000546A0" w:rsidRDefault="000546A0" w:rsidP="00A663E2">
                  <w:pPr>
                    <w:jc w:val="both"/>
                  </w:pPr>
                  <w:r>
                    <w:t>Loại </w:t>
                  </w:r>
                  <w:r>
                    <w:rPr>
                      <w:rStyle w:val="Strong"/>
                    </w:rPr>
                    <w:t>mẫu cơ bản</w:t>
                  </w:r>
                  <w:r>
                    <w:t>.</w:t>
                  </w:r>
                </w:p>
                <w:p w14:paraId="1F2821D8" w14:textId="77777777" w:rsidR="000546A0" w:rsidRDefault="000546A0" w:rsidP="00A663E2">
                  <w:pPr>
                    <w:jc w:val="both"/>
                  </w:pPr>
                  <w:r>
                    <w:t>Click chuột vào mẫu hóa đơn</w:t>
                  </w:r>
                </w:p>
                <w:p w14:paraId="61A71BAE" w14:textId="77777777" w:rsidR="000546A0" w:rsidRDefault="000546A0" w:rsidP="00A663E2">
                  <w:pPr>
                    <w:jc w:val="both"/>
                  </w:pPr>
                  <w:r>
                    <w:rPr>
                      <w:noProof/>
                    </w:rPr>
                    <w:lastRenderedPageBreak/>
                    <w:drawing>
                      <wp:inline distT="0" distB="0" distL="0" distR="0" wp14:anchorId="5CE2C3BA" wp14:editId="027BA47F">
                        <wp:extent cx="6865220" cy="3207224"/>
                        <wp:effectExtent l="0" t="0" r="0" b="0"/>
                        <wp:docPr id="165" name="Picture 165" descr="https://helpv4.meinvoice.vn/wp-content/uploads/2025/07/B2.-KHOI-TAO-HD-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helpv4.meinvoice.vn/wp-content/uploads/2025/07/B2.-KHOI-TAO-HD-7-1.png"/>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6901889" cy="3224355"/>
                                </a:xfrm>
                                <a:prstGeom prst="rect">
                                  <a:avLst/>
                                </a:prstGeom>
                                <a:noFill/>
                                <a:ln>
                                  <a:noFill/>
                                </a:ln>
                              </pic:spPr>
                            </pic:pic>
                          </a:graphicData>
                        </a:graphic>
                      </wp:inline>
                    </w:drawing>
                  </w:r>
                </w:p>
                <w:p w14:paraId="62DDD599" w14:textId="77777777" w:rsidR="000546A0" w:rsidRDefault="000546A0" w:rsidP="00A663E2">
                  <w:pPr>
                    <w:jc w:val="both"/>
                  </w:pPr>
                  <w:r>
                    <w:rPr>
                      <w:rStyle w:val="Strong"/>
                      <w:rFonts w:eastAsia="MS Mincho"/>
                    </w:rPr>
                    <w:t>Bước 3.</w:t>
                  </w:r>
                  <w:r>
                    <w:t> Thiết lập mẫu hóa đơn</w:t>
                  </w:r>
                </w:p>
                <w:p w14:paraId="7358444B" w14:textId="77777777" w:rsidR="000546A0" w:rsidRDefault="000546A0" w:rsidP="00A663E2">
                  <w:pPr>
                    <w:jc w:val="both"/>
                  </w:pPr>
                  <w:r>
                    <w:t>Tích chọn </w:t>
                  </w:r>
                  <w:r>
                    <w:rPr>
                      <w:rStyle w:val="Strong"/>
                    </w:rPr>
                    <w:t>Có phát sinh hàng hóa là xe ô tô, mô tô</w:t>
                  </w:r>
                  <w:r>
                    <w:t>.</w:t>
                  </w:r>
                </w:p>
                <w:p w14:paraId="1C40D8CD" w14:textId="77777777" w:rsidR="000546A0" w:rsidRDefault="000546A0" w:rsidP="00A663E2">
                  <w:pPr>
                    <w:jc w:val="both"/>
                  </w:pPr>
                  <w:r>
                    <w:t>Hóa đơn bán tài sản công lĩnh vực kinh doanh xe sẽ có thông tin </w:t>
                  </w:r>
                  <w:r>
                    <w:rPr>
                      <w:rStyle w:val="Strong"/>
                    </w:rPr>
                    <w:t>Số khung</w:t>
                  </w:r>
                  <w:r>
                    <w:t>,</w:t>
                  </w:r>
                  <w:r>
                    <w:rPr>
                      <w:rStyle w:val="Strong"/>
                    </w:rPr>
                    <w:t> Số máy</w:t>
                  </w:r>
                  <w:r>
                    <w:t> trên mẫu hóa đơn.</w:t>
                  </w:r>
                </w:p>
                <w:p w14:paraId="7EC9E525" w14:textId="77777777" w:rsidR="000546A0" w:rsidRDefault="000546A0" w:rsidP="00A663E2">
                  <w:pPr>
                    <w:jc w:val="both"/>
                  </w:pPr>
                  <w:r>
                    <w:rPr>
                      <w:noProof/>
                    </w:rPr>
                    <w:drawing>
                      <wp:inline distT="0" distB="0" distL="0" distR="0" wp14:anchorId="5C623B28" wp14:editId="3F844F04">
                        <wp:extent cx="5513591" cy="2298077"/>
                        <wp:effectExtent l="0" t="0" r="0" b="6985"/>
                        <wp:docPr id="164" name="Picture 164" descr="https://helpv4.meinvoice.vn/wp-content/uploads/2025/07/B2.KTMHDFN-2-1024x4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s://helpv4.meinvoice.vn/wp-content/uploads/2025/07/B2.KTMHDFN-2-1024x427.png"/>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534589" cy="2306829"/>
                                </a:xfrm>
                                <a:prstGeom prst="rect">
                                  <a:avLst/>
                                </a:prstGeom>
                                <a:noFill/>
                                <a:ln>
                                  <a:noFill/>
                                </a:ln>
                              </pic:spPr>
                            </pic:pic>
                          </a:graphicData>
                        </a:graphic>
                      </wp:inline>
                    </w:drawing>
                  </w:r>
                </w:p>
                <w:p w14:paraId="2268B0E2" w14:textId="77777777" w:rsidR="000546A0" w:rsidRDefault="000546A0" w:rsidP="00A663E2">
                  <w:pPr>
                    <w:jc w:val="both"/>
                  </w:pPr>
                  <w:r>
                    <w:rPr>
                      <w:rStyle w:val="Strong"/>
                      <w:rFonts w:eastAsia="MS Mincho"/>
                    </w:rPr>
                    <w:t>Bước 4.</w:t>
                  </w:r>
                  <w:r>
                    <w:t> Thiết lập các thông tin cần thiết để </w:t>
                  </w:r>
                  <w:r>
                    <w:rPr>
                      <w:rStyle w:val="Strong"/>
                      <w:rFonts w:eastAsia="MS Mincho"/>
                    </w:rPr>
                    <w:t>khởi tạo mẫu hóa đơn</w:t>
                  </w:r>
                  <w:r>
                    <w:t>.</w:t>
                  </w:r>
                </w:p>
                <w:p w14:paraId="25568C12" w14:textId="77777777" w:rsidR="000546A0" w:rsidRDefault="000546A0" w:rsidP="00A663E2">
                  <w:pPr>
                    <w:jc w:val="both"/>
                  </w:pPr>
                  <w:r>
                    <w:t>Chọn hình thức hóa đơn.</w:t>
                  </w:r>
                </w:p>
                <w:p w14:paraId="04484A56" w14:textId="77777777" w:rsidR="000546A0" w:rsidRDefault="000546A0" w:rsidP="00A663E2">
                  <w:pPr>
                    <w:jc w:val="both"/>
                  </w:pPr>
                </w:p>
                <w:p w14:paraId="645876C5" w14:textId="77777777" w:rsidR="000546A0" w:rsidRDefault="000546A0" w:rsidP="00A663E2">
                  <w:pPr>
                    <w:jc w:val="both"/>
                  </w:pPr>
                  <w:r>
                    <w:t>HĐ có mã của CQT</w:t>
                  </w:r>
                </w:p>
                <w:p w14:paraId="30D13FE1" w14:textId="77777777" w:rsidR="000546A0" w:rsidRDefault="000546A0" w:rsidP="00A663E2">
                  <w:pPr>
                    <w:jc w:val="both"/>
                  </w:pPr>
                  <w:r>
                    <w:t>HĐ không có mã của CQT</w:t>
                  </w:r>
                </w:p>
                <w:p w14:paraId="668C6C2F" w14:textId="77777777" w:rsidR="000546A0" w:rsidRDefault="000546A0" w:rsidP="00A663E2">
                  <w:pPr>
                    <w:jc w:val="both"/>
                  </w:pPr>
                  <w:r>
                    <w:rPr>
                      <w:rStyle w:val="Strong"/>
                      <w:rFonts w:eastAsia="MS Mincho"/>
                      <w:i/>
                      <w:iCs/>
                    </w:rPr>
                    <w:lastRenderedPageBreak/>
                    <w:t>Lưu ý</w:t>
                  </w:r>
                  <w:r>
                    <w:rPr>
                      <w:rStyle w:val="Emphasis"/>
                      <w:rFonts w:eastAsia="MS Mincho"/>
                    </w:rPr>
                    <w:t>: Trường hợp khởi tạo hóa đơn không mã thì cần thực hiện thêm bước chọn phương thức chuyển dữ liệu hóa đơn điện tử đến Cơ Quan Thuế.</w:t>
                  </w:r>
                </w:p>
                <w:p w14:paraId="341F31EC" w14:textId="77777777" w:rsidR="000546A0" w:rsidRDefault="000546A0" w:rsidP="00A663E2">
                  <w:pPr>
                    <w:jc w:val="both"/>
                  </w:pPr>
                  <w:r>
                    <w:rPr>
                      <w:noProof/>
                    </w:rPr>
                    <w:drawing>
                      <wp:inline distT="0" distB="0" distL="0" distR="0" wp14:anchorId="51D822FF" wp14:editId="6BC3629B">
                        <wp:extent cx="5513591" cy="2097511"/>
                        <wp:effectExtent l="0" t="0" r="0" b="0"/>
                        <wp:docPr id="163" name="Picture 163" descr="https://helpv4.meinvoice.vn/wp-content/uploads/2025/07/2025-07-29_13-43-30-1024x3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s://helpv4.meinvoice.vn/wp-content/uploads/2025/07/2025-07-29_13-43-30-1024x389.png"/>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538088" cy="2106830"/>
                                </a:xfrm>
                                <a:prstGeom prst="rect">
                                  <a:avLst/>
                                </a:prstGeom>
                                <a:noFill/>
                                <a:ln>
                                  <a:noFill/>
                                </a:ln>
                              </pic:spPr>
                            </pic:pic>
                          </a:graphicData>
                        </a:graphic>
                      </wp:inline>
                    </w:drawing>
                  </w:r>
                </w:p>
                <w:p w14:paraId="2BCB0553" w14:textId="77777777" w:rsidR="000546A0" w:rsidRDefault="000546A0" w:rsidP="00A663E2">
                  <w:pPr>
                    <w:jc w:val="both"/>
                  </w:pPr>
                  <w:r>
                    <w:t>Về ký hiệu hóa đơn:</w:t>
                  </w:r>
                </w:p>
                <w:p w14:paraId="26980BC8" w14:textId="77777777" w:rsidR="000546A0" w:rsidRDefault="000546A0" w:rsidP="00A663E2">
                  <w:pPr>
                    <w:jc w:val="both"/>
                  </w:pPr>
                </w:p>
                <w:p w14:paraId="3208CE33" w14:textId="77777777" w:rsidR="000546A0" w:rsidRDefault="000546A0" w:rsidP="00A663E2">
                  <w:pPr>
                    <w:jc w:val="both"/>
                  </w:pPr>
                  <w:r>
                    <w:t>Chương trình tự động điền thông tin 5 ký tự đầu.</w:t>
                  </w:r>
                </w:p>
                <w:p w14:paraId="16DB4C80" w14:textId="77777777" w:rsidR="000546A0" w:rsidRDefault="000546A0" w:rsidP="00A663E2">
                  <w:pPr>
                    <w:jc w:val="both"/>
                  </w:pPr>
                  <w:r>
                    <w:t>Ký tự đầu tiên là số 3: thể hiện loại hóa đơn bán tài sản công,</w:t>
                  </w:r>
                </w:p>
                <w:p w14:paraId="76129966" w14:textId="77777777" w:rsidR="000546A0" w:rsidRDefault="000546A0" w:rsidP="00A663E2">
                  <w:pPr>
                    <w:jc w:val="both"/>
                  </w:pPr>
                  <w:r>
                    <w:t>Ký tự thứ hai là chữ C: thể hiện hóa đơn có mã của Cơ quan thuế; chữ K thể hiện: hóa đơn không mã của Cơ quan thuế</w:t>
                  </w:r>
                </w:p>
                <w:p w14:paraId="4293C229" w14:textId="77777777" w:rsidR="000546A0" w:rsidRDefault="000546A0" w:rsidP="00A663E2">
                  <w:pPr>
                    <w:jc w:val="both"/>
                  </w:pPr>
                  <w:r>
                    <w:t>Hai ký tự tiếp theo là 25: thể hiện hóa đơn được lập năm 2025</w:t>
                  </w:r>
                </w:p>
                <w:p w14:paraId="398C6C25" w14:textId="77777777" w:rsidR="000546A0" w:rsidRDefault="000546A0" w:rsidP="00A663E2">
                  <w:pPr>
                    <w:jc w:val="both"/>
                  </w:pPr>
                  <w:r>
                    <w:t>Ký tự thứ 5 là chữ D: thể hiện loại hóa đơn được sử dụng áp dụng đối với hóa đơn bán tài sản công.</w:t>
                  </w:r>
                </w:p>
                <w:p w14:paraId="5B1DABB2" w14:textId="77777777" w:rsidR="000546A0" w:rsidRDefault="000546A0" w:rsidP="00A663E2">
                  <w:pPr>
                    <w:jc w:val="both"/>
                  </w:pPr>
                  <w:r>
                    <w:rPr>
                      <w:noProof/>
                    </w:rPr>
                    <w:drawing>
                      <wp:inline distT="0" distB="0" distL="0" distR="0" wp14:anchorId="41AAC992" wp14:editId="5003CA38">
                        <wp:extent cx="5581257" cy="2224585"/>
                        <wp:effectExtent l="0" t="0" r="635" b="4445"/>
                        <wp:docPr id="162" name="Picture 162" descr="https://helpv4.meinvoice.vn/wp-content/uploads/2025/07/Tao_mau_hoa_don_04-1-1024x4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helpv4.meinvoice.vn/wp-content/uploads/2025/07/Tao_mau_hoa_don_04-1-1024x408.pn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616294" cy="2238550"/>
                                </a:xfrm>
                                <a:prstGeom prst="rect">
                                  <a:avLst/>
                                </a:prstGeom>
                                <a:noFill/>
                                <a:ln>
                                  <a:noFill/>
                                </a:ln>
                              </pic:spPr>
                            </pic:pic>
                          </a:graphicData>
                        </a:graphic>
                      </wp:inline>
                    </w:drawing>
                  </w:r>
                </w:p>
                <w:p w14:paraId="1C50A6DB" w14:textId="77777777" w:rsidR="000546A0" w:rsidRDefault="000546A0" w:rsidP="00A663E2">
                  <w:pPr>
                    <w:jc w:val="both"/>
                  </w:pPr>
                  <w:r>
                    <w:t>Có thể thiết lập lại các thông tin hiển thị trên hóa đơn.</w:t>
                  </w:r>
                </w:p>
                <w:p w14:paraId="5D1DD535" w14:textId="77777777" w:rsidR="000546A0" w:rsidRDefault="000546A0" w:rsidP="00A663E2">
                  <w:pPr>
                    <w:jc w:val="both"/>
                  </w:pPr>
                  <w:r>
                    <w:t>Có thể thiết kế logo, hình nền hiển thị trên mẫu hóa đơn (nếu không có nhu cầu bỏ qua)</w:t>
                  </w:r>
                </w:p>
                <w:p w14:paraId="5C892E31" w14:textId="77777777" w:rsidR="000546A0" w:rsidRDefault="000546A0" w:rsidP="00A663E2">
                  <w:pPr>
                    <w:jc w:val="both"/>
                  </w:pPr>
                  <w:r>
                    <w:rPr>
                      <w:rStyle w:val="Strong"/>
                      <w:rFonts w:eastAsia="MS Mincho"/>
                    </w:rPr>
                    <w:lastRenderedPageBreak/>
                    <w:t>Bước 5.</w:t>
                  </w:r>
                  <w:r>
                    <w:t> ấn </w:t>
                  </w:r>
                  <w:r>
                    <w:rPr>
                      <w:rStyle w:val="Strong"/>
                      <w:rFonts w:eastAsia="MS Mincho"/>
                    </w:rPr>
                    <w:t>Tiếp tục</w:t>
                  </w:r>
                  <w:r>
                    <w:t>.</w:t>
                  </w:r>
                </w:p>
                <w:p w14:paraId="15BDE2C6" w14:textId="77777777" w:rsidR="000546A0" w:rsidRDefault="000546A0" w:rsidP="00A663E2">
                  <w:pPr>
                    <w:jc w:val="both"/>
                  </w:pPr>
                  <w:r>
                    <w:rPr>
                      <w:noProof/>
                    </w:rPr>
                    <w:drawing>
                      <wp:inline distT="0" distB="0" distL="0" distR="0" wp14:anchorId="3C719A90" wp14:editId="6D436671">
                        <wp:extent cx="5498227" cy="3029803"/>
                        <wp:effectExtent l="0" t="0" r="7620" b="0"/>
                        <wp:docPr id="161" name="Picture 161" descr="https://helpv4.meinvoice.vn/wp-content/uploads/2025/07/B2B.-KHOI-TAO-MAU-HD-1-1024x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helpv4.meinvoice.vn/wp-content/uploads/2025/07/B2B.-KHOI-TAO-MAU-HD-1-1024x565.pn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511142" cy="3036920"/>
                                </a:xfrm>
                                <a:prstGeom prst="rect">
                                  <a:avLst/>
                                </a:prstGeom>
                                <a:noFill/>
                                <a:ln>
                                  <a:noFill/>
                                </a:ln>
                              </pic:spPr>
                            </pic:pic>
                          </a:graphicData>
                        </a:graphic>
                      </wp:inline>
                    </w:drawing>
                  </w:r>
                </w:p>
                <w:p w14:paraId="30B178A8" w14:textId="77777777" w:rsidR="000546A0" w:rsidRDefault="000546A0" w:rsidP="00A663E2">
                  <w:pPr>
                    <w:jc w:val="both"/>
                  </w:pPr>
                  <w:r>
                    <w:rPr>
                      <w:rStyle w:val="Strong"/>
                      <w:rFonts w:eastAsia="MS Mincho"/>
                    </w:rPr>
                    <w:t>Bước 6.</w:t>
                  </w:r>
                  <w:r>
                    <w:t> Thiết lập các thông tin cần bổ sung trên mẫu hóa đơn theo quy định tại </w:t>
                  </w:r>
                  <w:r>
                    <w:rPr>
                      <w:rStyle w:val="Strong"/>
                      <w:rFonts w:eastAsia="MS Mincho"/>
                    </w:rPr>
                    <w:t>NĐ70.</w:t>
                  </w:r>
                </w:p>
                <w:p w14:paraId="236E9DC0" w14:textId="77777777" w:rsidR="000546A0" w:rsidRDefault="000546A0" w:rsidP="00A663E2">
                  <w:pPr>
                    <w:jc w:val="both"/>
                  </w:pPr>
                </w:p>
                <w:p w14:paraId="65A6849F" w14:textId="77777777" w:rsidR="000546A0" w:rsidRDefault="000546A0" w:rsidP="00A663E2">
                  <w:pPr>
                    <w:jc w:val="both"/>
                  </w:pPr>
                  <w:r>
                    <w:t>Nhấn vào dòng chữ </w:t>
                  </w:r>
                  <w:r>
                    <w:rPr>
                      <w:rStyle w:val="Strong"/>
                    </w:rPr>
                    <w:t>Thiết lập thông tin cần bổ sung theo NĐ70</w:t>
                  </w:r>
                  <w:r>
                    <w:t>.</w:t>
                  </w:r>
                </w:p>
                <w:p w14:paraId="403AB89B" w14:textId="77777777" w:rsidR="000546A0" w:rsidRDefault="000546A0" w:rsidP="00A663E2">
                  <w:pPr>
                    <w:jc w:val="both"/>
                  </w:pPr>
                  <w:r>
                    <w:t>Chương trình sẽ tự động tích chọn những thông tin bắt buộc như </w:t>
                  </w:r>
                  <w:r>
                    <w:rPr>
                      <w:rStyle w:val="Strong"/>
                    </w:rPr>
                    <w:t>Hình thức thanh toán</w:t>
                  </w:r>
                  <w:r>
                    <w:t>.</w:t>
                  </w:r>
                </w:p>
                <w:p w14:paraId="27C8DAEA" w14:textId="77777777" w:rsidR="000546A0" w:rsidRDefault="000546A0" w:rsidP="00A663E2">
                  <w:pPr>
                    <w:jc w:val="both"/>
                  </w:pPr>
                  <w:r>
                    <w:t>Tích chọn những thông tin cần bổ sung, ấn </w:t>
                  </w:r>
                  <w:r>
                    <w:rPr>
                      <w:rStyle w:val="Strong"/>
                    </w:rPr>
                    <w:t>Đồng ý</w:t>
                  </w:r>
                  <w:r>
                    <w:t>. Thông tin được tích chọn sẽ hiển thị trên mẫu hóa đơn.</w:t>
                  </w:r>
                </w:p>
                <w:p w14:paraId="5F831D38" w14:textId="77777777" w:rsidR="000546A0" w:rsidRDefault="000546A0" w:rsidP="00A663E2">
                  <w:pPr>
                    <w:jc w:val="both"/>
                  </w:pPr>
                  <w:r>
                    <w:rPr>
                      <w:noProof/>
                    </w:rPr>
                    <w:drawing>
                      <wp:inline distT="0" distB="0" distL="0" distR="0" wp14:anchorId="4DBDFEFA" wp14:editId="0CEB9577">
                        <wp:extent cx="5429610" cy="2308653"/>
                        <wp:effectExtent l="0" t="0" r="0" b="0"/>
                        <wp:docPr id="160" name="Picture 160" descr="https://helpv4.meinvoice.vn/wp-content/uploads/2025/07/B5.KTMHDFN-3-1024x4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https://helpv4.meinvoice.vn/wp-content/uploads/2025/07/B5.KTMHDFN-3-1024x435.png"/>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470789" cy="2326162"/>
                                </a:xfrm>
                                <a:prstGeom prst="rect">
                                  <a:avLst/>
                                </a:prstGeom>
                                <a:noFill/>
                                <a:ln>
                                  <a:noFill/>
                                </a:ln>
                              </pic:spPr>
                            </pic:pic>
                          </a:graphicData>
                        </a:graphic>
                      </wp:inline>
                    </w:drawing>
                  </w:r>
                </w:p>
                <w:p w14:paraId="4404E1DB" w14:textId="77777777" w:rsidR="000546A0" w:rsidRDefault="00F8723B" w:rsidP="00A663E2">
                  <w:pPr>
                    <w:jc w:val="both"/>
                  </w:pPr>
                  <w:hyperlink r:id="rId153" w:tgtFrame="_blank" w:history="1">
                    <w:r w:rsidR="000546A0">
                      <w:rPr>
                        <w:rStyle w:val="Hyperlink"/>
                        <w:color w:val="337AB7"/>
                      </w:rPr>
                      <w:t>Thiết lập thêm một số thông tin hiển thị trên hóa đơn (nếu cần).</w:t>
                    </w:r>
                  </w:hyperlink>
                </w:p>
                <w:p w14:paraId="0A5979B6" w14:textId="77777777" w:rsidR="000546A0" w:rsidRDefault="000546A0" w:rsidP="00A663E2">
                  <w:pPr>
                    <w:jc w:val="both"/>
                  </w:pPr>
                  <w:r>
                    <w:rPr>
                      <w:noProof/>
                    </w:rPr>
                    <w:lastRenderedPageBreak/>
                    <w:drawing>
                      <wp:inline distT="0" distB="0" distL="0" distR="0" wp14:anchorId="44D1A523" wp14:editId="39B8FE51">
                        <wp:extent cx="5431704" cy="2597971"/>
                        <wp:effectExtent l="0" t="0" r="0" b="0"/>
                        <wp:docPr id="159" name="Picture 159" descr="https://helpv4.meinvoice.vn/wp-content/uploads/2025/07/Tao_mau_hoa_don_01-1024x4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s://helpv4.meinvoice.vn/wp-content/uploads/2025/07/Tao_mau_hoa_don_01-1024x490.png"/>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447161" cy="2605364"/>
                                </a:xfrm>
                                <a:prstGeom prst="rect">
                                  <a:avLst/>
                                </a:prstGeom>
                                <a:noFill/>
                                <a:ln>
                                  <a:noFill/>
                                </a:ln>
                              </pic:spPr>
                            </pic:pic>
                          </a:graphicData>
                        </a:graphic>
                      </wp:inline>
                    </w:drawing>
                  </w:r>
                </w:p>
                <w:p w14:paraId="259EE4DB"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ành việc khởi tạo mẫu.</w:t>
                  </w:r>
                </w:p>
                <w:p w14:paraId="5BBE5FB4"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Phát hành hóa đơn bán tài sản công sử dụng hàng hóa đặc trưng xe ô tô, mô tô</w:t>
                  </w:r>
                </w:p>
                <w:p w14:paraId="316A546F" w14:textId="77777777" w:rsidR="000546A0" w:rsidRDefault="000546A0" w:rsidP="00A663E2">
                  <w:pPr>
                    <w:jc w:val="both"/>
                  </w:pPr>
                  <w:r>
                    <w:rPr>
                      <w:rStyle w:val="Strong"/>
                      <w:rFonts w:eastAsia="MS Mincho"/>
                    </w:rPr>
                    <w:t>Bước 1.</w:t>
                  </w:r>
                  <w:r>
                    <w:t> Vào mục</w:t>
                  </w:r>
                  <w:r>
                    <w:rPr>
                      <w:rStyle w:val="Strong"/>
                      <w:rFonts w:eastAsia="MS Mincho"/>
                    </w:rPr>
                    <w:t> Hóa đơn</w:t>
                  </w:r>
                  <w:r>
                    <w:t>, nhấn</w:t>
                  </w:r>
                  <w:r>
                    <w:rPr>
                      <w:rStyle w:val="Strong"/>
                      <w:rFonts w:eastAsia="MS Mincho"/>
                    </w:rPr>
                    <w:t> Thêm mới</w:t>
                  </w:r>
                  <w:r>
                    <w:t> để tạo hóa đơn.</w:t>
                  </w:r>
                </w:p>
                <w:p w14:paraId="5735EA35" w14:textId="77777777" w:rsidR="000546A0" w:rsidRDefault="000546A0" w:rsidP="00A663E2">
                  <w:pPr>
                    <w:jc w:val="both"/>
                  </w:pPr>
                  <w:r>
                    <w:rPr>
                      <w:noProof/>
                    </w:rPr>
                    <w:drawing>
                      <wp:inline distT="0" distB="0" distL="0" distR="0" wp14:anchorId="090131A9" wp14:editId="0DDAD7C5">
                        <wp:extent cx="5540886" cy="1208993"/>
                        <wp:effectExtent l="0" t="0" r="3175" b="0"/>
                        <wp:docPr id="158" name="Picture 158" descr="https://helpv4.meinvoice.vn/wp-content/uploads/2025/07/PHHD1-1024x2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https://helpv4.meinvoice.vn/wp-content/uploads/2025/07/PHHD1-1024x224.png"/>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600875" cy="1222082"/>
                                </a:xfrm>
                                <a:prstGeom prst="rect">
                                  <a:avLst/>
                                </a:prstGeom>
                                <a:noFill/>
                                <a:ln>
                                  <a:noFill/>
                                </a:ln>
                              </pic:spPr>
                            </pic:pic>
                          </a:graphicData>
                        </a:graphic>
                      </wp:inline>
                    </w:drawing>
                  </w:r>
                </w:p>
                <w:p w14:paraId="4A66E2D2" w14:textId="77777777" w:rsidR="000546A0" w:rsidRDefault="000546A0" w:rsidP="00A663E2">
                  <w:pPr>
                    <w:jc w:val="both"/>
                  </w:pPr>
                  <w:r>
                    <w:rPr>
                      <w:rStyle w:val="Strong"/>
                      <w:rFonts w:eastAsia="MS Mincho"/>
                    </w:rPr>
                    <w:t>Bước 2.</w:t>
                  </w:r>
                  <w:r>
                    <w:t> Chọn mẫu hóa đơn cần phát hành.</w:t>
                  </w:r>
                </w:p>
                <w:p w14:paraId="68187DE2" w14:textId="77777777" w:rsidR="000546A0" w:rsidRDefault="000546A0" w:rsidP="00A663E2">
                  <w:pPr>
                    <w:jc w:val="both"/>
                  </w:pPr>
                  <w:r>
                    <w:rPr>
                      <w:rStyle w:val="Strong"/>
                      <w:rFonts w:eastAsia="MS Mincho"/>
                    </w:rPr>
                    <w:t>Bước 3.</w:t>
                  </w:r>
                  <w:r>
                    <w:t> Khai báo thông tin hóa đơn.</w:t>
                  </w:r>
                </w:p>
                <w:p w14:paraId="0EA24103" w14:textId="77777777" w:rsidR="000546A0" w:rsidRDefault="000546A0" w:rsidP="00A663E2">
                  <w:pPr>
                    <w:jc w:val="both"/>
                  </w:pPr>
                  <w:r>
                    <w:t>Thông tin người bán:</w:t>
                  </w:r>
                </w:p>
                <w:p w14:paraId="01A4D7E0" w14:textId="77777777" w:rsidR="000546A0" w:rsidRDefault="000546A0" w:rsidP="00A663E2">
                  <w:pPr>
                    <w:jc w:val="both"/>
                  </w:pPr>
                </w:p>
                <w:p w14:paraId="2BFA604D" w14:textId="77777777" w:rsidR="000546A0" w:rsidRDefault="000546A0" w:rsidP="00A663E2">
                  <w:pPr>
                    <w:jc w:val="both"/>
                  </w:pPr>
                  <w:r>
                    <w:t>Chương trình tự động lấy lên MST, tên, địa chỉ người bán theo thông tin đơn vị đã khai báo tại Hồ sơ hóa đơn điện tử.</w:t>
                  </w:r>
                </w:p>
                <w:p w14:paraId="3F4D3F18" w14:textId="77777777" w:rsidR="000546A0" w:rsidRDefault="000546A0" w:rsidP="00A663E2">
                  <w:pPr>
                    <w:jc w:val="both"/>
                  </w:pPr>
                  <w:r>
                    <w:t>Khai báo các thông tin còn thiếu.</w:t>
                  </w:r>
                </w:p>
                <w:p w14:paraId="117A47E3" w14:textId="77777777" w:rsidR="000546A0" w:rsidRDefault="000546A0" w:rsidP="00A663E2">
                  <w:pPr>
                    <w:jc w:val="both"/>
                  </w:pPr>
                  <w:r>
                    <w:t>Thông tin người mua:</w:t>
                  </w:r>
                </w:p>
                <w:p w14:paraId="1B248843" w14:textId="77777777" w:rsidR="000546A0" w:rsidRDefault="000546A0" w:rsidP="00A663E2">
                  <w:pPr>
                    <w:jc w:val="both"/>
                  </w:pPr>
                </w:p>
                <w:p w14:paraId="638C400A" w14:textId="77777777" w:rsidR="000546A0" w:rsidRDefault="000546A0" w:rsidP="00A663E2">
                  <w:pPr>
                    <w:jc w:val="both"/>
                  </w:pPr>
                  <w:r>
                    <w:t>Chọn người mua từ danh mục khách hàng (nếu đã khai báo khách hàng trên danh mục)</w:t>
                  </w:r>
                </w:p>
                <w:p w14:paraId="1681A756" w14:textId="77777777" w:rsidR="000546A0" w:rsidRDefault="000546A0" w:rsidP="00A663E2">
                  <w:pPr>
                    <w:jc w:val="both"/>
                  </w:pPr>
                  <w:r>
                    <w:lastRenderedPageBreak/>
                    <w:t>Hoặc nhập trực tiếp thông tin người mua bằng cách nhập MST/CCCD, nhấn </w:t>
                  </w:r>
                  <w:r>
                    <w:rPr>
                      <w:rStyle w:val="Strong"/>
                    </w:rPr>
                    <w:t>Lấy dữ liệu</w:t>
                  </w:r>
                  <w:r>
                    <w:t>. Chương trình tự động lấy lên thông tin </w:t>
                  </w:r>
                  <w:r>
                    <w:rPr>
                      <w:rStyle w:val="Strong"/>
                    </w:rPr>
                    <w:t>Tên</w:t>
                  </w:r>
                  <w:r>
                    <w:t>,</w:t>
                  </w:r>
                  <w:r>
                    <w:rPr>
                      <w:rStyle w:val="Strong"/>
                    </w:rPr>
                    <w:t> Địa ch</w:t>
                  </w:r>
                  <w:r>
                    <w:t>ỉ của người mua.</w:t>
                  </w:r>
                </w:p>
                <w:p w14:paraId="06FD50B5" w14:textId="77777777" w:rsidR="000546A0" w:rsidRDefault="000546A0" w:rsidP="00A663E2">
                  <w:pPr>
                    <w:jc w:val="both"/>
                  </w:pPr>
                  <w:r>
                    <w:rPr>
                      <w:noProof/>
                    </w:rPr>
                    <w:drawing>
                      <wp:inline distT="0" distB="0" distL="0" distR="0" wp14:anchorId="1F945CF6" wp14:editId="19BF0C48">
                        <wp:extent cx="5513591" cy="3277227"/>
                        <wp:effectExtent l="0" t="0" r="0" b="0"/>
                        <wp:docPr id="157" name="Picture 157" descr="https://helpv4.meinvoice.vn/wp-content/uploads/2025/07/Tao_ma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https://helpv4.meinvoice.vn/wp-content/uploads/2025/07/Tao_mau_hoa_don_02.png"/>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538581" cy="3292081"/>
                                </a:xfrm>
                                <a:prstGeom prst="rect">
                                  <a:avLst/>
                                </a:prstGeom>
                                <a:noFill/>
                                <a:ln>
                                  <a:noFill/>
                                </a:ln>
                              </pic:spPr>
                            </pic:pic>
                          </a:graphicData>
                        </a:graphic>
                      </wp:inline>
                    </w:drawing>
                  </w:r>
                </w:p>
                <w:p w14:paraId="3F0DE7A7" w14:textId="77777777" w:rsidR="000546A0" w:rsidRDefault="000546A0" w:rsidP="00A663E2">
                  <w:pPr>
                    <w:jc w:val="both"/>
                  </w:pPr>
                  <w:r>
                    <w:rPr>
                      <w:rStyle w:val="Strong"/>
                      <w:rFonts w:eastAsia="MS Mincho"/>
                      <w:i/>
                      <w:iCs/>
                    </w:rPr>
                    <w:t>Lưu ý</w:t>
                  </w:r>
                  <w:r>
                    <w:rPr>
                      <w:rStyle w:val="Emphasis"/>
                      <w:rFonts w:eastAsia="MS Mincho"/>
                    </w:rPr>
                    <w:t>: Bắt buộc phải khai báo hình thức thanh toán.</w:t>
                  </w:r>
                </w:p>
                <w:p w14:paraId="137CB87A" w14:textId="77777777" w:rsidR="000546A0" w:rsidRDefault="000546A0" w:rsidP="00A663E2">
                  <w:pPr>
                    <w:jc w:val="both"/>
                  </w:pPr>
                  <w:r>
                    <w:t> Khai báo thông tin địa điểm, thời gian vận chuyển.</w:t>
                  </w:r>
                </w:p>
                <w:p w14:paraId="32BDECC0" w14:textId="77777777" w:rsidR="000546A0" w:rsidRDefault="000546A0" w:rsidP="00A663E2">
                  <w:pPr>
                    <w:jc w:val="both"/>
                  </w:pPr>
                  <w:r>
                    <w:t> Thông tin hàng hóa, dịch vụ</w:t>
                  </w:r>
                </w:p>
                <w:p w14:paraId="3B303FB7" w14:textId="77777777" w:rsidR="000546A0" w:rsidRDefault="000546A0" w:rsidP="00A663E2">
                  <w:pPr>
                    <w:jc w:val="both"/>
                  </w:pPr>
                </w:p>
                <w:p w14:paraId="450931A3" w14:textId="77777777" w:rsidR="000546A0" w:rsidRDefault="000546A0" w:rsidP="00A663E2">
                  <w:pPr>
                    <w:jc w:val="both"/>
                  </w:pPr>
                  <w:r>
                    <w:t>Cột Tính chất HHDV: Chọn </w:t>
                  </w:r>
                  <w:r>
                    <w:rPr>
                      <w:rStyle w:val="Strong"/>
                    </w:rPr>
                    <w:t>Hàng hóa đặc trưng</w:t>
                  </w:r>
                </w:p>
                <w:p w14:paraId="0CC2121C" w14:textId="77777777" w:rsidR="000546A0" w:rsidRDefault="000546A0" w:rsidP="00A663E2">
                  <w:pPr>
                    <w:jc w:val="both"/>
                  </w:pPr>
                  <w:r>
                    <w:t>Khai báo thông tin hàng hóa, thông tin </w:t>
                  </w:r>
                  <w:r>
                    <w:rPr>
                      <w:rStyle w:val="Strong"/>
                    </w:rPr>
                    <w:t>Số khung, Số máy</w:t>
                  </w:r>
                  <w:r>
                    <w:t>.</w:t>
                  </w:r>
                </w:p>
                <w:p w14:paraId="0C3D7220" w14:textId="77777777" w:rsidR="000546A0" w:rsidRDefault="000546A0" w:rsidP="00A663E2">
                  <w:pPr>
                    <w:jc w:val="both"/>
                  </w:pPr>
                  <w:r>
                    <w:rPr>
                      <w:noProof/>
                    </w:rPr>
                    <w:drawing>
                      <wp:inline distT="0" distB="0" distL="0" distR="0" wp14:anchorId="5146E180" wp14:editId="2745BFF2">
                        <wp:extent cx="5499943" cy="2146005"/>
                        <wp:effectExtent l="0" t="0" r="5715" b="6985"/>
                        <wp:docPr id="156" name="Picture 156" descr="https://helpv4.meinvoice.vn/wp-content/uploads/2025/07/2025-07-29_14-01-56-1024x4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https://helpv4.meinvoice.vn/wp-content/uploads/2025/07/2025-07-29_14-01-56-1024x400.png"/>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540292" cy="2161748"/>
                                </a:xfrm>
                                <a:prstGeom prst="rect">
                                  <a:avLst/>
                                </a:prstGeom>
                                <a:noFill/>
                                <a:ln>
                                  <a:noFill/>
                                </a:ln>
                              </pic:spPr>
                            </pic:pic>
                          </a:graphicData>
                        </a:graphic>
                      </wp:inline>
                    </w:drawing>
                  </w:r>
                </w:p>
                <w:p w14:paraId="2C4FE0B6" w14:textId="77777777" w:rsidR="000546A0" w:rsidRDefault="000546A0" w:rsidP="00A663E2">
                  <w:pPr>
                    <w:jc w:val="both"/>
                  </w:pPr>
                  <w:r>
                    <w:rPr>
                      <w:rStyle w:val="Strong"/>
                      <w:rFonts w:eastAsia="MS Mincho"/>
                    </w:rPr>
                    <w:t>Bước 4.</w:t>
                  </w:r>
                  <w:r>
                    <w:t> Nhấn</w:t>
                  </w:r>
                  <w:r>
                    <w:rPr>
                      <w:rStyle w:val="Strong"/>
                      <w:rFonts w:eastAsia="MS Mincho"/>
                    </w:rPr>
                    <w:t> Lưu/Lưu và phát hành</w:t>
                  </w:r>
                  <w:r>
                    <w:t> nếu muốn phát hành ngay hóa đơn.</w:t>
                  </w:r>
                </w:p>
                <w:p w14:paraId="0F6C6A9B" w14:textId="77777777" w:rsidR="000546A0" w:rsidRDefault="000546A0" w:rsidP="00A663E2">
                  <w:pPr>
                    <w:jc w:val="both"/>
                  </w:pPr>
                  <w:r>
                    <w:t>Gửi hóa đơn cho khách hàng (nếu cần).</w:t>
                  </w:r>
                </w:p>
                <w:p w14:paraId="4D427088" w14:textId="77777777" w:rsidR="000546A0" w:rsidRDefault="000546A0" w:rsidP="00A663E2">
                  <w:pPr>
                    <w:jc w:val="both"/>
                  </w:pPr>
                  <w:r>
                    <w:rPr>
                      <w:rStyle w:val="Strong"/>
                      <w:rFonts w:eastAsia="MS Mincho"/>
                    </w:rPr>
                    <w:lastRenderedPageBreak/>
                    <w:t>Bước 5.</w:t>
                  </w:r>
                  <w:r>
                    <w:t> Nhấn </w:t>
                  </w:r>
                  <w:r>
                    <w:rPr>
                      <w:rStyle w:val="Strong"/>
                      <w:rFonts w:eastAsia="MS Mincho"/>
                    </w:rPr>
                    <w:t>Phát hành</w:t>
                  </w:r>
                  <w:r>
                    <w:t> chương trình thực hiện phát hành hóa đơn đồng thời tự động gửi hóa đơn đến cơ quan thuế.</w:t>
                  </w:r>
                </w:p>
                <w:p w14:paraId="08E40267" w14:textId="77777777" w:rsidR="000546A0" w:rsidRDefault="000546A0" w:rsidP="00A663E2">
                  <w:pPr>
                    <w:jc w:val="both"/>
                  </w:pPr>
                </w:p>
                <w:p w14:paraId="2E3CD999" w14:textId="77777777" w:rsidR="000546A0" w:rsidRDefault="000546A0" w:rsidP="00A663E2">
                  <w:pPr>
                    <w:jc w:val="both"/>
                  </w:pPr>
                  <w:r>
                    <w:rPr>
                      <w:noProof/>
                    </w:rPr>
                    <w:drawing>
                      <wp:inline distT="0" distB="0" distL="0" distR="0" wp14:anchorId="39E17597" wp14:editId="1968F10F">
                        <wp:extent cx="5472648" cy="3559162"/>
                        <wp:effectExtent l="0" t="0" r="0" b="3810"/>
                        <wp:docPr id="155" name="Picture 155" descr="https://helpv4.meinvoice.vn/wp-content/uploads/2025/07/B4_PH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s://helpv4.meinvoice.vn/wp-content/uploads/2025/07/B4_PHHD.png"/>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484823" cy="3567080"/>
                                </a:xfrm>
                                <a:prstGeom prst="rect">
                                  <a:avLst/>
                                </a:prstGeom>
                                <a:noFill/>
                                <a:ln>
                                  <a:noFill/>
                                </a:ln>
                              </pic:spPr>
                            </pic:pic>
                          </a:graphicData>
                        </a:graphic>
                      </wp:inline>
                    </w:drawing>
                  </w:r>
                </w:p>
              </w:tc>
            </w:tr>
          </w:tbl>
          <w:p w14:paraId="6673DA7C"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Fonts w:ascii="MISA Sans" w:hAnsi="MISA Sans"/>
                <w:color w:val="030E43"/>
                <w:spacing w:val="-3"/>
              </w:rPr>
              <w:lastRenderedPageBreak/>
              <w:t> </w:t>
            </w:r>
          </w:p>
          <w:p w14:paraId="0591AB3B"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t>3. Lưu ý</w:t>
            </w:r>
          </w:p>
          <w:p w14:paraId="4062A44A" w14:textId="77777777" w:rsidR="000546A0" w:rsidRDefault="000546A0" w:rsidP="00CC7F7E">
            <w:pPr>
              <w:numPr>
                <w:ilvl w:val="0"/>
                <w:numId w:val="7"/>
              </w:numPr>
              <w:shd w:val="clear" w:color="auto" w:fill="FFFFFF"/>
              <w:spacing w:after="150"/>
              <w:ind w:left="0"/>
              <w:jc w:val="both"/>
              <w:rPr>
                <w:rFonts w:ascii="MISA Sans" w:hAnsi="MISA Sans"/>
                <w:color w:val="030E43"/>
                <w:spacing w:val="-3"/>
                <w:sz w:val="24"/>
                <w:szCs w:val="24"/>
              </w:rPr>
            </w:pPr>
            <w:r>
              <w:rPr>
                <w:rFonts w:ascii="MISA Sans" w:hAnsi="MISA Sans"/>
                <w:color w:val="030E43"/>
                <w:spacing w:val="-3"/>
              </w:rPr>
              <w:t>Xử lý </w:t>
            </w:r>
            <w:r>
              <w:rPr>
                <w:rStyle w:val="Strong"/>
                <w:rFonts w:ascii="MISA Sans" w:hAnsi="MISA Sans"/>
                <w:color w:val="030E43"/>
                <w:spacing w:val="-3"/>
              </w:rPr>
              <w:t>Hóa đơn bán tài sản công sử dụng hàng hóa đặc trưng là xe ô tô, mô tô</w:t>
            </w:r>
            <w:r>
              <w:rPr>
                <w:rFonts w:ascii="MISA Sans" w:hAnsi="MISA Sans"/>
                <w:color w:val="030E43"/>
                <w:spacing w:val="-3"/>
              </w:rPr>
              <w:t> sai sót tương tự xử lý hóa đơn thông thường sai sót, xem chi tiết </w:t>
            </w:r>
            <w:hyperlink r:id="rId159" w:tgtFrame="_blank" w:history="1">
              <w:r>
                <w:rPr>
                  <w:rStyle w:val="Hyperlink"/>
                  <w:rFonts w:ascii="MISA Sans" w:hAnsi="MISA Sans"/>
                  <w:color w:val="337AB7"/>
                  <w:spacing w:val="-3"/>
                </w:rPr>
                <w:t>tại đây</w:t>
              </w:r>
            </w:hyperlink>
            <w:r>
              <w:rPr>
                <w:rFonts w:ascii="MISA Sans" w:hAnsi="MISA Sans"/>
                <w:color w:val="030E43"/>
                <w:spacing w:val="-3"/>
              </w:rPr>
              <w:t>.</w:t>
            </w:r>
          </w:p>
          <w:p w14:paraId="23458B05" w14:textId="77777777" w:rsidR="000546A0" w:rsidRDefault="000546A0" w:rsidP="00CC7F7E">
            <w:pPr>
              <w:numPr>
                <w:ilvl w:val="0"/>
                <w:numId w:val="7"/>
              </w:numPr>
              <w:shd w:val="clear" w:color="auto" w:fill="FFFFFF"/>
              <w:spacing w:after="150"/>
              <w:ind w:left="0"/>
              <w:jc w:val="both"/>
              <w:rPr>
                <w:rFonts w:ascii="MISA Sans" w:hAnsi="MISA Sans"/>
                <w:color w:val="030E43"/>
                <w:spacing w:val="-3"/>
              </w:rPr>
            </w:pPr>
            <w:r>
              <w:rPr>
                <w:rFonts w:ascii="MISA Sans" w:hAnsi="MISA Sans"/>
                <w:color w:val="030E43"/>
                <w:spacing w:val="-3"/>
              </w:rPr>
              <w:t>Với trường hợp điều chỉnh số lượng hàng hóa, điều chỉnh tiền thuế, đơn giá… loại hóa đơn này thành 0 sẽ gặp lỗi số lượng không khớp với số khung, số máy, khuyến nghị lập hóa đơn thay thế cho trường hợp này.</w:t>
            </w:r>
          </w:p>
          <w:p w14:paraId="06347A57" w14:textId="3DF2F404" w:rsidR="000546A0" w:rsidRDefault="000546A0" w:rsidP="00A663E2">
            <w:pPr>
              <w:jc w:val="both"/>
              <w:rPr>
                <w:b/>
                <w:bCs/>
                <w:color w:val="000000" w:themeColor="text1"/>
                <w:sz w:val="28"/>
                <w:szCs w:val="28"/>
              </w:rPr>
            </w:pPr>
            <w:r>
              <w:rPr>
                <w:rFonts w:ascii="MISA Sans" w:hAnsi="MISA Sans"/>
                <w:color w:val="030E43"/>
                <w:spacing w:val="-3"/>
              </w:rPr>
              <w:t>Quản lý báo cáo </w:t>
            </w:r>
            <w:r>
              <w:rPr>
                <w:rStyle w:val="Strong"/>
                <w:rFonts w:ascii="MISA Sans" w:hAnsi="MISA Sans"/>
                <w:color w:val="030E43"/>
                <w:spacing w:val="-3"/>
              </w:rPr>
              <w:t>Hóa đơn bán tài sản công sử dụng hàng hóa đặc trưng là xe ô tô, mô</w:t>
            </w:r>
            <w:r>
              <w:rPr>
                <w:rFonts w:ascii="MISA Sans" w:hAnsi="MISA Sans"/>
                <w:color w:val="030E43"/>
                <w:spacing w:val="-3"/>
              </w:rPr>
              <w:t> </w:t>
            </w:r>
            <w:r>
              <w:rPr>
                <w:rStyle w:val="Strong"/>
                <w:rFonts w:ascii="MISA Sans" w:hAnsi="MISA Sans"/>
                <w:color w:val="030E43"/>
                <w:spacing w:val="-3"/>
              </w:rPr>
              <w:t>tô </w:t>
            </w:r>
            <w:r>
              <w:rPr>
                <w:rFonts w:ascii="MISA Sans" w:hAnsi="MISA Sans"/>
                <w:color w:val="030E43"/>
                <w:spacing w:val="-3"/>
              </w:rPr>
              <w:t>tương tự hóa đơn thông thường, xem chi tiết </w:t>
            </w:r>
            <w:hyperlink r:id="rId160" w:tgtFrame="_blank" w:history="1">
              <w:r>
                <w:rPr>
                  <w:rStyle w:val="Hyperlink"/>
                  <w:rFonts w:ascii="MISA Sans" w:hAnsi="MISA Sans"/>
                  <w:color w:val="337AB7"/>
                  <w:spacing w:val="-3"/>
                </w:rPr>
                <w:t>tại đây</w:t>
              </w:r>
            </w:hyperlink>
            <w:r>
              <w:rPr>
                <w:rFonts w:ascii="MISA Sans" w:hAnsi="MISA Sans"/>
                <w:color w:val="030E43"/>
                <w:spacing w:val="-3"/>
              </w:rPr>
              <w:t>.</w:t>
            </w:r>
          </w:p>
        </w:tc>
      </w:tr>
    </w:tbl>
    <w:p w14:paraId="7778F957" w14:textId="25F015F6" w:rsidR="00884B3B" w:rsidRPr="000546A0" w:rsidRDefault="00884B3B" w:rsidP="00A663E2">
      <w:pPr>
        <w:jc w:val="both"/>
        <w:rPr>
          <w:b/>
          <w:bCs/>
          <w:color w:val="000000" w:themeColor="text1"/>
          <w:sz w:val="28"/>
          <w:szCs w:val="28"/>
        </w:rPr>
      </w:pPr>
    </w:p>
    <w:p w14:paraId="373BB973" w14:textId="77777777" w:rsidR="000546A0" w:rsidRPr="000546A0" w:rsidRDefault="000546A0" w:rsidP="00A663E2">
      <w:pPr>
        <w:jc w:val="both"/>
        <w:rPr>
          <w:b/>
          <w:bCs/>
          <w:color w:val="000000" w:themeColor="text1"/>
          <w:sz w:val="28"/>
          <w:szCs w:val="28"/>
        </w:rPr>
      </w:pPr>
    </w:p>
    <w:p w14:paraId="504D6ED4" w14:textId="2BA6C9D6"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Phát hành hóa đơn có mã</w:t>
      </w:r>
    </w:p>
    <w:tbl>
      <w:tblPr>
        <w:tblStyle w:val="TableGrid"/>
        <w:tblW w:w="0" w:type="auto"/>
        <w:tblLook w:val="04A0" w:firstRow="1" w:lastRow="0" w:firstColumn="1" w:lastColumn="0" w:noHBand="0" w:noVBand="1"/>
      </w:tblPr>
      <w:tblGrid>
        <w:gridCol w:w="9026"/>
      </w:tblGrid>
      <w:tr w:rsidR="000546A0" w14:paraId="035E3DC0" w14:textId="77777777" w:rsidTr="000546A0">
        <w:tc>
          <w:tcPr>
            <w:tcW w:w="9026" w:type="dxa"/>
          </w:tcPr>
          <w:p w14:paraId="10823AB0" w14:textId="77777777" w:rsidR="000546A0" w:rsidRDefault="000546A0" w:rsidP="00A663E2">
            <w:pPr>
              <w:jc w:val="both"/>
              <w:rPr>
                <w:rFonts w:ascii="inherit" w:hAnsi="inherit"/>
              </w:rPr>
            </w:pPr>
            <w:r>
              <w:rPr>
                <w:rFonts w:ascii="inherit" w:hAnsi="inherit"/>
              </w:rPr>
              <w:t>Phát hành hóa đơn (có mã)</w:t>
            </w:r>
          </w:p>
          <w:p w14:paraId="6F1231C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280C6FD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lastRenderedPageBreak/>
              <w:t>Mục đích:</w:t>
            </w:r>
            <w:r>
              <w:rPr>
                <w:rFonts w:ascii="MISA Sans" w:hAnsi="MISA Sans"/>
                <w:color w:val="030E43"/>
                <w:spacing w:val="-3"/>
              </w:rPr>
              <w:t> Bài viết này giúp Anh/Chị hiểu rõ quy trình phát hành hóa đơn điện tử đã lập trên chương trình, bao gồm các loại </w:t>
            </w:r>
            <w:r>
              <w:rPr>
                <w:rStyle w:val="Strong"/>
                <w:rFonts w:ascii="MISA Sans" w:eastAsia="MS Mincho" w:hAnsi="MISA Sans"/>
                <w:color w:val="030E43"/>
                <w:spacing w:val="-3"/>
              </w:rPr>
              <w:t>hóa đơn GTGT</w:t>
            </w:r>
            <w:r>
              <w:rPr>
                <w:rFonts w:ascii="MISA Sans" w:hAnsi="MISA Sans"/>
                <w:color w:val="030E43"/>
                <w:spacing w:val="-3"/>
              </w:rPr>
              <w:t> và </w:t>
            </w:r>
            <w:r>
              <w:rPr>
                <w:rStyle w:val="Strong"/>
                <w:rFonts w:ascii="MISA Sans" w:eastAsia="MS Mincho" w:hAnsi="MISA Sans"/>
                <w:color w:val="030E43"/>
                <w:spacing w:val="-3"/>
              </w:rPr>
              <w:t>hóa đơn bán hàng</w:t>
            </w:r>
            <w:r>
              <w:rPr>
                <w:rFonts w:ascii="MISA Sans" w:hAnsi="MISA Sans"/>
                <w:color w:val="030E43"/>
                <w:spacing w:val="-3"/>
              </w:rPr>
              <w:t>, đảm bảo tuân thủ quy định gửi hóa đơn lên cơ quan thuế để cấp mã:</w:t>
            </w:r>
          </w:p>
          <w:p w14:paraId="002B6F24" w14:textId="77777777" w:rsidR="000546A0" w:rsidRDefault="000546A0" w:rsidP="00A663E2">
            <w:pPr>
              <w:jc w:val="both"/>
              <w:rPr>
                <w:rFonts w:ascii="MISA Sans" w:hAnsi="MISA Sans"/>
                <w:color w:val="030E43"/>
                <w:spacing w:val="-3"/>
              </w:rPr>
            </w:pPr>
            <w:r>
              <w:rPr>
                <w:rFonts w:ascii="MISA Sans" w:hAnsi="MISA Sans"/>
                <w:color w:val="000000"/>
                <w:spacing w:val="-3"/>
              </w:rPr>
              <w:t>Trường hợp </w:t>
            </w:r>
            <w:r>
              <w:rPr>
                <w:rStyle w:val="Strong"/>
                <w:rFonts w:ascii="MISA Sans" w:hAnsi="MISA Sans"/>
                <w:color w:val="000000"/>
                <w:spacing w:val="-3"/>
              </w:rPr>
              <w:t>hóa đơn hợp lệ</w:t>
            </w:r>
            <w:r>
              <w:rPr>
                <w:rFonts w:ascii="MISA Sans" w:hAnsi="MISA Sans"/>
                <w:color w:val="000000"/>
                <w:spacing w:val="-3"/>
              </w:rPr>
              <w:t>, cơ quan thuế thực hiện cấp mã và gửi thông điệp kết quả cấp mã, hóa đơn sẽ được cập nhật trạng thái thành Đã cấp mã.</w:t>
            </w:r>
          </w:p>
          <w:p w14:paraId="1D535800" w14:textId="77777777" w:rsidR="000546A0" w:rsidRDefault="000546A0" w:rsidP="00A663E2">
            <w:pPr>
              <w:jc w:val="both"/>
              <w:rPr>
                <w:rFonts w:ascii="MISA Sans" w:hAnsi="MISA Sans"/>
                <w:color w:val="030E43"/>
                <w:spacing w:val="-3"/>
              </w:rPr>
            </w:pPr>
            <w:r>
              <w:rPr>
                <w:rFonts w:ascii="MISA Sans" w:hAnsi="MISA Sans"/>
                <w:color w:val="000000"/>
                <w:spacing w:val="-3"/>
              </w:rPr>
              <w:t>Trường hợp </w:t>
            </w:r>
            <w:r>
              <w:rPr>
                <w:rStyle w:val="Strong"/>
                <w:rFonts w:ascii="MISA Sans" w:hAnsi="MISA Sans"/>
                <w:color w:val="000000"/>
                <w:spacing w:val="-3"/>
              </w:rPr>
              <w:t>hóa đơn lỗi hoặc không đủ điều kiện cấp mã,</w:t>
            </w:r>
            <w:r>
              <w:rPr>
                <w:rFonts w:ascii="MISA Sans" w:hAnsi="MISA Sans"/>
                <w:color w:val="000000"/>
                <w:spacing w:val="-3"/>
              </w:rPr>
              <w:t> cơ quan thuế gửi thông điệp kết quả kiểm tra dữ liệu hóa đơn điện tử – hóa đơn không đủ điều kiện cấp mã. Trạng thái hóa đơn sẽ cập nhật thành Từ chối cấp mã.</w:t>
            </w:r>
          </w:p>
          <w:p w14:paraId="2163BA0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09E3EE4B" w14:textId="77777777" w:rsidR="000546A0" w:rsidRDefault="000546A0" w:rsidP="00A663E2">
            <w:pPr>
              <w:jc w:val="both"/>
              <w:rPr>
                <w:rFonts w:ascii="MISA Sans" w:hAnsi="MISA Sans"/>
                <w:color w:val="030E43"/>
                <w:spacing w:val="-3"/>
              </w:rPr>
            </w:pPr>
            <w:r>
              <w:rPr>
                <w:rFonts w:ascii="MISA Sans" w:hAnsi="MISA Sans"/>
                <w:color w:val="030E43"/>
                <w:spacing w:val="-3"/>
              </w:rPr>
              <w:t>Quy trình phát hành từng hoặc hàng loạt hóa đơn điện tử có mã</w:t>
            </w:r>
          </w:p>
          <w:p w14:paraId="083967A0" w14:textId="77777777" w:rsidR="000546A0" w:rsidRDefault="000546A0" w:rsidP="00A663E2">
            <w:pPr>
              <w:jc w:val="both"/>
              <w:rPr>
                <w:rFonts w:ascii="MISA Sans" w:hAnsi="MISA Sans"/>
                <w:color w:val="030E43"/>
                <w:spacing w:val="-3"/>
              </w:rPr>
            </w:pPr>
            <w:r>
              <w:rPr>
                <w:rFonts w:ascii="MISA Sans" w:hAnsi="MISA Sans"/>
                <w:color w:val="030E43"/>
                <w:spacing w:val="-3"/>
              </w:rPr>
              <w:t>Lưu ý khi phát hành hóa đơn có mã</w:t>
            </w:r>
          </w:p>
          <w:p w14:paraId="1D49175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7EAD4075"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1810BFD2" w14:textId="77777777" w:rsidR="000546A0" w:rsidRDefault="000546A0" w:rsidP="00A663E2">
                  <w:pPr>
                    <w:jc w:val="both"/>
                    <w:rPr>
                      <w:rFonts w:ascii="inherit" w:hAnsi="inherit"/>
                      <w:sz w:val="28"/>
                      <w:szCs w:val="28"/>
                    </w:rPr>
                  </w:pPr>
                  <w:r>
                    <w:rPr>
                      <w:rStyle w:val="Strong"/>
                      <w:rFonts w:ascii="inherit" w:hAnsi="inherit"/>
                      <w:b w:val="0"/>
                      <w:bCs w:val="0"/>
                      <w:sz w:val="28"/>
                      <w:szCs w:val="28"/>
                    </w:rPr>
                    <w:t>Trường hợp 1: Phát hành từng hóa đơn điện tử</w:t>
                  </w:r>
                </w:p>
                <w:p w14:paraId="559B87A5" w14:textId="77777777" w:rsidR="000546A0" w:rsidRDefault="000546A0" w:rsidP="00A663E2">
                  <w:pPr>
                    <w:jc w:val="both"/>
                  </w:pPr>
                  <w:r>
                    <w:rPr>
                      <w:color w:val="000000"/>
                    </w:rPr>
                    <w:t>Có thể thực hiện phát hành từng hóa đơn điện tử theo 1 trong 2 cách:</w:t>
                  </w:r>
                </w:p>
                <w:p w14:paraId="4AAFB329" w14:textId="77777777" w:rsidR="000546A0" w:rsidRDefault="000546A0" w:rsidP="00A663E2">
                  <w:pPr>
                    <w:jc w:val="both"/>
                    <w:rPr>
                      <w:rFonts w:ascii="inherit" w:hAnsi="inherit"/>
                      <w:sz w:val="33"/>
                      <w:szCs w:val="33"/>
                    </w:rPr>
                  </w:pPr>
                  <w:r>
                    <w:rPr>
                      <w:rStyle w:val="Emphasis"/>
                      <w:rFonts w:ascii="inherit" w:hAnsi="inherit"/>
                      <w:b/>
                      <w:bCs/>
                      <w:sz w:val="24"/>
                      <w:szCs w:val="24"/>
                    </w:rPr>
                    <w:t>Cách 1: Phát hành HĐĐT trên danh sách hóa đơn</w:t>
                  </w:r>
                </w:p>
                <w:p w14:paraId="51790D27" w14:textId="77777777" w:rsidR="000546A0" w:rsidRDefault="000546A0" w:rsidP="00A663E2">
                  <w:pPr>
                    <w:jc w:val="both"/>
                  </w:pPr>
                  <w:r>
                    <w:rPr>
                      <w:rStyle w:val="Strong"/>
                      <w:rFonts w:eastAsia="MS Mincho"/>
                      <w:color w:val="000000"/>
                    </w:rPr>
                    <w:t>Bước 1.</w:t>
                  </w:r>
                  <w:r>
                    <w:rPr>
                      <w:color w:val="000000"/>
                    </w:rPr>
                    <w:t> Vào mục </w:t>
                  </w:r>
                  <w:r>
                    <w:rPr>
                      <w:rStyle w:val="Strong"/>
                      <w:rFonts w:eastAsia="MS Mincho"/>
                      <w:color w:val="000000"/>
                    </w:rPr>
                    <w:t>Hóa đơn</w:t>
                  </w:r>
                  <w:r>
                    <w:rPr>
                      <w:color w:val="000000"/>
                    </w:rPr>
                    <w:t>/ </w:t>
                  </w:r>
                  <w:r>
                    <w:rPr>
                      <w:rStyle w:val="Strong"/>
                      <w:rFonts w:eastAsia="MS Mincho"/>
                      <w:color w:val="000000"/>
                    </w:rPr>
                    <w:t>Hóa đơn bán hàng</w:t>
                  </w:r>
                  <w:r>
                    <w:rPr>
                      <w:color w:val="000000"/>
                    </w:rPr>
                    <w:t> ( hoặc </w:t>
                  </w:r>
                  <w:r>
                    <w:rPr>
                      <w:rStyle w:val="Strong"/>
                      <w:rFonts w:eastAsia="MS Mincho"/>
                      <w:color w:val="000000"/>
                    </w:rPr>
                    <w:t>Hóa đơn</w:t>
                  </w:r>
                  <w:r>
                    <w:rPr>
                      <w:color w:val="000000"/>
                    </w:rPr>
                    <w:t>), phần mềm hiển thị danh sách hóa đơn, thiết lập điều kiện tìm kiếm hóa đơn cần phát hành.</w:t>
                  </w:r>
                </w:p>
                <w:p w14:paraId="2BFA622B" w14:textId="77777777" w:rsidR="000546A0" w:rsidRDefault="000546A0" w:rsidP="00A663E2">
                  <w:pPr>
                    <w:jc w:val="both"/>
                  </w:pPr>
                  <w:r>
                    <w:rPr>
                      <w:noProof/>
                      <w:color w:val="000000"/>
                    </w:rPr>
                    <w:drawing>
                      <wp:inline distT="0" distB="0" distL="0" distR="0" wp14:anchorId="0FC8A663" wp14:editId="1FA3E7DA">
                        <wp:extent cx="5379245" cy="2743200"/>
                        <wp:effectExtent l="0" t="0" r="0" b="0"/>
                        <wp:docPr id="186" name="Picture 186" descr="https://helpv4.meinvoice.vn/wp-content/uploads/2021/10/loc-hoa-d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https://helpv4.meinvoice.vn/wp-content/uploads/2021/10/loc-hoa-don.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5392564" cy="2749992"/>
                                </a:xfrm>
                                <a:prstGeom prst="rect">
                                  <a:avLst/>
                                </a:prstGeom>
                                <a:noFill/>
                                <a:ln>
                                  <a:noFill/>
                                </a:ln>
                              </pic:spPr>
                            </pic:pic>
                          </a:graphicData>
                        </a:graphic>
                      </wp:inline>
                    </w:drawing>
                  </w:r>
                </w:p>
                <w:p w14:paraId="3F94CCA9" w14:textId="77777777" w:rsidR="000546A0" w:rsidRDefault="000546A0" w:rsidP="00A663E2">
                  <w:pPr>
                    <w:jc w:val="both"/>
                  </w:pPr>
                  <w:r>
                    <w:rPr>
                      <w:rStyle w:val="Strong"/>
                      <w:rFonts w:eastAsia="MS Mincho"/>
                      <w:color w:val="000000"/>
                    </w:rPr>
                    <w:t>Bước 2.</w:t>
                  </w:r>
                  <w:r>
                    <w:rPr>
                      <w:color w:val="000000"/>
                    </w:rPr>
                    <w:t> Tích chọn hóa đơn cần phát hành, nhấn </w:t>
                  </w:r>
                  <w:r>
                    <w:rPr>
                      <w:rStyle w:val="Strong"/>
                      <w:rFonts w:eastAsia="MS Mincho"/>
                      <w:color w:val="000000"/>
                    </w:rPr>
                    <w:t>Phát hành</w:t>
                  </w:r>
                  <w:r>
                    <w:rPr>
                      <w:color w:val="000000"/>
                    </w:rPr>
                    <w:t>.</w:t>
                  </w:r>
                </w:p>
                <w:p w14:paraId="4A7C3C58" w14:textId="77777777" w:rsidR="000546A0" w:rsidRDefault="000546A0" w:rsidP="00A663E2">
                  <w:pPr>
                    <w:jc w:val="both"/>
                  </w:pPr>
                  <w:r>
                    <w:rPr>
                      <w:noProof/>
                      <w:color w:val="000000"/>
                    </w:rPr>
                    <w:lastRenderedPageBreak/>
                    <w:drawing>
                      <wp:inline distT="0" distB="0" distL="0" distR="0" wp14:anchorId="6E025F66" wp14:editId="6C12B7A6">
                        <wp:extent cx="5486636" cy="2171609"/>
                        <wp:effectExtent l="0" t="0" r="0" b="635"/>
                        <wp:docPr id="185" name="Picture 185" descr="https://helpv4.meinvoice.vn/wp-content/uploads/2021/10/loc-hoa-don_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https://helpv4.meinvoice.vn/wp-content/uploads/2021/10/loc-hoa-don_2-1.png"/>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514119" cy="2182487"/>
                                </a:xfrm>
                                <a:prstGeom prst="rect">
                                  <a:avLst/>
                                </a:prstGeom>
                                <a:noFill/>
                                <a:ln>
                                  <a:noFill/>
                                </a:ln>
                              </pic:spPr>
                            </pic:pic>
                          </a:graphicData>
                        </a:graphic>
                      </wp:inline>
                    </w:drawing>
                  </w:r>
                </w:p>
                <w:p w14:paraId="1B23EAB7" w14:textId="77777777" w:rsidR="000546A0" w:rsidRDefault="000546A0" w:rsidP="00A663E2">
                  <w:pPr>
                    <w:jc w:val="both"/>
                  </w:pPr>
                  <w:r>
                    <w:rPr>
                      <w:rStyle w:val="Strong"/>
                      <w:rFonts w:eastAsia="MS Mincho"/>
                      <w:color w:val="000000"/>
                    </w:rPr>
                    <w:t>Bước 3.</w:t>
                  </w:r>
                  <w:r>
                    <w:rPr>
                      <w:color w:val="000000"/>
                    </w:rPr>
                    <w:t> Tích chọn </w:t>
                  </w:r>
                  <w:r>
                    <w:rPr>
                      <w:rStyle w:val="Strong"/>
                      <w:rFonts w:eastAsia="MS Mincho"/>
                      <w:color w:val="000000"/>
                    </w:rPr>
                    <w:t>Gửi hóa đơn cho khách hàng</w:t>
                  </w:r>
                  <w:r>
                    <w:rPr>
                      <w:color w:val="000000"/>
                    </w:rPr>
                    <w:t>: Nếu muốn chương trình tự động gửi thông tin về hóa đơn điện tử cho khách hàng ngay sau khi nhận được mã của cơ quan thuế.</w:t>
                  </w:r>
                </w:p>
                <w:p w14:paraId="4BF033CA" w14:textId="77777777" w:rsidR="000546A0" w:rsidRDefault="000546A0" w:rsidP="00A663E2">
                  <w:pPr>
                    <w:jc w:val="both"/>
                  </w:pPr>
                  <w:r>
                    <w:rPr>
                      <w:noProof/>
                    </w:rPr>
                    <w:drawing>
                      <wp:inline distT="0" distB="0" distL="0" distR="0" wp14:anchorId="251C5537" wp14:editId="4AFDE6D6">
                        <wp:extent cx="5376633" cy="3425076"/>
                        <wp:effectExtent l="0" t="0" r="0" b="4445"/>
                        <wp:docPr id="184" name="Picture 184" descr="https://helpv4.meinvoice.vn/wp-content/uploads/2021/10/phat-hanh-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https://helpv4.meinvoice.vn/wp-content/uploads/2021/10/phat-hanh-hd.png"/>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390685" cy="3434027"/>
                                </a:xfrm>
                                <a:prstGeom prst="rect">
                                  <a:avLst/>
                                </a:prstGeom>
                                <a:noFill/>
                                <a:ln>
                                  <a:noFill/>
                                </a:ln>
                              </pic:spPr>
                            </pic:pic>
                          </a:graphicData>
                        </a:graphic>
                      </wp:inline>
                    </w:drawing>
                  </w:r>
                </w:p>
                <w:p w14:paraId="58FFA6E5" w14:textId="77777777" w:rsidR="000546A0" w:rsidRDefault="000546A0" w:rsidP="00A663E2">
                  <w:pPr>
                    <w:jc w:val="both"/>
                  </w:pPr>
                  <w:r>
                    <w:rPr>
                      <w:rStyle w:val="Strong"/>
                      <w:rFonts w:eastAsia="MS Mincho"/>
                      <w:i/>
                      <w:iCs/>
                      <w:color w:val="000000"/>
                    </w:rPr>
                    <w:t>Lưu ý</w:t>
                  </w:r>
                  <w:r>
                    <w:rPr>
                      <w:rStyle w:val="Emphasis"/>
                      <w:color w:val="000000"/>
                    </w:rPr>
                    <w:t>: Có thể xem trước nội dung hóa đơn trước khi phát hành bằng cách nhấn </w:t>
                  </w:r>
                  <w:r>
                    <w:rPr>
                      <w:rStyle w:val="Strong"/>
                      <w:rFonts w:eastAsia="MS Mincho"/>
                      <w:i/>
                      <w:iCs/>
                      <w:color w:val="000000"/>
                    </w:rPr>
                    <w:t>biểu tượng hình mắt</w:t>
                  </w:r>
                  <w:r>
                    <w:rPr>
                      <w:rStyle w:val="Emphasis"/>
                      <w:color w:val="000000"/>
                    </w:rPr>
                    <w:t>.</w:t>
                  </w:r>
                </w:p>
                <w:p w14:paraId="62B28937" w14:textId="77777777" w:rsidR="000546A0" w:rsidRDefault="000546A0" w:rsidP="00A663E2">
                  <w:pPr>
                    <w:jc w:val="both"/>
                  </w:pPr>
                  <w:r>
                    <w:rPr>
                      <w:rStyle w:val="Strong"/>
                      <w:rFonts w:eastAsia="MS Mincho"/>
                      <w:color w:val="000000"/>
                    </w:rPr>
                    <w:t>Bước 4.</w:t>
                  </w:r>
                  <w:r>
                    <w:rPr>
                      <w:color w:val="000000"/>
                    </w:rPr>
                    <w:t> Nhấn </w:t>
                  </w:r>
                  <w:r>
                    <w:rPr>
                      <w:rStyle w:val="Strong"/>
                      <w:rFonts w:eastAsia="MS Mincho"/>
                      <w:color w:val="000000"/>
                    </w:rPr>
                    <w:t>Phát hành, </w:t>
                  </w:r>
                  <w:r>
                    <w:rPr>
                      <w:color w:val="000000"/>
                    </w:rPr>
                    <w:t>lựa chọn chứng thư số, chương trình đồng thời cấp số hóa đơn và phát hành hóa đơn điện tử.</w:t>
                  </w:r>
                </w:p>
                <w:p w14:paraId="7646DDA4" w14:textId="77777777" w:rsidR="000546A0" w:rsidRDefault="000546A0" w:rsidP="00A663E2">
                  <w:pPr>
                    <w:jc w:val="both"/>
                  </w:pPr>
                  <w:r>
                    <w:rPr>
                      <w:color w:val="000000"/>
                    </w:rPr>
                    <w:t>Chọn chứng thư số của đơn vị\ nhấn </w:t>
                  </w:r>
                  <w:r>
                    <w:rPr>
                      <w:rStyle w:val="Strong"/>
                      <w:color w:val="000000"/>
                    </w:rPr>
                    <w:t>OK.</w:t>
                  </w:r>
                </w:p>
                <w:p w14:paraId="17B1D48B" w14:textId="77777777" w:rsidR="000546A0" w:rsidRDefault="000546A0" w:rsidP="00A663E2">
                  <w:pPr>
                    <w:jc w:val="both"/>
                  </w:pPr>
                  <w:r>
                    <w:rPr>
                      <w:noProof/>
                      <w:color w:val="000000"/>
                    </w:rPr>
                    <w:lastRenderedPageBreak/>
                    <w:drawing>
                      <wp:inline distT="0" distB="0" distL="0" distR="0" wp14:anchorId="098D8101" wp14:editId="149AAE00">
                        <wp:extent cx="2852420" cy="2224405"/>
                        <wp:effectExtent l="0" t="0" r="5080" b="4445"/>
                        <wp:docPr id="183" name="Picture 183" descr="https://helpv4.meinvoice.vn/wp-content/uploads/2019/12/R34_Web_phat_hanh_hoa_don_05-1-300x2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https://helpv4.meinvoice.vn/wp-content/uploads/2019/12/R34_Web_phat_hanh_hoa_don_05-1-300x233.png"/>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2852420" cy="2224405"/>
                                </a:xfrm>
                                <a:prstGeom prst="rect">
                                  <a:avLst/>
                                </a:prstGeom>
                                <a:noFill/>
                                <a:ln>
                                  <a:noFill/>
                                </a:ln>
                              </pic:spPr>
                            </pic:pic>
                          </a:graphicData>
                        </a:graphic>
                      </wp:inline>
                    </w:drawing>
                  </w:r>
                </w:p>
                <w:p w14:paraId="1C3384A2" w14:textId="77777777" w:rsidR="000546A0" w:rsidRDefault="000546A0" w:rsidP="00A663E2">
                  <w:pPr>
                    <w:jc w:val="both"/>
                  </w:pPr>
                  <w:r>
                    <w:rPr>
                      <w:rStyle w:val="Strong"/>
                      <w:rFonts w:eastAsia="MS Mincho"/>
                      <w:i/>
                      <w:iCs/>
                      <w:color w:val="000000"/>
                    </w:rPr>
                    <w:t>Lưu ý</w:t>
                  </w:r>
                  <w:r>
                    <w:rPr>
                      <w:rStyle w:val="Emphasis"/>
                      <w:color w:val="000000"/>
                    </w:rPr>
                    <w:t>:</w:t>
                  </w:r>
                </w:p>
                <w:p w14:paraId="7F73EDCD" w14:textId="77777777" w:rsidR="000546A0" w:rsidRDefault="000546A0" w:rsidP="00A663E2">
                  <w:pPr>
                    <w:jc w:val="both"/>
                  </w:pPr>
                </w:p>
                <w:p w14:paraId="1D76BF18" w14:textId="77777777" w:rsidR="000546A0" w:rsidRDefault="000546A0" w:rsidP="00A663E2">
                  <w:pPr>
                    <w:jc w:val="both"/>
                  </w:pPr>
                </w:p>
                <w:p w14:paraId="6F8DCBAA" w14:textId="77777777" w:rsidR="000546A0" w:rsidRDefault="000546A0" w:rsidP="00A663E2">
                  <w:pPr>
                    <w:jc w:val="both"/>
                  </w:pPr>
                  <w:r>
                    <w:rPr>
                      <w:rStyle w:val="Emphasis"/>
                      <w:color w:val="000000"/>
                    </w:rPr>
                    <w:t>Thao tác chọn chứng thư số chỉ cần thực hiện vào lần phát hành đầu tiên.</w:t>
                  </w:r>
                </w:p>
                <w:p w14:paraId="2DCB31B2" w14:textId="77777777" w:rsidR="000546A0" w:rsidRDefault="000546A0" w:rsidP="00A663E2">
                  <w:pPr>
                    <w:jc w:val="both"/>
                  </w:pPr>
                  <w:r>
                    <w:rPr>
                      <w:rStyle w:val="Emphasis"/>
                      <w:color w:val="000000"/>
                    </w:rPr>
                    <w:t>Có thể xóa chứng thư số trên danh sách nếu không còn nhu cầu sử dụng. Xem hướng dẫn </w:t>
                  </w:r>
                  <w:hyperlink r:id="rId165" w:tgtFrame="_blank" w:history="1">
                    <w:r>
                      <w:rPr>
                        <w:rStyle w:val="Hyperlink"/>
                        <w:i/>
                        <w:iCs/>
                        <w:color w:val="000000"/>
                      </w:rPr>
                      <w:t>tại đây</w:t>
                    </w:r>
                  </w:hyperlink>
                  <w:r>
                    <w:rPr>
                      <w:rStyle w:val="Emphasis"/>
                      <w:color w:val="000000"/>
                    </w:rPr>
                    <w:t>.</w:t>
                  </w:r>
                </w:p>
                <w:p w14:paraId="673E33BB" w14:textId="77777777" w:rsidR="000546A0" w:rsidRDefault="000546A0" w:rsidP="00A663E2">
                  <w:pPr>
                    <w:jc w:val="both"/>
                  </w:pPr>
                  <w:r>
                    <w:rPr>
                      <w:rStyle w:val="Emphasis"/>
                      <w:color w:val="000000"/>
                    </w:rPr>
                    <w:t>Sau khi phát hành hóa đơn điện tử thành công: Kế toán không thể thay đổi được các thông tin trên hóa đơn đã phát hành mà phải thực hiện </w:t>
                  </w:r>
                  <w:hyperlink r:id="rId166" w:history="1">
                    <w:r>
                      <w:rPr>
                        <w:rStyle w:val="Hyperlink"/>
                        <w:i/>
                        <w:iCs/>
                        <w:color w:val="000000"/>
                      </w:rPr>
                      <w:t>Xóa và lập hóa đơn thay thế</w:t>
                    </w:r>
                  </w:hyperlink>
                  <w:r>
                    <w:rPr>
                      <w:rStyle w:val="Emphasis"/>
                      <w:color w:val="000000"/>
                    </w:rPr>
                    <w:t> hoặc </w:t>
                  </w:r>
                  <w:hyperlink r:id="rId167" w:history="1">
                    <w:r>
                      <w:rPr>
                        <w:rStyle w:val="Hyperlink"/>
                        <w:i/>
                        <w:iCs/>
                        <w:color w:val="000000"/>
                      </w:rPr>
                      <w:t>lập hóa đơn điều chỉnh</w:t>
                    </w:r>
                  </w:hyperlink>
                  <w:r>
                    <w:rPr>
                      <w:rStyle w:val="Emphasis"/>
                      <w:color w:val="000000"/>
                    </w:rPr>
                    <w:t> theo đúng quy định</w:t>
                  </w:r>
                  <w:r>
                    <w:rPr>
                      <w:color w:val="000000"/>
                    </w:rPr>
                    <w:t>.</w:t>
                  </w:r>
                </w:p>
                <w:p w14:paraId="5853845E" w14:textId="77777777" w:rsidR="000546A0" w:rsidRDefault="000546A0" w:rsidP="00A663E2">
                  <w:pPr>
                    <w:jc w:val="both"/>
                  </w:pPr>
                  <w:r>
                    <w:rPr>
                      <w:rStyle w:val="Strong"/>
                      <w:rFonts w:eastAsia="MS Mincho"/>
                    </w:rPr>
                    <w:t>Bước 5.</w:t>
                  </w:r>
                  <w:r>
                    <w:t> Sau khi phát hành thành công, hóa đơn được gửi lên cơ quan thuế chờ cấp mã.</w:t>
                  </w:r>
                </w:p>
                <w:p w14:paraId="1709F885" w14:textId="77777777" w:rsidR="000546A0" w:rsidRDefault="000546A0" w:rsidP="00A663E2">
                  <w:pPr>
                    <w:jc w:val="both"/>
                  </w:pPr>
                  <w:r>
                    <w:rPr>
                      <w:rStyle w:val="Strong"/>
                      <w:i/>
                      <w:iCs/>
                    </w:rPr>
                    <w:t>Trường hợp hóa đơn hợp lệ, </w:t>
                  </w:r>
                  <w:r>
                    <w:t>cơ quan thuế thực hiện cấp mã và gửi về thông điệp kết quả cấp mã của cơ quan thuế, hệ thống đồng thời cập nhật Mã của cơ quan thuế trạng thái hóa đơn thành Đã cấp mã</w:t>
                  </w:r>
                </w:p>
                <w:p w14:paraId="748FCF25" w14:textId="77777777" w:rsidR="000546A0" w:rsidRDefault="000546A0" w:rsidP="00A663E2">
                  <w:pPr>
                    <w:jc w:val="both"/>
                  </w:pPr>
                  <w:r>
                    <w:rPr>
                      <w:noProof/>
                      <w:color w:val="FF0000"/>
                    </w:rPr>
                    <w:lastRenderedPageBreak/>
                    <w:drawing>
                      <wp:inline distT="0" distB="0" distL="0" distR="0" wp14:anchorId="0D11F70B" wp14:editId="053F0797">
                        <wp:extent cx="5485572" cy="2613427"/>
                        <wp:effectExtent l="0" t="0" r="1270" b="0"/>
                        <wp:docPr id="182" name="Picture 182" descr="https://helpv4.meinvoice.vn/wp-content/uploads/2021/10/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https://helpv4.meinvoice.vn/wp-content/uploads/2021/10/H1.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5507262" cy="2623761"/>
                                </a:xfrm>
                                <a:prstGeom prst="rect">
                                  <a:avLst/>
                                </a:prstGeom>
                                <a:noFill/>
                                <a:ln>
                                  <a:noFill/>
                                </a:ln>
                              </pic:spPr>
                            </pic:pic>
                          </a:graphicData>
                        </a:graphic>
                      </wp:inline>
                    </w:drawing>
                  </w:r>
                  <w:r>
                    <w:rPr>
                      <w:color w:val="FF0000"/>
                    </w:rPr>
                    <w:br/>
                  </w:r>
                </w:p>
                <w:p w14:paraId="4C0AAD8F" w14:textId="77777777" w:rsidR="000546A0" w:rsidRDefault="000546A0" w:rsidP="00A663E2">
                  <w:pPr>
                    <w:jc w:val="both"/>
                  </w:pPr>
                  <w:r>
                    <w:rPr>
                      <w:rStyle w:val="Strong"/>
                      <w:i/>
                      <w:iCs/>
                    </w:rPr>
                    <w:t>Trường hợp hóa đơn không hợp lệ, </w:t>
                  </w:r>
                  <w:r>
                    <w:t>cơ quan thuế thực hiện cấp mã và gửi về thông điệp kết quả kiểm tra dữ liệu hóa đơn điện tử – hóa đơn không đủ điều kiện cấp mã, hệ thống cập nhật trạng thái hóa đơn thành Từ chối cấp mã.</w:t>
                  </w:r>
                </w:p>
                <w:p w14:paraId="50B12F2C" w14:textId="77777777" w:rsidR="000546A0" w:rsidRDefault="000546A0" w:rsidP="00A663E2">
                  <w:pPr>
                    <w:jc w:val="both"/>
                    <w:rPr>
                      <w:rFonts w:ascii="inherit" w:hAnsi="inherit"/>
                      <w:sz w:val="33"/>
                      <w:szCs w:val="33"/>
                    </w:rPr>
                  </w:pPr>
                  <w:r>
                    <w:rPr>
                      <w:rStyle w:val="Strong"/>
                      <w:rFonts w:ascii="inherit" w:hAnsi="inherit"/>
                      <w:b w:val="0"/>
                      <w:bCs w:val="0"/>
                      <w:i/>
                      <w:iCs/>
                      <w:color w:val="000000"/>
                      <w:sz w:val="24"/>
                      <w:szCs w:val="24"/>
                    </w:rPr>
                    <w:t>Cách 2: Phát hành hóa đơn điện tử ngay trên các hóa đơn đã lập.</w:t>
                  </w:r>
                </w:p>
                <w:p w14:paraId="386B9E3A" w14:textId="77777777" w:rsidR="000546A0" w:rsidRDefault="000546A0" w:rsidP="00A663E2">
                  <w:pPr>
                    <w:jc w:val="both"/>
                  </w:pPr>
                  <w:r>
                    <w:rPr>
                      <w:rStyle w:val="Strong"/>
                      <w:rFonts w:eastAsia="MS Mincho"/>
                      <w:color w:val="000000"/>
                    </w:rPr>
                    <w:t>Bước 1.</w:t>
                  </w:r>
                  <w:r>
                    <w:rPr>
                      <w:color w:val="000000"/>
                    </w:rPr>
                    <w:t> Sau khi </w:t>
                  </w:r>
                  <w:hyperlink r:id="rId169" w:history="1">
                    <w:r>
                      <w:rPr>
                        <w:rStyle w:val="Hyperlink"/>
                        <w:color w:val="000000"/>
                      </w:rPr>
                      <w:t>lập hóa đơn điện tử</w:t>
                    </w:r>
                  </w:hyperlink>
                  <w:r>
                    <w:rPr>
                      <w:color w:val="000000"/>
                    </w:rPr>
                    <w:t>, nhấn </w:t>
                  </w:r>
                  <w:r>
                    <w:rPr>
                      <w:rStyle w:val="Strong"/>
                      <w:rFonts w:eastAsia="MS Mincho"/>
                      <w:color w:val="000000"/>
                    </w:rPr>
                    <w:t>Lưu và Phát hành</w:t>
                  </w:r>
                  <w:r>
                    <w:rPr>
                      <w:color w:val="000000"/>
                    </w:rPr>
                    <w:t>.</w:t>
                  </w:r>
                </w:p>
                <w:p w14:paraId="13A1D87C" w14:textId="77777777" w:rsidR="000546A0" w:rsidRDefault="000546A0" w:rsidP="00A663E2">
                  <w:pPr>
                    <w:jc w:val="both"/>
                  </w:pPr>
                  <w:r>
                    <w:rPr>
                      <w:noProof/>
                      <w:color w:val="000000"/>
                    </w:rPr>
                    <w:lastRenderedPageBreak/>
                    <w:drawing>
                      <wp:inline distT="0" distB="0" distL="0" distR="0" wp14:anchorId="5E12CDDF" wp14:editId="1270CFB0">
                        <wp:extent cx="5391150" cy="4708525"/>
                        <wp:effectExtent l="0" t="0" r="0" b="0"/>
                        <wp:docPr id="181" name="Picture 181" descr="https://helpv4.meinvoice.vn/wp-content/uploads/2021/10/phat-hanh-cach-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https://helpv4.meinvoice.vn/wp-content/uploads/2021/10/phat-hanh-cach-2.png"/>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391150" cy="4708525"/>
                                </a:xfrm>
                                <a:prstGeom prst="rect">
                                  <a:avLst/>
                                </a:prstGeom>
                                <a:noFill/>
                                <a:ln>
                                  <a:noFill/>
                                </a:ln>
                              </pic:spPr>
                            </pic:pic>
                          </a:graphicData>
                        </a:graphic>
                      </wp:inline>
                    </w:drawing>
                  </w:r>
                </w:p>
                <w:p w14:paraId="42FAD67A" w14:textId="77777777" w:rsidR="000546A0" w:rsidRDefault="000546A0" w:rsidP="00A663E2">
                  <w:pPr>
                    <w:jc w:val="both"/>
                  </w:pPr>
                  <w:r>
                    <w:rPr>
                      <w:rStyle w:val="Strong"/>
                      <w:rFonts w:eastAsia="MS Mincho"/>
                      <w:color w:val="000000"/>
                    </w:rPr>
                    <w:t>Bước 2.</w:t>
                  </w:r>
                  <w:r>
                    <w:rPr>
                      <w:color w:val="000000"/>
                    </w:rPr>
                    <w:t> Thực hiện các bước tiếp theo tương tự như </w:t>
                  </w:r>
                  <w:hyperlink r:id="rId171" w:anchor="cach-1-phat-hanh-hddt-tren-danh-sach-hoa-don" w:history="1">
                    <w:r>
                      <w:rPr>
                        <w:rStyle w:val="Hyperlink"/>
                        <w:color w:val="337AB7"/>
                      </w:rPr>
                      <w:t>cách 1</w:t>
                    </w:r>
                  </w:hyperlink>
                  <w:r>
                    <w:rPr>
                      <w:color w:val="000000"/>
                    </w:rPr>
                    <w:t>.</w:t>
                  </w:r>
                </w:p>
                <w:p w14:paraId="2C02E076" w14:textId="77777777" w:rsidR="000546A0" w:rsidRDefault="000546A0" w:rsidP="00A663E2">
                  <w:pPr>
                    <w:jc w:val="both"/>
                    <w:rPr>
                      <w:rFonts w:ascii="inherit" w:hAnsi="inherit"/>
                      <w:sz w:val="28"/>
                      <w:szCs w:val="28"/>
                    </w:rPr>
                  </w:pPr>
                  <w:r>
                    <w:rPr>
                      <w:rStyle w:val="Strong"/>
                      <w:rFonts w:ascii="inherit" w:hAnsi="inherit"/>
                      <w:b w:val="0"/>
                      <w:bCs w:val="0"/>
                      <w:sz w:val="28"/>
                      <w:szCs w:val="28"/>
                    </w:rPr>
                    <w:t>Trường hợp 2: Phát hành hàng loạt hóa đơn điện tử</w:t>
                  </w:r>
                </w:p>
                <w:p w14:paraId="0569D60E" w14:textId="77777777" w:rsidR="000546A0" w:rsidRDefault="000546A0" w:rsidP="00A663E2">
                  <w:pPr>
                    <w:jc w:val="both"/>
                  </w:pPr>
                  <w:r>
                    <w:rPr>
                      <w:rStyle w:val="Strong"/>
                      <w:rFonts w:eastAsia="MS Mincho"/>
                      <w:color w:val="000000"/>
                    </w:rPr>
                    <w:t>Bước 1.</w:t>
                  </w:r>
                  <w:r>
                    <w:rPr>
                      <w:color w:val="000000"/>
                    </w:rPr>
                    <w:t> Tích chọn các hóa đơn muốn phát hành trên danh sách hóa đơn, nhấn</w:t>
                  </w:r>
                  <w:r>
                    <w:rPr>
                      <w:rStyle w:val="Strong"/>
                      <w:rFonts w:eastAsia="MS Mincho"/>
                      <w:color w:val="000000"/>
                    </w:rPr>
                    <w:t> Phát hành</w:t>
                  </w:r>
                  <w:r>
                    <w:rPr>
                      <w:color w:val="000000"/>
                    </w:rPr>
                    <w:t>.</w:t>
                  </w:r>
                </w:p>
                <w:p w14:paraId="484579A1" w14:textId="77777777" w:rsidR="000546A0" w:rsidRDefault="000546A0" w:rsidP="00A663E2">
                  <w:pPr>
                    <w:jc w:val="both"/>
                  </w:pPr>
                  <w:r>
                    <w:rPr>
                      <w:noProof/>
                      <w:color w:val="000000"/>
                    </w:rPr>
                    <w:lastRenderedPageBreak/>
                    <w:drawing>
                      <wp:inline distT="0" distB="0" distL="0" distR="0" wp14:anchorId="0CDC4717" wp14:editId="79A00103">
                        <wp:extent cx="5559310" cy="2524835"/>
                        <wp:effectExtent l="0" t="0" r="3810" b="8890"/>
                        <wp:docPr id="180" name="Picture 180" descr="https://helpv4.meinvoice.vn/wp-content/uploads/2021/10/phat-hanh-hang-lo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https://helpv4.meinvoice.vn/wp-content/uploads/2021/10/phat-hanh-hang-loat.png"/>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578001" cy="2533324"/>
                                </a:xfrm>
                                <a:prstGeom prst="rect">
                                  <a:avLst/>
                                </a:prstGeom>
                                <a:noFill/>
                                <a:ln>
                                  <a:noFill/>
                                </a:ln>
                              </pic:spPr>
                            </pic:pic>
                          </a:graphicData>
                        </a:graphic>
                      </wp:inline>
                    </w:drawing>
                  </w:r>
                </w:p>
                <w:p w14:paraId="2C57E537" w14:textId="77777777" w:rsidR="000546A0" w:rsidRDefault="000546A0" w:rsidP="00A663E2">
                  <w:pPr>
                    <w:jc w:val="both"/>
                  </w:pPr>
                  <w:r>
                    <w:rPr>
                      <w:rStyle w:val="Strong"/>
                      <w:rFonts w:eastAsia="MS Mincho"/>
                      <w:color w:val="000000"/>
                    </w:rPr>
                    <w:t>Bước 2.</w:t>
                  </w:r>
                  <w:r>
                    <w:rPr>
                      <w:color w:val="000000"/>
                    </w:rPr>
                    <w:t> Tích chọn </w:t>
                  </w:r>
                  <w:r>
                    <w:rPr>
                      <w:rStyle w:val="Strong"/>
                      <w:rFonts w:eastAsia="MS Mincho"/>
                      <w:color w:val="000000"/>
                    </w:rPr>
                    <w:t>Gửi HĐ</w:t>
                  </w:r>
                  <w:r>
                    <w:rPr>
                      <w:color w:val="000000"/>
                    </w:rPr>
                    <w:t> nếu muốn chương trình tự động gửi hóa đơn điện tử cho khách hàng ngay sau khi thực hiện chức năng phát hành hóa đơn điện tử.</w:t>
                  </w:r>
                </w:p>
                <w:p w14:paraId="43012CA6" w14:textId="77777777" w:rsidR="000546A0" w:rsidRDefault="000546A0" w:rsidP="00A663E2">
                  <w:pPr>
                    <w:jc w:val="both"/>
                  </w:pPr>
                  <w:r>
                    <w:rPr>
                      <w:rStyle w:val="Strong"/>
                      <w:i/>
                      <w:iCs/>
                      <w:color w:val="000000"/>
                    </w:rPr>
                    <w:t>Tên người nhận</w:t>
                  </w:r>
                  <w:r>
                    <w:rPr>
                      <w:rStyle w:val="Emphasis"/>
                      <w:color w:val="000000"/>
                    </w:rPr>
                    <w:t> và </w:t>
                  </w:r>
                  <w:r>
                    <w:rPr>
                      <w:rStyle w:val="Strong"/>
                      <w:i/>
                      <w:iCs/>
                      <w:color w:val="000000"/>
                    </w:rPr>
                    <w:t>Email người nhận</w:t>
                  </w:r>
                  <w:r>
                    <w:rPr>
                      <w:rStyle w:val="Emphasis"/>
                      <w:color w:val="000000"/>
                    </w:rPr>
                    <w:t>: Lấy theo thông tin </w:t>
                  </w:r>
                  <w:r>
                    <w:rPr>
                      <w:rStyle w:val="Strong"/>
                      <w:i/>
                      <w:iCs/>
                      <w:color w:val="000000"/>
                    </w:rPr>
                    <w:t>Người mua hàng</w:t>
                  </w:r>
                  <w:r>
                    <w:rPr>
                      <w:rStyle w:val="Emphasis"/>
                      <w:color w:val="000000"/>
                    </w:rPr>
                    <w:t> và </w:t>
                  </w:r>
                  <w:r>
                    <w:rPr>
                      <w:rStyle w:val="Strong"/>
                      <w:i/>
                      <w:iCs/>
                      <w:color w:val="000000"/>
                    </w:rPr>
                    <w:t>Email </w:t>
                  </w:r>
                  <w:r>
                    <w:rPr>
                      <w:rStyle w:val="Emphasis"/>
                      <w:color w:val="000000"/>
                    </w:rPr>
                    <w:t>trên hóa đơn, tuy nhiên vẫn có thể thay đổi lại các thông tin này (nếu cần).</w:t>
                  </w:r>
                </w:p>
                <w:p w14:paraId="1F1AA297" w14:textId="77777777" w:rsidR="000546A0" w:rsidRDefault="000546A0" w:rsidP="00A663E2">
                  <w:pPr>
                    <w:jc w:val="both"/>
                  </w:pPr>
                  <w:r>
                    <w:rPr>
                      <w:rStyle w:val="Emphasis"/>
                      <w:color w:val="000000"/>
                    </w:rPr>
                    <w:t>Thông tin </w:t>
                  </w:r>
                  <w:r>
                    <w:rPr>
                      <w:rStyle w:val="Strong"/>
                      <w:i/>
                      <w:iCs/>
                      <w:color w:val="000000"/>
                    </w:rPr>
                    <w:t>Mẫu số, Ký hiệu, Ngày hóa đơn </w:t>
                  </w:r>
                  <w:r>
                    <w:rPr>
                      <w:rStyle w:val="Emphasis"/>
                      <w:color w:val="000000"/>
                    </w:rPr>
                    <w:t>được lấy theo thông tin trên hóa đơn. </w:t>
                  </w:r>
                  <w:r>
                    <w:rPr>
                      <w:rStyle w:val="Strong"/>
                      <w:i/>
                      <w:iCs/>
                      <w:color w:val="000000"/>
                    </w:rPr>
                    <w:t>Số hóa đơn </w:t>
                  </w:r>
                  <w:r>
                    <w:rPr>
                      <w:rStyle w:val="Emphasis"/>
                      <w:color w:val="000000"/>
                    </w:rPr>
                    <w:t>sẽ được cấp liên tục tương ứng với từng mẫu hóa đơn theo </w:t>
                  </w:r>
                  <w:r>
                    <w:rPr>
                      <w:rStyle w:val="Strong"/>
                      <w:i/>
                      <w:iCs/>
                      <w:color w:val="000000"/>
                    </w:rPr>
                    <w:t>Thông báo phát hành hóa đơn</w:t>
                  </w:r>
                  <w:r>
                    <w:rPr>
                      <w:rStyle w:val="Emphasis"/>
                      <w:color w:val="000000"/>
                    </w:rPr>
                    <w:t> đã có hiệu lực.</w:t>
                  </w:r>
                </w:p>
                <w:p w14:paraId="5BDC3CDE" w14:textId="77777777" w:rsidR="000546A0" w:rsidRDefault="000546A0" w:rsidP="00A663E2">
                  <w:pPr>
                    <w:jc w:val="both"/>
                  </w:pPr>
                  <w:r>
                    <w:rPr>
                      <w:noProof/>
                      <w:color w:val="000000"/>
                    </w:rPr>
                    <w:drawing>
                      <wp:inline distT="0" distB="0" distL="0" distR="0" wp14:anchorId="0A53D11F" wp14:editId="4C8A3DA5">
                        <wp:extent cx="5404485" cy="2865755"/>
                        <wp:effectExtent l="0" t="0" r="5715" b="0"/>
                        <wp:docPr id="179" name="Picture 179" descr="https://helpv4.meinvoice.vn/wp-content/uploads/2021/10/nhan-gu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https://helpv4.meinvoice.vn/wp-content/uploads/2021/10/nhan-gugi.png"/>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404485" cy="2865755"/>
                                </a:xfrm>
                                <a:prstGeom prst="rect">
                                  <a:avLst/>
                                </a:prstGeom>
                                <a:noFill/>
                                <a:ln>
                                  <a:noFill/>
                                </a:ln>
                              </pic:spPr>
                            </pic:pic>
                          </a:graphicData>
                        </a:graphic>
                      </wp:inline>
                    </w:drawing>
                  </w:r>
                </w:p>
                <w:p w14:paraId="2B17EB77" w14:textId="77777777" w:rsidR="000546A0" w:rsidRDefault="000546A0" w:rsidP="00A663E2">
                  <w:pPr>
                    <w:jc w:val="both"/>
                  </w:pPr>
                  <w:r>
                    <w:rPr>
                      <w:rStyle w:val="Strong"/>
                      <w:rFonts w:eastAsia="MS Mincho"/>
                      <w:i/>
                      <w:iCs/>
                      <w:color w:val="000000"/>
                    </w:rPr>
                    <w:t>Lưu ý</w:t>
                  </w:r>
                  <w:r>
                    <w:rPr>
                      <w:rStyle w:val="Emphasis"/>
                      <w:color w:val="000000"/>
                    </w:rPr>
                    <w:t>:</w:t>
                  </w:r>
                </w:p>
                <w:p w14:paraId="4FB0ED66" w14:textId="77777777" w:rsidR="000546A0" w:rsidRDefault="000546A0" w:rsidP="00A663E2">
                  <w:pPr>
                    <w:jc w:val="both"/>
                  </w:pPr>
                </w:p>
                <w:p w14:paraId="51905299" w14:textId="77777777" w:rsidR="000546A0" w:rsidRDefault="000546A0" w:rsidP="00A663E2">
                  <w:pPr>
                    <w:jc w:val="both"/>
                  </w:pPr>
                  <w:r>
                    <w:rPr>
                      <w:rStyle w:val="Emphasis"/>
                      <w:color w:val="000000"/>
                    </w:rPr>
                    <w:lastRenderedPageBreak/>
                    <w:t>Có thể cập nhật ngày trên hóa đơn bằng ngày hiện tại trên máy tính trước khi phát hành bằng cách nhấn </w:t>
                  </w:r>
                  <w:r>
                    <w:rPr>
                      <w:rStyle w:val="Strong"/>
                      <w:i/>
                      <w:iCs/>
                      <w:color w:val="000000"/>
                    </w:rPr>
                    <w:t>Cập nhật ngày hóa đơn bằng ngày phát hành</w:t>
                  </w:r>
                  <w:r>
                    <w:rPr>
                      <w:rStyle w:val="Emphasis"/>
                      <w:color w:val="000000"/>
                    </w:rPr>
                    <w:t>.</w:t>
                  </w:r>
                </w:p>
                <w:p w14:paraId="28BD8AAE" w14:textId="77777777" w:rsidR="000546A0" w:rsidRDefault="000546A0" w:rsidP="00A663E2">
                  <w:pPr>
                    <w:jc w:val="both"/>
                  </w:pPr>
                  <w:r>
                    <w:rPr>
                      <w:rStyle w:val="Emphasis"/>
                      <w:rFonts w:ascii="inherit" w:hAnsi="inherit"/>
                      <w:color w:val="000000"/>
                    </w:rPr>
                    <w:t>Có thể xem trước nội dung hóa đơn bằng cách nhấn </w:t>
                  </w:r>
                  <w:r>
                    <w:rPr>
                      <w:rStyle w:val="Strong"/>
                      <w:rFonts w:ascii="inherit" w:hAnsi="inherit"/>
                      <w:i/>
                      <w:iCs/>
                      <w:color w:val="000000"/>
                    </w:rPr>
                    <w:t>Xem toàn bộ hóa đơn</w:t>
                  </w:r>
                  <w:r>
                    <w:rPr>
                      <w:rStyle w:val="Emphasis"/>
                      <w:rFonts w:ascii="inherit" w:hAnsi="inherit"/>
                      <w:color w:val="000000"/>
                    </w:rPr>
                    <w:t> để xem tất cả hóa đơn cùng lúc.</w:t>
                  </w:r>
                </w:p>
                <w:p w14:paraId="0A7DF98D" w14:textId="77777777" w:rsidR="000546A0" w:rsidRDefault="000546A0" w:rsidP="00A663E2">
                  <w:pPr>
                    <w:jc w:val="both"/>
                  </w:pPr>
                  <w:r>
                    <w:rPr>
                      <w:rStyle w:val="Strong"/>
                      <w:rFonts w:eastAsia="MS Mincho"/>
                      <w:color w:val="000000"/>
                    </w:rPr>
                    <w:t>Bước 3.</w:t>
                  </w:r>
                  <w:r>
                    <w:rPr>
                      <w:color w:val="000000"/>
                    </w:rPr>
                    <w:t> Nhấn </w:t>
                  </w:r>
                  <w:r>
                    <w:rPr>
                      <w:rStyle w:val="Strong"/>
                      <w:rFonts w:eastAsia="MS Mincho"/>
                      <w:color w:val="000000"/>
                    </w:rPr>
                    <w:t>Phát hành</w:t>
                  </w:r>
                  <w:r>
                    <w:rPr>
                      <w:color w:val="000000"/>
                    </w:rPr>
                    <w:t>.</w:t>
                  </w:r>
                </w:p>
                <w:p w14:paraId="1DDB3C83" w14:textId="77777777" w:rsidR="000546A0" w:rsidRDefault="000546A0" w:rsidP="00A663E2">
                  <w:pPr>
                    <w:jc w:val="both"/>
                  </w:pPr>
                  <w:r>
                    <w:rPr>
                      <w:rStyle w:val="Strong"/>
                      <w:rFonts w:eastAsia="MS Mincho"/>
                      <w:color w:val="000000"/>
                    </w:rPr>
                    <w:t>Bước 4.</w:t>
                  </w:r>
                  <w:r>
                    <w:rPr>
                      <w:color w:val="000000"/>
                    </w:rPr>
                    <w:t> Lựa chọn chứng thư số, chương trình sẽ thực hiện phát hành hóa đơn điện tử.</w:t>
                  </w:r>
                </w:p>
              </w:tc>
            </w:tr>
          </w:tbl>
          <w:p w14:paraId="578EC4A9"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Lưu ý</w:t>
            </w:r>
          </w:p>
          <w:p w14:paraId="1B1B607D" w14:textId="77777777" w:rsidR="000546A0" w:rsidRDefault="000546A0" w:rsidP="00CC7F7E">
            <w:pPr>
              <w:numPr>
                <w:ilvl w:val="0"/>
                <w:numId w:val="8"/>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00000"/>
                <w:spacing w:val="-3"/>
              </w:rPr>
              <w:t>Để thực hiện phát hành hóa đơn thì tờ khai đăng ký sử dụng hóa đơn điện tử đã phải được cơ quan thuế chấp thuận. Xem hướng dẫn lập và nộp tờ khai</w:t>
            </w:r>
            <w:hyperlink r:id="rId174" w:tgtFrame="_blank" w:history="1">
              <w:r>
                <w:rPr>
                  <w:rStyle w:val="Hyperlink"/>
                  <w:rFonts w:ascii="MISA Sans" w:hAnsi="MISA Sans"/>
                  <w:b/>
                  <w:bCs/>
                  <w:i/>
                  <w:iCs/>
                  <w:color w:val="000000"/>
                  <w:spacing w:val="-3"/>
                </w:rPr>
                <w:t> tại đây</w:t>
              </w:r>
            </w:hyperlink>
            <w:r>
              <w:rPr>
                <w:rStyle w:val="Strong"/>
                <w:rFonts w:ascii="MISA Sans" w:hAnsi="MISA Sans"/>
                <w:i/>
                <w:iCs/>
                <w:color w:val="000000"/>
                <w:spacing w:val="-3"/>
              </w:rPr>
              <w:t>.</w:t>
            </w:r>
          </w:p>
          <w:p w14:paraId="04514DC4" w14:textId="77777777" w:rsidR="000546A0" w:rsidRDefault="000546A0" w:rsidP="00CC7F7E">
            <w:pPr>
              <w:numPr>
                <w:ilvl w:val="0"/>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Để phục vụ cho việc ký số lên hóa đơn điện tử, trước khi phát hành hóa đơn điện tử cần:</w:t>
            </w:r>
          </w:p>
          <w:p w14:paraId="3E210E14"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Nếu đơn vị sử dụng hình thức ký số trực tiếp qua USB thì kế toán </w:t>
            </w:r>
            <w:hyperlink r:id="rId175" w:tgtFrame="_blank" w:history="1">
              <w:r>
                <w:rPr>
                  <w:rStyle w:val="Hyperlink"/>
                  <w:rFonts w:ascii="MISA Sans" w:hAnsi="MISA Sans"/>
                  <w:i/>
                  <w:iCs/>
                  <w:color w:val="000000"/>
                  <w:spacing w:val="-3"/>
                </w:rPr>
                <w:t>cài đặt công cụ MISA KYSO</w:t>
              </w:r>
            </w:hyperlink>
            <w:r>
              <w:rPr>
                <w:rStyle w:val="Emphasis"/>
                <w:rFonts w:ascii="MISA Sans" w:hAnsi="MISA Sans"/>
                <w:color w:val="000000"/>
                <w:spacing w:val="-3"/>
              </w:rPr>
              <w:t> đồng thời  cắm USB Token của đơn vị vào máy tính (Chữ ký số trên USB Token phải còn hạn và không bị thu hồi).</w:t>
            </w:r>
          </w:p>
          <w:p w14:paraId="1525DFBF"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Nếu đơn vị sử dụng các hình thức ký số khác thì phải </w:t>
            </w:r>
            <w:hyperlink r:id="rId176" w:history="1">
              <w:r>
                <w:rPr>
                  <w:rStyle w:val="Hyperlink"/>
                  <w:rFonts w:ascii="MISA Sans" w:hAnsi="MISA Sans"/>
                  <w:i/>
                  <w:iCs/>
                  <w:color w:val="000000"/>
                  <w:spacing w:val="-3"/>
                </w:rPr>
                <w:t>thiết lập chữ ký số</w:t>
              </w:r>
            </w:hyperlink>
            <w:r>
              <w:rPr>
                <w:rStyle w:val="Emphasis"/>
                <w:rFonts w:ascii="MISA Sans" w:hAnsi="MISA Sans"/>
                <w:color w:val="000000"/>
                <w:spacing w:val="-3"/>
              </w:rPr>
              <w:t>.</w:t>
            </w:r>
          </w:p>
          <w:p w14:paraId="69056AFD" w14:textId="77777777" w:rsidR="000546A0" w:rsidRDefault="000546A0" w:rsidP="00CC7F7E">
            <w:pPr>
              <w:numPr>
                <w:ilvl w:val="0"/>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Sau khi phát hành hóa đơn điện tử thành công:</w:t>
            </w:r>
          </w:p>
          <w:p w14:paraId="0FE66C7E"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Hóa đơn sẽ được gửi lên cho cơ quan thuế để cấp mã.</w:t>
            </w:r>
          </w:p>
          <w:p w14:paraId="15DCC590"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Sau khi phát hành, chương trình sẽ tự động cập nhật trạng thái hóa đơn thành Chờ cấp mã. </w:t>
            </w:r>
          </w:p>
          <w:p w14:paraId="5193EA19"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Khi cơ quan thuế gửi thông điệp kết quả cấp mã, hóa đơn sẽ được cập nhật trạng thái thành </w:t>
            </w:r>
            <w:r>
              <w:rPr>
                <w:rStyle w:val="Strong"/>
                <w:rFonts w:ascii="MISA Sans" w:hAnsi="MISA Sans"/>
                <w:i/>
                <w:iCs/>
                <w:color w:val="000000"/>
                <w:spacing w:val="-3"/>
              </w:rPr>
              <w:t>Đã cấp mã</w:t>
            </w:r>
          </w:p>
          <w:p w14:paraId="3288912E"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Trường hợp hóa đơn lỗi hoặc không đủ điều kiện cấp mã, cơ quan thuế gửi thông điệp kết quả kiểm tra dữ liệu hóa đơn điện tử – hóa đơn không đủ điều kiện cấp mã. Trạng thái hóa đơn sẽ cập nhật thành </w:t>
            </w:r>
            <w:r>
              <w:rPr>
                <w:rStyle w:val="Strong"/>
                <w:rFonts w:ascii="MISA Sans" w:hAnsi="MISA Sans"/>
                <w:i/>
                <w:iCs/>
                <w:color w:val="000000"/>
                <w:spacing w:val="-3"/>
              </w:rPr>
              <w:t>Từ chối cấp mã</w:t>
            </w:r>
            <w:r>
              <w:rPr>
                <w:rStyle w:val="Emphasis"/>
                <w:rFonts w:ascii="MISA Sans" w:hAnsi="MISA Sans"/>
                <w:color w:val="000000"/>
                <w:spacing w:val="-3"/>
              </w:rPr>
              <w:t>. Trong tình huống này, kế toán phải lập hóa đơn mới để gửi cơ quan thuế cấp mã.</w:t>
            </w:r>
          </w:p>
          <w:p w14:paraId="3C367238"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Kế toán không thể thay đổi được các thông tin trên hóa đơn đã phát hành mà phải thực hiện </w:t>
            </w:r>
            <w:hyperlink r:id="rId177" w:history="1">
              <w:r>
                <w:rPr>
                  <w:rStyle w:val="Hyperlink"/>
                  <w:rFonts w:ascii="MISA Sans" w:hAnsi="MISA Sans"/>
                  <w:i/>
                  <w:iCs/>
                  <w:color w:val="000000"/>
                  <w:spacing w:val="-3"/>
                </w:rPr>
                <w:t>Xóa và lập hóa đơn thay thế</w:t>
              </w:r>
            </w:hyperlink>
            <w:r>
              <w:rPr>
                <w:rStyle w:val="Emphasis"/>
                <w:rFonts w:ascii="MISA Sans" w:hAnsi="MISA Sans"/>
                <w:color w:val="000000"/>
                <w:spacing w:val="-3"/>
              </w:rPr>
              <w:t> hoặc </w:t>
            </w:r>
            <w:hyperlink r:id="rId178" w:history="1">
              <w:r>
                <w:rPr>
                  <w:rStyle w:val="Hyperlink"/>
                  <w:rFonts w:ascii="MISA Sans" w:hAnsi="MISA Sans"/>
                  <w:i/>
                  <w:iCs/>
                  <w:color w:val="000000"/>
                  <w:spacing w:val="-3"/>
                </w:rPr>
                <w:t>lập hóa đơn điều chỉnh</w:t>
              </w:r>
            </w:hyperlink>
            <w:r>
              <w:rPr>
                <w:rStyle w:val="Emphasis"/>
                <w:rFonts w:ascii="MISA Sans" w:hAnsi="MISA Sans"/>
                <w:color w:val="000000"/>
                <w:spacing w:val="-3"/>
              </w:rPr>
              <w:t> theo đúng quy định.</w:t>
            </w:r>
          </w:p>
          <w:p w14:paraId="6A8820C6" w14:textId="77777777" w:rsidR="000546A0" w:rsidRDefault="000546A0" w:rsidP="00A663E2">
            <w:pPr>
              <w:jc w:val="both"/>
              <w:rPr>
                <w:b/>
                <w:bCs/>
                <w:color w:val="000000" w:themeColor="text1"/>
                <w:sz w:val="28"/>
                <w:szCs w:val="28"/>
              </w:rPr>
            </w:pPr>
          </w:p>
        </w:tc>
      </w:tr>
    </w:tbl>
    <w:p w14:paraId="3899F334" w14:textId="77777777" w:rsidR="003F68B6" w:rsidRPr="003F68B6" w:rsidRDefault="003F68B6" w:rsidP="00A663E2">
      <w:pPr>
        <w:jc w:val="both"/>
        <w:rPr>
          <w:b/>
          <w:bCs/>
          <w:color w:val="000000" w:themeColor="text1"/>
          <w:sz w:val="28"/>
          <w:szCs w:val="28"/>
        </w:rPr>
      </w:pPr>
    </w:p>
    <w:p w14:paraId="6BE44747" w14:textId="4BD37D06"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Gửi hóa đơn cho khách hàng</w:t>
      </w:r>
    </w:p>
    <w:tbl>
      <w:tblPr>
        <w:tblStyle w:val="TableGrid"/>
        <w:tblW w:w="0" w:type="auto"/>
        <w:tblLook w:val="04A0" w:firstRow="1" w:lastRow="0" w:firstColumn="1" w:lastColumn="0" w:noHBand="0" w:noVBand="1"/>
      </w:tblPr>
      <w:tblGrid>
        <w:gridCol w:w="9026"/>
      </w:tblGrid>
      <w:tr w:rsidR="000546A0" w14:paraId="67734633" w14:textId="77777777" w:rsidTr="000546A0">
        <w:tc>
          <w:tcPr>
            <w:tcW w:w="9026" w:type="dxa"/>
          </w:tcPr>
          <w:p w14:paraId="62352BB2" w14:textId="77777777" w:rsidR="000546A0" w:rsidRDefault="000546A0" w:rsidP="00A663E2">
            <w:pPr>
              <w:jc w:val="both"/>
              <w:rPr>
                <w:rFonts w:ascii="inherit" w:hAnsi="inherit"/>
              </w:rPr>
            </w:pPr>
            <w:r>
              <w:rPr>
                <w:rFonts w:ascii="inherit" w:hAnsi="inherit"/>
              </w:rPr>
              <w:t>Gửi hóa đơn điện tử cho khách hàng (có mã)</w:t>
            </w:r>
          </w:p>
          <w:p w14:paraId="2CDA2BA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48C94CE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xml:space="preserve"> Bài viết này giúp Anh/Chị nắm được các cách gửi hóa đơn điện tử đã được cấp mã của cơ quan thuế (CQT) tới khách hàng, đảm bảo hóa đơn được chuyển đến </w:t>
            </w:r>
            <w:r>
              <w:rPr>
                <w:rFonts w:ascii="MISA Sans" w:hAnsi="MISA Sans"/>
                <w:color w:val="030E43"/>
                <w:spacing w:val="-3"/>
              </w:rPr>
              <w:lastRenderedPageBreak/>
              <w:t>đúng người nhận, phục vụ công tác đối chiếu, thanh toán và lưu trữ.</w:t>
            </w:r>
            <w:r>
              <w:rPr>
                <w:rFonts w:ascii="MISA Sans" w:hAnsi="MISA Sans"/>
                <w:color w:val="030E43"/>
                <w:spacing w:val="-3"/>
              </w:rPr>
              <w:br/>
            </w:r>
            <w:r>
              <w:rPr>
                <w:rStyle w:val="Strong"/>
                <w:rFonts w:ascii="MISA Sans" w:eastAsia="MS Mincho" w:hAnsi="MISA Sans"/>
                <w:color w:val="030E43"/>
                <w:spacing w:val="-3"/>
              </w:rPr>
              <w:t>Nội dung bài viết gồm:</w:t>
            </w:r>
          </w:p>
          <w:p w14:paraId="6D992731"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gửi từng hóa đơn điện tử có mã cho khách hàng</w:t>
            </w:r>
          </w:p>
          <w:p w14:paraId="27816FC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gửi hàng loạt hóa đơn điện tử có mã cho khách hàng</w:t>
            </w:r>
          </w:p>
          <w:p w14:paraId="2BA8D06C" w14:textId="77777777" w:rsidR="000546A0" w:rsidRDefault="000546A0" w:rsidP="00A663E2">
            <w:pPr>
              <w:jc w:val="both"/>
              <w:rPr>
                <w:rFonts w:ascii="MISA Sans" w:hAnsi="MISA Sans"/>
                <w:color w:val="030E43"/>
                <w:spacing w:val="-3"/>
              </w:rPr>
            </w:pPr>
            <w:r>
              <w:rPr>
                <w:rFonts w:ascii="MISA Sans" w:hAnsi="MISA Sans"/>
                <w:color w:val="030E43"/>
                <w:spacing w:val="-3"/>
              </w:rPr>
              <w:t>Lưu ý về nhập thông tin người nhận và các điều kiện gửi hóa đơn</w:t>
            </w:r>
          </w:p>
          <w:p w14:paraId="06509781"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CD0E24A"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36"/>
                <w:szCs w:val="36"/>
              </w:rPr>
              <w:t>Cách 1: Gửi lần lượt từng hóa đơn</w:t>
            </w:r>
          </w:p>
          <w:p w14:paraId="5486141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w:t>
            </w:r>
            <w:r>
              <w:rPr>
                <w:rStyle w:val="Strong"/>
                <w:rFonts w:ascii="MISA Sans" w:eastAsia="MS Mincho" w:hAnsi="MISA Sans"/>
                <w:color w:val="030E43"/>
                <w:spacing w:val="-3"/>
              </w:rPr>
              <w:t> Hóa đơn </w:t>
            </w:r>
          </w:p>
          <w:p w14:paraId="36BD7CB7"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rên danh sách hóa đơn, tại dòng hóa đơn cần gửi, nhấn </w:t>
            </w:r>
            <w:r>
              <w:rPr>
                <w:rStyle w:val="Strong"/>
                <w:rFonts w:ascii="MISA Sans" w:eastAsia="MS Mincho" w:hAnsi="MISA Sans"/>
                <w:color w:val="030E43"/>
                <w:spacing w:val="-3"/>
              </w:rPr>
              <w:t>Ba chấm</w:t>
            </w:r>
            <w:r>
              <w:rPr>
                <w:rFonts w:ascii="MISA Sans" w:hAnsi="MISA Sans"/>
                <w:color w:val="030E43"/>
                <w:spacing w:val="-3"/>
              </w:rPr>
              <w:t> chọn </w:t>
            </w:r>
            <w:r>
              <w:rPr>
                <w:rStyle w:val="Strong"/>
                <w:rFonts w:ascii="MISA Sans" w:eastAsia="MS Mincho" w:hAnsi="MISA Sans"/>
                <w:color w:val="030E43"/>
                <w:spacing w:val="-3"/>
              </w:rPr>
              <w:t>Gửi hóa đơn cho KH</w:t>
            </w:r>
            <w:r>
              <w:rPr>
                <w:rFonts w:ascii="MISA Sans" w:hAnsi="MISA Sans"/>
                <w:color w:val="030E43"/>
                <w:spacing w:val="-3"/>
              </w:rPr>
              <w:t>.</w:t>
            </w:r>
          </w:p>
          <w:p w14:paraId="1E664177" w14:textId="77777777" w:rsidR="000546A0" w:rsidRDefault="000546A0" w:rsidP="00A663E2">
            <w:pPr>
              <w:jc w:val="both"/>
              <w:rPr>
                <w:rFonts w:ascii="MISA Sans" w:hAnsi="MISA Sans"/>
                <w:color w:val="030E43"/>
                <w:spacing w:val="-3"/>
              </w:rPr>
            </w:pPr>
          </w:p>
          <w:p w14:paraId="53EA228F" w14:textId="77777777" w:rsidR="000546A0" w:rsidRDefault="000546A0" w:rsidP="00A663E2">
            <w:pPr>
              <w:jc w:val="both"/>
              <w:rPr>
                <w:rFonts w:ascii="MISA Sans" w:hAnsi="MISA Sans"/>
                <w:color w:val="030E43"/>
                <w:spacing w:val="-3"/>
              </w:rPr>
            </w:pPr>
            <w:r>
              <w:rPr>
                <w:rFonts w:ascii="MISA Sans" w:hAnsi="MISA Sans"/>
                <w:color w:val="030E43"/>
                <w:spacing w:val="-3"/>
              </w:rPr>
              <w:t>Nhập thông tin người nhận và nhấn </w:t>
            </w:r>
            <w:r>
              <w:rPr>
                <w:rStyle w:val="Strong"/>
                <w:rFonts w:ascii="MISA Sans" w:hAnsi="MISA Sans"/>
                <w:color w:val="030E43"/>
                <w:spacing w:val="-3"/>
              </w:rPr>
              <w:t>Gửi</w:t>
            </w:r>
          </w:p>
          <w:p w14:paraId="583CA7DB"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94620E1" wp14:editId="42684D00">
                  <wp:extent cx="5581003" cy="3140283"/>
                  <wp:effectExtent l="0" t="0" r="1270" b="3175"/>
                  <wp:docPr id="189" name="Picture 189" descr="https://helpv4.meinvoice.vn/wp-content/uploads/2021/11/Xuat-tung-h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https://helpv4.meinvoice.vn/wp-content/uploads/2021/11/Xuat-tung-hd.gif"/>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5604867" cy="3153710"/>
                          </a:xfrm>
                          <a:prstGeom prst="rect">
                            <a:avLst/>
                          </a:prstGeom>
                          <a:noFill/>
                          <a:ln>
                            <a:noFill/>
                          </a:ln>
                        </pic:spPr>
                      </pic:pic>
                    </a:graphicData>
                  </a:graphic>
                </wp:inline>
              </w:drawing>
            </w:r>
          </w:p>
          <w:p w14:paraId="2A006995"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36"/>
                <w:szCs w:val="36"/>
              </w:rPr>
              <w:t>Cách 2: Gửi hàng loạt hóa đơn cho khách hàng</w:t>
            </w:r>
          </w:p>
          <w:p w14:paraId="6CDF379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chọn </w:t>
            </w:r>
            <w:r>
              <w:rPr>
                <w:rStyle w:val="Strong"/>
                <w:rFonts w:ascii="MISA Sans" w:eastAsia="MS Mincho" w:hAnsi="MISA Sans"/>
                <w:color w:val="030E43"/>
                <w:spacing w:val="-3"/>
              </w:rPr>
              <w:t>Hóa đơn</w:t>
            </w:r>
            <w:r>
              <w:rPr>
                <w:rFonts w:ascii="MISA Sans" w:hAnsi="MISA Sans"/>
                <w:color w:val="030E43"/>
                <w:spacing w:val="-3"/>
              </w:rPr>
              <w:t> ( hoặc </w:t>
            </w:r>
            <w:r>
              <w:rPr>
                <w:rStyle w:val="Strong"/>
                <w:rFonts w:ascii="MISA Sans" w:eastAsia="MS Mincho" w:hAnsi="MISA Sans"/>
                <w:color w:val="030E43"/>
                <w:spacing w:val="-3"/>
              </w:rPr>
              <w:t>Hóa đơn bán hàng</w:t>
            </w:r>
            <w:r>
              <w:rPr>
                <w:rFonts w:ascii="MISA Sans" w:hAnsi="MISA Sans"/>
                <w:color w:val="030E43"/>
                <w:spacing w:val="-3"/>
              </w:rPr>
              <w:t>)</w:t>
            </w:r>
          </w:p>
          <w:p w14:paraId="4A6594F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ích chọn vào ô vuông cho các hóa đơn cần gửi hàng loạt hóa đơn cho Khách hàng</w:t>
            </w:r>
          </w:p>
          <w:p w14:paraId="3610CF9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Gửi hàng loạt hóa đơn</w:t>
            </w:r>
          </w:p>
          <w:p w14:paraId="3DF8204E" w14:textId="77777777" w:rsidR="000546A0" w:rsidRDefault="000546A0" w:rsidP="00A663E2">
            <w:pPr>
              <w:jc w:val="both"/>
              <w:rPr>
                <w:rFonts w:ascii="MISA Sans" w:hAnsi="MISA Sans"/>
                <w:color w:val="030E43"/>
                <w:spacing w:val="-3"/>
              </w:rPr>
            </w:pPr>
            <w:r>
              <w:rPr>
                <w:rFonts w:ascii="MISA Sans" w:hAnsi="MISA Sans"/>
                <w:color w:val="030E43"/>
                <w:spacing w:val="-3"/>
              </w:rPr>
              <w:t>Chọn gửi cho một hoặc nhiều người nhận:</w:t>
            </w:r>
          </w:p>
          <w:p w14:paraId="72FC2B5F" w14:textId="77777777" w:rsidR="000546A0" w:rsidRDefault="000546A0" w:rsidP="00A663E2">
            <w:pPr>
              <w:jc w:val="both"/>
              <w:rPr>
                <w:rFonts w:ascii="MISA Sans" w:hAnsi="MISA Sans"/>
                <w:color w:val="030E43"/>
                <w:spacing w:val="-3"/>
              </w:rPr>
            </w:pPr>
          </w:p>
          <w:p w14:paraId="4F18CFF3" w14:textId="77777777" w:rsidR="000546A0" w:rsidRDefault="000546A0" w:rsidP="00A663E2">
            <w:pPr>
              <w:jc w:val="both"/>
              <w:rPr>
                <w:rFonts w:ascii="MISA Sans" w:hAnsi="MISA Sans"/>
                <w:color w:val="030E43"/>
                <w:spacing w:val="-3"/>
              </w:rPr>
            </w:pPr>
          </w:p>
          <w:p w14:paraId="05EE819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lastRenderedPageBreak/>
              <w:t>Trường hợp 1</w:t>
            </w:r>
            <w:r>
              <w:rPr>
                <w:rFonts w:ascii="MISA Sans" w:hAnsi="MISA Sans"/>
                <w:color w:val="030E43"/>
                <w:spacing w:val="-3"/>
              </w:rPr>
              <w:t>: Chọn Tab </w:t>
            </w:r>
            <w:r>
              <w:rPr>
                <w:rStyle w:val="Strong"/>
                <w:rFonts w:ascii="MISA Sans" w:hAnsi="MISA Sans"/>
                <w:color w:val="030E43"/>
                <w:spacing w:val="-3"/>
              </w:rPr>
              <w:t>Một người nhận</w:t>
            </w:r>
            <w:r>
              <w:rPr>
                <w:rFonts w:ascii="MISA Sans" w:hAnsi="MISA Sans"/>
                <w:color w:val="030E43"/>
                <w:spacing w:val="-3"/>
              </w:rPr>
              <w:t> để gửi cho </w:t>
            </w:r>
            <w:r>
              <w:rPr>
                <w:rStyle w:val="Strong"/>
                <w:rFonts w:ascii="MISA Sans" w:hAnsi="MISA Sans"/>
                <w:color w:val="030E43"/>
                <w:spacing w:val="-3"/>
              </w:rPr>
              <w:t>cùng một</w:t>
            </w:r>
            <w:r>
              <w:rPr>
                <w:rFonts w:ascii="MISA Sans" w:hAnsi="MISA Sans"/>
                <w:color w:val="030E43"/>
                <w:spacing w:val="-3"/>
              </w:rPr>
              <w:t> khách hàng.</w:t>
            </w:r>
          </w:p>
          <w:p w14:paraId="29EEF977"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65EDD1B" wp14:editId="7055220F">
                  <wp:extent cx="6685522" cy="3162935"/>
                  <wp:effectExtent l="0" t="0" r="1270" b="0"/>
                  <wp:docPr id="188" name="Picture 188" descr="https://helpv4.meinvoice.vn/wp-content/uploads/2021/11/Gui_nhieuHd-tren1email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https://helpv4.meinvoice.vn/wp-content/uploads/2021/11/Gui_nhieuHd-tren1email06.pn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6734129" cy="3185931"/>
                          </a:xfrm>
                          <a:prstGeom prst="rect">
                            <a:avLst/>
                          </a:prstGeom>
                          <a:noFill/>
                          <a:ln>
                            <a:noFill/>
                          </a:ln>
                        </pic:spPr>
                      </pic:pic>
                    </a:graphicData>
                  </a:graphic>
                </wp:inline>
              </w:drawing>
            </w:r>
          </w:p>
          <w:p w14:paraId="4FE5221F" w14:textId="77777777" w:rsidR="000546A0" w:rsidRDefault="000546A0" w:rsidP="00A663E2">
            <w:pPr>
              <w:jc w:val="both"/>
              <w:rPr>
                <w:rFonts w:ascii="MISA Sans" w:hAnsi="MISA Sans"/>
                <w:color w:val="030E43"/>
                <w:spacing w:val="-3"/>
              </w:rPr>
            </w:pPr>
          </w:p>
          <w:p w14:paraId="245ADB93" w14:textId="77777777" w:rsidR="000546A0" w:rsidRDefault="000546A0" w:rsidP="00A663E2">
            <w:pPr>
              <w:jc w:val="both"/>
              <w:rPr>
                <w:rFonts w:ascii="MISA Sans" w:hAnsi="MISA Sans"/>
                <w:color w:val="030E43"/>
                <w:spacing w:val="-3"/>
              </w:rPr>
            </w:pPr>
          </w:p>
          <w:p w14:paraId="4CA667D9"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Chọn Tab</w:t>
            </w:r>
            <w:r>
              <w:rPr>
                <w:rStyle w:val="Strong"/>
                <w:rFonts w:ascii="MISA Sans" w:hAnsi="MISA Sans"/>
                <w:color w:val="030E43"/>
                <w:spacing w:val="-3"/>
              </w:rPr>
              <w:t> Nhiều ngườ nhận</w:t>
            </w:r>
            <w:r>
              <w:rPr>
                <w:rFonts w:ascii="MISA Sans" w:hAnsi="MISA Sans"/>
                <w:color w:val="030E43"/>
                <w:spacing w:val="-3"/>
              </w:rPr>
              <w:t> để gửi cho</w:t>
            </w:r>
            <w:r>
              <w:rPr>
                <w:rStyle w:val="Strong"/>
                <w:rFonts w:ascii="MISA Sans" w:hAnsi="MISA Sans"/>
                <w:color w:val="030E43"/>
                <w:spacing w:val="-3"/>
              </w:rPr>
              <w:t> nhiều</w:t>
            </w:r>
            <w:r>
              <w:rPr>
                <w:rFonts w:ascii="MISA Sans" w:hAnsi="MISA Sans"/>
                <w:color w:val="030E43"/>
                <w:spacing w:val="-3"/>
              </w:rPr>
              <w:t> khách hàng.</w:t>
            </w:r>
          </w:p>
          <w:p w14:paraId="26EADAAE"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D087DB5" wp14:editId="19CB3DBB">
                  <wp:extent cx="6660146" cy="3270230"/>
                  <wp:effectExtent l="0" t="0" r="7620" b="6985"/>
                  <wp:docPr id="187" name="Picture 187" descr="https://helpv4.meinvoice.vn/wp-content/uploads/2021/11/Gui_nhieuHd-tren1email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https://helpv4.meinvoice.vn/wp-content/uploads/2021/11/Gui_nhieuHd-tren1email05.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6736103" cy="3307526"/>
                          </a:xfrm>
                          <a:prstGeom prst="rect">
                            <a:avLst/>
                          </a:prstGeom>
                          <a:noFill/>
                          <a:ln>
                            <a:noFill/>
                          </a:ln>
                        </pic:spPr>
                      </pic:pic>
                    </a:graphicData>
                  </a:graphic>
                </wp:inline>
              </w:drawing>
            </w:r>
          </w:p>
          <w:p w14:paraId="1AD41FCD" w14:textId="77777777" w:rsidR="000546A0" w:rsidRDefault="000546A0" w:rsidP="00A663E2">
            <w:pPr>
              <w:jc w:val="both"/>
              <w:rPr>
                <w:rFonts w:ascii="MISA Sans" w:hAnsi="MISA Sans"/>
                <w:color w:val="030E43"/>
                <w:spacing w:val="-3"/>
              </w:rPr>
            </w:pPr>
            <w:r>
              <w:rPr>
                <w:rFonts w:ascii="MISA Sans" w:hAnsi="MISA Sans"/>
                <w:color w:val="030E43"/>
                <w:spacing w:val="-3"/>
              </w:rPr>
              <w:t> Điền thông tin Tên người nhận, email người nhận</w:t>
            </w:r>
          </w:p>
          <w:p w14:paraId="56D4C61A"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eastAsia="MS Mincho" w:hAnsi="MISA Sans"/>
                <w:color w:val="030E43"/>
                <w:spacing w:val="-3"/>
              </w:rPr>
              <w:t>: Có thể gửi hóa đơn cùng lúc cho nhiều email, mỗi email cách nhau bởi dấu “</w:t>
            </w:r>
            <w:r>
              <w:rPr>
                <w:rStyle w:val="Strong"/>
                <w:rFonts w:ascii="MISA Sans" w:eastAsia="MS Mincho" w:hAnsi="MISA Sans"/>
                <w:i/>
                <w:iCs/>
                <w:color w:val="030E43"/>
                <w:spacing w:val="-3"/>
              </w:rPr>
              <w:t>;</w:t>
            </w:r>
            <w:r>
              <w:rPr>
                <w:rStyle w:val="Emphasis"/>
                <w:rFonts w:ascii="MISA Sans" w:eastAsia="MS Mincho" w:hAnsi="MISA Sans"/>
                <w:color w:val="030E43"/>
                <w:spacing w:val="-3"/>
              </w:rPr>
              <w:t>“</w:t>
            </w:r>
          </w:p>
          <w:p w14:paraId="7C97D27F" w14:textId="3BC0A9FD" w:rsidR="000546A0" w:rsidRDefault="000546A0" w:rsidP="00A663E2">
            <w:pPr>
              <w:jc w:val="both"/>
              <w:rPr>
                <w:b/>
                <w:bCs/>
                <w:color w:val="000000" w:themeColor="text1"/>
                <w:sz w:val="28"/>
                <w:szCs w:val="28"/>
              </w:rPr>
            </w:pPr>
            <w:r>
              <w:rPr>
                <w:rFonts w:ascii="MISA Sans" w:hAnsi="MISA Sans"/>
                <w:color w:val="030E43"/>
                <w:spacing w:val="-3"/>
              </w:rPr>
              <w:t> Nhấn</w:t>
            </w:r>
            <w:r>
              <w:rPr>
                <w:rStyle w:val="Strong"/>
                <w:rFonts w:ascii="MISA Sans" w:hAnsi="MISA Sans"/>
                <w:color w:val="030E43"/>
                <w:spacing w:val="-3"/>
              </w:rPr>
              <w:t> Gửi</w:t>
            </w:r>
          </w:p>
        </w:tc>
      </w:tr>
    </w:tbl>
    <w:p w14:paraId="3E70880B" w14:textId="77777777" w:rsidR="003F68B6" w:rsidRPr="003F68B6" w:rsidRDefault="003F68B6" w:rsidP="00A663E2">
      <w:pPr>
        <w:jc w:val="both"/>
        <w:rPr>
          <w:b/>
          <w:bCs/>
          <w:color w:val="000000" w:themeColor="text1"/>
          <w:sz w:val="28"/>
          <w:szCs w:val="28"/>
        </w:rPr>
      </w:pPr>
    </w:p>
    <w:p w14:paraId="736FD526" w14:textId="64F14545" w:rsidR="003F68B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Lịch sử truyền nhận với CQT</w:t>
      </w:r>
    </w:p>
    <w:tbl>
      <w:tblPr>
        <w:tblStyle w:val="TableGrid"/>
        <w:tblW w:w="0" w:type="auto"/>
        <w:tblLook w:val="04A0" w:firstRow="1" w:lastRow="0" w:firstColumn="1" w:lastColumn="0" w:noHBand="0" w:noVBand="1"/>
      </w:tblPr>
      <w:tblGrid>
        <w:gridCol w:w="9026"/>
      </w:tblGrid>
      <w:tr w:rsidR="000546A0" w14:paraId="4AF14AD3" w14:textId="77777777" w:rsidTr="000546A0">
        <w:tc>
          <w:tcPr>
            <w:tcW w:w="9026" w:type="dxa"/>
          </w:tcPr>
          <w:p w14:paraId="38A27E88" w14:textId="77777777" w:rsidR="000546A0" w:rsidRDefault="000546A0" w:rsidP="00A663E2">
            <w:pPr>
              <w:jc w:val="both"/>
              <w:rPr>
                <w:rFonts w:ascii="inherit" w:hAnsi="inherit"/>
              </w:rPr>
            </w:pPr>
            <w:r>
              <w:rPr>
                <w:rFonts w:ascii="inherit" w:hAnsi="inherit"/>
              </w:rPr>
              <w:t>Tra cứu lịch sử truyền nhận dữ liệu HĐĐT với cơ quan thuế (có mã)</w:t>
            </w:r>
          </w:p>
          <w:p w14:paraId="4CDCF85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42F8EF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giúp Anh/Chị nắm được cách kiểm tra lịch sử truyền nhận dữ liệu giữa phần mềm hóa đơn điện tử và cơ quan thuế. Dễ dàng theo dõi trạng thái gửi đi, phản hồi của cơ quan thuế về đăng ký tờ khai, gửi hóa đơn, thông báo hóa đơn lập sai.</w:t>
            </w:r>
            <w:r>
              <w:rPr>
                <w:rFonts w:ascii="MISA Sans" w:hAnsi="MISA Sans"/>
                <w:color w:val="030E43"/>
                <w:spacing w:val="-3"/>
              </w:rPr>
              <w:br/>
            </w:r>
            <w:r>
              <w:rPr>
                <w:rStyle w:val="Strong"/>
                <w:rFonts w:ascii="MISA Sans" w:eastAsia="MS Mincho" w:hAnsi="MISA Sans"/>
                <w:color w:val="030E43"/>
                <w:spacing w:val="-3"/>
              </w:rPr>
              <w:t>Nội dung bài viết gồm:</w:t>
            </w:r>
          </w:p>
          <w:p w14:paraId="3F8BD15A"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lịch sử truyền nhận dữ liệu HĐĐT với CQT</w:t>
            </w:r>
          </w:p>
          <w:p w14:paraId="71EB31B3" w14:textId="77777777" w:rsidR="000546A0" w:rsidRDefault="000546A0" w:rsidP="00A663E2">
            <w:pPr>
              <w:jc w:val="both"/>
              <w:rPr>
                <w:rFonts w:ascii="MISA Sans" w:hAnsi="MISA Sans"/>
                <w:color w:val="030E43"/>
                <w:spacing w:val="-3"/>
              </w:rPr>
            </w:pPr>
            <w:r>
              <w:rPr>
                <w:rFonts w:ascii="MISA Sans" w:hAnsi="MISA Sans"/>
                <w:color w:val="030E43"/>
                <w:spacing w:val="-3"/>
              </w:rPr>
              <w:t>Các loại thông điệp có thể tra cứu</w:t>
            </w:r>
          </w:p>
          <w:p w14:paraId="66DE8F38"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03294677" w14:textId="77777777" w:rsidR="000546A0" w:rsidRDefault="000546A0" w:rsidP="00A663E2">
            <w:pPr>
              <w:jc w:val="both"/>
              <w:rPr>
                <w:rFonts w:ascii="MISA Sans" w:hAnsi="MISA Sans"/>
                <w:color w:val="030E43"/>
                <w:spacing w:val="-3"/>
              </w:rPr>
            </w:pPr>
            <w:r>
              <w:rPr>
                <w:rFonts w:ascii="MISA Sans" w:hAnsi="MISA Sans"/>
                <w:color w:val="030E43"/>
                <w:spacing w:val="-3"/>
              </w:rPr>
              <w:t>Kế toán có thể tra cứu lại lịch sử truyền nhận bất cứ thông điệp nào đã gửi/nhận với CQT.</w:t>
            </w:r>
          </w:p>
          <w:p w14:paraId="6181050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Lịch sử truyền nhận </w:t>
            </w:r>
            <w:r>
              <w:rPr>
                <w:rFonts w:ascii="MISA Sans" w:hAnsi="MISA Sans"/>
                <w:color w:val="030E43"/>
                <w:spacing w:val="-3"/>
              </w:rPr>
              <w:t>/ chọn mục cần xem :</w:t>
            </w:r>
          </w:p>
          <w:p w14:paraId="2DAA56BA" w14:textId="77777777" w:rsidR="000546A0" w:rsidRDefault="000546A0" w:rsidP="00A663E2">
            <w:pPr>
              <w:jc w:val="both"/>
              <w:rPr>
                <w:rFonts w:ascii="MISA Sans" w:hAnsi="MISA Sans"/>
                <w:color w:val="030E43"/>
                <w:spacing w:val="-3"/>
              </w:rPr>
            </w:pPr>
          </w:p>
          <w:p w14:paraId="7ACDFA1A" w14:textId="77777777" w:rsidR="000546A0" w:rsidRDefault="000546A0" w:rsidP="00A663E2">
            <w:pPr>
              <w:jc w:val="both"/>
              <w:rPr>
                <w:rFonts w:ascii="MISA Sans" w:hAnsi="MISA Sans"/>
                <w:color w:val="030E43"/>
                <w:spacing w:val="-3"/>
              </w:rPr>
            </w:pPr>
          </w:p>
          <w:p w14:paraId="4B00C429"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ờ khai</w:t>
            </w:r>
          </w:p>
          <w:p w14:paraId="77723787"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Hóa đơn có mã</w:t>
            </w:r>
          </w:p>
          <w:p w14:paraId="73C91FB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Hóa đơn khởi tạo từ máy tính tiền</w:t>
            </w:r>
          </w:p>
          <w:p w14:paraId="05D1A7A4"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 Xử lý HĐ lập sai</w:t>
            </w:r>
          </w:p>
          <w:p w14:paraId="5718E61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Lịch sử truyền nhận khác. </w:t>
            </w:r>
          </w:p>
          <w:p w14:paraId="713EE972" w14:textId="77777777" w:rsidR="000546A0" w:rsidRDefault="000546A0" w:rsidP="00A663E2">
            <w:pPr>
              <w:jc w:val="both"/>
              <w:rPr>
                <w:rFonts w:ascii="MISA Sans" w:hAnsi="MISA Sans"/>
                <w:color w:val="030E43"/>
                <w:spacing w:val="-3"/>
              </w:rPr>
            </w:pPr>
            <w:r>
              <w:rPr>
                <w:rFonts w:ascii="MISA Sans" w:hAnsi="MISA Sans"/>
                <w:color w:val="030E43"/>
                <w:spacing w:val="-3"/>
              </w:rPr>
              <w:t>Chi tiết thông điệp truyền nhận.</w:t>
            </w:r>
          </w:p>
          <w:p w14:paraId="158EC15D" w14:textId="77777777" w:rsidR="000546A0" w:rsidRDefault="000546A0" w:rsidP="00A663E2">
            <w:pPr>
              <w:jc w:val="both"/>
              <w:rPr>
                <w:rFonts w:ascii="MISA Sans" w:hAnsi="MISA Sans"/>
                <w:color w:val="030E43"/>
                <w:spacing w:val="-3"/>
              </w:rPr>
            </w:pPr>
          </w:p>
          <w:p w14:paraId="209CC582" w14:textId="77777777" w:rsidR="000546A0" w:rsidRDefault="000546A0" w:rsidP="00A663E2">
            <w:pPr>
              <w:jc w:val="both"/>
              <w:rPr>
                <w:rFonts w:ascii="MISA Sans" w:hAnsi="MISA Sans"/>
                <w:color w:val="030E43"/>
                <w:spacing w:val="-3"/>
              </w:rPr>
            </w:pPr>
          </w:p>
          <w:p w14:paraId="3951D2F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5D6A979" wp14:editId="37305269">
                  <wp:extent cx="5595393" cy="2246018"/>
                  <wp:effectExtent l="0" t="0" r="5715" b="1905"/>
                  <wp:docPr id="191" name="Picture 191" descr="https://helpv4.meinvoice.vn/wp-content/uploads/2021/11/thong-di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https://helpv4.meinvoice.vn/wp-content/uploads/2021/11/thong-diep.png"/>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5621099" cy="2256336"/>
                          </a:xfrm>
                          <a:prstGeom prst="rect">
                            <a:avLst/>
                          </a:prstGeom>
                          <a:noFill/>
                          <a:ln>
                            <a:noFill/>
                          </a:ln>
                        </pic:spPr>
                      </pic:pic>
                    </a:graphicData>
                  </a:graphic>
                </wp:inline>
              </w:drawing>
            </w:r>
          </w:p>
          <w:p w14:paraId="1316ECD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Có thể xem chi tiết tờ khai/thông báo sai sót bằng cách nhấn vào </w:t>
            </w:r>
            <w:r>
              <w:rPr>
                <w:rStyle w:val="Strong"/>
                <w:rFonts w:ascii="MISA Sans" w:eastAsia="MS Mincho" w:hAnsi="MISA Sans"/>
                <w:color w:val="030E43"/>
                <w:spacing w:val="-3"/>
              </w:rPr>
              <w:t>Số tờ khai/Số TB của NNT.</w:t>
            </w:r>
          </w:p>
          <w:p w14:paraId="7188431A" w14:textId="77777777" w:rsidR="000546A0" w:rsidRDefault="000546A0" w:rsidP="00A663E2">
            <w:pPr>
              <w:jc w:val="both"/>
              <w:rPr>
                <w:rFonts w:ascii="MISA Sans" w:hAnsi="MISA Sans"/>
                <w:color w:val="030E43"/>
                <w:spacing w:val="-3"/>
              </w:rPr>
            </w:pPr>
          </w:p>
          <w:p w14:paraId="13831E3B" w14:textId="77777777" w:rsidR="000546A0" w:rsidRDefault="000546A0" w:rsidP="00A663E2">
            <w:pPr>
              <w:jc w:val="both"/>
              <w:rPr>
                <w:rFonts w:ascii="MISA Sans" w:hAnsi="MISA Sans"/>
                <w:color w:val="030E43"/>
                <w:spacing w:val="-3"/>
              </w:rPr>
            </w:pPr>
            <w:r>
              <w:rPr>
                <w:rFonts w:ascii="MISA Sans" w:hAnsi="MISA Sans"/>
                <w:color w:val="030E43"/>
                <w:spacing w:val="-3"/>
              </w:rPr>
              <w:t>Xem chi tiết nhật ký truyền nhận dữ liệu của tờ khai/hóa đơn/thông báo sai sót bằng cách </w:t>
            </w:r>
            <w:r>
              <w:rPr>
                <w:rStyle w:val="Strong"/>
                <w:rFonts w:ascii="MISA Sans" w:hAnsi="MISA Sans"/>
                <w:color w:val="030E43"/>
                <w:spacing w:val="-3"/>
              </w:rPr>
              <w:t>nhấn đúp chuột</w:t>
            </w:r>
            <w:r>
              <w:rPr>
                <w:rFonts w:ascii="MISA Sans" w:hAnsi="MISA Sans"/>
                <w:color w:val="030E43"/>
                <w:spacing w:val="-3"/>
              </w:rPr>
              <w:t> vào dòng dữ liệu.</w:t>
            </w:r>
          </w:p>
          <w:p w14:paraId="282B728F"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3D65C9C" wp14:editId="61ABBE09">
                  <wp:extent cx="5541228" cy="1630712"/>
                  <wp:effectExtent l="0" t="0" r="2540" b="7620"/>
                  <wp:docPr id="190" name="Picture 190" descr="https://helpv4.meinvoice.vn/wp-content/uploads/2021/11/download-300x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s://helpv4.meinvoice.vn/wp-content/uploads/2021/11/download-300x88.png"/>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558724" cy="1635861"/>
                          </a:xfrm>
                          <a:prstGeom prst="rect">
                            <a:avLst/>
                          </a:prstGeom>
                          <a:noFill/>
                          <a:ln>
                            <a:noFill/>
                          </a:ln>
                        </pic:spPr>
                      </pic:pic>
                    </a:graphicData>
                  </a:graphic>
                </wp:inline>
              </w:drawing>
            </w:r>
          </w:p>
          <w:p w14:paraId="4059AA91" w14:textId="77777777" w:rsidR="000546A0" w:rsidRDefault="000546A0" w:rsidP="00A663E2">
            <w:pPr>
              <w:jc w:val="both"/>
              <w:rPr>
                <w:b/>
                <w:bCs/>
                <w:color w:val="000000" w:themeColor="text1"/>
                <w:sz w:val="28"/>
                <w:szCs w:val="28"/>
              </w:rPr>
            </w:pPr>
          </w:p>
        </w:tc>
      </w:tr>
    </w:tbl>
    <w:p w14:paraId="16FB50D2" w14:textId="77777777" w:rsidR="003E4A86" w:rsidRPr="003E4A86" w:rsidRDefault="003E4A86" w:rsidP="00A663E2">
      <w:pPr>
        <w:jc w:val="both"/>
        <w:rPr>
          <w:b/>
          <w:bCs/>
          <w:color w:val="000000" w:themeColor="text1"/>
          <w:sz w:val="28"/>
          <w:szCs w:val="28"/>
        </w:rPr>
      </w:pPr>
    </w:p>
    <w:p w14:paraId="7DF754E7" w14:textId="60F4CC4F"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Chuyển thành hóa đơn giấy</w:t>
      </w:r>
    </w:p>
    <w:tbl>
      <w:tblPr>
        <w:tblW w:w="0" w:type="auto"/>
        <w:tblLook w:val="04A0" w:firstRow="1" w:lastRow="0" w:firstColumn="1" w:lastColumn="0" w:noHBand="0" w:noVBand="1"/>
      </w:tblPr>
      <w:tblGrid>
        <w:gridCol w:w="9036"/>
      </w:tblGrid>
      <w:tr w:rsidR="003E4A86" w14:paraId="42EC71B3" w14:textId="77777777" w:rsidTr="003E4A86">
        <w:tc>
          <w:tcPr>
            <w:tcW w:w="9026" w:type="dxa"/>
          </w:tcPr>
          <w:tbl>
            <w:tblPr>
              <w:tblStyle w:val="TableGrid"/>
              <w:tblW w:w="0" w:type="auto"/>
              <w:tblLook w:val="04A0" w:firstRow="1" w:lastRow="0" w:firstColumn="1" w:lastColumn="0" w:noHBand="0" w:noVBand="1"/>
            </w:tblPr>
            <w:tblGrid>
              <w:gridCol w:w="8810"/>
            </w:tblGrid>
            <w:tr w:rsidR="000546A0" w14:paraId="2A89CB45" w14:textId="77777777" w:rsidTr="000546A0">
              <w:tc>
                <w:tcPr>
                  <w:tcW w:w="8800" w:type="dxa"/>
                </w:tcPr>
                <w:p w14:paraId="729DF052" w14:textId="77777777" w:rsidR="000546A0" w:rsidRDefault="000546A0" w:rsidP="00A663E2">
                  <w:pPr>
                    <w:jc w:val="both"/>
                    <w:rPr>
                      <w:rFonts w:ascii="inherit" w:hAnsi="inherit"/>
                    </w:rPr>
                  </w:pPr>
                  <w:r>
                    <w:rPr>
                      <w:rFonts w:ascii="inherit" w:hAnsi="inherit"/>
                    </w:rPr>
                    <w:t>Chuyển hóa đơn điện tử thành hóa đơn giấy (có mã )</w:t>
                  </w:r>
                </w:p>
                <w:p w14:paraId="3019659D"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95BFA32"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giúp Anh/Chị nắm được quy trình chuyển đổi hóa đơn điện tử đã được cơ quan thuế cấp mã thành hóa đơn giấy để phục vụ lưu trữ, theo dõi theo quy định pháp luật về kế toán và giao dịch điện tử.</w:t>
                  </w:r>
                  <w:r>
                    <w:rPr>
                      <w:rFonts w:ascii="MISA Sans" w:hAnsi="MISA Sans"/>
                      <w:color w:val="030E43"/>
                      <w:spacing w:val="-3"/>
                    </w:rPr>
                    <w:br/>
                  </w:r>
                  <w:r>
                    <w:rPr>
                      <w:rStyle w:val="Strong"/>
                      <w:rFonts w:ascii="MISA Sans" w:eastAsia="MS Mincho" w:hAnsi="MISA Sans"/>
                      <w:color w:val="030E43"/>
                      <w:spacing w:val="-3"/>
                    </w:rPr>
                    <w:t>Nội dung tổng quan: </w:t>
                  </w:r>
                </w:p>
                <w:p w14:paraId="389A38EA"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huyển đổi từng hóa đơn điện tử có mã thành hóa đơn giấy</w:t>
                  </w:r>
                </w:p>
                <w:p w14:paraId="0F86404D"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huyển đổi hàng loạt hóa đơn điện tử có mã thành hóa đơn giấy</w:t>
                  </w:r>
                </w:p>
                <w:p w14:paraId="2C5D94E7"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1D262DF9"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28"/>
                      <w:szCs w:val="28"/>
                    </w:rPr>
                    <w:lastRenderedPageBreak/>
                    <w:t>Cách 1: Chuyển từng hóa đơn điện tử thành hóa đơn giấy</w:t>
                  </w:r>
                </w:p>
                <w:p w14:paraId="5CBE6AF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 </w:t>
                  </w:r>
                  <w:r>
                    <w:rPr>
                      <w:rStyle w:val="Strong"/>
                      <w:rFonts w:ascii="MISA Sans" w:eastAsia="MS Mincho" w:hAnsi="MISA Sans"/>
                      <w:color w:val="030E43"/>
                      <w:spacing w:val="-3"/>
                    </w:rPr>
                    <w:t>Hóa đơn </w:t>
                  </w:r>
                </w:p>
                <w:p w14:paraId="1019965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rên danh sách hóa đơn , chọn vào dòng Hóa đơn cần chuyển thành hóa đơn giấy, nhấn </w:t>
                  </w:r>
                  <w:r>
                    <w:rPr>
                      <w:rStyle w:val="Strong"/>
                      <w:rFonts w:ascii="MISA Sans" w:eastAsia="MS Mincho" w:hAnsi="MISA Sans"/>
                      <w:color w:val="030E43"/>
                      <w:spacing w:val="-3"/>
                    </w:rPr>
                    <w:t>Ba chấm</w:t>
                  </w:r>
                  <w:r>
                    <w:rPr>
                      <w:rFonts w:ascii="MISA Sans" w:hAnsi="MISA Sans"/>
                      <w:color w:val="030E43"/>
                      <w:spacing w:val="-3"/>
                    </w:rPr>
                    <w:t> , chọn </w:t>
                  </w:r>
                  <w:r>
                    <w:rPr>
                      <w:rStyle w:val="Strong"/>
                      <w:rFonts w:ascii="MISA Sans" w:eastAsia="MS Mincho" w:hAnsi="MISA Sans"/>
                      <w:color w:val="030E43"/>
                      <w:spacing w:val="-3"/>
                    </w:rPr>
                    <w:t>Chuyển thành hóa đơn giấy</w:t>
                  </w:r>
                  <w:r>
                    <w:rPr>
                      <w:rFonts w:ascii="MISA Sans" w:hAnsi="MISA Sans"/>
                      <w:color w:val="030E43"/>
                      <w:spacing w:val="-3"/>
                    </w:rPr>
                    <w:t>.</w:t>
                  </w:r>
                </w:p>
                <w:p w14:paraId="40A85115"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868F187" wp14:editId="2D069A17">
                        <wp:extent cx="5636355" cy="2566612"/>
                        <wp:effectExtent l="0" t="0" r="2540" b="5715"/>
                        <wp:docPr id="197" name="Picture 197" descr="https://helpv4.meinvoice.vn/wp-content/uploads/2021/12/chuyen_hoa_don-co_ma_thanh_hoa_don_giay_01-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https://helpv4.meinvoice.vn/wp-content/uploads/2021/12/chuyen_hoa_don-co_ma_thanh_hoa_don_giay_01-1.gif"/>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5660512" cy="2577612"/>
                                </a:xfrm>
                                <a:prstGeom prst="rect">
                                  <a:avLst/>
                                </a:prstGeom>
                                <a:noFill/>
                                <a:ln>
                                  <a:noFill/>
                                </a:ln>
                              </pic:spPr>
                            </pic:pic>
                          </a:graphicData>
                        </a:graphic>
                      </wp:inline>
                    </w:drawing>
                  </w:r>
                </w:p>
                <w:p w14:paraId="143B5A30"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Khai báo thông tin Người chuyển đổi, ngày chuyển đổi, nhấn </w:t>
                  </w:r>
                  <w:r>
                    <w:rPr>
                      <w:rStyle w:val="Strong"/>
                      <w:rFonts w:ascii="MISA Sans" w:eastAsia="MS Mincho" w:hAnsi="MISA Sans"/>
                      <w:color w:val="030E43"/>
                      <w:spacing w:val="-3"/>
                    </w:rPr>
                    <w:t>Chuyển đổi</w:t>
                  </w:r>
                  <w:r>
                    <w:rPr>
                      <w:rFonts w:ascii="MISA Sans" w:hAnsi="MISA Sans"/>
                      <w:color w:val="030E43"/>
                      <w:spacing w:val="-3"/>
                    </w:rPr>
                    <w:t>.</w:t>
                  </w:r>
                </w:p>
                <w:p w14:paraId="43FFA8D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71523A38" wp14:editId="7A907CB0">
                        <wp:extent cx="5549881" cy="2579427"/>
                        <wp:effectExtent l="0" t="0" r="0" b="0"/>
                        <wp:docPr id="196" name="Picture 196" descr="https://helpv4.meinvoice.vn/wp-content/uploads/2021/12/chuyenr_hoa_don_co_ma_thanh_Hoa_don_giay_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https://helpv4.meinvoice.vn/wp-content/uploads/2021/12/chuyenr_hoa_don_co_ma_thanh_Hoa_don_giay_02-1.png"/>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555639" cy="2582103"/>
                                </a:xfrm>
                                <a:prstGeom prst="rect">
                                  <a:avLst/>
                                </a:prstGeom>
                                <a:noFill/>
                                <a:ln>
                                  <a:noFill/>
                                </a:ln>
                              </pic:spPr>
                            </pic:pic>
                          </a:graphicData>
                        </a:graphic>
                      </wp:inline>
                    </w:drawing>
                  </w:r>
                </w:p>
                <w:p w14:paraId="41FC61C5"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4:</w:t>
                  </w:r>
                  <w:r>
                    <w:rPr>
                      <w:rFonts w:ascii="MISA Sans" w:hAnsi="MISA Sans"/>
                      <w:color w:val="030E43"/>
                      <w:spacing w:val="-3"/>
                    </w:rPr>
                    <w:t> Xem lại hóa đơn vừa chuyển đổi</w:t>
                  </w:r>
                </w:p>
                <w:p w14:paraId="0A3FA879" w14:textId="77777777" w:rsidR="000546A0" w:rsidRDefault="000546A0" w:rsidP="00A663E2">
                  <w:pPr>
                    <w:jc w:val="both"/>
                    <w:rPr>
                      <w:rFonts w:ascii="MISA Sans" w:hAnsi="MISA Sans"/>
                      <w:color w:val="030E43"/>
                      <w:spacing w:val="-3"/>
                    </w:rPr>
                  </w:pPr>
                  <w:r>
                    <w:rPr>
                      <w:rFonts w:ascii="MISA Sans" w:hAnsi="MISA Sans"/>
                      <w:color w:val="030E43"/>
                      <w:spacing w:val="-3"/>
                    </w:rPr>
                    <w:t>Trên hóa đơn hiển thị : </w:t>
                  </w:r>
                  <w:r>
                    <w:rPr>
                      <w:rStyle w:val="Emphasis"/>
                      <w:rFonts w:ascii="MISA Sans" w:hAnsi="MISA Sans"/>
                      <w:b/>
                      <w:bCs/>
                      <w:color w:val="030E43"/>
                      <w:spacing w:val="-3"/>
                    </w:rPr>
                    <w:t>(Hóa đơn chuyển đổi từ hóa đơn điện tử )</w:t>
                  </w:r>
                  <w:r>
                    <w:rPr>
                      <w:rFonts w:ascii="MISA Sans" w:hAnsi="MISA Sans"/>
                      <w:color w:val="030E43"/>
                      <w:spacing w:val="-3"/>
                    </w:rPr>
                    <w:t> , dấu hiệu nhận biết hóa đơn điện tử chuyển đổi thành hóa đơn giấy.</w:t>
                  </w:r>
                </w:p>
                <w:p w14:paraId="472EDEA2"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0C6001" wp14:editId="39CBC7C7">
                        <wp:extent cx="5624959" cy="5145206"/>
                        <wp:effectExtent l="0" t="0" r="0" b="0"/>
                        <wp:docPr id="195" name="Picture 195" descr="https://helpv4.meinvoice.vn/wp-content/uploads/2021/12/chuyen_hoa_don_co_ma_thanh_Hoa_don_giay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https://helpv4.meinvoice.vn/wp-content/uploads/2021/12/chuyen_hoa_don_co_ma_thanh_Hoa_don_giay_03.png"/>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5635290" cy="5154656"/>
                                </a:xfrm>
                                <a:prstGeom prst="rect">
                                  <a:avLst/>
                                </a:prstGeom>
                                <a:noFill/>
                                <a:ln>
                                  <a:noFill/>
                                </a:ln>
                              </pic:spPr>
                            </pic:pic>
                          </a:graphicData>
                        </a:graphic>
                      </wp:inline>
                    </w:drawing>
                  </w:r>
                </w:p>
                <w:p w14:paraId="6C1FBAED"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28"/>
                      <w:szCs w:val="28"/>
                    </w:rPr>
                    <w:t>Cách 2: Chuyển hàng loạt hóa đơn điện tử thành hóa đơn giấy</w:t>
                  </w:r>
                </w:p>
                <w:p w14:paraId="1852FA4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 </w:t>
                  </w:r>
                  <w:r>
                    <w:rPr>
                      <w:rStyle w:val="Strong"/>
                      <w:rFonts w:ascii="MISA Sans" w:eastAsia="MS Mincho" w:hAnsi="MISA Sans"/>
                      <w:color w:val="030E43"/>
                      <w:spacing w:val="-3"/>
                    </w:rPr>
                    <w:t>Hóa đơn </w:t>
                  </w:r>
                </w:p>
                <w:p w14:paraId="42584A1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ại danh sách hóa đơn, tích chọn hàng loạt hóa đơn cần chuyển thành hóa đơn giấy, nhấn nút</w:t>
                  </w:r>
                  <w:r>
                    <w:rPr>
                      <w:rStyle w:val="Strong"/>
                      <w:rFonts w:ascii="MISA Sans" w:eastAsia="MS Mincho" w:hAnsi="MISA Sans"/>
                      <w:color w:val="030E43"/>
                      <w:spacing w:val="-3"/>
                    </w:rPr>
                    <w:t> Ba chấm</w:t>
                  </w:r>
                  <w:r>
                    <w:rPr>
                      <w:rFonts w:ascii="MISA Sans" w:hAnsi="MISA Sans"/>
                      <w:color w:val="030E43"/>
                      <w:spacing w:val="-3"/>
                    </w:rPr>
                    <w:t> , chọn </w:t>
                  </w:r>
                  <w:r>
                    <w:rPr>
                      <w:rStyle w:val="Strong"/>
                      <w:rFonts w:ascii="MISA Sans" w:eastAsia="MS Mincho" w:hAnsi="MISA Sans"/>
                      <w:color w:val="030E43"/>
                      <w:spacing w:val="-3"/>
                    </w:rPr>
                    <w:t>Chuyển thành hóa đơn giấy. </w:t>
                  </w:r>
                </w:p>
                <w:p w14:paraId="501F151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9BBE6B9" wp14:editId="188F2159">
                        <wp:extent cx="5607411" cy="2627890"/>
                        <wp:effectExtent l="0" t="0" r="0" b="1270"/>
                        <wp:docPr id="194" name="Picture 194" descr="https://helpv4.meinvoice.vn/wp-content/uploads/2021/12/chuyen_hoa_don_co_ma_thanh_hoa_don_giay_0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https://helpv4.meinvoice.vn/wp-content/uploads/2021/12/chuyen_hoa_don_co_ma_thanh_hoa_don_giay_02.gif"/>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5658587" cy="2651873"/>
                                </a:xfrm>
                                <a:prstGeom prst="rect">
                                  <a:avLst/>
                                </a:prstGeom>
                                <a:noFill/>
                                <a:ln>
                                  <a:noFill/>
                                </a:ln>
                              </pic:spPr>
                            </pic:pic>
                          </a:graphicData>
                        </a:graphic>
                      </wp:inline>
                    </w:drawing>
                  </w:r>
                </w:p>
                <w:p w14:paraId="5379112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Khai báo thông tin Người chuyển đổi, ngày chuyển đổi, nhấn </w:t>
                  </w:r>
                  <w:r>
                    <w:rPr>
                      <w:rStyle w:val="Strong"/>
                      <w:rFonts w:ascii="MISA Sans" w:eastAsia="MS Mincho" w:hAnsi="MISA Sans"/>
                      <w:color w:val="030E43"/>
                      <w:spacing w:val="-3"/>
                    </w:rPr>
                    <w:t>Chuyển đổi</w:t>
                  </w:r>
                  <w:r>
                    <w:rPr>
                      <w:rFonts w:ascii="MISA Sans" w:hAnsi="MISA Sans"/>
                      <w:color w:val="030E43"/>
                      <w:spacing w:val="-3"/>
                    </w:rPr>
                    <w:t>.</w:t>
                  </w:r>
                </w:p>
                <w:p w14:paraId="66942AC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5FF1A84" wp14:editId="66A902DB">
                        <wp:extent cx="5562782" cy="2961005"/>
                        <wp:effectExtent l="0" t="0" r="0" b="0"/>
                        <wp:docPr id="193" name="Picture 193" descr="https://helpv4.meinvoice.vn/wp-content/uploads/2021/12/chuyenr_hoa_don_co_ma_thanh_Hoa_don_giay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https://helpv4.meinvoice.vn/wp-content/uploads/2021/12/chuyenr_hoa_don_co_ma_thanh_Hoa_don_giay_03.png"/>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588348" cy="2974613"/>
                                </a:xfrm>
                                <a:prstGeom prst="rect">
                                  <a:avLst/>
                                </a:prstGeom>
                                <a:noFill/>
                                <a:ln>
                                  <a:noFill/>
                                </a:ln>
                              </pic:spPr>
                            </pic:pic>
                          </a:graphicData>
                        </a:graphic>
                      </wp:inline>
                    </w:drawing>
                  </w:r>
                </w:p>
                <w:p w14:paraId="5D393EA6" w14:textId="77777777" w:rsidR="000546A0" w:rsidRDefault="000546A0" w:rsidP="00A663E2">
                  <w:pPr>
                    <w:jc w:val="both"/>
                    <w:rPr>
                      <w:rFonts w:ascii="MISA Sans" w:hAnsi="MISA Sans"/>
                      <w:color w:val="030E43"/>
                      <w:spacing w:val="-3"/>
                    </w:rPr>
                  </w:pPr>
                  <w:r>
                    <w:rPr>
                      <w:rFonts w:ascii="MISA Sans" w:hAnsi="MISA Sans"/>
                      <w:color w:val="030E43"/>
                      <w:spacing w:val="-3"/>
                    </w:rPr>
                    <w:t>Chương trình chuyển cùng lúc hàng loạt hóa đơn thành hóa đơn giấy.</w:t>
                  </w:r>
                </w:p>
                <w:p w14:paraId="78254EE7"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4A50E3A3"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chuyển hóa đơn thành hóa đơn giấy khi xem </w:t>
                  </w:r>
                  <w:r>
                    <w:rPr>
                      <w:rStyle w:val="Strong"/>
                      <w:rFonts w:ascii="MISA Sans" w:hAnsi="MISA Sans"/>
                      <w:color w:val="030E43"/>
                      <w:spacing w:val="-3"/>
                    </w:rPr>
                    <w:t>bảng kê hóa đơn sử dụng </w:t>
                  </w:r>
                  <w:r>
                    <w:rPr>
                      <w:rFonts w:ascii="MISA Sans" w:hAnsi="MISA Sans"/>
                      <w:color w:val="030E43"/>
                      <w:spacing w:val="-3"/>
                    </w:rPr>
                    <w:t>bằng cách:</w:t>
                  </w:r>
                </w:p>
                <w:p w14:paraId="1C39B776" w14:textId="77777777" w:rsidR="000546A0" w:rsidRDefault="000546A0" w:rsidP="00A663E2">
                  <w:pPr>
                    <w:jc w:val="both"/>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Báo cáo</w:t>
                  </w:r>
                  <w:r>
                    <w:rPr>
                      <w:rFonts w:ascii="MISA Sans" w:hAnsi="MISA Sans"/>
                      <w:color w:val="030E43"/>
                      <w:spacing w:val="-3"/>
                    </w:rPr>
                    <w:t>/ </w:t>
                  </w:r>
                  <w:r>
                    <w:rPr>
                      <w:rStyle w:val="Strong"/>
                      <w:rFonts w:ascii="MISA Sans" w:hAnsi="MISA Sans"/>
                      <w:color w:val="030E43"/>
                      <w:spacing w:val="-3"/>
                    </w:rPr>
                    <w:t>Bảng kê</w:t>
                  </w:r>
                  <w:r>
                    <w:rPr>
                      <w:rFonts w:ascii="MISA Sans" w:hAnsi="MISA Sans"/>
                      <w:color w:val="030E43"/>
                      <w:spacing w:val="-3"/>
                    </w:rPr>
                    <w:t> / </w:t>
                  </w:r>
                  <w:r>
                    <w:rPr>
                      <w:rStyle w:val="Strong"/>
                      <w:rFonts w:ascii="MISA Sans" w:hAnsi="MISA Sans"/>
                      <w:color w:val="030E43"/>
                      <w:spacing w:val="-3"/>
                    </w:rPr>
                    <w:t>Bảng kê hóa đơn đã sử dụng</w:t>
                  </w:r>
                  <w:r>
                    <w:rPr>
                      <w:rFonts w:ascii="MISA Sans" w:hAnsi="MISA Sans"/>
                      <w:color w:val="030E43"/>
                      <w:spacing w:val="-3"/>
                    </w:rPr>
                    <w:t> ,</w:t>
                  </w:r>
                </w:p>
                <w:p w14:paraId="6D3FFC23" w14:textId="77777777" w:rsidR="000546A0" w:rsidRDefault="000546A0" w:rsidP="00A663E2">
                  <w:pPr>
                    <w:jc w:val="both"/>
                    <w:rPr>
                      <w:rFonts w:ascii="MISA Sans" w:hAnsi="MISA Sans"/>
                      <w:color w:val="030E43"/>
                      <w:spacing w:val="-3"/>
                    </w:rPr>
                  </w:pPr>
                  <w:r>
                    <w:rPr>
                      <w:rFonts w:ascii="MISA Sans" w:hAnsi="MISA Sans"/>
                      <w:color w:val="030E43"/>
                      <w:spacing w:val="-3"/>
                    </w:rPr>
                    <w:t>Tại dòng hóa đơn, chọn nút </w:t>
                  </w:r>
                  <w:r>
                    <w:rPr>
                      <w:rStyle w:val="Strong"/>
                      <w:rFonts w:ascii="MISA Sans" w:hAnsi="MISA Sans"/>
                      <w:color w:val="030E43"/>
                      <w:spacing w:val="-3"/>
                    </w:rPr>
                    <w:t>Ba chấm</w:t>
                  </w:r>
                  <w:r>
                    <w:rPr>
                      <w:rFonts w:ascii="MISA Sans" w:hAnsi="MISA Sans"/>
                      <w:color w:val="030E43"/>
                      <w:spacing w:val="-3"/>
                    </w:rPr>
                    <w:t> , chọn</w:t>
                  </w:r>
                  <w:r>
                    <w:rPr>
                      <w:rStyle w:val="Strong"/>
                      <w:rFonts w:ascii="MISA Sans" w:hAnsi="MISA Sans"/>
                      <w:color w:val="030E43"/>
                      <w:spacing w:val="-3"/>
                    </w:rPr>
                    <w:t> Chuyển thành hóa đơn giấy</w:t>
                  </w:r>
                </w:p>
                <w:p w14:paraId="4AB8B57D" w14:textId="77777777" w:rsidR="000546A0" w:rsidRDefault="000546A0" w:rsidP="00A663E2">
                  <w:pPr>
                    <w:jc w:val="both"/>
                    <w:rPr>
                      <w:rFonts w:ascii="MISA Sans" w:hAnsi="MISA Sans"/>
                      <w:color w:val="030E43"/>
                      <w:spacing w:val="-3"/>
                    </w:rPr>
                  </w:pPr>
                  <w:r>
                    <w:rPr>
                      <w:rFonts w:ascii="MISA Sans" w:hAnsi="MISA Sans"/>
                      <w:color w:val="030E43"/>
                      <w:spacing w:val="-3"/>
                    </w:rPr>
                    <w:t>Nếu muốn in hóa đơn,  ký đóng dấu , lưu trữ hóa đơn: , anh/chị cần thực hiện chuyển đổi thành hóa đơn giấy sau đó nhấn </w:t>
                  </w:r>
                  <w:r>
                    <w:rPr>
                      <w:rStyle w:val="Strong"/>
                      <w:rFonts w:ascii="MISA Sans" w:hAnsi="MISA Sans"/>
                      <w:color w:val="030E43"/>
                      <w:spacing w:val="-3"/>
                    </w:rPr>
                    <w:t>Tải hóa đơn </w:t>
                  </w:r>
                  <w:r>
                    <w:rPr>
                      <w:rFonts w:ascii="MISA Sans" w:hAnsi="MISA Sans"/>
                      <w:color w:val="030E43"/>
                      <w:spacing w:val="-3"/>
                    </w:rPr>
                    <w:t>để lưu bản PDF</w:t>
                  </w:r>
                  <w:r>
                    <w:rPr>
                      <w:rStyle w:val="Strong"/>
                      <w:rFonts w:ascii="MISA Sans" w:hAnsi="MISA Sans"/>
                      <w:color w:val="030E43"/>
                      <w:spacing w:val="-3"/>
                    </w:rPr>
                    <w:t> </w:t>
                  </w:r>
                  <w:r>
                    <w:rPr>
                      <w:rFonts w:ascii="MISA Sans" w:hAnsi="MISA Sans"/>
                      <w:color w:val="030E43"/>
                      <w:spacing w:val="-3"/>
                    </w:rPr>
                    <w:t> hoặc </w:t>
                  </w:r>
                  <w:r>
                    <w:rPr>
                      <w:rStyle w:val="Strong"/>
                      <w:rFonts w:ascii="MISA Sans" w:hAnsi="MISA Sans"/>
                      <w:color w:val="030E43"/>
                      <w:spacing w:val="-3"/>
                    </w:rPr>
                    <w:t>In hóa đơn </w:t>
                  </w:r>
                  <w:r>
                    <w:rPr>
                      <w:rFonts w:ascii="MISA Sans" w:hAnsi="MISA Sans"/>
                      <w:color w:val="030E43"/>
                      <w:spacing w:val="-3"/>
                    </w:rPr>
                    <w:t>để in ra bản giấy.</w:t>
                  </w:r>
                </w:p>
                <w:p w14:paraId="2B17501B"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CDF81A4" wp14:editId="257D7AF9">
                        <wp:extent cx="5609069" cy="1558771"/>
                        <wp:effectExtent l="0" t="0" r="0" b="3810"/>
                        <wp:docPr id="192" name="Picture 192" descr="https://helpv4.meinvoice.vn/wp-content/uploads/2017/01/bang_ke_chuyn_hoa_don_gi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https://helpv4.meinvoice.vn/wp-content/uploads/2017/01/bang_ke_chuyn_hoa_don_giay.png"/>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5645928" cy="1569014"/>
                                </a:xfrm>
                                <a:prstGeom prst="rect">
                                  <a:avLst/>
                                </a:prstGeom>
                                <a:noFill/>
                                <a:ln>
                                  <a:noFill/>
                                </a:ln>
                              </pic:spPr>
                            </pic:pic>
                          </a:graphicData>
                        </a:graphic>
                      </wp:inline>
                    </w:drawing>
                  </w:r>
                </w:p>
                <w:p w14:paraId="5557F61E" w14:textId="77777777" w:rsidR="000546A0" w:rsidRDefault="000546A0" w:rsidP="00A663E2">
                  <w:pPr>
                    <w:jc w:val="both"/>
                    <w:rPr>
                      <w:b/>
                      <w:bCs/>
                      <w:color w:val="000000" w:themeColor="text1"/>
                      <w:sz w:val="28"/>
                      <w:szCs w:val="28"/>
                    </w:rPr>
                  </w:pPr>
                </w:p>
              </w:tc>
            </w:tr>
          </w:tbl>
          <w:p w14:paraId="79B8D5BB" w14:textId="77777777" w:rsidR="003E4A86" w:rsidRDefault="003E4A86" w:rsidP="00A663E2">
            <w:pPr>
              <w:pStyle w:val="NormalWeb"/>
              <w:shd w:val="clear" w:color="auto" w:fill="FFFFFF"/>
              <w:spacing w:before="0" w:beforeAutospacing="0" w:after="0" w:afterAutospacing="0"/>
              <w:jc w:val="both"/>
              <w:rPr>
                <w:b/>
                <w:bCs/>
                <w:color w:val="000000" w:themeColor="text1"/>
                <w:sz w:val="28"/>
                <w:szCs w:val="28"/>
              </w:rPr>
            </w:pPr>
          </w:p>
        </w:tc>
      </w:tr>
    </w:tbl>
    <w:p w14:paraId="2A4ED5C2" w14:textId="77777777" w:rsidR="003E4A86" w:rsidRPr="003E4A86" w:rsidRDefault="003E4A86" w:rsidP="00A663E2">
      <w:pPr>
        <w:jc w:val="both"/>
        <w:rPr>
          <w:b/>
          <w:bCs/>
          <w:color w:val="000000" w:themeColor="text1"/>
          <w:sz w:val="28"/>
          <w:szCs w:val="28"/>
        </w:rPr>
      </w:pPr>
    </w:p>
    <w:p w14:paraId="2729A50B" w14:textId="0E19BC00" w:rsidR="003F68B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Xử lý hóa đơn sai sót</w:t>
      </w:r>
    </w:p>
    <w:tbl>
      <w:tblPr>
        <w:tblStyle w:val="TableGrid"/>
        <w:tblW w:w="0" w:type="auto"/>
        <w:tblLook w:val="04A0" w:firstRow="1" w:lastRow="0" w:firstColumn="1" w:lastColumn="0" w:noHBand="0" w:noVBand="1"/>
      </w:tblPr>
      <w:tblGrid>
        <w:gridCol w:w="9026"/>
      </w:tblGrid>
      <w:tr w:rsidR="000546A0" w14:paraId="60FD5D9A" w14:textId="77777777" w:rsidTr="000546A0">
        <w:tc>
          <w:tcPr>
            <w:tcW w:w="9026" w:type="dxa"/>
          </w:tcPr>
          <w:p w14:paraId="3E3265F0" w14:textId="77777777" w:rsidR="000546A0" w:rsidRDefault="000546A0" w:rsidP="00A663E2">
            <w:pPr>
              <w:jc w:val="both"/>
              <w:rPr>
                <w:rFonts w:ascii="inherit" w:hAnsi="inherit"/>
              </w:rPr>
            </w:pPr>
            <w:r>
              <w:rPr>
                <w:rFonts w:ascii="inherit" w:hAnsi="inherit"/>
              </w:rPr>
              <w:t>Xử lý hóa đơn có mã CQT sai sót theo Nghị định 70/2025/NĐ-CP</w:t>
            </w:r>
          </w:p>
          <w:p w14:paraId="2E7D6E7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1D03D9F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hướng dẫn quý khách cách xử lý hóa đơn điện tử có mã của cơ quan thuế (CQT) bị sai sót theo quy định tại Nghị định 70/2025/NĐ-CP trên hệ thống MeInvoice. Nội dung giúp doanh nghiệp nắm rõ các bước thực hiện khi phát hiện hóa đơn sai sót, đảm bảo tuân thủ đúng quy định pháp luật và quy trình xử lý hóa đơn điện tử mới nhất.</w:t>
            </w:r>
          </w:p>
          <w:p w14:paraId="37CDD9E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6F2D78D0" w14:textId="77777777" w:rsidR="000546A0" w:rsidRDefault="000546A0" w:rsidP="00A663E2">
            <w:pPr>
              <w:jc w:val="both"/>
              <w:rPr>
                <w:rFonts w:ascii="MISA Sans" w:hAnsi="MISA Sans"/>
                <w:color w:val="030E43"/>
                <w:spacing w:val="-3"/>
              </w:rPr>
            </w:pPr>
            <w:r>
              <w:rPr>
                <w:rFonts w:ascii="MISA Sans" w:hAnsi="MISA Sans"/>
                <w:color w:val="030E43"/>
                <w:spacing w:val="-3"/>
              </w:rPr>
              <w:t>Các bước thực hiện xử lý hóa đơn sai sót trên phần mềm MeInvoice với trường hợp hóa đơn đã gửi người mua</w:t>
            </w:r>
          </w:p>
          <w:p w14:paraId="3E80B41B" w14:textId="77777777" w:rsidR="000546A0" w:rsidRDefault="000546A0" w:rsidP="00A663E2">
            <w:pPr>
              <w:jc w:val="both"/>
              <w:rPr>
                <w:rFonts w:ascii="MISA Sans" w:hAnsi="MISA Sans"/>
                <w:color w:val="030E43"/>
                <w:spacing w:val="-3"/>
              </w:rPr>
            </w:pPr>
            <w:r>
              <w:rPr>
                <w:rFonts w:ascii="MISA Sans" w:hAnsi="MISA Sans"/>
                <w:color w:val="030E43"/>
                <w:spacing w:val="-3"/>
              </w:rPr>
              <w:t>Các bước thực hiện xử lý hóa đơn sai sót trên phần mềm MeInvoicevới trường hợp hóa đơn chưa gửi người mua</w:t>
            </w:r>
          </w:p>
          <w:p w14:paraId="6A8A430D"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53B425B"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Trường hợp 1: Hóa đơn đã gửi người mua:</w:t>
            </w:r>
          </w:p>
          <w:p w14:paraId="5D6D87D4" w14:textId="77777777" w:rsidR="000546A0" w:rsidRDefault="00F8723B" w:rsidP="00A663E2">
            <w:pPr>
              <w:jc w:val="both"/>
              <w:rPr>
                <w:rFonts w:ascii="MISA Sans" w:hAnsi="MISA Sans"/>
                <w:color w:val="030E43"/>
                <w:spacing w:val="-3"/>
              </w:rPr>
            </w:pPr>
            <w:hyperlink r:id="rId190" w:history="1">
              <w:r w:rsidR="000546A0">
                <w:rPr>
                  <w:rStyle w:val="Hyperlink"/>
                  <w:rFonts w:ascii="MISA Sans" w:hAnsi="MISA Sans"/>
                  <w:color w:val="337AB7"/>
                  <w:spacing w:val="-3"/>
                </w:rPr>
                <w:t>Sai tên, địa chỉ, không sai nội dung khác</w:t>
              </w:r>
            </w:hyperlink>
          </w:p>
          <w:p w14:paraId="4E00CA00" w14:textId="77777777" w:rsidR="000546A0" w:rsidRDefault="000546A0" w:rsidP="00A663E2">
            <w:pPr>
              <w:jc w:val="both"/>
              <w:rPr>
                <w:rFonts w:ascii="MISA Sans" w:hAnsi="MISA Sans"/>
                <w:color w:val="030E43"/>
                <w:spacing w:val="-3"/>
              </w:rPr>
            </w:pPr>
            <w:r>
              <w:rPr>
                <w:rFonts w:ascii="MISA Sans" w:hAnsi="MISA Sans"/>
                <w:color w:val="030E43"/>
                <w:spacing w:val="-3"/>
              </w:rPr>
              <w:t>Sai MST, sai sót về số lượng, đơn vị tính, đơn giá hàng hóa, số tiền ghi trên hóa đơn, sai về thuế suất, tiền thuế hoặc hàng hóa ghi trên hóa đơn không đúng quy cách, chất lượng:</w:t>
            </w:r>
          </w:p>
          <w:p w14:paraId="0F5230C1" w14:textId="77777777" w:rsidR="000546A0" w:rsidRDefault="00F8723B" w:rsidP="00A663E2">
            <w:pPr>
              <w:jc w:val="both"/>
              <w:rPr>
                <w:rFonts w:ascii="MISA Sans" w:hAnsi="MISA Sans"/>
                <w:color w:val="030E43"/>
                <w:spacing w:val="-3"/>
              </w:rPr>
            </w:pPr>
            <w:hyperlink r:id="rId191" w:history="1">
              <w:r w:rsidR="000546A0">
                <w:rPr>
                  <w:rStyle w:val="Hyperlink"/>
                  <w:rFonts w:ascii="MISA Sans" w:hAnsi="MISA Sans"/>
                  <w:color w:val="337AB7"/>
                  <w:spacing w:val="-3"/>
                </w:rPr>
                <w:t>Lựa chọn hình thức lập hóa đơn thay thế cho hóa đơn sai sót</w:t>
              </w:r>
            </w:hyperlink>
          </w:p>
          <w:p w14:paraId="5F250BEA" w14:textId="77777777" w:rsidR="000546A0" w:rsidRDefault="00F8723B" w:rsidP="00A663E2">
            <w:pPr>
              <w:jc w:val="both"/>
              <w:rPr>
                <w:rFonts w:ascii="MISA Sans" w:hAnsi="MISA Sans"/>
                <w:color w:val="030E43"/>
                <w:spacing w:val="-3"/>
              </w:rPr>
            </w:pPr>
            <w:hyperlink r:id="rId192" w:history="1">
              <w:r w:rsidR="000546A0">
                <w:rPr>
                  <w:rStyle w:val="Hyperlink"/>
                  <w:rFonts w:ascii="MISA Sans" w:hAnsi="MISA Sans"/>
                  <w:color w:val="337AB7"/>
                  <w:spacing w:val="-3"/>
                </w:rPr>
                <w:t>Lựa chọn hình thức lập hóa đơn điều chỉnh cho hóa đơn sai sót</w:t>
              </w:r>
            </w:hyperlink>
          </w:p>
          <w:p w14:paraId="2B470BD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rường hợp 2: Hóa đơn chưa gửi người mua:</w:t>
            </w:r>
          </w:p>
          <w:p w14:paraId="5F9F00CA" w14:textId="77777777" w:rsidR="000546A0" w:rsidRDefault="00F8723B" w:rsidP="00A663E2">
            <w:pPr>
              <w:jc w:val="both"/>
              <w:rPr>
                <w:rFonts w:ascii="MISA Sans" w:hAnsi="MISA Sans"/>
                <w:color w:val="030E43"/>
                <w:spacing w:val="-3"/>
              </w:rPr>
            </w:pPr>
            <w:hyperlink r:id="rId193" w:history="1">
              <w:r w:rsidR="000546A0">
                <w:rPr>
                  <w:rStyle w:val="Hyperlink"/>
                  <w:rFonts w:ascii="MISA Sans" w:hAnsi="MISA Sans"/>
                  <w:color w:val="337AB7"/>
                  <w:spacing w:val="-3"/>
                </w:rPr>
                <w:t>Sai tên, địa chỉ, không sai nội dung khác</w:t>
              </w:r>
            </w:hyperlink>
          </w:p>
          <w:p w14:paraId="71EE279C" w14:textId="77777777" w:rsidR="000546A0" w:rsidRDefault="000546A0" w:rsidP="00A663E2">
            <w:pPr>
              <w:jc w:val="both"/>
              <w:rPr>
                <w:rFonts w:ascii="MISA Sans" w:hAnsi="MISA Sans"/>
                <w:color w:val="030E43"/>
                <w:spacing w:val="-3"/>
              </w:rPr>
            </w:pPr>
            <w:r>
              <w:rPr>
                <w:rFonts w:ascii="MISA Sans" w:hAnsi="MISA Sans"/>
                <w:color w:val="030E43"/>
                <w:spacing w:val="-3"/>
              </w:rPr>
              <w:t>Sai MST, sai sót về số lượng, đơn vị tính, đơn giá hàng hóa, số tiền ghi trên hóa đơn, sai về thuế suất, tiền thuế hoặc hàng hóa ghi trên hóa đơn không đúng quy cách, chất lượng:</w:t>
            </w:r>
          </w:p>
          <w:p w14:paraId="587290E5" w14:textId="77777777" w:rsidR="000546A0" w:rsidRDefault="00F8723B" w:rsidP="00A663E2">
            <w:pPr>
              <w:jc w:val="both"/>
              <w:rPr>
                <w:rFonts w:ascii="MISA Sans" w:hAnsi="MISA Sans"/>
                <w:color w:val="030E43"/>
                <w:spacing w:val="-3"/>
              </w:rPr>
            </w:pPr>
            <w:hyperlink r:id="rId194" w:history="1">
              <w:r w:rsidR="000546A0">
                <w:rPr>
                  <w:rStyle w:val="Hyperlink"/>
                  <w:rFonts w:ascii="MISA Sans" w:hAnsi="MISA Sans"/>
                  <w:color w:val="337AB7"/>
                  <w:spacing w:val="-3"/>
                </w:rPr>
                <w:t>Lựa chọn hình thức lập hóa đơn thay thế cho hóa đơn sai sót</w:t>
              </w:r>
            </w:hyperlink>
          </w:p>
          <w:p w14:paraId="3E2D7988" w14:textId="77777777" w:rsidR="000546A0" w:rsidRDefault="00F8723B" w:rsidP="00A663E2">
            <w:pPr>
              <w:jc w:val="both"/>
              <w:rPr>
                <w:rFonts w:ascii="MISA Sans" w:hAnsi="MISA Sans"/>
                <w:color w:val="030E43"/>
                <w:spacing w:val="-3"/>
              </w:rPr>
            </w:pPr>
            <w:hyperlink r:id="rId195" w:history="1">
              <w:r w:rsidR="000546A0">
                <w:rPr>
                  <w:rStyle w:val="Hyperlink"/>
                  <w:rFonts w:ascii="MISA Sans" w:hAnsi="MISA Sans"/>
                  <w:color w:val="337AB7"/>
                  <w:spacing w:val="-3"/>
                </w:rPr>
                <w:t>Lựa chọn hình thức lập hóa đơn điều chỉnh cho hóa đơn sai sót</w:t>
              </w:r>
            </w:hyperlink>
          </w:p>
          <w:p w14:paraId="3B1CF55A" w14:textId="77777777" w:rsidR="000546A0" w:rsidRDefault="000546A0" w:rsidP="00A663E2">
            <w:pPr>
              <w:jc w:val="both"/>
              <w:rPr>
                <w:b/>
                <w:bCs/>
                <w:color w:val="000000" w:themeColor="text1"/>
                <w:sz w:val="28"/>
                <w:szCs w:val="28"/>
              </w:rPr>
            </w:pPr>
          </w:p>
        </w:tc>
      </w:tr>
      <w:tr w:rsidR="000546A0" w14:paraId="4A2650CF" w14:textId="77777777" w:rsidTr="000546A0">
        <w:tc>
          <w:tcPr>
            <w:tcW w:w="9026" w:type="dxa"/>
          </w:tcPr>
          <w:p w14:paraId="76476EB2" w14:textId="77777777" w:rsidR="000546A0" w:rsidRDefault="000546A0" w:rsidP="00A663E2">
            <w:pPr>
              <w:jc w:val="both"/>
              <w:rPr>
                <w:rFonts w:ascii="inherit" w:hAnsi="inherit"/>
              </w:rPr>
            </w:pPr>
            <w:r>
              <w:rPr>
                <w:rFonts w:ascii="inherit" w:hAnsi="inherit"/>
              </w:rPr>
              <w:lastRenderedPageBreak/>
              <w:t>Xử lý hóa đơn máy tính tiền sai sót theo Nghị định 70/2025/NĐ-CP</w:t>
            </w:r>
          </w:p>
          <w:p w14:paraId="2D6EA232"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85111A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giúp Quý khách nắm được các trường hợp sai sót thường gặp trên hóa đơn điện tử và hướng xử lý phù hợp khi hóa đơn đã gửi hoặc chưa gửi cho người mua, đã gửi hoặc chưa gửi cho Cơ quan thuế.</w:t>
            </w:r>
          </w:p>
          <w:p w14:paraId="291E59E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r>
              <w:rPr>
                <w:rFonts w:ascii="MISA Sans" w:hAnsi="MISA Sans"/>
                <w:color w:val="030E43"/>
                <w:spacing w:val="-3"/>
              </w:rPr>
              <w:t> Các cách xử lý hóa đơn máy tính tiền sai sót theo Nghị định 70/2025/NĐ-CP</w:t>
            </w:r>
          </w:p>
          <w:p w14:paraId="0C6BDBE5" w14:textId="77777777" w:rsidR="000546A0" w:rsidRDefault="000546A0" w:rsidP="00A663E2">
            <w:pPr>
              <w:jc w:val="both"/>
              <w:rPr>
                <w:rFonts w:ascii="MISA Sans" w:hAnsi="MISA Sans"/>
                <w:color w:val="030E43"/>
                <w:spacing w:val="-3"/>
              </w:rPr>
            </w:pPr>
            <w:r>
              <w:rPr>
                <w:rFonts w:ascii="MISA Sans" w:hAnsi="MISA Sans"/>
                <w:color w:val="030E43"/>
                <w:spacing w:val="-3"/>
              </w:rPr>
              <w:t>Xử lý sai sót hóa đơn máy tính tiền khi đã gửi người mua – đã gửi hoặc chưa gửi CQT</w:t>
            </w:r>
          </w:p>
          <w:p w14:paraId="20DFA607" w14:textId="77777777" w:rsidR="000546A0" w:rsidRDefault="000546A0" w:rsidP="00A663E2">
            <w:pPr>
              <w:jc w:val="both"/>
              <w:rPr>
                <w:rFonts w:ascii="MISA Sans" w:hAnsi="MISA Sans"/>
                <w:color w:val="030E43"/>
                <w:spacing w:val="-3"/>
              </w:rPr>
            </w:pPr>
            <w:r>
              <w:rPr>
                <w:rFonts w:ascii="MISA Sans" w:hAnsi="MISA Sans"/>
                <w:color w:val="030E43"/>
                <w:spacing w:val="-3"/>
              </w:rPr>
              <w:t>Xử lý sai sót hóa đơn máy tính tiền khi chưa gửi người mua – đã gửi hoặc chưa gửi CQT</w:t>
            </w:r>
          </w:p>
          <w:p w14:paraId="3EF1191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425D1459" w14:textId="77777777" w:rsidR="000546A0" w:rsidRDefault="000546A0" w:rsidP="00A663E2">
            <w:pPr>
              <w:jc w:val="both"/>
              <w:rPr>
                <w:rFonts w:ascii="inherit" w:hAnsi="inherit"/>
                <w:color w:val="030E43"/>
                <w:sz w:val="36"/>
                <w:szCs w:val="36"/>
              </w:rPr>
            </w:pPr>
            <w:r>
              <w:rPr>
                <w:rFonts w:ascii="inherit" w:hAnsi="inherit"/>
                <w:b/>
                <w:bCs/>
                <w:color w:val="000000"/>
                <w:sz w:val="36"/>
                <w:szCs w:val="36"/>
              </w:rPr>
              <w:t>Trường hợp 1: </w:t>
            </w:r>
            <w:r>
              <w:rPr>
                <w:rStyle w:val="Strong"/>
                <w:rFonts w:ascii="inherit" w:hAnsi="inherit"/>
                <w:b w:val="0"/>
                <w:bCs w:val="0"/>
                <w:color w:val="000000"/>
                <w:sz w:val="36"/>
                <w:szCs w:val="36"/>
              </w:rPr>
              <w:t>Đã gửi người mua – Đã gửi hoặc chưa gửi CQT</w:t>
            </w:r>
          </w:p>
          <w:p w14:paraId="07E2779F" w14:textId="77777777" w:rsidR="000546A0" w:rsidRDefault="000546A0" w:rsidP="00A663E2">
            <w:pPr>
              <w:jc w:val="both"/>
              <w:rPr>
                <w:rFonts w:ascii="MISA Sans" w:hAnsi="MISA Sans"/>
                <w:color w:val="030E43"/>
                <w:spacing w:val="-3"/>
                <w:sz w:val="24"/>
                <w:szCs w:val="24"/>
              </w:rPr>
            </w:pPr>
          </w:p>
          <w:p w14:paraId="1613C7B6" w14:textId="77777777" w:rsidR="000546A0" w:rsidRDefault="00F8723B" w:rsidP="00A663E2">
            <w:pPr>
              <w:jc w:val="both"/>
              <w:rPr>
                <w:rFonts w:ascii="MISA Sans" w:hAnsi="MISA Sans"/>
                <w:color w:val="030E43"/>
                <w:spacing w:val="-3"/>
              </w:rPr>
            </w:pPr>
            <w:hyperlink r:id="rId196" w:tgtFrame="_blank" w:history="1">
              <w:r w:rsidR="000546A0">
                <w:rPr>
                  <w:rStyle w:val="Hyperlink"/>
                  <w:rFonts w:ascii="MISA Sans" w:hAnsi="MISA Sans"/>
                  <w:color w:val="337AB7"/>
                  <w:spacing w:val="-3"/>
                </w:rPr>
                <w:t>Sai tên, địa chỉ người mua, không sai nội dung khác</w:t>
              </w:r>
            </w:hyperlink>
          </w:p>
          <w:p w14:paraId="0FE14665" w14:textId="77777777" w:rsidR="000546A0" w:rsidRDefault="00F8723B" w:rsidP="00A663E2">
            <w:pPr>
              <w:jc w:val="both"/>
              <w:rPr>
                <w:rFonts w:ascii="MISA Sans" w:hAnsi="MISA Sans"/>
                <w:color w:val="030E43"/>
                <w:spacing w:val="-3"/>
              </w:rPr>
            </w:pPr>
            <w:hyperlink r:id="rId197" w:tgtFrame="_blank" w:history="1">
              <w:r w:rsidR="000546A0">
                <w:rPr>
                  <w:rStyle w:val="Hyperlink"/>
                  <w:rFonts w:ascii="MISA Sans" w:hAnsi="MISA Sans"/>
                  <w:color w:val="337AB7"/>
                  <w:spacing w:val="-3"/>
                </w:rPr>
                <w:t>Sai số tiền, tiền thuế, thuế suất, hàng hóa – chọn Thay thế</w:t>
              </w:r>
            </w:hyperlink>
          </w:p>
          <w:p w14:paraId="505649C9" w14:textId="77777777" w:rsidR="000546A0" w:rsidRDefault="00F8723B" w:rsidP="00A663E2">
            <w:pPr>
              <w:jc w:val="both"/>
              <w:rPr>
                <w:rFonts w:ascii="MISA Sans" w:hAnsi="MISA Sans"/>
                <w:color w:val="030E43"/>
                <w:spacing w:val="-3"/>
              </w:rPr>
            </w:pPr>
            <w:hyperlink r:id="rId198" w:tgtFrame="_blank" w:history="1">
              <w:r w:rsidR="000546A0">
                <w:rPr>
                  <w:rStyle w:val="Hyperlink"/>
                  <w:rFonts w:ascii="MISA Sans" w:hAnsi="MISA Sans"/>
                  <w:color w:val="337AB7"/>
                  <w:spacing w:val="-3"/>
                </w:rPr>
                <w:t>Sai số tiền, tiền thuế, thuế suất, hàng hóa – chọn Điều chỉnh</w:t>
              </w:r>
            </w:hyperlink>
          </w:p>
          <w:p w14:paraId="19598D99" w14:textId="77777777" w:rsidR="000546A0" w:rsidRDefault="000546A0" w:rsidP="00A663E2">
            <w:pPr>
              <w:jc w:val="both"/>
              <w:rPr>
                <w:rFonts w:ascii="inherit" w:hAnsi="inherit"/>
                <w:color w:val="030E43"/>
                <w:sz w:val="36"/>
                <w:szCs w:val="36"/>
              </w:rPr>
            </w:pPr>
            <w:r>
              <w:rPr>
                <w:rStyle w:val="Strong"/>
                <w:rFonts w:ascii="inherit" w:hAnsi="inherit"/>
                <w:b w:val="0"/>
                <w:bCs w:val="0"/>
                <w:color w:val="000000"/>
                <w:sz w:val="36"/>
                <w:szCs w:val="36"/>
              </w:rPr>
              <w:t>Trường hợp 2: Chưa gửi người mua- Đã gửi hoặc chưa gửi CQT</w:t>
            </w:r>
          </w:p>
          <w:p w14:paraId="1B99D770" w14:textId="77777777" w:rsidR="000546A0" w:rsidRDefault="000546A0" w:rsidP="00A663E2">
            <w:pPr>
              <w:jc w:val="both"/>
              <w:rPr>
                <w:rFonts w:ascii="MISA Sans" w:hAnsi="MISA Sans"/>
                <w:color w:val="030E43"/>
                <w:spacing w:val="-3"/>
                <w:sz w:val="24"/>
                <w:szCs w:val="24"/>
              </w:rPr>
            </w:pPr>
          </w:p>
          <w:p w14:paraId="77EAA7A5" w14:textId="77777777" w:rsidR="000546A0" w:rsidRDefault="00F8723B" w:rsidP="00A663E2">
            <w:pPr>
              <w:jc w:val="both"/>
              <w:rPr>
                <w:rFonts w:ascii="MISA Sans" w:hAnsi="MISA Sans"/>
                <w:color w:val="030E43"/>
                <w:spacing w:val="-3"/>
              </w:rPr>
            </w:pPr>
            <w:hyperlink r:id="rId199" w:tgtFrame="_blank" w:history="1">
              <w:r w:rsidR="000546A0">
                <w:rPr>
                  <w:rStyle w:val="Hyperlink"/>
                  <w:rFonts w:ascii="MISA Sans" w:hAnsi="MISA Sans"/>
                  <w:color w:val="337AB7"/>
                  <w:spacing w:val="-3"/>
                </w:rPr>
                <w:t>Sai tên, địa chỉ người mua, không sai nội dung khác</w:t>
              </w:r>
            </w:hyperlink>
          </w:p>
          <w:p w14:paraId="002E5B7B" w14:textId="77777777" w:rsidR="000546A0" w:rsidRDefault="00F8723B" w:rsidP="00A663E2">
            <w:pPr>
              <w:jc w:val="both"/>
              <w:rPr>
                <w:rFonts w:ascii="MISA Sans" w:hAnsi="MISA Sans"/>
                <w:color w:val="030E43"/>
                <w:spacing w:val="-3"/>
              </w:rPr>
            </w:pPr>
            <w:hyperlink r:id="rId200" w:tgtFrame="_blank" w:history="1">
              <w:r w:rsidR="000546A0">
                <w:rPr>
                  <w:rStyle w:val="Hyperlink"/>
                  <w:rFonts w:ascii="MISA Sans" w:hAnsi="MISA Sans"/>
                  <w:color w:val="337AB7"/>
                  <w:spacing w:val="-3"/>
                </w:rPr>
                <w:t>Sai số tiền, tiền thuế, thuế suất, hàng hóa – chọn Thay thế</w:t>
              </w:r>
            </w:hyperlink>
          </w:p>
          <w:p w14:paraId="0D783EF3" w14:textId="77777777" w:rsidR="000546A0" w:rsidRDefault="00F8723B" w:rsidP="00A663E2">
            <w:pPr>
              <w:jc w:val="both"/>
              <w:rPr>
                <w:rFonts w:ascii="MISA Sans" w:hAnsi="MISA Sans"/>
                <w:color w:val="030E43"/>
                <w:spacing w:val="-3"/>
              </w:rPr>
            </w:pPr>
            <w:hyperlink r:id="rId201" w:tgtFrame="_blank" w:history="1">
              <w:r w:rsidR="000546A0">
                <w:rPr>
                  <w:rStyle w:val="Hyperlink"/>
                  <w:rFonts w:ascii="MISA Sans" w:hAnsi="MISA Sans"/>
                  <w:color w:val="337AB7"/>
                  <w:spacing w:val="-3"/>
                </w:rPr>
                <w:t>Sai số tiền, tiền thuế, thuế suất, hàng hóa – chọn Điều chỉnh</w:t>
              </w:r>
            </w:hyperlink>
          </w:p>
          <w:p w14:paraId="65535D11" w14:textId="77777777" w:rsidR="000546A0" w:rsidRDefault="000546A0" w:rsidP="00A663E2">
            <w:pPr>
              <w:jc w:val="both"/>
              <w:rPr>
                <w:rFonts w:ascii="inherit" w:hAnsi="inherit"/>
              </w:rPr>
            </w:pPr>
          </w:p>
        </w:tc>
      </w:tr>
      <w:tr w:rsidR="000546A0" w14:paraId="1F367D3C" w14:textId="77777777" w:rsidTr="000546A0">
        <w:tc>
          <w:tcPr>
            <w:tcW w:w="9026" w:type="dxa"/>
          </w:tcPr>
          <w:p w14:paraId="09D85576" w14:textId="77777777" w:rsidR="000546A0" w:rsidRDefault="000546A0" w:rsidP="00A663E2">
            <w:pPr>
              <w:jc w:val="both"/>
              <w:rPr>
                <w:rFonts w:ascii="inherit" w:hAnsi="inherit"/>
              </w:rPr>
            </w:pPr>
            <w:r>
              <w:rPr>
                <w:rFonts w:ascii="inherit" w:hAnsi="inherit"/>
              </w:rPr>
              <w:t>Bổ sung thông tin trên biên bản điện tử theo nhu cầu đơn vị</w:t>
            </w:r>
          </w:p>
          <w:p w14:paraId="4B5337A7"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 nghiệp vụ</w:t>
            </w:r>
          </w:p>
          <w:p w14:paraId="528AECD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bài viết</w:t>
            </w:r>
            <w:r>
              <w:rPr>
                <w:rFonts w:ascii="MISA Sans" w:hAnsi="MISA Sans"/>
                <w:color w:val="030E43"/>
                <w:spacing w:val="-3"/>
              </w:rPr>
              <w:t>: Bài viết hướng dẫn người dùng sủ dụng tính năng bổ sung các thông tin cần thiết trên biên bản điện tử, cho phép chủ động thêm các thông tin tùy chỉnh trên biên bản thay thế/điều chỉnh theo nhu cầu, có thể nhập nhiều dòng và khi dữ liệu dài có thể mở rộng khung nhập liệu để dễ dàng theo dõi được thông tin đã nhập.</w:t>
            </w:r>
          </w:p>
          <w:p w14:paraId="36ABDE0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 đáp ứng</w:t>
            </w:r>
            <w:r>
              <w:rPr>
                <w:rFonts w:ascii="MISA Sans" w:hAnsi="MISA Sans"/>
                <w:color w:val="030E43"/>
                <w:spacing w:val="-3"/>
              </w:rPr>
              <w:t>:</w:t>
            </w:r>
          </w:p>
          <w:p w14:paraId="7A716CAF"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Biên bản điều chỉnh hóa đơn lập sai.</w:t>
            </w:r>
          </w:p>
          <w:p w14:paraId="6C6373FA" w14:textId="77777777" w:rsidR="000546A0" w:rsidRDefault="000546A0" w:rsidP="00A663E2">
            <w:pPr>
              <w:jc w:val="both"/>
              <w:rPr>
                <w:rFonts w:ascii="MISA Sans" w:hAnsi="MISA Sans"/>
                <w:color w:val="030E43"/>
                <w:spacing w:val="-3"/>
              </w:rPr>
            </w:pPr>
            <w:r>
              <w:rPr>
                <w:rFonts w:ascii="MISA Sans" w:hAnsi="MISA Sans"/>
                <w:color w:val="030E43"/>
                <w:spacing w:val="-3"/>
              </w:rPr>
              <w:t>Biên bản thay thế hóa đơn lập sai.</w:t>
            </w:r>
          </w:p>
          <w:p w14:paraId="3E652825"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Hướng dẫn chi tiết</w:t>
            </w:r>
          </w:p>
          <w:p w14:paraId="49C1E3B0"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Tại phân hệ </w:t>
            </w:r>
            <w:r>
              <w:rPr>
                <w:rStyle w:val="Strong"/>
                <w:rFonts w:ascii="MISA Sans" w:hAnsi="MISA Sans"/>
                <w:color w:val="030E43"/>
                <w:spacing w:val="-3"/>
              </w:rPr>
              <w:t>Xử lý hóa đơn lập sai</w:t>
            </w:r>
            <w:r>
              <w:rPr>
                <w:rFonts w:ascii="MISA Sans" w:hAnsi="MISA Sans"/>
                <w:color w:val="030E43"/>
                <w:spacing w:val="-3"/>
              </w:rPr>
              <w:t> </w:t>
            </w:r>
            <w:r>
              <w:rPr>
                <w:rStyle w:val="Strong"/>
                <w:rFonts w:ascii="MISA Sans" w:hAnsi="MISA Sans"/>
                <w:color w:val="030E43"/>
                <w:spacing w:val="-3"/>
              </w:rPr>
              <w:t>→ </w:t>
            </w:r>
            <w:r>
              <w:rPr>
                <w:rFonts w:ascii="MISA Sans" w:hAnsi="MISA Sans"/>
                <w:color w:val="030E43"/>
                <w:spacing w:val="-3"/>
              </w:rPr>
              <w:t>mục </w:t>
            </w:r>
            <w:r>
              <w:rPr>
                <w:rStyle w:val="Strong"/>
                <w:rFonts w:ascii="MISA Sans" w:hAnsi="MISA Sans"/>
                <w:color w:val="030E43"/>
                <w:spacing w:val="-3"/>
              </w:rPr>
              <w:t>Điều chỉnh hóa đơn → </w:t>
            </w:r>
            <w:r>
              <w:rPr>
                <w:rFonts w:ascii="MISA Sans" w:hAnsi="MISA Sans"/>
                <w:color w:val="030E43"/>
                <w:spacing w:val="-3"/>
              </w:rPr>
              <w:t>chọn </w:t>
            </w:r>
            <w:r>
              <w:rPr>
                <w:rStyle w:val="Strong"/>
                <w:rFonts w:ascii="MISA Sans" w:hAnsi="MISA Sans"/>
                <w:color w:val="030E43"/>
                <w:spacing w:val="-3"/>
              </w:rPr>
              <w:t>Lập biên bản điện tử.</w:t>
            </w:r>
          </w:p>
          <w:p w14:paraId="2E48C56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71C7C4F" wp14:editId="5AD9B844">
                  <wp:extent cx="5659646" cy="2943988"/>
                  <wp:effectExtent l="0" t="0" r="0" b="8890"/>
                  <wp:docPr id="201" name="Picture 201" descr="https://helpv4.meinvoice.vn/wp-content/uploads/2025/11/2025-12-24_15-38-56-1024x5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https://helpv4.meinvoice.vn/wp-content/uploads/2025/11/2025-12-24_15-38-56-1024x533.png"/>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5675211" cy="2952085"/>
                          </a:xfrm>
                          <a:prstGeom prst="rect">
                            <a:avLst/>
                          </a:prstGeom>
                          <a:noFill/>
                          <a:ln>
                            <a:noFill/>
                          </a:ln>
                        </pic:spPr>
                      </pic:pic>
                    </a:graphicData>
                  </a:graphic>
                </wp:inline>
              </w:drawing>
            </w:r>
          </w:p>
          <w:p w14:paraId="38C91067"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Người dùng cũng có thể chọn</w:t>
            </w:r>
            <w:r>
              <w:rPr>
                <w:rStyle w:val="Strong"/>
                <w:rFonts w:ascii="MISA Sans" w:hAnsi="MISA Sans"/>
                <w:i/>
                <w:iCs/>
                <w:color w:val="030E43"/>
                <w:spacing w:val="-3"/>
              </w:rPr>
              <w:t> Lập biên bản</w:t>
            </w:r>
            <w:r>
              <w:rPr>
                <w:rStyle w:val="Emphasis"/>
                <w:rFonts w:ascii="MISA Sans" w:hAnsi="MISA Sans"/>
                <w:color w:val="030E43"/>
                <w:spacing w:val="-3"/>
              </w:rPr>
              <w:t> tại danh sách hóa đơn điều chỉnh đối với hóa đơn chưa thực hiện lập biên bản trước đó.</w:t>
            </w:r>
          </w:p>
          <w:p w14:paraId="1487040E" w14:textId="77777777" w:rsidR="000546A0" w:rsidRDefault="000546A0" w:rsidP="00A663E2">
            <w:pPr>
              <w:jc w:val="both"/>
              <w:rPr>
                <w:rFonts w:ascii="MISA Sans" w:hAnsi="MISA Sans"/>
                <w:color w:val="030E43"/>
                <w:spacing w:val="-3"/>
              </w:rPr>
            </w:pPr>
            <w:r>
              <w:rPr>
                <w:rFonts w:ascii="MISA Sans" w:hAnsi="MISA Sans"/>
                <w:color w:val="030E43"/>
                <w:spacing w:val="-3"/>
              </w:rPr>
              <w:t>Tại giao diện lập biên bản thực hiện khai báo </w:t>
            </w:r>
            <w:r>
              <w:rPr>
                <w:rStyle w:val="Strong"/>
                <w:rFonts w:ascii="MISA Sans" w:hAnsi="MISA Sans"/>
                <w:color w:val="030E43"/>
                <w:spacing w:val="-3"/>
              </w:rPr>
              <w:t>Lý do điều chỉnh</w:t>
            </w:r>
            <w:r>
              <w:rPr>
                <w:rFonts w:ascii="MISA Sans" w:hAnsi="MISA Sans"/>
                <w:color w:val="030E43"/>
                <w:spacing w:val="-3"/>
              </w:rPr>
              <w:t>.</w:t>
            </w:r>
          </w:p>
          <w:p w14:paraId="1AB34F40"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D7EF32C" wp14:editId="3A43E375">
                  <wp:extent cx="5628027" cy="7049491"/>
                  <wp:effectExtent l="0" t="0" r="0" b="0"/>
                  <wp:docPr id="200" name="Picture 200" descr="https://helpv4.meinvoice.vn/wp-content/uploads/2025/11/2025-12-24_15-45-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https://helpv4.meinvoice.vn/wp-content/uploads/2025/11/2025-12-24_15-45-41.png"/>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5636714" cy="7060373"/>
                          </a:xfrm>
                          <a:prstGeom prst="rect">
                            <a:avLst/>
                          </a:prstGeom>
                          <a:noFill/>
                          <a:ln>
                            <a:noFill/>
                          </a:ln>
                        </pic:spPr>
                      </pic:pic>
                    </a:graphicData>
                  </a:graphic>
                </wp:inline>
              </w:drawing>
            </w:r>
          </w:p>
          <w:p w14:paraId="6BF40CA2" w14:textId="77777777" w:rsidR="000546A0" w:rsidRDefault="000546A0" w:rsidP="00A663E2">
            <w:pPr>
              <w:jc w:val="both"/>
              <w:rPr>
                <w:rFonts w:ascii="MISA Sans" w:hAnsi="MISA Sans"/>
                <w:color w:val="030E43"/>
                <w:spacing w:val="-3"/>
              </w:rPr>
            </w:pPr>
            <w:r>
              <w:rPr>
                <w:rFonts w:ascii="MISA Sans" w:hAnsi="MISA Sans"/>
                <w:color w:val="030E43"/>
                <w:spacing w:val="-3"/>
              </w:rPr>
              <w:t>Chọn </w:t>
            </w:r>
            <w:r>
              <w:rPr>
                <w:rStyle w:val="Strong"/>
                <w:rFonts w:ascii="MISA Sans" w:hAnsi="MISA Sans"/>
                <w:color w:val="030E43"/>
                <w:spacing w:val="-3"/>
              </w:rPr>
              <w:t>Thêm dòng</w:t>
            </w:r>
            <w:r>
              <w:rPr>
                <w:rFonts w:ascii="MISA Sans" w:hAnsi="MISA Sans"/>
                <w:color w:val="030E43"/>
                <w:spacing w:val="-3"/>
              </w:rPr>
              <w:t> để bổ sung thêm thông tin điều chỉnh của hóa đơn.</w:t>
            </w:r>
          </w:p>
          <w:p w14:paraId="0C95A083"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979DEBD" wp14:editId="3362CD55">
                  <wp:extent cx="5565031" cy="3059059"/>
                  <wp:effectExtent l="0" t="0" r="0" b="8255"/>
                  <wp:docPr id="199" name="Picture 199" descr="https://helpv4.meinvoice.vn/wp-content/uploads/2025/11/2025-12-24_15-48-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https://helpv4.meinvoice.vn/wp-content/uploads/2025/11/2025-12-24_15-48-11.png"/>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5578453" cy="3066437"/>
                          </a:xfrm>
                          <a:prstGeom prst="rect">
                            <a:avLst/>
                          </a:prstGeom>
                          <a:noFill/>
                          <a:ln>
                            <a:noFill/>
                          </a:ln>
                        </pic:spPr>
                      </pic:pic>
                    </a:graphicData>
                  </a:graphic>
                </wp:inline>
              </w:drawing>
            </w:r>
          </w:p>
          <w:p w14:paraId="633B663A" w14:textId="77777777" w:rsidR="000546A0" w:rsidRDefault="000546A0" w:rsidP="00A663E2">
            <w:pPr>
              <w:jc w:val="both"/>
              <w:rPr>
                <w:rFonts w:ascii="MISA Sans" w:hAnsi="MISA Sans"/>
                <w:color w:val="030E43"/>
                <w:spacing w:val="-3"/>
              </w:rPr>
            </w:pPr>
            <w:r>
              <w:rPr>
                <w:rFonts w:ascii="MISA Sans" w:hAnsi="MISA Sans"/>
                <w:color w:val="030E43"/>
                <w:spacing w:val="-3"/>
              </w:rPr>
              <w:t>Người dùng cũng có thể Xóa dòng nội dung nhập tại biểu tượng thùng rác.</w:t>
            </w:r>
          </w:p>
          <w:p w14:paraId="78CDB873"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706BF318" wp14:editId="7859C8EA">
                  <wp:extent cx="5628509" cy="2998106"/>
                  <wp:effectExtent l="0" t="0" r="0" b="0"/>
                  <wp:docPr id="198" name="Picture 198" descr="https://helpv4.meinvoice.vn/wp-content/uploads/2025/11/2025-12-24_15-52-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https://helpv4.meinvoice.vn/wp-content/uploads/2025/11/2025-12-24_15-52-49.png"/>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5647127" cy="3008023"/>
                          </a:xfrm>
                          <a:prstGeom prst="rect">
                            <a:avLst/>
                          </a:prstGeom>
                          <a:noFill/>
                          <a:ln>
                            <a:noFill/>
                          </a:ln>
                        </pic:spPr>
                      </pic:pic>
                    </a:graphicData>
                  </a:graphic>
                </wp:inline>
              </w:drawing>
            </w:r>
          </w:p>
          <w:p w14:paraId="072A1DE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75C8C4DB" w14:textId="77777777" w:rsidR="000546A0" w:rsidRDefault="000546A0" w:rsidP="00A663E2">
            <w:pPr>
              <w:jc w:val="both"/>
              <w:rPr>
                <w:rFonts w:ascii="MISA Sans" w:hAnsi="MISA Sans"/>
                <w:color w:val="030E43"/>
                <w:spacing w:val="-3"/>
                <w:sz w:val="24"/>
                <w:szCs w:val="24"/>
              </w:rPr>
            </w:pPr>
            <w:r>
              <w:rPr>
                <w:rStyle w:val="Emphasis"/>
                <w:rFonts w:ascii="MISA Sans" w:hAnsi="MISA Sans"/>
                <w:color w:val="030E43"/>
                <w:spacing w:val="-3"/>
              </w:rPr>
              <w:t>Phần mềm cho phép thêm tối đa 10 dòng.</w:t>
            </w:r>
          </w:p>
          <w:p w14:paraId="32350563"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Thực hiện tương tự với biên bản thay thế hóa đơn.</w:t>
            </w:r>
          </w:p>
          <w:p w14:paraId="2CA709FA" w14:textId="77777777" w:rsidR="000546A0" w:rsidRDefault="000546A0" w:rsidP="00A663E2">
            <w:pPr>
              <w:jc w:val="both"/>
              <w:rPr>
                <w:rFonts w:ascii="inherit" w:hAnsi="inherit"/>
              </w:rPr>
            </w:pPr>
          </w:p>
        </w:tc>
      </w:tr>
    </w:tbl>
    <w:tbl>
      <w:tblPr>
        <w:tblW w:w="0" w:type="auto"/>
        <w:tblLook w:val="04A0" w:firstRow="1" w:lastRow="0" w:firstColumn="1" w:lastColumn="0" w:noHBand="0" w:noVBand="1"/>
      </w:tblPr>
      <w:tblGrid>
        <w:gridCol w:w="9036"/>
      </w:tblGrid>
      <w:tr w:rsidR="003E4A86" w14:paraId="76854EE4" w14:textId="77777777" w:rsidTr="000546A0">
        <w:tc>
          <w:tcPr>
            <w:tcW w:w="9036" w:type="dxa"/>
          </w:tcPr>
          <w:p w14:paraId="3925B45E" w14:textId="77777777" w:rsidR="003E4A86" w:rsidRDefault="003E4A86" w:rsidP="00CC7F7E">
            <w:pPr>
              <w:numPr>
                <w:ilvl w:val="0"/>
                <w:numId w:val="9"/>
              </w:numPr>
              <w:shd w:val="clear" w:color="auto" w:fill="FFFFFF"/>
              <w:spacing w:after="150"/>
              <w:ind w:left="0"/>
              <w:jc w:val="both"/>
              <w:rPr>
                <w:b/>
                <w:bCs/>
                <w:color w:val="000000" w:themeColor="text1"/>
                <w:sz w:val="28"/>
                <w:szCs w:val="28"/>
              </w:rPr>
            </w:pPr>
          </w:p>
        </w:tc>
      </w:tr>
    </w:tbl>
    <w:p w14:paraId="645E55A1" w14:textId="77777777" w:rsidR="003E4A86" w:rsidRPr="003E4A86" w:rsidRDefault="003E4A86" w:rsidP="00A663E2">
      <w:pPr>
        <w:jc w:val="both"/>
        <w:rPr>
          <w:b/>
          <w:bCs/>
          <w:color w:val="000000" w:themeColor="text1"/>
          <w:sz w:val="28"/>
          <w:szCs w:val="28"/>
        </w:rPr>
      </w:pPr>
    </w:p>
    <w:p w14:paraId="3E59F38D" w14:textId="2EFA7ACC" w:rsidR="003E4A8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Tình hính sử dụng hóa đơn</w:t>
      </w:r>
    </w:p>
    <w:tbl>
      <w:tblPr>
        <w:tblStyle w:val="TableGrid"/>
        <w:tblW w:w="0" w:type="auto"/>
        <w:tblLook w:val="04A0" w:firstRow="1" w:lastRow="0" w:firstColumn="1" w:lastColumn="0" w:noHBand="0" w:noVBand="1"/>
      </w:tblPr>
      <w:tblGrid>
        <w:gridCol w:w="9026"/>
      </w:tblGrid>
      <w:tr w:rsidR="000546A0" w14:paraId="22B61D34" w14:textId="77777777" w:rsidTr="000546A0">
        <w:tc>
          <w:tcPr>
            <w:tcW w:w="9026" w:type="dxa"/>
          </w:tcPr>
          <w:p w14:paraId="1024D004" w14:textId="77777777" w:rsidR="000546A0" w:rsidRDefault="000546A0" w:rsidP="00A663E2">
            <w:pPr>
              <w:jc w:val="both"/>
              <w:rPr>
                <w:rFonts w:ascii="inherit" w:hAnsi="inherit"/>
              </w:rPr>
            </w:pPr>
            <w:r>
              <w:rPr>
                <w:rFonts w:ascii="inherit" w:hAnsi="inherit"/>
              </w:rPr>
              <w:lastRenderedPageBreak/>
              <w:t>(Web) Quản lý tình hình sử dụng hóa đơn</w:t>
            </w:r>
          </w:p>
          <w:p w14:paraId="6F4CE89D"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1. Tổng quan:</w:t>
            </w:r>
          </w:p>
          <w:p w14:paraId="7484D3F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người dùng cách quản lý, theo dõi và tổng hợp tình hình sử dụng hóa đơn điện tử trên phần mềm MISA meInvoice. Qua đó, giúp doanh nghiệp dễ dàng kiểm soát số lượng hóa đơn đã phát hành,số lượng hóa đơn còn lại, đã sử dụng và lập các báo cáo liên quan một cách chính xác, kịp thời.</w:t>
            </w:r>
          </w:p>
          <w:p w14:paraId="26C440D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51F81BB2" w14:textId="77777777" w:rsidR="000546A0" w:rsidRDefault="000546A0" w:rsidP="00A663E2">
            <w:pPr>
              <w:jc w:val="both"/>
              <w:rPr>
                <w:rFonts w:ascii="MISA Sans" w:hAnsi="MISA Sans"/>
                <w:color w:val="030E43"/>
                <w:spacing w:val="-3"/>
              </w:rPr>
            </w:pPr>
            <w:r>
              <w:rPr>
                <w:rFonts w:ascii="MISA Sans" w:hAnsi="MISA Sans"/>
                <w:color w:val="030E43"/>
                <w:spacing w:val="-3"/>
              </w:rPr>
              <w:t>Xem tổng quan tình hình sử dụng hóa đơn</w:t>
            </w:r>
            <w:r>
              <w:rPr>
                <w:rFonts w:ascii="MISA Sans" w:hAnsi="MISA Sans"/>
                <w:color w:val="030E43"/>
                <w:spacing w:val="-3"/>
              </w:rPr>
              <w:br/>
              <w:t>Tra cứu, tìm kiếm hóa đơn</w:t>
            </w:r>
            <w:r>
              <w:rPr>
                <w:rFonts w:ascii="MISA Sans" w:hAnsi="MISA Sans"/>
                <w:color w:val="030E43"/>
                <w:spacing w:val="-3"/>
              </w:rPr>
              <w:br/>
              <w:t>Xem báo cáo hóa đơn điện tử</w:t>
            </w:r>
            <w:r>
              <w:rPr>
                <w:rFonts w:ascii="MISA Sans" w:hAnsi="MISA Sans"/>
                <w:color w:val="030E43"/>
                <w:spacing w:val="-3"/>
              </w:rPr>
              <w:br/>
              <w:t>Quản lý tài nguyên sử dụng hóa đơn điện tử</w:t>
            </w:r>
          </w:p>
          <w:p w14:paraId="364B603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w:t>
            </w:r>
            <w:r>
              <w:rPr>
                <w:rFonts w:ascii="MISA Sans" w:hAnsi="MISA Sans"/>
                <w:color w:val="030E43"/>
                <w:spacing w:val="-3"/>
              </w:rPr>
              <w:t> Áp dụng cho tất cả người dùng đang sử dụng phần mềm MISA meInvoice để quản lý hóa đơn điện tử, bao gồm các doanh nghiệp, tổ chức có nhu cầu theo dõi và báo cáo tình hình sử dụng hóa đơn theo quy định.</w:t>
            </w:r>
          </w:p>
          <w:p w14:paraId="04B7150C" w14:textId="77777777" w:rsidR="000546A0" w:rsidRDefault="000546A0" w:rsidP="00A663E2">
            <w:pPr>
              <w:jc w:val="both"/>
              <w:rPr>
                <w:rFonts w:ascii="inherit" w:hAnsi="inherit"/>
                <w:color w:val="030E43"/>
                <w:sz w:val="36"/>
                <w:szCs w:val="36"/>
              </w:rPr>
            </w:pPr>
            <w:r>
              <w:rPr>
                <w:rFonts w:ascii="inherit" w:hAnsi="inherit"/>
                <w:b/>
                <w:bCs/>
                <w:color w:val="030E43"/>
                <w:sz w:val="36"/>
                <w:szCs w:val="36"/>
              </w:rPr>
              <w:t>2. Các nghiệp vụ trong quản lý hóa đơn:</w:t>
            </w:r>
          </w:p>
          <w:p w14:paraId="7EAF1285" w14:textId="77777777" w:rsidR="000546A0" w:rsidRDefault="00F8723B" w:rsidP="00A663E2">
            <w:pPr>
              <w:jc w:val="both"/>
              <w:rPr>
                <w:rFonts w:ascii="MISA Sans" w:hAnsi="MISA Sans"/>
                <w:color w:val="030E43"/>
                <w:spacing w:val="-3"/>
                <w:sz w:val="24"/>
                <w:szCs w:val="24"/>
              </w:rPr>
            </w:pPr>
            <w:hyperlink r:id="rId206" w:history="1">
              <w:r w:rsidR="000546A0">
                <w:rPr>
                  <w:rStyle w:val="Hyperlink"/>
                  <w:rFonts w:ascii="MISA Sans" w:hAnsi="MISA Sans"/>
                  <w:color w:val="337AB7"/>
                  <w:spacing w:val="-3"/>
                </w:rPr>
                <w:t>Xem tổng quan tình hình sử dụng hóa đơn</w:t>
              </w:r>
            </w:hyperlink>
          </w:p>
          <w:p w14:paraId="1D667C1E" w14:textId="77777777" w:rsidR="000546A0" w:rsidRDefault="00F8723B" w:rsidP="00A663E2">
            <w:pPr>
              <w:jc w:val="both"/>
              <w:rPr>
                <w:rFonts w:ascii="MISA Sans" w:hAnsi="MISA Sans"/>
                <w:color w:val="030E43"/>
                <w:spacing w:val="-3"/>
              </w:rPr>
            </w:pPr>
            <w:hyperlink r:id="rId207" w:history="1">
              <w:r w:rsidR="000546A0">
                <w:rPr>
                  <w:rStyle w:val="Hyperlink"/>
                  <w:rFonts w:ascii="MISA Sans" w:hAnsi="MISA Sans"/>
                  <w:color w:val="337AB7"/>
                  <w:spacing w:val="-3"/>
                </w:rPr>
                <w:t>Tra cứu, tìm kiếm hóa đơn</w:t>
              </w:r>
            </w:hyperlink>
          </w:p>
          <w:p w14:paraId="7FB451DA" w14:textId="77777777" w:rsidR="000546A0" w:rsidRDefault="00F8723B" w:rsidP="00A663E2">
            <w:pPr>
              <w:jc w:val="both"/>
              <w:rPr>
                <w:rFonts w:ascii="MISA Sans" w:hAnsi="MISA Sans"/>
                <w:color w:val="030E43"/>
                <w:spacing w:val="-3"/>
              </w:rPr>
            </w:pPr>
            <w:hyperlink r:id="rId208" w:history="1">
              <w:r w:rsidR="000546A0">
                <w:rPr>
                  <w:rStyle w:val="Hyperlink"/>
                  <w:rFonts w:ascii="MISA Sans" w:hAnsi="MISA Sans"/>
                  <w:color w:val="337AB7"/>
                  <w:spacing w:val="-3"/>
                </w:rPr>
                <w:t>Xem báo cáo hóa đơn điện tử</w:t>
              </w:r>
            </w:hyperlink>
          </w:p>
          <w:p w14:paraId="43B518EC" w14:textId="77777777" w:rsidR="000546A0" w:rsidRDefault="00F8723B" w:rsidP="00A663E2">
            <w:pPr>
              <w:jc w:val="both"/>
              <w:rPr>
                <w:rFonts w:ascii="MISA Sans" w:hAnsi="MISA Sans"/>
                <w:color w:val="030E43"/>
                <w:spacing w:val="-3"/>
              </w:rPr>
            </w:pPr>
            <w:hyperlink r:id="rId209" w:history="1">
              <w:r w:rsidR="000546A0">
                <w:rPr>
                  <w:rStyle w:val="Hyperlink"/>
                  <w:rFonts w:ascii="MISA Sans" w:hAnsi="MISA Sans"/>
                  <w:color w:val="337AB7"/>
                  <w:spacing w:val="-3"/>
                </w:rPr>
                <w:t>Quản lý tài nguyên sử dụng hóa đơn điện tử</w:t>
              </w:r>
            </w:hyperlink>
          </w:p>
          <w:p w14:paraId="7BE887FE" w14:textId="77777777" w:rsidR="000546A0" w:rsidRDefault="000546A0" w:rsidP="00A663E2">
            <w:pPr>
              <w:jc w:val="both"/>
              <w:rPr>
                <w:b/>
                <w:bCs/>
                <w:color w:val="000000" w:themeColor="text1"/>
                <w:sz w:val="28"/>
                <w:szCs w:val="28"/>
              </w:rPr>
            </w:pPr>
          </w:p>
        </w:tc>
      </w:tr>
    </w:tbl>
    <w:p w14:paraId="5A45A55F" w14:textId="77777777" w:rsidR="003E4A86" w:rsidRPr="003E4A86" w:rsidRDefault="003E4A86" w:rsidP="00A663E2">
      <w:pPr>
        <w:jc w:val="both"/>
        <w:rPr>
          <w:b/>
          <w:bCs/>
          <w:color w:val="000000" w:themeColor="text1"/>
          <w:sz w:val="28"/>
          <w:szCs w:val="28"/>
        </w:rPr>
      </w:pPr>
    </w:p>
    <w:p w14:paraId="0F306244" w14:textId="063351FA" w:rsidR="002961DD"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Nghiệp Vụ Phiếu Xuất Kho</w:t>
      </w:r>
    </w:p>
    <w:p w14:paraId="595B31E2" w14:textId="78B0299B"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Phiếu xuất kho kiêm vận  chuyển nội bộ</w:t>
      </w:r>
    </w:p>
    <w:tbl>
      <w:tblPr>
        <w:tblStyle w:val="TableGrid"/>
        <w:tblW w:w="0" w:type="auto"/>
        <w:tblLook w:val="04A0" w:firstRow="1" w:lastRow="0" w:firstColumn="1" w:lastColumn="0" w:noHBand="0" w:noVBand="1"/>
      </w:tblPr>
      <w:tblGrid>
        <w:gridCol w:w="9026"/>
      </w:tblGrid>
      <w:tr w:rsidR="000546A0" w14:paraId="76C218DF" w14:textId="77777777" w:rsidTr="000546A0">
        <w:tc>
          <w:tcPr>
            <w:tcW w:w="9026" w:type="dxa"/>
          </w:tcPr>
          <w:p w14:paraId="78096C2E" w14:textId="77777777" w:rsidR="000546A0" w:rsidRDefault="000546A0" w:rsidP="00A663E2">
            <w:pPr>
              <w:jc w:val="both"/>
              <w:rPr>
                <w:rFonts w:ascii="inherit" w:hAnsi="inherit"/>
              </w:rPr>
            </w:pPr>
            <w:r>
              <w:rPr>
                <w:rFonts w:ascii="inherit" w:hAnsi="inherit"/>
              </w:rPr>
              <w:t>(Web) Quản lý phiếu xuất kho kiêm vận chuyển hàng hóa nội bộ có mã của CQT theo Nghị định 70/2025/NĐ-CP</w:t>
            </w:r>
          </w:p>
          <w:p w14:paraId="1C881C32"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1. Tổng quan</w:t>
            </w:r>
          </w:p>
          <w:p w14:paraId="2CAE765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Quý khách nắm được quy trình quản lý phiếu xuất kho kiêm vận chuyển hàng hóa nội bộ có mã của cơ quan thuế (CQT) trên phần mềm MeInvoice, theo quy định mới tại Nghị định 70/2025/NĐ-CP. Việc này giúp doanh nghiệp đảm bảo tuân thủ pháp luật, thuận tiện trong quản lý và tra cứu chứng từ vận chuyển nội bộ.</w:t>
            </w:r>
          </w:p>
          <w:p w14:paraId="3BFFC39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5DFEA68F" w14:textId="77777777" w:rsidR="000546A0" w:rsidRDefault="000546A0" w:rsidP="00A663E2">
            <w:pPr>
              <w:jc w:val="both"/>
              <w:rPr>
                <w:rFonts w:ascii="MISA Sans" w:hAnsi="MISA Sans"/>
                <w:color w:val="030E43"/>
                <w:spacing w:val="-3"/>
              </w:rPr>
            </w:pPr>
            <w:r>
              <w:rPr>
                <w:rFonts w:ascii="MISA Sans" w:hAnsi="MISA Sans"/>
                <w:color w:val="030E43"/>
                <w:spacing w:val="-3"/>
              </w:rPr>
              <w:t>Quy trình lập, gửi và quản lý phiếu xuất kho trên phần mềm</w:t>
            </w:r>
          </w:p>
          <w:p w14:paraId="0D4892B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Lưu ý về điều kiện áp dụng, định dạng và tra cứu phiếu xuất kho</w:t>
            </w:r>
          </w:p>
          <w:p w14:paraId="34315D5C" w14:textId="77777777" w:rsidR="000546A0" w:rsidRDefault="000546A0" w:rsidP="00A663E2">
            <w:pPr>
              <w:jc w:val="both"/>
              <w:rPr>
                <w:rFonts w:ascii="MISA Sans" w:hAnsi="MISA Sans"/>
                <w:color w:val="030E43"/>
                <w:spacing w:val="-3"/>
              </w:rPr>
            </w:pPr>
            <w:r>
              <w:rPr>
                <w:rFonts w:ascii="MISA Sans" w:hAnsi="MISA Sans"/>
                <w:color w:val="030E43"/>
                <w:spacing w:val="-3"/>
              </w:rPr>
              <w:t>Hướng xử lý các trường hợp đặc biệt hoặc phát sinh lỗi</w:t>
            </w:r>
          </w:p>
          <w:p w14:paraId="64D754F5"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 w:val="54"/>
                <w:szCs w:val="54"/>
              </w:rPr>
              <w:t>2. Các bước thực hiện</w:t>
            </w:r>
          </w:p>
          <w:p w14:paraId="33E3203C" w14:textId="77777777" w:rsidR="000546A0" w:rsidRDefault="000546A0" w:rsidP="00A663E2">
            <w:pPr>
              <w:jc w:val="both"/>
              <w:rPr>
                <w:rFonts w:ascii="inherit" w:hAnsi="inherit"/>
                <w:b/>
                <w:bCs/>
                <w:color w:val="030E43"/>
                <w:sz w:val="36"/>
                <w:szCs w:val="36"/>
              </w:rPr>
            </w:pPr>
            <w:r>
              <w:rPr>
                <w:rStyle w:val="Strong"/>
                <w:rFonts w:ascii="inherit" w:hAnsi="inherit"/>
                <w:b w:val="0"/>
                <w:bCs w:val="0"/>
                <w:color w:val="000000"/>
                <w:sz w:val="28"/>
                <w:szCs w:val="28"/>
              </w:rPr>
              <w:t>2.1 Các bước bắt đầu sử dụng</w:t>
            </w:r>
          </w:p>
          <w:p w14:paraId="2B58607C"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Đăng ký sử dụng phiếu xuất kho kiêm vận chuyển hàng hóa nội bộ có mã CQT</w:t>
            </w:r>
          </w:p>
          <w:p w14:paraId="787A41D8"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Đơn vị lần đầu sử dụng:</w:t>
            </w:r>
            <w:r>
              <w:rPr>
                <w:rFonts w:ascii="MISA Sans" w:hAnsi="MISA Sans"/>
                <w:color w:val="030E43"/>
                <w:spacing w:val="-3"/>
              </w:rPr>
              <w:t> Để quản lý phiếu xuất kho kiêm vận chuyển nội bộ có mã CQT, kế toán cần đăng ký sử dụng phiếu xuất kho với cơ quan thuế (bước này chỉ thực hiện 1 lần duy nhất).</w:t>
            </w:r>
          </w:p>
          <w:p w14:paraId="053D02A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Đối với đơn vị đang sử dụng phiếu xuất kho theo Nghị định 123/2020/NĐ-CP</w:t>
            </w:r>
            <w:r>
              <w:rPr>
                <w:rFonts w:ascii="MISA Sans" w:hAnsi="MISA Sans"/>
                <w:color w:val="030E43"/>
                <w:spacing w:val="-3"/>
              </w:rPr>
              <w:t>: Nếu không thay đổi thông tin người đại diện theo pháp luật thì không cần lập lại tờ khai.</w:t>
            </w:r>
          </w:p>
          <w:p w14:paraId="109B1B22" w14:textId="77777777" w:rsidR="000546A0" w:rsidRDefault="000546A0" w:rsidP="00A663E2">
            <w:pPr>
              <w:jc w:val="both"/>
              <w:rPr>
                <w:rFonts w:ascii="MISA Sans" w:hAnsi="MISA Sans"/>
                <w:color w:val="030E43"/>
                <w:spacing w:val="-3"/>
              </w:rPr>
            </w:pPr>
          </w:p>
          <w:p w14:paraId="296C9AC1" w14:textId="77777777" w:rsidR="000546A0" w:rsidRDefault="000546A0" w:rsidP="00A663E2">
            <w:pPr>
              <w:jc w:val="both"/>
              <w:rPr>
                <w:rFonts w:ascii="MISA Sans" w:hAnsi="MISA Sans"/>
                <w:color w:val="030E43"/>
                <w:spacing w:val="-3"/>
              </w:rPr>
            </w:pPr>
            <w:r>
              <w:rPr>
                <w:rFonts w:ascii="MISA Sans" w:hAnsi="MISA Sans"/>
                <w:color w:val="030E43"/>
                <w:spacing w:val="-3"/>
              </w:rPr>
              <w:t>Các bước đăng ký sử dụng phiếu xuất kho có mã của CQT thực hiện tương tự các bước đăng ký sử dụng hóa đơn Có mã của CQT. Xem hướng dẫn chi tiết </w:t>
            </w:r>
            <w:hyperlink r:id="rId210" w:tgtFrame="_blank" w:history="1">
              <w:r>
                <w:rPr>
                  <w:rStyle w:val="Hyperlink"/>
                  <w:rFonts w:ascii="MISA Sans" w:hAnsi="MISA Sans"/>
                  <w:color w:val="337AB7"/>
                  <w:spacing w:val="-3"/>
                </w:rPr>
                <w:t>tại đây</w:t>
              </w:r>
            </w:hyperlink>
            <w:r>
              <w:rPr>
                <w:rFonts w:ascii="MISA Sans" w:hAnsi="MISA Sans"/>
                <w:color w:val="030E43"/>
                <w:spacing w:val="-3"/>
              </w:rPr>
              <w:t>.</w:t>
            </w:r>
          </w:p>
          <w:p w14:paraId="4679A8D1" w14:textId="77777777" w:rsidR="000546A0" w:rsidRDefault="000546A0" w:rsidP="00A663E2">
            <w:pPr>
              <w:jc w:val="both"/>
              <w:rPr>
                <w:rFonts w:ascii="MISA Sans" w:hAnsi="MISA Sans"/>
                <w:color w:val="030E43"/>
                <w:spacing w:val="-3"/>
              </w:rPr>
            </w:pPr>
            <w:r>
              <w:rPr>
                <w:rFonts w:ascii="MISA Sans" w:hAnsi="MISA Sans"/>
                <w:color w:val="030E43"/>
                <w:spacing w:val="-3"/>
              </w:rPr>
              <w:t>Điểm cần lưu ý: Tại mục </w:t>
            </w:r>
            <w:r>
              <w:rPr>
                <w:rStyle w:val="Strong"/>
                <w:rFonts w:ascii="MISA Sans" w:hAnsi="MISA Sans"/>
                <w:color w:val="030E43"/>
                <w:spacing w:val="-3"/>
              </w:rPr>
              <w:t>Loại hóa đơn sử dụng</w:t>
            </w:r>
            <w:r>
              <w:rPr>
                <w:rFonts w:ascii="MISA Sans" w:hAnsi="MISA Sans"/>
                <w:color w:val="030E43"/>
                <w:spacing w:val="-3"/>
              </w:rPr>
              <w:t>, tích chọn: </w:t>
            </w:r>
            <w:r>
              <w:rPr>
                <w:rStyle w:val="Strong"/>
                <w:rFonts w:ascii="MISA Sans" w:hAnsi="MISA Sans"/>
                <w:color w:val="030E43"/>
                <w:spacing w:val="-3"/>
              </w:rPr>
              <w:t>Các chứng từ được in, phát hành và quản lý như hóa đơn</w:t>
            </w:r>
            <w:r>
              <w:rPr>
                <w:rFonts w:ascii="MISA Sans" w:hAnsi="MISA Sans"/>
                <w:color w:val="030E43"/>
                <w:spacing w:val="-3"/>
              </w:rPr>
              <w:t>.</w:t>
            </w:r>
          </w:p>
          <w:p w14:paraId="444E3770"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8FE61AE" wp14:editId="21F5F634">
                  <wp:extent cx="5627808" cy="3354786"/>
                  <wp:effectExtent l="0" t="0" r="0" b="0"/>
                  <wp:docPr id="208" name="Picture 208"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descr="https://helpv4.meinvoice.vn/wp-content/uploads/2025/07/PXK_ND_70_02-1024x611.png"/>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5641271" cy="3362811"/>
                          </a:xfrm>
                          <a:prstGeom prst="rect">
                            <a:avLst/>
                          </a:prstGeom>
                          <a:noFill/>
                          <a:ln>
                            <a:noFill/>
                          </a:ln>
                        </pic:spPr>
                      </pic:pic>
                    </a:graphicData>
                  </a:graphic>
                </wp:inline>
              </w:drawing>
            </w:r>
          </w:p>
          <w:p w14:paraId="07B1918B"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Khởi tạo mẫu phiếu xuất kho kiêm vận chuyển hàng hóa nội bộ có mã CQT</w:t>
            </w:r>
          </w:p>
          <w:p w14:paraId="42292A68"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họn mẫu phiếu xuất kho kiêm vận chuyển hàng hóa nội bộ.</w:t>
            </w:r>
          </w:p>
          <w:p w14:paraId="404CB85D"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3F2DFE3" wp14:editId="4783EDBE">
                  <wp:extent cx="5598238" cy="2885089"/>
                  <wp:effectExtent l="0" t="0" r="2540" b="0"/>
                  <wp:docPr id="207" name="Picture 207" descr="https://helpv4.meinvoice.vn/wp-content/uploads/2025/07/PXK_ND_70_03-1024x5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https://helpv4.meinvoice.vn/wp-content/uploads/2025/07/PXK_ND_70_03-1024x528.png"/>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5611411" cy="2891878"/>
                          </a:xfrm>
                          <a:prstGeom prst="rect">
                            <a:avLst/>
                          </a:prstGeom>
                          <a:noFill/>
                          <a:ln>
                            <a:noFill/>
                          </a:ln>
                        </pic:spPr>
                      </pic:pic>
                    </a:graphicData>
                  </a:graphic>
                </wp:inline>
              </w:drawing>
            </w:r>
          </w:p>
          <w:p w14:paraId="5A49A6CB"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khởi tạo mẫu phiếu xuất kho: Chương trình tự động điền thông tin mẫu số và 4 ký tự đầu của mẫu hóa đơn:</w:t>
            </w:r>
          </w:p>
          <w:p w14:paraId="56909FD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6</w:t>
            </w:r>
            <w:r>
              <w:rPr>
                <w:rFonts w:ascii="MISA Sans" w:hAnsi="MISA Sans"/>
                <w:color w:val="030E43"/>
                <w:spacing w:val="-3"/>
              </w:rPr>
              <w:t>: Phản ánh các chứng từ điện tử được sử dụng và quản lý như hóa đơn gồm phiếu xuất kho kiêm vận chuyển nội bộ điện tử, phiếu xuất kho hàng gửi bán đại lý điện tử</w:t>
            </w:r>
          </w:p>
          <w:p w14:paraId="05521DF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C</w:t>
            </w:r>
            <w:r>
              <w:rPr>
                <w:rFonts w:ascii="MISA Sans" w:hAnsi="MISA Sans"/>
                <w:color w:val="030E43"/>
                <w:spacing w:val="-3"/>
              </w:rPr>
              <w:t> thể hiện phiếu xuất kho điện tử có mã.</w:t>
            </w:r>
          </w:p>
          <w:p w14:paraId="3A5401B7" w14:textId="77777777" w:rsidR="000546A0" w:rsidRDefault="000546A0" w:rsidP="00A663E2">
            <w:pPr>
              <w:jc w:val="both"/>
              <w:rPr>
                <w:rFonts w:ascii="MISA Sans" w:hAnsi="MISA Sans"/>
                <w:color w:val="030E43"/>
                <w:spacing w:val="-3"/>
              </w:rPr>
            </w:pPr>
            <w:r>
              <w:rPr>
                <w:rFonts w:ascii="MISA Sans" w:hAnsi="MISA Sans"/>
                <w:color w:val="030E43"/>
                <w:spacing w:val="-3"/>
              </w:rPr>
              <w:t>Hai ký tự tiếp theo là hai (02) chữ số Ả rập thể hiện năm lập hóa đơn điện tử được xác định theo 2 chữ số cuối của năm dương lịch.</w:t>
            </w:r>
          </w:p>
          <w:p w14:paraId="43D2AEC9" w14:textId="77777777" w:rsidR="000546A0" w:rsidRDefault="000546A0" w:rsidP="00A663E2">
            <w:pPr>
              <w:jc w:val="both"/>
              <w:rPr>
                <w:rFonts w:ascii="MISA Sans" w:hAnsi="MISA Sans"/>
                <w:color w:val="030E43"/>
                <w:spacing w:val="-3"/>
              </w:rPr>
            </w:pPr>
            <w:r>
              <w:rPr>
                <w:rFonts w:ascii="MISA Sans" w:hAnsi="MISA Sans"/>
                <w:color w:val="030E43"/>
                <w:spacing w:val="-3"/>
              </w:rPr>
              <w:t> Một ký tự tiếp theo là một (01) chữ cái được quy định là T, D, L, M, N, B, G, H thể hiện loại hóa đơn điện tử được sử dụng, cụ thể:  Chữ </w:t>
            </w:r>
            <w:r>
              <w:rPr>
                <w:rStyle w:val="Strong"/>
                <w:rFonts w:ascii="MISA Sans" w:hAnsi="MISA Sans"/>
                <w:color w:val="030E43"/>
                <w:spacing w:val="-3"/>
              </w:rPr>
              <w:t>N</w:t>
            </w:r>
            <w:r>
              <w:rPr>
                <w:rFonts w:ascii="MISA Sans" w:hAnsi="MISA Sans"/>
                <w:color w:val="030E43"/>
                <w:spacing w:val="-3"/>
              </w:rPr>
              <w:t>: Áp dụng đối với phiếu xuất kho kiêm vận chuyển nội bộ điện tử.</w:t>
            </w:r>
          </w:p>
          <w:p w14:paraId="04881EAE" w14:textId="77777777" w:rsidR="000546A0" w:rsidRDefault="000546A0" w:rsidP="00A663E2">
            <w:pPr>
              <w:jc w:val="both"/>
              <w:rPr>
                <w:rFonts w:ascii="MISA Sans" w:hAnsi="MISA Sans"/>
                <w:color w:val="030E43"/>
                <w:spacing w:val="-3"/>
              </w:rPr>
            </w:pPr>
            <w:r>
              <w:rPr>
                <w:rFonts w:ascii="MISA Sans" w:hAnsi="MISA Sans"/>
                <w:color w:val="030E43"/>
                <w:spacing w:val="-3"/>
              </w:rP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Fonts w:ascii="MISA Sans" w:hAnsi="MISA Sans"/>
                <w:color w:val="030E43"/>
                <w:spacing w:val="-3"/>
              </w:rPr>
              <w:t>YY</w:t>
            </w:r>
            <w:r>
              <w:rPr>
                <w:rFonts w:ascii="MISA Sans" w:hAnsi="MISA Sans"/>
                <w:color w:val="030E43"/>
                <w:spacing w:val="-3"/>
              </w:rPr>
              <w:t>.</w:t>
            </w:r>
          </w:p>
          <w:p w14:paraId="750D9B8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B44699E" wp14:editId="7A9492D5">
                  <wp:extent cx="5651333" cy="2711669"/>
                  <wp:effectExtent l="0" t="0" r="6985" b="0"/>
                  <wp:docPr id="206" name="Picture 206" descr="https://helpv4.meinvoice.vn/wp-content/uploads/2025/07/PXK_ND_70_04-1-1024x4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https://helpv4.meinvoice.vn/wp-content/uploads/2025/07/PXK_ND_70_04-1-1024x492.png"/>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5683122" cy="2726922"/>
                          </a:xfrm>
                          <a:prstGeom prst="rect">
                            <a:avLst/>
                          </a:prstGeom>
                          <a:noFill/>
                          <a:ln>
                            <a:noFill/>
                          </a:ln>
                        </pic:spPr>
                      </pic:pic>
                    </a:graphicData>
                  </a:graphic>
                </wp:inline>
              </w:drawing>
            </w:r>
          </w:p>
          <w:p w14:paraId="26146B3A" w14:textId="77777777" w:rsidR="000546A0" w:rsidRDefault="000546A0" w:rsidP="00A663E2">
            <w:pPr>
              <w:jc w:val="both"/>
              <w:rPr>
                <w:rFonts w:ascii="MISA Sans" w:hAnsi="MISA Sans"/>
                <w:color w:val="030E43"/>
                <w:spacing w:val="-3"/>
              </w:rPr>
            </w:pPr>
            <w:r>
              <w:rPr>
                <w:rFonts w:ascii="MISA Sans" w:hAnsi="MISA Sans"/>
                <w:color w:val="030E43"/>
                <w:spacing w:val="-3"/>
              </w:rPr>
              <w:t>Điều chỉnh nhanh các thông tin trên mẫu phiếu xuất kho (nếu cần), nhấn </w:t>
            </w:r>
            <w:r>
              <w:rPr>
                <w:rStyle w:val="Strong"/>
                <w:rFonts w:ascii="MISA Sans" w:hAnsi="MISA Sans"/>
                <w:color w:val="030E43"/>
                <w:spacing w:val="-3"/>
              </w:rPr>
              <w:t>Lưu</w:t>
            </w:r>
            <w:r>
              <w:rPr>
                <w:rFonts w:ascii="MISA Sans" w:hAnsi="MISA Sans"/>
                <w:color w:val="030E43"/>
                <w:spacing w:val="-3"/>
              </w:rPr>
              <w:t>.</w:t>
            </w:r>
          </w:p>
          <w:p w14:paraId="78625A2C"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0D1FDAD" wp14:editId="02FD98EA">
                  <wp:extent cx="5612349" cy="3382090"/>
                  <wp:effectExtent l="0" t="0" r="7620" b="8890"/>
                  <wp:docPr id="205" name="Picture 205" descr="https://helpv4.meinvoice.vn/wp-content/uploads/2025/07/PXK_ND_70_05-1024x6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https://helpv4.meinvoice.vn/wp-content/uploads/2025/07/PXK_ND_70_05-1024x618.png"/>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5623995" cy="3389108"/>
                          </a:xfrm>
                          <a:prstGeom prst="rect">
                            <a:avLst/>
                          </a:prstGeom>
                          <a:noFill/>
                          <a:ln>
                            <a:noFill/>
                          </a:ln>
                        </pic:spPr>
                      </pic:pic>
                    </a:graphicData>
                  </a:graphic>
                </wp:inline>
              </w:drawing>
            </w:r>
          </w:p>
          <w:p w14:paraId="702A3C79" w14:textId="77777777" w:rsidR="000546A0" w:rsidRDefault="000546A0" w:rsidP="00A663E2">
            <w:pPr>
              <w:jc w:val="both"/>
              <w:rPr>
                <w:rFonts w:ascii="inherit" w:hAnsi="inherit"/>
                <w:color w:val="030E43"/>
                <w:sz w:val="36"/>
                <w:szCs w:val="36"/>
              </w:rPr>
            </w:pPr>
            <w:r>
              <w:rPr>
                <w:rStyle w:val="Strong"/>
                <w:rFonts w:ascii="inherit" w:hAnsi="inherit"/>
                <w:b w:val="0"/>
                <w:bCs w:val="0"/>
                <w:color w:val="000000"/>
                <w:sz w:val="28"/>
                <w:szCs w:val="28"/>
              </w:rPr>
              <w:t>2.2 Hướng dẫn nghiệp vụ</w:t>
            </w:r>
          </w:p>
          <w:p w14:paraId="1F5EDCC7"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2.2.1 Cách lập và phát hành phiếu xuất kho kiêm vận chuyển hàng hóa nội bộ có mã CQT</w:t>
            </w:r>
          </w:p>
          <w:p w14:paraId="15488AA6"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Vào phân hệ </w:t>
            </w:r>
            <w:r>
              <w:rPr>
                <w:rStyle w:val="Strong"/>
                <w:rFonts w:ascii="MISA Sans" w:hAnsi="MISA Sans"/>
                <w:color w:val="030E43"/>
                <w:spacing w:val="-3"/>
              </w:rPr>
              <w:t>Hóa đơn</w:t>
            </w:r>
            <w:r>
              <w:rPr>
                <w:rFonts w:ascii="MISA Sans" w:hAnsi="MISA Sans"/>
                <w:color w:val="030E43"/>
                <w:spacing w:val="-3"/>
              </w:rPr>
              <w:t>\</w:t>
            </w:r>
            <w:r>
              <w:rPr>
                <w:rStyle w:val="Strong"/>
                <w:rFonts w:ascii="MISA Sans" w:hAnsi="MISA Sans"/>
                <w:color w:val="030E43"/>
                <w:spacing w:val="-3"/>
              </w:rPr>
              <w:t>Phiếu xuất kh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1AFBB94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Khai báo các thông tin trên phiếu xuất kho, sau đó nhấn </w:t>
            </w:r>
            <w:r>
              <w:rPr>
                <w:rStyle w:val="Strong"/>
                <w:rFonts w:ascii="MISA Sans" w:hAnsi="MISA Sans"/>
                <w:color w:val="030E43"/>
                <w:spacing w:val="-3"/>
              </w:rPr>
              <w:t>Lưu</w:t>
            </w:r>
            <w:r>
              <w:rPr>
                <w:rFonts w:ascii="MISA Sans" w:hAnsi="MISA Sans"/>
                <w:color w:val="030E43"/>
                <w:spacing w:val="-3"/>
              </w:rPr>
              <w:t>/</w:t>
            </w:r>
            <w:r>
              <w:rPr>
                <w:rStyle w:val="Strong"/>
                <w:rFonts w:ascii="MISA Sans" w:hAnsi="MISA Sans"/>
                <w:color w:val="030E43"/>
                <w:spacing w:val="-3"/>
              </w:rPr>
              <w:t>Lưu và Phát hành</w:t>
            </w:r>
            <w:r>
              <w:rPr>
                <w:rFonts w:ascii="MISA Sans" w:hAnsi="MISA Sans"/>
                <w:color w:val="030E43"/>
                <w:spacing w:val="-3"/>
              </w:rPr>
              <w:t>.</w:t>
            </w:r>
          </w:p>
          <w:p w14:paraId="4600A540"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5DFEBEC" wp14:editId="0A6AAF4E">
                  <wp:extent cx="5593833" cy="3578772"/>
                  <wp:effectExtent l="0" t="0" r="6985" b="3175"/>
                  <wp:docPr id="204" name="Picture 204" descr="https://helpv4.meinvoice.vn/wp-content/uploads/2025/07/PXK_ND_70_06-1-1024x6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https://helpv4.meinvoice.vn/wp-content/uploads/2025/07/PXK_ND_70_06-1-1024x655.png"/>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5613971" cy="3591656"/>
                          </a:xfrm>
                          <a:prstGeom prst="rect">
                            <a:avLst/>
                          </a:prstGeom>
                          <a:noFill/>
                          <a:ln>
                            <a:noFill/>
                          </a:ln>
                        </pic:spPr>
                      </pic:pic>
                    </a:graphicData>
                  </a:graphic>
                </wp:inline>
              </w:drawing>
            </w:r>
          </w:p>
          <w:p w14:paraId="21D05FC5"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 </w:t>
            </w:r>
            <w:r>
              <w:rPr>
                <w:rStyle w:val="Emphasis"/>
                <w:rFonts w:ascii="MISA Sans" w:hAnsi="MISA Sans"/>
                <w:color w:val="030E43"/>
                <w:spacing w:val="-3"/>
              </w:rPr>
              <w:t>Có thể </w:t>
            </w:r>
            <w:hyperlink r:id="rId216" w:tgtFrame="_blank" w:history="1">
              <w:r>
                <w:rPr>
                  <w:rStyle w:val="Hyperlink"/>
                  <w:rFonts w:ascii="MISA Sans" w:hAnsi="MISA Sans"/>
                  <w:i/>
                  <w:iCs/>
                  <w:color w:val="337AB7"/>
                  <w:spacing w:val="-3"/>
                </w:rPr>
                <w:t>thiết lập thêm thông tin hiển thị trên GIAO DIỆN LẬP phiếu xuất kho phục vụ công tác quản lý</w:t>
              </w:r>
            </w:hyperlink>
            <w:r>
              <w:rPr>
                <w:rStyle w:val="Emphasis"/>
                <w:rFonts w:ascii="MISA Sans" w:hAnsi="MISA Sans"/>
                <w:color w:val="030E43"/>
                <w:spacing w:val="-3"/>
              </w:rPr>
              <w:t> (thông tin này không hiển thị trên phiếu xuất kho)</w:t>
            </w:r>
          </w:p>
          <w:p w14:paraId="51F6C20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2 Cách gửi phiếu xuất kho cho cơ quan thuế cấp mã</w:t>
            </w:r>
          </w:p>
          <w:p w14:paraId="027EB953"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Tích chọn </w:t>
            </w:r>
            <w:r>
              <w:rPr>
                <w:rStyle w:val="Strong"/>
                <w:rFonts w:ascii="MISA Sans" w:hAnsi="MISA Sans"/>
                <w:color w:val="030E43"/>
                <w:spacing w:val="-3"/>
              </w:rPr>
              <w:t>Gửi CQT cấp mã</w:t>
            </w:r>
            <w:r>
              <w:rPr>
                <w:rFonts w:ascii="MISA Sans" w:hAnsi="MISA Sans"/>
                <w:color w:val="030E43"/>
                <w:spacing w:val="-3"/>
              </w:rPr>
              <w:t>.</w:t>
            </w:r>
          </w:p>
          <w:p w14:paraId="529867C3"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Tích chọn </w:t>
            </w:r>
            <w:r>
              <w:rPr>
                <w:rStyle w:val="Strong"/>
                <w:rFonts w:ascii="MISA Sans" w:hAnsi="MISA Sans"/>
                <w:color w:val="030E43"/>
                <w:spacing w:val="-3"/>
              </w:rPr>
              <w:t>Gửi hóa đơn cho khách hàng</w:t>
            </w:r>
            <w:r>
              <w:rPr>
                <w:rFonts w:ascii="MISA Sans" w:hAnsi="MISA Sans"/>
                <w:color w:val="030E43"/>
                <w:spacing w:val="-3"/>
              </w:rPr>
              <w:t> nếu muốn chương trình tự động gửi phiếu xuất kho cho kế toán của cửa hàng/chi nhánh nhận hàng ngay sau khi phiếu xuất kho được cơ quan thuế cấp mã.</w:t>
            </w:r>
          </w:p>
          <w:p w14:paraId="3BD1900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D40366" wp14:editId="15934583">
                  <wp:extent cx="5484495" cy="4303986"/>
                  <wp:effectExtent l="0" t="0" r="1905" b="1905"/>
                  <wp:docPr id="203" name="Picture 203" descr="https://helpv4.meinvoice.vn/wp-content/uploads/2025/07/PXK_ND_70_07-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https://helpv4.meinvoice.vn/wp-content/uploads/2025/07/PXK_ND_70_07-4.png"/>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5488417" cy="4307063"/>
                          </a:xfrm>
                          <a:prstGeom prst="rect">
                            <a:avLst/>
                          </a:prstGeom>
                          <a:noFill/>
                          <a:ln>
                            <a:noFill/>
                          </a:ln>
                        </pic:spPr>
                      </pic:pic>
                    </a:graphicData>
                  </a:graphic>
                </wp:inline>
              </w:drawing>
            </w:r>
          </w:p>
          <w:p w14:paraId="718FA533" w14:textId="77777777" w:rsidR="000546A0" w:rsidRDefault="000546A0" w:rsidP="00A663E2">
            <w:pPr>
              <w:jc w:val="both"/>
              <w:rPr>
                <w:rFonts w:ascii="MISA Sans" w:hAnsi="MISA Sans"/>
                <w:color w:val="030E43"/>
                <w:spacing w:val="-3"/>
              </w:rPr>
            </w:pPr>
          </w:p>
          <w:p w14:paraId="2EC18000" w14:textId="77777777" w:rsidR="000546A0" w:rsidRDefault="000546A0" w:rsidP="00A663E2">
            <w:pPr>
              <w:jc w:val="both"/>
              <w:rPr>
                <w:rFonts w:ascii="MISA Sans" w:hAnsi="MISA Sans"/>
                <w:color w:val="030E43"/>
                <w:spacing w:val="-3"/>
              </w:rPr>
            </w:pPr>
            <w:r>
              <w:rPr>
                <w:rFonts w:ascii="MISA Sans" w:hAnsi="MISA Sans"/>
                <w:color w:val="030E43"/>
                <w:spacing w:val="-3"/>
              </w:rPr>
              <w:t>Nếu chưa gửi Phiếu xuất kho cho CQT cấp mã ngay khi phát hành thì có thể vào danh sách phiếu xuất kho để gửi CQT cấp mã.</w:t>
            </w:r>
          </w:p>
          <w:p w14:paraId="50585E2F"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3 Cách gửi phiếu xuất kho cho kế toán của cửa hàng/chi nhánh nhận hàng</w:t>
            </w:r>
          </w:p>
          <w:p w14:paraId="6922174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tích chọn </w:t>
            </w:r>
            <w:r>
              <w:rPr>
                <w:rStyle w:val="Strong"/>
                <w:rFonts w:ascii="MISA Sans" w:hAnsi="MISA Sans"/>
                <w:color w:val="030E43"/>
                <w:spacing w:val="-3"/>
              </w:rPr>
              <w:t>Gửi hóa đơn cho khách hàng khi phát hành</w:t>
            </w:r>
            <w:r>
              <w:rPr>
                <w:rFonts w:ascii="MISA Sans" w:hAnsi="MISA Sans"/>
                <w:color w:val="030E43"/>
                <w:spacing w:val="-3"/>
              </w:rPr>
              <w:t>, chương trình tự động gửi Phiếu xuất kho cho kế toán của cửa hàng/chi nhánh nhận hàng ngay sau khi Phiếu xuất kho được CQT cấp mã.</w:t>
            </w:r>
          </w:p>
          <w:p w14:paraId="5BE3CF57" w14:textId="77777777" w:rsidR="000546A0" w:rsidRDefault="000546A0" w:rsidP="00A663E2">
            <w:pPr>
              <w:jc w:val="both"/>
              <w:rPr>
                <w:rFonts w:ascii="MISA Sans" w:hAnsi="MISA Sans"/>
                <w:color w:val="030E43"/>
                <w:spacing w:val="-3"/>
              </w:rPr>
            </w:pPr>
            <w:r>
              <w:rPr>
                <w:rFonts w:ascii="MISA Sans" w:hAnsi="MISA Sans"/>
                <w:color w:val="030E43"/>
                <w:spacing w:val="-3"/>
              </w:rPr>
              <w:t>Nếu chưa tích chọn để chương trình tự động gửi Phiếu xuất kho cho kế toán của cửa hàng/chi nhánh nhận hàng ngay sau khi nhận được mã của CQT thì có thể vào danh sách phiếu xuất kho để gửi.</w:t>
            </w:r>
          </w:p>
          <w:p w14:paraId="4D96208F"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DDE63D1" wp14:editId="67A82FBA">
                  <wp:extent cx="5575860" cy="1324303"/>
                  <wp:effectExtent l="0" t="0" r="6350" b="9525"/>
                  <wp:docPr id="202" name="Picture 202" descr="https://helpv4.meinvoice.vn/wp-content/uploads/2025/07/PXK_ND_70_08-1024x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https://helpv4.meinvoice.vn/wp-content/uploads/2025/07/PXK_ND_70_08-1024x244.png"/>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5613140" cy="1333157"/>
                          </a:xfrm>
                          <a:prstGeom prst="rect">
                            <a:avLst/>
                          </a:prstGeom>
                          <a:noFill/>
                          <a:ln>
                            <a:noFill/>
                          </a:ln>
                        </pic:spPr>
                      </pic:pic>
                    </a:graphicData>
                  </a:graphic>
                </wp:inline>
              </w:drawing>
            </w:r>
          </w:p>
          <w:p w14:paraId="136BF3A1"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4 Cách xử lý phiếu xuất kho sai sót</w:t>
            </w:r>
          </w:p>
          <w:p w14:paraId="2F6E2D9F"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Xem hướng dẫn </w:t>
            </w:r>
            <w:hyperlink r:id="rId219" w:tgtFrame="_blank" w:history="1">
              <w:r>
                <w:rPr>
                  <w:rStyle w:val="Hyperlink"/>
                  <w:rFonts w:ascii="MISA Sans" w:hAnsi="MISA Sans"/>
                  <w:color w:val="337AB7"/>
                  <w:spacing w:val="-3"/>
                </w:rPr>
                <w:t>tại đây</w:t>
              </w:r>
            </w:hyperlink>
            <w:r>
              <w:rPr>
                <w:rFonts w:ascii="MISA Sans" w:hAnsi="MISA Sans"/>
                <w:color w:val="030E43"/>
                <w:spacing w:val="-3"/>
              </w:rPr>
              <w:t>.</w:t>
            </w:r>
          </w:p>
          <w:p w14:paraId="30D9073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5 Cách xem các báo cáo</w:t>
            </w:r>
          </w:p>
          <w:p w14:paraId="10F61296"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220" w:tgtFrame="_blank" w:history="1">
              <w:r>
                <w:rPr>
                  <w:rStyle w:val="Hyperlink"/>
                  <w:rFonts w:ascii="MISA Sans" w:hAnsi="MISA Sans"/>
                  <w:color w:val="337AB7"/>
                  <w:spacing w:val="-3"/>
                </w:rPr>
                <w:t>tại đây</w:t>
              </w:r>
            </w:hyperlink>
            <w:r>
              <w:rPr>
                <w:rFonts w:ascii="MISA Sans" w:hAnsi="MISA Sans"/>
                <w:color w:val="030E43"/>
                <w:spacing w:val="-3"/>
              </w:rPr>
              <w:t>.</w:t>
            </w:r>
          </w:p>
          <w:p w14:paraId="4B33BCEA"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 w:val="54"/>
                <w:szCs w:val="54"/>
              </w:rPr>
              <w:t>3. Lưu ý</w:t>
            </w:r>
          </w:p>
          <w:p w14:paraId="18716361" w14:textId="77777777" w:rsidR="000546A0" w:rsidRDefault="000546A0" w:rsidP="00A663E2">
            <w:pPr>
              <w:jc w:val="both"/>
              <w:rPr>
                <w:rFonts w:ascii="MISA Sans" w:hAnsi="MISA Sans"/>
                <w:color w:val="030E43"/>
                <w:spacing w:val="-3"/>
              </w:rPr>
            </w:pPr>
          </w:p>
          <w:p w14:paraId="50FE40D3"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phát hành 1 hoặc hàng loạt phiếu xuất kho từ danh sách phiếu xuất kho.</w:t>
            </w:r>
          </w:p>
          <w:p w14:paraId="4509CE85"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gửi 1 hoặc hàng loạt phiếu xuất kho cho CQT cấp mã từ danh sách phiếu xuất kho.</w:t>
            </w:r>
          </w:p>
          <w:p w14:paraId="2444A56D"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gửi 1 hoặc hàng loạt phiếu xuất kho đã được cấp mã cho kế toán của cửa hàng/chi nhánh nhận hàng từ danh sách phiếu xuất kho.</w:t>
            </w:r>
          </w:p>
          <w:p w14:paraId="788B09A8"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221"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0DF7CEB8" w14:textId="77777777" w:rsidR="000546A0" w:rsidRDefault="000546A0" w:rsidP="00A663E2">
            <w:pPr>
              <w:jc w:val="both"/>
              <w:rPr>
                <w:b/>
                <w:bCs/>
                <w:color w:val="000000" w:themeColor="text1"/>
                <w:sz w:val="28"/>
                <w:szCs w:val="28"/>
              </w:rPr>
            </w:pPr>
          </w:p>
        </w:tc>
      </w:tr>
    </w:tbl>
    <w:p w14:paraId="193926B5" w14:textId="77777777" w:rsidR="002961DD" w:rsidRPr="002961DD" w:rsidRDefault="002961DD" w:rsidP="00A663E2">
      <w:pPr>
        <w:jc w:val="both"/>
        <w:rPr>
          <w:b/>
          <w:bCs/>
          <w:color w:val="000000" w:themeColor="text1"/>
          <w:sz w:val="28"/>
          <w:szCs w:val="28"/>
        </w:rPr>
      </w:pPr>
    </w:p>
    <w:p w14:paraId="79DC962B" w14:textId="4366F93B"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Phiếu xuất khi hàng gửi bán đại lý</w:t>
      </w:r>
    </w:p>
    <w:tbl>
      <w:tblPr>
        <w:tblStyle w:val="TableGrid"/>
        <w:tblW w:w="0" w:type="auto"/>
        <w:tblLook w:val="04A0" w:firstRow="1" w:lastRow="0" w:firstColumn="1" w:lastColumn="0" w:noHBand="0" w:noVBand="1"/>
      </w:tblPr>
      <w:tblGrid>
        <w:gridCol w:w="9026"/>
      </w:tblGrid>
      <w:tr w:rsidR="00F00B91" w14:paraId="49205CFA" w14:textId="77777777" w:rsidTr="00F00B91">
        <w:tc>
          <w:tcPr>
            <w:tcW w:w="9026" w:type="dxa"/>
          </w:tcPr>
          <w:p w14:paraId="5380AAD1" w14:textId="77777777" w:rsidR="00F00B91" w:rsidRDefault="00F00B91" w:rsidP="00A663E2">
            <w:pPr>
              <w:jc w:val="both"/>
              <w:rPr>
                <w:rFonts w:ascii="inherit" w:hAnsi="inherit"/>
              </w:rPr>
            </w:pPr>
            <w:r>
              <w:rPr>
                <w:rFonts w:ascii="inherit" w:hAnsi="inherit"/>
              </w:rPr>
              <w:t>(Web) Quản lý phiếu xuất kho gửi bán Đại lý có mã của CQT theo Nghị định 70/2025/NĐ-CP</w:t>
            </w:r>
          </w:p>
          <w:p w14:paraId="0A26043F"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F7DA313"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này giúp Anh/Chị lập, phát hành và quản lý </w:t>
            </w:r>
            <w:r>
              <w:rPr>
                <w:rStyle w:val="Strong"/>
                <w:rFonts w:ascii="MISA Sans" w:eastAsia="MS Mincho" w:hAnsi="MISA Sans"/>
                <w:color w:val="030E43"/>
                <w:spacing w:val="-3"/>
              </w:rPr>
              <w:t>phiếu xuất kho</w:t>
            </w:r>
            <w:r>
              <w:rPr>
                <w:rFonts w:ascii="MISA Sans" w:hAnsi="MISA Sans"/>
                <w:color w:val="030E43"/>
                <w:spacing w:val="-3"/>
              </w:rPr>
              <w:t> gửi bán Đại lý </w:t>
            </w:r>
            <w:r>
              <w:rPr>
                <w:rStyle w:val="Strong"/>
                <w:rFonts w:ascii="MISA Sans" w:eastAsia="MS Mincho" w:hAnsi="MISA Sans"/>
                <w:color w:val="030E43"/>
                <w:spacing w:val="-3"/>
              </w:rPr>
              <w:t>có mã</w:t>
            </w:r>
            <w:r>
              <w:rPr>
                <w:rFonts w:ascii="MISA Sans" w:hAnsi="MISA Sans"/>
                <w:color w:val="030E43"/>
                <w:spacing w:val="-3"/>
              </w:rPr>
              <w:t> của Cơ quan Thuế (CQT) trên phần mềm theo Nghị định 70/2025/NĐ-CP, đảm bảo tuân thủ quy định pháp luật và quản lý chứng từ hiệu quả như hóa đơn điện tử.</w:t>
            </w:r>
          </w:p>
          <w:p w14:paraId="41E606F7"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Nội dung bài viết:</w:t>
            </w:r>
          </w:p>
          <w:p w14:paraId="30A5FD56" w14:textId="77777777" w:rsidR="00F00B91" w:rsidRDefault="00F00B91" w:rsidP="00A663E2">
            <w:pPr>
              <w:jc w:val="both"/>
              <w:rPr>
                <w:rFonts w:ascii="MISA Sans" w:hAnsi="MISA Sans"/>
                <w:color w:val="030E43"/>
                <w:spacing w:val="-3"/>
              </w:rPr>
            </w:pPr>
            <w:r>
              <w:rPr>
                <w:rFonts w:ascii="MISA Sans" w:hAnsi="MISA Sans"/>
                <w:color w:val="030E43"/>
                <w:spacing w:val="-3"/>
              </w:rPr>
              <w:t>Các bước bắt đầu sử dụng Phiếu xuất kho Gửi bán Đại lý có mã CQT</w:t>
            </w:r>
          </w:p>
          <w:p w14:paraId="6AF48A48"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các nghiệp vụ Phiếu xuất kho Gửi bán Đại lý có mã CQT</w:t>
            </w:r>
          </w:p>
          <w:p w14:paraId="4269D548"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 Các bước bắt đầu sử dụng</w:t>
            </w:r>
          </w:p>
          <w:tbl>
            <w:tblPr>
              <w:tblW w:w="9447"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20AFB04D" w14:textId="77777777" w:rsidTr="00CD5E67">
              <w:tc>
                <w:tcPr>
                  <w:tcW w:w="9435" w:type="dxa"/>
                  <w:tcBorders>
                    <w:top w:val="nil"/>
                    <w:left w:val="nil"/>
                    <w:bottom w:val="nil"/>
                    <w:right w:val="nil"/>
                  </w:tcBorders>
                  <w:shd w:val="clear" w:color="auto" w:fill="FAFCFD"/>
                  <w:tcMar>
                    <w:top w:w="60" w:type="dxa"/>
                    <w:left w:w="120" w:type="dxa"/>
                    <w:bottom w:w="60" w:type="dxa"/>
                    <w:right w:w="120" w:type="dxa"/>
                  </w:tcMar>
                  <w:vAlign w:val="center"/>
                  <w:hideMark/>
                </w:tcPr>
                <w:p w14:paraId="7127FF00" w14:textId="77777777" w:rsidR="00F00B91" w:rsidRDefault="00F00B91" w:rsidP="00A663E2">
                  <w:pPr>
                    <w:jc w:val="both"/>
                    <w:rPr>
                      <w:rFonts w:ascii="inherit" w:hAnsi="inherit"/>
                      <w:sz w:val="28"/>
                      <w:szCs w:val="28"/>
                    </w:rPr>
                  </w:pPr>
                  <w:r>
                    <w:rPr>
                      <w:rStyle w:val="Strong"/>
                      <w:rFonts w:ascii="inherit" w:hAnsi="inherit"/>
                      <w:b w:val="0"/>
                      <w:bCs w:val="0"/>
                      <w:sz w:val="28"/>
                      <w:szCs w:val="28"/>
                    </w:rPr>
                    <w:t>2.1. Đăng ký sử dụng phiếu xuất kho gửi bán Đại lý có mã CQT</w:t>
                  </w:r>
                </w:p>
                <w:p w14:paraId="266E86A8" w14:textId="77777777" w:rsidR="00F00B91" w:rsidRDefault="00F00B91" w:rsidP="00A663E2">
                  <w:pPr>
                    <w:jc w:val="both"/>
                    <w:rPr>
                      <w:sz w:val="24"/>
                      <w:szCs w:val="24"/>
                    </w:rPr>
                  </w:pPr>
                  <w:r>
                    <w:t>Các bước đăng ký sử dụng phiếu xuất kho có mã của CQT thực hiện tương tự các bước đăng ký sử dụng hóa đơn Có mã của CQT . Xem hướng dẫn chi tiết </w:t>
                  </w:r>
                  <w:hyperlink r:id="rId222" w:history="1">
                    <w:r>
                      <w:rPr>
                        <w:rStyle w:val="Hyperlink"/>
                        <w:color w:val="337AB7"/>
                      </w:rPr>
                      <w:t>tại đây </w:t>
                    </w:r>
                  </w:hyperlink>
                </w:p>
                <w:p w14:paraId="7930A4FB" w14:textId="77777777" w:rsidR="00F00B91" w:rsidRDefault="00F00B91" w:rsidP="00A663E2">
                  <w:pPr>
                    <w:jc w:val="both"/>
                  </w:pPr>
                </w:p>
                <w:p w14:paraId="5A363C19" w14:textId="77777777" w:rsidR="00F00B91" w:rsidRDefault="00F00B91" w:rsidP="00A663E2">
                  <w:pPr>
                    <w:jc w:val="both"/>
                  </w:pPr>
                  <w:r>
                    <w:rPr>
                      <w:rStyle w:val="Strong"/>
                    </w:rPr>
                    <w:t>Đơn vị lần đầu sử dụng:</w:t>
                  </w:r>
                  <w:r>
                    <w:t> Để quản lý phiếu xuất kho gửi bán đại lý có mã CQT, kế toán cần đăng ký sử dụng phiếu xuất kho với cơ quan thuế (bước này chỉ thực hiện 1 lần duy nhất).</w:t>
                  </w:r>
                </w:p>
                <w:p w14:paraId="6DAC824A" w14:textId="77777777" w:rsidR="00F00B91" w:rsidRDefault="00F00B91" w:rsidP="00A663E2">
                  <w:pPr>
                    <w:jc w:val="both"/>
                  </w:pPr>
                  <w:r>
                    <w:rPr>
                      <w:rStyle w:val="Strong"/>
                    </w:rPr>
                    <w:lastRenderedPageBreak/>
                    <w:t>Đối với đơn vị đang sử dụng phiếu xuất kho theo Nghị định 123/2020/NĐ-CP:</w:t>
                  </w:r>
                  <w:r>
                    <w:t> Nếu không thay đổi thông tin người đại diện theo pháp luật thì không cần lập lại tờ khai.</w:t>
                  </w:r>
                </w:p>
                <w:p w14:paraId="0E0F50B7" w14:textId="77777777" w:rsidR="00F00B91" w:rsidRDefault="00F00B91" w:rsidP="00A663E2">
                  <w:pPr>
                    <w:jc w:val="both"/>
                  </w:pPr>
                  <w:r>
                    <w:rPr>
                      <w:rStyle w:val="Strong"/>
                      <w:rFonts w:eastAsia="MS Mincho"/>
                      <w:i/>
                      <w:iCs/>
                    </w:rPr>
                    <w:t>Lưu ý:</w:t>
                  </w:r>
                  <w:r>
                    <w:t> Tại mục </w:t>
                  </w:r>
                  <w:r>
                    <w:rPr>
                      <w:rStyle w:val="Strong"/>
                      <w:rFonts w:eastAsia="MS Mincho"/>
                    </w:rPr>
                    <w:t>Loại hóa đơn sử dụng</w:t>
                  </w:r>
                  <w:r>
                    <w:t>, tích chọn: </w:t>
                  </w:r>
                  <w:r>
                    <w:rPr>
                      <w:rStyle w:val="Strong"/>
                      <w:rFonts w:eastAsia="MS Mincho"/>
                    </w:rPr>
                    <w:t>Các chứng từ được in, phát hành và quản lý như hóa đơn</w:t>
                  </w:r>
                  <w:r>
                    <w:t>.</w:t>
                  </w:r>
                </w:p>
                <w:p w14:paraId="7C982B75" w14:textId="77777777" w:rsidR="00F00B91" w:rsidRDefault="00F00B91" w:rsidP="00A663E2">
                  <w:pPr>
                    <w:jc w:val="both"/>
                  </w:pPr>
                  <w:r>
                    <w:rPr>
                      <w:noProof/>
                    </w:rPr>
                    <w:drawing>
                      <wp:inline distT="0" distB="0" distL="0" distR="0" wp14:anchorId="6CFAC89D" wp14:editId="6BEF105D">
                        <wp:extent cx="6526749" cy="3890652"/>
                        <wp:effectExtent l="0" t="0" r="7620" b="0"/>
                        <wp:docPr id="214" name="Picture 214"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https://helpv4.meinvoice.vn/wp-content/uploads/2025/07/PXK_ND_70_02-1024x611.png"/>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6565876" cy="3913976"/>
                                </a:xfrm>
                                <a:prstGeom prst="rect">
                                  <a:avLst/>
                                </a:prstGeom>
                                <a:noFill/>
                                <a:ln>
                                  <a:noFill/>
                                </a:ln>
                              </pic:spPr>
                            </pic:pic>
                          </a:graphicData>
                        </a:graphic>
                      </wp:inline>
                    </w:drawing>
                  </w:r>
                </w:p>
                <w:p w14:paraId="74C8236F" w14:textId="77777777" w:rsidR="00F00B91" w:rsidRDefault="00F00B91" w:rsidP="00A663E2">
                  <w:pPr>
                    <w:jc w:val="both"/>
                    <w:rPr>
                      <w:rFonts w:ascii="inherit" w:hAnsi="inherit"/>
                      <w:sz w:val="28"/>
                      <w:szCs w:val="28"/>
                    </w:rPr>
                  </w:pPr>
                  <w:r>
                    <w:rPr>
                      <w:rStyle w:val="Strong"/>
                      <w:rFonts w:ascii="inherit" w:hAnsi="inherit"/>
                      <w:b w:val="0"/>
                      <w:bCs w:val="0"/>
                      <w:sz w:val="28"/>
                      <w:szCs w:val="28"/>
                    </w:rPr>
                    <w:t>2.2. Khởi tạo mẫu phiếu xuất kho gửi bán Đại lý có mã CQT</w:t>
                  </w:r>
                </w:p>
                <w:p w14:paraId="3D0443F3" w14:textId="77777777" w:rsidR="00F00B91" w:rsidRDefault="00F00B91" w:rsidP="00A663E2">
                  <w:pPr>
                    <w:jc w:val="both"/>
                  </w:pPr>
                  <w:r>
                    <w:rPr>
                      <w:rStyle w:val="Strong"/>
                      <w:rFonts w:eastAsia="MS Mincho"/>
                    </w:rPr>
                    <w:t>Bước 1.</w:t>
                  </w:r>
                  <w:r>
                    <w:t> Chọn mẫu phiếu xuất kho gửi bán đại lý.</w:t>
                  </w:r>
                </w:p>
                <w:p w14:paraId="67AF8709" w14:textId="77777777" w:rsidR="00F00B91" w:rsidRDefault="00F00B91" w:rsidP="00A663E2">
                  <w:pPr>
                    <w:jc w:val="both"/>
                  </w:pPr>
                  <w:r>
                    <w:rPr>
                      <w:noProof/>
                    </w:rPr>
                    <w:lastRenderedPageBreak/>
                    <w:drawing>
                      <wp:inline distT="0" distB="0" distL="0" distR="0" wp14:anchorId="4D53BE30" wp14:editId="20B421C3">
                        <wp:extent cx="6447834" cy="3196855"/>
                        <wp:effectExtent l="0" t="0" r="0" b="3810"/>
                        <wp:docPr id="213" name="Picture 213" descr="https://helpv4.meinvoice.vn/wp-content/uploads/2025/07/PXK_ND_70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descr="https://helpv4.meinvoice.vn/wp-content/uploads/2025/07/PXK_ND_70_15.png"/>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6473334" cy="3209498"/>
                                </a:xfrm>
                                <a:prstGeom prst="rect">
                                  <a:avLst/>
                                </a:prstGeom>
                                <a:noFill/>
                                <a:ln>
                                  <a:noFill/>
                                </a:ln>
                              </pic:spPr>
                            </pic:pic>
                          </a:graphicData>
                        </a:graphic>
                      </wp:inline>
                    </w:drawing>
                  </w:r>
                </w:p>
                <w:p w14:paraId="53DC423B" w14:textId="77777777" w:rsidR="00F00B91" w:rsidRDefault="00F00B91" w:rsidP="00A663E2">
                  <w:pPr>
                    <w:jc w:val="both"/>
                  </w:pPr>
                  <w:r>
                    <w:rPr>
                      <w:rStyle w:val="Strong"/>
                      <w:rFonts w:eastAsia="MS Mincho"/>
                    </w:rPr>
                    <w:t>Bước 2.</w:t>
                  </w:r>
                  <w:r>
                    <w:t> Khai báo các thông tin cần thiết để khởi tạo mẫu phiếu xuất kho</w:t>
                  </w:r>
                </w:p>
                <w:p w14:paraId="43E5A2BB" w14:textId="77777777" w:rsidR="00F00B91" w:rsidRDefault="00F00B91" w:rsidP="00A663E2">
                  <w:pPr>
                    <w:jc w:val="both"/>
                  </w:pPr>
                  <w:r>
                    <w:t>Chương trình tự động điền thông tin mẫu số và 4 ký tự đầu của mẫu hóa đơn:</w:t>
                  </w:r>
                </w:p>
                <w:p w14:paraId="5BA0BCD8" w14:textId="77777777" w:rsidR="00F00B91" w:rsidRDefault="00F00B91" w:rsidP="00A663E2">
                  <w:pPr>
                    <w:jc w:val="both"/>
                  </w:pPr>
                </w:p>
                <w:p w14:paraId="40798D4D" w14:textId="77777777" w:rsidR="00F00B91" w:rsidRDefault="00F00B91" w:rsidP="00A663E2">
                  <w:pPr>
                    <w:jc w:val="both"/>
                  </w:pPr>
                  <w:r>
                    <w:rPr>
                      <w:rStyle w:val="Strong"/>
                    </w:rPr>
                    <w:t>Số 6</w:t>
                  </w:r>
                  <w:r>
                    <w:t>: Phản ánh các chứng từ điện tử được sử dụng và quản lý như hóa đơn gồm phiếu xuất kho kiêm vận chuyển nội bộ điện tử, phiếu xuất kho hàng gửi bán đại lý điện tử</w:t>
                  </w:r>
                </w:p>
                <w:p w14:paraId="122E8CDB" w14:textId="77777777" w:rsidR="00F00B91" w:rsidRDefault="00F00B91" w:rsidP="00A663E2">
                  <w:pPr>
                    <w:jc w:val="both"/>
                  </w:pPr>
                  <w:r>
                    <w:rPr>
                      <w:rStyle w:val="Strong"/>
                    </w:rPr>
                    <w:t>C</w:t>
                  </w:r>
                  <w:r>
                    <w:t> thể hiện phiếu xuất kho điện tử có mã.</w:t>
                  </w:r>
                </w:p>
                <w:p w14:paraId="1EDE64C8" w14:textId="77777777" w:rsidR="00F00B91" w:rsidRDefault="00F00B91" w:rsidP="00A663E2">
                  <w:pPr>
                    <w:jc w:val="both"/>
                  </w:pPr>
                  <w:r>
                    <w:t>Hai ký tự tiếp theo là hai (02) chữ số Ả rập thể hiện năm lập hóa đơn điện tử được xác định theo 2 chữ số cuối của năm dương lịch.</w:t>
                  </w:r>
                </w:p>
                <w:p w14:paraId="54CD2179" w14:textId="77777777" w:rsidR="00F00B91" w:rsidRDefault="00F00B91" w:rsidP="00A663E2">
                  <w:pPr>
                    <w:jc w:val="both"/>
                  </w:pPr>
                  <w:r>
                    <w:t> Một ký tự tiếp theo là một (01) chữ cái được quy định là T, D, L, M, N, B, G, H thể hiện loại hóa đơn điện tử được sử dụng, cụ thể: Chữ </w:t>
                  </w:r>
                  <w:r>
                    <w:rPr>
                      <w:rStyle w:val="Strong"/>
                    </w:rPr>
                    <w:t>B</w:t>
                  </w:r>
                  <w:r>
                    <w:t>: Áp dụng đối với phiếu xuất kho hàng gửi bán đại lý điện tử.</w:t>
                  </w:r>
                </w:p>
                <w:p w14:paraId="5C8A1079" w14:textId="77777777" w:rsidR="00F00B91" w:rsidRDefault="00F00B91" w:rsidP="00A663E2">
                  <w:pPr>
                    <w:jc w:val="both"/>
                  </w:pPr>
                  <w: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Pr>
                    <w:t>YY</w:t>
                  </w:r>
                  <w:r>
                    <w:t>.</w:t>
                  </w:r>
                </w:p>
                <w:p w14:paraId="37A6D2EA" w14:textId="77777777" w:rsidR="00F00B91" w:rsidRDefault="00F00B91" w:rsidP="00A663E2">
                  <w:pPr>
                    <w:jc w:val="both"/>
                  </w:pPr>
                  <w:r>
                    <w:rPr>
                      <w:noProof/>
                    </w:rPr>
                    <w:lastRenderedPageBreak/>
                    <w:drawing>
                      <wp:inline distT="0" distB="0" distL="0" distR="0" wp14:anchorId="39800604" wp14:editId="7F738890">
                        <wp:extent cx="5549287" cy="2824113"/>
                        <wp:effectExtent l="0" t="0" r="0" b="0"/>
                        <wp:docPr id="212" name="Picture 212" descr="https://helpv4.meinvoice.vn/wp-content/uploads/2025/07/PXK_ND_70_10-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https://helpv4.meinvoice.vn/wp-content/uploads/2025/07/PXK_ND_70_10-1024x521.png"/>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5571790" cy="2835565"/>
                                </a:xfrm>
                                <a:prstGeom prst="rect">
                                  <a:avLst/>
                                </a:prstGeom>
                                <a:noFill/>
                                <a:ln>
                                  <a:noFill/>
                                </a:ln>
                              </pic:spPr>
                            </pic:pic>
                          </a:graphicData>
                        </a:graphic>
                      </wp:inline>
                    </w:drawing>
                  </w:r>
                </w:p>
                <w:p w14:paraId="15F63680" w14:textId="77777777" w:rsidR="00F00B91" w:rsidRDefault="00F00B91" w:rsidP="00A663E2">
                  <w:pPr>
                    <w:jc w:val="both"/>
                  </w:pPr>
                  <w:r>
                    <w:rPr>
                      <w:rStyle w:val="Strong"/>
                      <w:rFonts w:eastAsia="MS Mincho"/>
                    </w:rPr>
                    <w:t>Bước 3.</w:t>
                  </w:r>
                  <w:r>
                    <w:t> Điều chỉnh nhanh các thông tin trên mẫu phiếu xuất kho (nếu cần), nhấn </w:t>
                  </w:r>
                  <w:r>
                    <w:rPr>
                      <w:rStyle w:val="Strong"/>
                      <w:rFonts w:eastAsia="MS Mincho"/>
                    </w:rPr>
                    <w:t>Lưu</w:t>
                  </w:r>
                  <w:r>
                    <w:t>.</w:t>
                  </w:r>
                </w:p>
                <w:p w14:paraId="219577A9" w14:textId="77777777" w:rsidR="00F00B91" w:rsidRDefault="00F00B91" w:rsidP="00A663E2">
                  <w:pPr>
                    <w:jc w:val="both"/>
                  </w:pPr>
                  <w:r>
                    <w:rPr>
                      <w:noProof/>
                    </w:rPr>
                    <w:drawing>
                      <wp:inline distT="0" distB="0" distL="0" distR="0" wp14:anchorId="0E4AF699" wp14:editId="6CE30FD7">
                        <wp:extent cx="5533521" cy="2833733"/>
                        <wp:effectExtent l="0" t="0" r="0" b="5080"/>
                        <wp:docPr id="211" name="Picture 211" descr="https://helpv4.meinvoice.vn/wp-content/uploads/2025/07/PXK_ND_70_11-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https://helpv4.meinvoice.vn/wp-content/uploads/2025/07/PXK_ND_70_11-1024x525.png"/>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5550862" cy="2842613"/>
                                </a:xfrm>
                                <a:prstGeom prst="rect">
                                  <a:avLst/>
                                </a:prstGeom>
                                <a:noFill/>
                                <a:ln>
                                  <a:noFill/>
                                </a:ln>
                              </pic:spPr>
                            </pic:pic>
                          </a:graphicData>
                        </a:graphic>
                      </wp:inline>
                    </w:drawing>
                  </w:r>
                </w:p>
                <w:p w14:paraId="7E1C59D8" w14:textId="77777777" w:rsidR="00F00B91" w:rsidRDefault="00F00B91" w:rsidP="00A663E2">
                  <w:pPr>
                    <w:jc w:val="both"/>
                  </w:pPr>
                  <w:r>
                    <w:rPr>
                      <w:rStyle w:val="Strong"/>
                      <w:rFonts w:eastAsia="MS Mincho"/>
                      <w:i/>
                      <w:iCs/>
                    </w:rPr>
                    <w:t>Lưu ý</w:t>
                  </w:r>
                  <w:r>
                    <w:rPr>
                      <w:rStyle w:val="Emphasis"/>
                    </w:rPr>
                    <w:t>: Có thể thiết lập hiển thị thêm thông tin trên phiếu xuất kho. Tham khảo </w:t>
                  </w:r>
                  <w:hyperlink r:id="rId226" w:tgtFrame="_blank" w:history="1">
                    <w:r>
                      <w:rPr>
                        <w:rStyle w:val="Hyperlink"/>
                        <w:rFonts w:eastAsia="MS Mincho"/>
                        <w:i/>
                        <w:iCs/>
                        <w:color w:val="337AB7"/>
                      </w:rPr>
                      <w:t>tại đây</w:t>
                    </w:r>
                  </w:hyperlink>
                  <w:r>
                    <w:rPr>
                      <w:rStyle w:val="Emphasis"/>
                    </w:rPr>
                    <w:t>.</w:t>
                  </w:r>
                </w:p>
              </w:tc>
            </w:tr>
          </w:tbl>
          <w:p w14:paraId="0F0B4521" w14:textId="77777777" w:rsidR="00F00B91" w:rsidRDefault="00F00B91"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Hướng dẫn các nghiệp vụ</w:t>
            </w:r>
          </w:p>
          <w:tbl>
            <w:tblPr>
              <w:tblW w:w="9447"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447"/>
            </w:tblGrid>
            <w:tr w:rsidR="00F00B91" w14:paraId="66921F0E" w14:textId="77777777" w:rsidTr="00CD5E67">
              <w:tc>
                <w:tcPr>
                  <w:tcW w:w="9435" w:type="dxa"/>
                  <w:tcBorders>
                    <w:top w:val="nil"/>
                    <w:left w:val="nil"/>
                    <w:bottom w:val="nil"/>
                    <w:right w:val="nil"/>
                  </w:tcBorders>
                  <w:shd w:val="clear" w:color="auto" w:fill="FAFCFD"/>
                  <w:tcMar>
                    <w:top w:w="60" w:type="dxa"/>
                    <w:left w:w="120" w:type="dxa"/>
                    <w:bottom w:w="60" w:type="dxa"/>
                    <w:right w:w="120" w:type="dxa"/>
                  </w:tcMar>
                  <w:vAlign w:val="center"/>
                  <w:hideMark/>
                </w:tcPr>
                <w:p w14:paraId="3E67BD95" w14:textId="77777777" w:rsidR="00F00B91" w:rsidRDefault="00F00B91" w:rsidP="00A663E2">
                  <w:pPr>
                    <w:pStyle w:val="Heading4"/>
                    <w:shd w:val="clear" w:color="auto" w:fill="8DB3E2"/>
                    <w:jc w:val="both"/>
                    <w:rPr>
                      <w:rFonts w:ascii="inherit" w:hAnsi="inherit" w:hint="eastAsia"/>
                      <w:color w:val="auto"/>
                      <w:sz w:val="28"/>
                      <w:szCs w:val="28"/>
                    </w:rPr>
                  </w:pPr>
                  <w:r>
                    <w:rPr>
                      <w:rStyle w:val="Strong"/>
                      <w:rFonts w:ascii="inherit" w:hAnsi="inherit"/>
                      <w:b w:val="0"/>
                      <w:bCs w:val="0"/>
                      <w:sz w:val="28"/>
                      <w:szCs w:val="28"/>
                    </w:rPr>
                    <w:t>3.1. Lập và phát hành phiếu xuất kho hàng gửi bán Đại lý đến cơ quan thuế</w:t>
                  </w:r>
                </w:p>
                <w:p w14:paraId="2CE0D89E" w14:textId="77777777" w:rsidR="00F00B91" w:rsidRDefault="00F00B91" w:rsidP="00A663E2">
                  <w:pPr>
                    <w:pStyle w:val="NormalWeb"/>
                    <w:spacing w:before="0" w:beforeAutospacing="0" w:after="330" w:afterAutospacing="0"/>
                    <w:jc w:val="both"/>
                  </w:pPr>
                  <w:r>
                    <w:rPr>
                      <w:rStyle w:val="Strong"/>
                      <w:rFonts w:eastAsia="MS Mincho"/>
                    </w:rPr>
                    <w:t>Bước 1.</w:t>
                  </w:r>
                  <w:r>
                    <w:t> Vào phân hệ </w:t>
                  </w:r>
                  <w:r>
                    <w:rPr>
                      <w:rStyle w:val="Strong"/>
                      <w:rFonts w:eastAsia="MS Mincho"/>
                    </w:rPr>
                    <w:t>Hóa đơn</w:t>
                  </w:r>
                  <w:r>
                    <w:t>\</w:t>
                  </w:r>
                  <w:r>
                    <w:rPr>
                      <w:rStyle w:val="Strong"/>
                      <w:rFonts w:eastAsia="MS Mincho"/>
                    </w:rPr>
                    <w:t>Phiếu xuất kho</w:t>
                  </w:r>
                  <w:r>
                    <w:t>, nhấn </w:t>
                  </w:r>
                  <w:r>
                    <w:rPr>
                      <w:rStyle w:val="Strong"/>
                      <w:rFonts w:eastAsia="MS Mincho"/>
                    </w:rPr>
                    <w:t>Thêm mới</w:t>
                  </w:r>
                  <w:r>
                    <w:t>.</w:t>
                  </w:r>
                </w:p>
                <w:p w14:paraId="48E2F6EC" w14:textId="77777777" w:rsidR="00F00B91" w:rsidRDefault="00F00B91" w:rsidP="00A663E2">
                  <w:pPr>
                    <w:pStyle w:val="NormalWeb"/>
                    <w:spacing w:before="0" w:beforeAutospacing="0" w:after="330" w:afterAutospacing="0"/>
                    <w:jc w:val="both"/>
                  </w:pPr>
                  <w:r>
                    <w:rPr>
                      <w:rStyle w:val="Strong"/>
                      <w:rFonts w:eastAsia="MS Mincho"/>
                    </w:rPr>
                    <w:t> Bước 2.</w:t>
                  </w:r>
                  <w:r>
                    <w:t> Khai báo các thông tin trên phiếu xuất kho, sau đó nhấn </w:t>
                  </w:r>
                  <w:r>
                    <w:rPr>
                      <w:rStyle w:val="Strong"/>
                      <w:rFonts w:eastAsia="MS Mincho"/>
                    </w:rPr>
                    <w:t>Lưu</w:t>
                  </w:r>
                  <w:r>
                    <w:t>/</w:t>
                  </w:r>
                  <w:r>
                    <w:rPr>
                      <w:rStyle w:val="Strong"/>
                      <w:rFonts w:eastAsia="MS Mincho"/>
                    </w:rPr>
                    <w:t>Lưu và Phát hành</w:t>
                  </w:r>
                  <w:r>
                    <w:t>.</w:t>
                  </w:r>
                </w:p>
                <w:p w14:paraId="46278730" w14:textId="77777777"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5DE39727" wp14:editId="7F2A8A4E">
                        <wp:extent cx="5485480" cy="3589049"/>
                        <wp:effectExtent l="0" t="0" r="1270" b="0"/>
                        <wp:docPr id="210" name="Picture 210" descr="https://helpv4.meinvoice.vn/wp-content/uploads/2025/07/PXK_ko_ma_08-1024x6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https://helpv4.meinvoice.vn/wp-content/uploads/2025/07/PXK_ko_ma_08-1024x670.png"/>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511519" cy="3606086"/>
                                </a:xfrm>
                                <a:prstGeom prst="rect">
                                  <a:avLst/>
                                </a:prstGeom>
                                <a:noFill/>
                                <a:ln>
                                  <a:noFill/>
                                </a:ln>
                              </pic:spPr>
                            </pic:pic>
                          </a:graphicData>
                        </a:graphic>
                      </wp:inline>
                    </w:drawing>
                  </w:r>
                </w:p>
                <w:p w14:paraId="757A12E7" w14:textId="77777777" w:rsidR="00F00B91" w:rsidRDefault="00F00B91" w:rsidP="00A663E2">
                  <w:pPr>
                    <w:pStyle w:val="NormalWeb"/>
                    <w:spacing w:before="0" w:beforeAutospacing="0" w:after="0" w:afterAutospacing="0"/>
                    <w:jc w:val="both"/>
                  </w:pPr>
                  <w:r>
                    <w:rPr>
                      <w:rStyle w:val="Strong"/>
                      <w:rFonts w:eastAsia="MS Mincho"/>
                      <w:i/>
                      <w:iCs/>
                    </w:rPr>
                    <w:t>Lưu ý: </w:t>
                  </w:r>
                  <w:r>
                    <w:rPr>
                      <w:rStyle w:val="Emphasis"/>
                    </w:rPr>
                    <w:t>Có thể thiết lập thêm thông tin hiển thị trên giao diện lập hóa đơn phục vụ công tác quản lý (thông tin này không hiển thị trên hóa đơn). Tham khảo </w:t>
                  </w:r>
                  <w:hyperlink r:id="rId228" w:tgtFrame="_blank" w:history="1">
                    <w:r>
                      <w:rPr>
                        <w:rStyle w:val="Hyperlink"/>
                        <w:rFonts w:eastAsia="MS Mincho"/>
                        <w:i/>
                        <w:iCs/>
                        <w:color w:val="337AB7"/>
                      </w:rPr>
                      <w:t>tại đây</w:t>
                    </w:r>
                  </w:hyperlink>
                  <w:r>
                    <w:rPr>
                      <w:rStyle w:val="Emphasis"/>
                    </w:rPr>
                    <w:t>.</w:t>
                  </w:r>
                </w:p>
                <w:p w14:paraId="67341948"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2. Gửi phiếu xuất kho đến cơ quan thuế</w:t>
                  </w:r>
                </w:p>
                <w:p w14:paraId="54BAD89D" w14:textId="77777777" w:rsidR="00F00B91" w:rsidRDefault="00F00B91" w:rsidP="00CC7F7E">
                  <w:pPr>
                    <w:numPr>
                      <w:ilvl w:val="0"/>
                      <w:numId w:val="12"/>
                    </w:numPr>
                    <w:spacing w:after="150" w:line="240" w:lineRule="auto"/>
                    <w:ind w:left="0"/>
                    <w:jc w:val="both"/>
                    <w:rPr>
                      <w:sz w:val="24"/>
                      <w:szCs w:val="24"/>
                    </w:rPr>
                  </w:pPr>
                  <w:r>
                    <w:rPr>
                      <w:rStyle w:val="Strong"/>
                    </w:rPr>
                    <w:t>Trường hợp 1:</w:t>
                  </w:r>
                  <w:r>
                    <w:t> Nếu chọn phương thức gửi đầy đủ nội dung phiếu xuất kho đến CQT: Chương trình tự động gửi phiếu xuất kho đến Cơ quan thuế ngay khi phát hành và gửi cho khách hàng, nếu chưa gửi cho khách hàng -&gt; chương trình tự động gửi phiếu xuất kho đến CQT vào cuối ngày.</w:t>
                  </w:r>
                </w:p>
                <w:p w14:paraId="1F14E9BC" w14:textId="77777777" w:rsidR="00F00B91" w:rsidRDefault="00F00B91" w:rsidP="00CC7F7E">
                  <w:pPr>
                    <w:numPr>
                      <w:ilvl w:val="0"/>
                      <w:numId w:val="12"/>
                    </w:numPr>
                    <w:spacing w:after="150" w:line="240" w:lineRule="auto"/>
                    <w:ind w:left="0"/>
                    <w:jc w:val="both"/>
                  </w:pPr>
                  <w:r>
                    <w:rPr>
                      <w:rStyle w:val="Strong"/>
                    </w:rPr>
                    <w:t>Trường hợp 2:</w:t>
                  </w:r>
                  <w:r>
                    <w:t> Nếu chọn phương thức gửi phiếu xuất kho đến CQT theo bảng tổng hợp: Đơn vị </w:t>
                  </w:r>
                  <w:hyperlink r:id="rId229" w:tgtFrame="_blank" w:history="1">
                    <w:r>
                      <w:rPr>
                        <w:rStyle w:val="Hyperlink"/>
                        <w:color w:val="337AB7"/>
                      </w:rPr>
                      <w:t>lập và gửi bảng tổng hợp dữ liệu phiếu xuất kho đến CQT</w:t>
                    </w:r>
                  </w:hyperlink>
                  <w:r>
                    <w:t> định kỳ theo kỳ kê khai thuế GTGT đơn vị đang áp dụng.</w:t>
                  </w:r>
                </w:p>
                <w:p w14:paraId="00579DF4"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3. Gửi phiếu xuất kho cho Đại lý</w:t>
                  </w:r>
                </w:p>
                <w:p w14:paraId="3C534626" w14:textId="77777777" w:rsidR="00F00B91" w:rsidRDefault="00F00B91" w:rsidP="00CC7F7E">
                  <w:pPr>
                    <w:numPr>
                      <w:ilvl w:val="0"/>
                      <w:numId w:val="13"/>
                    </w:numPr>
                    <w:spacing w:after="150" w:line="240" w:lineRule="auto"/>
                    <w:ind w:left="0"/>
                    <w:jc w:val="both"/>
                    <w:rPr>
                      <w:sz w:val="24"/>
                      <w:szCs w:val="24"/>
                    </w:rPr>
                  </w:pPr>
                  <w:r>
                    <w:rPr>
                      <w:rStyle w:val="Strong"/>
                    </w:rPr>
                    <w:t>Trường hợp 1:</w:t>
                  </w:r>
                  <w:r>
                    <w:t> Nếu tích chọn </w:t>
                  </w:r>
                  <w:r>
                    <w:rPr>
                      <w:rStyle w:val="Strong"/>
                    </w:rPr>
                    <w:t>Gửi hóa đơn cho khách hàng khi phát hành (Chọn nếu khách hàng có nhu cầu lấy hóa đơn) </w:t>
                  </w:r>
                  <w:r>
                    <w:t>, chương trình tự động gửi Phiếu xuất kho cho Đại lý ngay sau khi phát hành.</w:t>
                  </w:r>
                </w:p>
                <w:p w14:paraId="61B6F599" w14:textId="77777777"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1E08DC0E" wp14:editId="54EED987">
                        <wp:extent cx="5344795" cy="4177665"/>
                        <wp:effectExtent l="0" t="0" r="8255" b="0"/>
                        <wp:docPr id="209" name="Picture 209" descr="https://helpv4.meinvoice.vn/wp-content/uploads/2025/07/PXK_ko_ma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https://helpv4.meinvoice.vn/wp-content/uploads/2025/07/PXK_ko_ma_09.png"/>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5344795" cy="4177665"/>
                                </a:xfrm>
                                <a:prstGeom prst="rect">
                                  <a:avLst/>
                                </a:prstGeom>
                                <a:noFill/>
                                <a:ln>
                                  <a:noFill/>
                                </a:ln>
                              </pic:spPr>
                            </pic:pic>
                          </a:graphicData>
                        </a:graphic>
                      </wp:inline>
                    </w:drawing>
                  </w:r>
                </w:p>
                <w:p w14:paraId="42F8D5FC" w14:textId="77777777" w:rsidR="00F00B91" w:rsidRDefault="00F00B91" w:rsidP="00CC7F7E">
                  <w:pPr>
                    <w:numPr>
                      <w:ilvl w:val="0"/>
                      <w:numId w:val="14"/>
                    </w:numPr>
                    <w:spacing w:after="150" w:line="240" w:lineRule="auto"/>
                    <w:ind w:left="0"/>
                    <w:jc w:val="both"/>
                  </w:pPr>
                  <w:r>
                    <w:rPr>
                      <w:rStyle w:val="Strong"/>
                    </w:rPr>
                    <w:t>Trường hợp 2:</w:t>
                  </w:r>
                  <w:r>
                    <w:t> Nếu chưa tích chọn để chương trình tự động gửi Phiếu xuất kho cho Đại lý ngay sau khi nhận được mã của CQT thì có thể vào danh sách phiếu xuất kho để gửi.</w:t>
                  </w:r>
                </w:p>
                <w:p w14:paraId="5F35F17F"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4. Xử lý phiếu xuất kho sai sót</w:t>
                  </w:r>
                </w:p>
                <w:p w14:paraId="337E83E2" w14:textId="77777777" w:rsidR="00F00B91" w:rsidRDefault="00F00B91" w:rsidP="00CC7F7E">
                  <w:pPr>
                    <w:numPr>
                      <w:ilvl w:val="0"/>
                      <w:numId w:val="15"/>
                    </w:numPr>
                    <w:spacing w:after="150" w:line="240" w:lineRule="auto"/>
                    <w:ind w:left="0"/>
                    <w:jc w:val="both"/>
                    <w:rPr>
                      <w:sz w:val="24"/>
                      <w:szCs w:val="24"/>
                    </w:rPr>
                  </w:pPr>
                  <w:r>
                    <w:t>Xem hướng dẫn </w:t>
                  </w:r>
                  <w:hyperlink r:id="rId231" w:tgtFrame="_blank" w:history="1">
                    <w:r>
                      <w:rPr>
                        <w:rStyle w:val="Hyperlink"/>
                        <w:color w:val="337AB7"/>
                      </w:rPr>
                      <w:t>tại đây</w:t>
                    </w:r>
                  </w:hyperlink>
                  <w:r>
                    <w:t>.</w:t>
                  </w:r>
                </w:p>
                <w:p w14:paraId="17963A6A"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5. Xem các báo cáo</w:t>
                  </w:r>
                </w:p>
                <w:p w14:paraId="794BA8A8" w14:textId="77777777" w:rsidR="00F00B91" w:rsidRDefault="00F00B91" w:rsidP="00CC7F7E">
                  <w:pPr>
                    <w:numPr>
                      <w:ilvl w:val="0"/>
                      <w:numId w:val="16"/>
                    </w:numPr>
                    <w:spacing w:after="150" w:line="240" w:lineRule="auto"/>
                    <w:ind w:left="0"/>
                    <w:jc w:val="both"/>
                    <w:rPr>
                      <w:sz w:val="24"/>
                      <w:szCs w:val="24"/>
                    </w:rPr>
                  </w:pPr>
                  <w:r>
                    <w:t>Xem hướng dẫn </w:t>
                  </w:r>
                  <w:hyperlink r:id="rId232" w:tgtFrame="_blank" w:history="1">
                    <w:r>
                      <w:rPr>
                        <w:rStyle w:val="Hyperlink"/>
                        <w:color w:val="337AB7"/>
                      </w:rPr>
                      <w:t>tại đây</w:t>
                    </w:r>
                  </w:hyperlink>
                  <w:r>
                    <w:t>.</w:t>
                  </w:r>
                </w:p>
              </w:tc>
            </w:tr>
          </w:tbl>
          <w:p w14:paraId="0EBE36D4" w14:textId="77777777" w:rsidR="00F00B91" w:rsidRDefault="00F00B91"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4. Lưu ý</w:t>
            </w:r>
          </w:p>
          <w:p w14:paraId="324A1538" w14:textId="77777777" w:rsidR="00F00B91" w:rsidRDefault="00F00B91" w:rsidP="00CC7F7E">
            <w:pPr>
              <w:numPr>
                <w:ilvl w:val="0"/>
                <w:numId w:val="17"/>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30E43"/>
                <w:spacing w:val="-3"/>
              </w:rPr>
              <w:t>Có thể phát hành 1 hoặc hàng loạt phiếu xuất kho từ danh sách phiếu xuất kho.</w:t>
            </w:r>
          </w:p>
          <w:p w14:paraId="5F1CD3A4" w14:textId="77777777" w:rsidR="00F00B91" w:rsidRDefault="00F00B91" w:rsidP="00CC7F7E">
            <w:pPr>
              <w:numPr>
                <w:ilvl w:val="0"/>
                <w:numId w:val="1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gửi 1 hoặc hàng loạt phiếu xuất kho cho Đại lý từ danh sách phiếu xuất kho.</w:t>
            </w:r>
          </w:p>
          <w:p w14:paraId="6FF033A9" w14:textId="77777777" w:rsidR="00F00B91" w:rsidRDefault="00F00B91" w:rsidP="00CC7F7E">
            <w:pPr>
              <w:numPr>
                <w:ilvl w:val="0"/>
                <w:numId w:val="1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233"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7EB6E29B" w14:textId="77777777" w:rsidR="00F00B91" w:rsidRDefault="00F00B91" w:rsidP="00A663E2">
            <w:pPr>
              <w:jc w:val="both"/>
              <w:rPr>
                <w:b/>
                <w:bCs/>
                <w:color w:val="000000" w:themeColor="text1"/>
                <w:sz w:val="28"/>
                <w:szCs w:val="28"/>
              </w:rPr>
            </w:pPr>
          </w:p>
        </w:tc>
      </w:tr>
    </w:tbl>
    <w:p w14:paraId="60742A78" w14:textId="77777777" w:rsidR="002961DD" w:rsidRPr="002961DD" w:rsidRDefault="002961DD" w:rsidP="00A663E2">
      <w:pPr>
        <w:jc w:val="both"/>
        <w:rPr>
          <w:b/>
          <w:bCs/>
          <w:color w:val="000000" w:themeColor="text1"/>
          <w:sz w:val="28"/>
          <w:szCs w:val="28"/>
        </w:rPr>
      </w:pPr>
    </w:p>
    <w:p w14:paraId="0DF2EC4B" w14:textId="04144447"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Xử lý phiếu xuất kho sai sót</w:t>
      </w:r>
    </w:p>
    <w:tbl>
      <w:tblPr>
        <w:tblStyle w:val="TableGrid"/>
        <w:tblW w:w="0" w:type="auto"/>
        <w:tblLook w:val="04A0" w:firstRow="1" w:lastRow="0" w:firstColumn="1" w:lastColumn="0" w:noHBand="0" w:noVBand="1"/>
      </w:tblPr>
      <w:tblGrid>
        <w:gridCol w:w="9026"/>
      </w:tblGrid>
      <w:tr w:rsidR="00F00B91" w14:paraId="1938FB43" w14:textId="77777777" w:rsidTr="00F00B91">
        <w:tc>
          <w:tcPr>
            <w:tcW w:w="9026" w:type="dxa"/>
          </w:tcPr>
          <w:p w14:paraId="5F5C3A41" w14:textId="77777777" w:rsidR="00F00B91" w:rsidRDefault="00F00B91" w:rsidP="00A663E2">
            <w:pPr>
              <w:jc w:val="both"/>
              <w:rPr>
                <w:rFonts w:ascii="inherit" w:hAnsi="inherit"/>
              </w:rPr>
            </w:pPr>
            <w:r>
              <w:rPr>
                <w:rFonts w:ascii="inherit" w:hAnsi="inherit"/>
              </w:rPr>
              <w:t>(Web) Xử lý phiếu xuất kho có mã sai sót theo Nghị định 70/2025/NĐ-CP</w:t>
            </w:r>
          </w:p>
          <w:p w14:paraId="7033B211"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A4329F2"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lastRenderedPageBreak/>
              <w:t>Mục đích:</w:t>
            </w:r>
            <w:r>
              <w:rPr>
                <w:rFonts w:ascii="MISA Sans" w:hAnsi="MISA Sans"/>
                <w:color w:val="030E43"/>
                <w:spacing w:val="-3"/>
              </w:rPr>
              <w:t> Giúp khách hàng nắm được cách thực hiện xử lý Phiếu xuất kho có mã CQT sai sót theo Nghị định 70/2025/NĐ-CP. Việc nắm rõ các bước xử lý giúp doanh nghiệp kịp thời điều chỉnh, đảm bảo số liệu kho chính xác, hỗ trợ công tác kiểm soát hàng tồn kho và tuân thủ quy định về quản lý kho.</w:t>
            </w:r>
          </w:p>
          <w:p w14:paraId="4DACCE7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ội dung bài viết gồm:</w:t>
            </w:r>
          </w:p>
          <w:p w14:paraId="7979120D" w14:textId="77777777" w:rsidR="00F00B91" w:rsidRDefault="00F00B91" w:rsidP="00A663E2">
            <w:pPr>
              <w:jc w:val="both"/>
              <w:rPr>
                <w:rFonts w:ascii="MISA Sans" w:hAnsi="MISA Sans"/>
                <w:color w:val="030E43"/>
                <w:spacing w:val="-3"/>
              </w:rPr>
            </w:pPr>
            <w:r>
              <w:rPr>
                <w:rFonts w:ascii="MISA Sans" w:hAnsi="MISA Sans"/>
                <w:color w:val="030E43"/>
                <w:spacing w:val="-3"/>
              </w:rPr>
              <w:t>Tổng quan về các trường hợp sai sót phiếu xuất kho</w:t>
            </w:r>
          </w:p>
          <w:p w14:paraId="34B67BBA" w14:textId="77777777" w:rsidR="00F00B91" w:rsidRDefault="00F00B91" w:rsidP="00A663E2">
            <w:pPr>
              <w:jc w:val="both"/>
              <w:rPr>
                <w:rFonts w:ascii="MISA Sans" w:hAnsi="MISA Sans"/>
                <w:color w:val="030E43"/>
                <w:spacing w:val="-3"/>
              </w:rPr>
            </w:pPr>
            <w:r>
              <w:rPr>
                <w:rFonts w:ascii="MISA Sans" w:hAnsi="MISA Sans"/>
                <w:color w:val="030E43"/>
                <w:spacing w:val="-3"/>
              </w:rPr>
              <w:t>Các bước kiểm tra, điều chỉnh hoặc hủy phiếu xuất kho sai</w:t>
            </w:r>
          </w:p>
          <w:p w14:paraId="57B563EA" w14:textId="77777777" w:rsidR="00F00B91" w:rsidRDefault="00F00B91" w:rsidP="00A663E2">
            <w:pPr>
              <w:jc w:val="both"/>
              <w:rPr>
                <w:rFonts w:ascii="MISA Sans" w:hAnsi="MISA Sans"/>
                <w:color w:val="030E43"/>
                <w:spacing w:val="-3"/>
              </w:rPr>
            </w:pPr>
            <w:r>
              <w:rPr>
                <w:rFonts w:ascii="MISA Sans" w:hAnsi="MISA Sans"/>
                <w:color w:val="030E43"/>
                <w:spacing w:val="-3"/>
              </w:rPr>
              <w:t>Lưu ý về quyền thực hiện, kiểm tra số liệu và cập nhật lại báo cáo kho</w:t>
            </w:r>
          </w:p>
          <w:p w14:paraId="64C6DD93"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3C2F3AE0" w14:textId="77777777" w:rsidR="00F00B91" w:rsidRDefault="00F00B91" w:rsidP="00A663E2">
            <w:pPr>
              <w:jc w:val="both"/>
              <w:rPr>
                <w:rFonts w:ascii="MISA Sans" w:hAnsi="MISA Sans"/>
                <w:color w:val="030E43"/>
                <w:spacing w:val="-3"/>
              </w:rPr>
            </w:pPr>
            <w:r>
              <w:rPr>
                <w:rFonts w:ascii="MISA Sans" w:hAnsi="MISA Sans"/>
                <w:color w:val="030E43"/>
                <w:spacing w:val="-3"/>
              </w:rPr>
              <w:t>Để xử lý Phiếu xuất kho có mã CQT sai sót theo Nghị định 70/2025/NĐ-CP, bạn thực hiện xử lý theo theo một trong 2 trường hợp sau:</w:t>
            </w:r>
          </w:p>
          <w:p w14:paraId="7AF2817B"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rường hợp 1:</w:t>
            </w:r>
            <w:r>
              <w:rPr>
                <w:rFonts w:ascii="MISA Sans" w:hAnsi="MISA Sans"/>
                <w:color w:val="030E43"/>
                <w:spacing w:val="-3"/>
              </w:rPr>
              <w:t> Phiếu xuất kho đã có mã CQT sai/thiếu thông tin người nhận hàng</w:t>
            </w:r>
          </w:p>
          <w:p w14:paraId="445E5148" w14:textId="77777777" w:rsidR="00F00B91" w:rsidRDefault="00F00B91" w:rsidP="00A663E2">
            <w:pPr>
              <w:jc w:val="both"/>
              <w:rPr>
                <w:rFonts w:ascii="MISA Sans" w:hAnsi="MISA Sans"/>
                <w:color w:val="030E43"/>
                <w:spacing w:val="-3"/>
              </w:rPr>
            </w:pPr>
            <w:r>
              <w:rPr>
                <w:rFonts w:ascii="MISA Sans" w:hAnsi="MISA Sans"/>
                <w:color w:val="030E43"/>
                <w:spacing w:val="-3"/>
              </w:rPr>
              <w:t>Thực hiện lập </w:t>
            </w:r>
            <w:hyperlink r:id="rId234" w:tgtFrame="_blank" w:history="1">
              <w:r>
                <w:rPr>
                  <w:rStyle w:val="Hyperlink"/>
                  <w:rFonts w:ascii="MISA Sans" w:hAnsi="MISA Sans"/>
                  <w:color w:val="337AB7"/>
                  <w:spacing w:val="-3"/>
                </w:rPr>
                <w:t>thông báo sai sót với CQT</w:t>
              </w:r>
            </w:hyperlink>
            <w:r>
              <w:rPr>
                <w:rFonts w:ascii="MISA Sans" w:hAnsi="MISA Sans"/>
                <w:color w:val="030E43"/>
                <w:spacing w:val="-3"/>
              </w:rPr>
              <w:t>.</w:t>
            </w:r>
          </w:p>
          <w:p w14:paraId="71610BE6"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Phiếu xuất kho đã có mã CQT sai sót – sai thông tin Mã số thuế, Số tiền, Thuế suất, Tiền thuế…</w:t>
            </w:r>
          </w:p>
          <w:p w14:paraId="3312611B" w14:textId="77777777" w:rsidR="00F00B91" w:rsidRDefault="00F00B91" w:rsidP="00A663E2">
            <w:pPr>
              <w:jc w:val="both"/>
              <w:rPr>
                <w:rFonts w:ascii="MISA Sans" w:hAnsi="MISA Sans"/>
                <w:color w:val="030E43"/>
                <w:spacing w:val="-3"/>
              </w:rPr>
            </w:pPr>
            <w:r>
              <w:rPr>
                <w:rFonts w:ascii="MISA Sans" w:hAnsi="MISA Sans"/>
                <w:color w:val="030E43"/>
                <w:spacing w:val="-3"/>
              </w:rPr>
              <w:t>Bạn thực hiện lựa chọn xử lý theo 1 trong 2 cách:</w:t>
            </w:r>
          </w:p>
          <w:p w14:paraId="632407AC" w14:textId="77777777" w:rsidR="00F00B91" w:rsidRDefault="00F8723B" w:rsidP="00A663E2">
            <w:pPr>
              <w:jc w:val="both"/>
              <w:rPr>
                <w:rFonts w:ascii="MISA Sans" w:hAnsi="MISA Sans"/>
                <w:color w:val="030E43"/>
                <w:spacing w:val="-3"/>
              </w:rPr>
            </w:pPr>
            <w:hyperlink r:id="rId235" w:tgtFrame="_blank" w:history="1">
              <w:r w:rsidR="00F00B91">
                <w:rPr>
                  <w:rStyle w:val="Hyperlink"/>
                  <w:rFonts w:ascii="MISA Sans" w:hAnsi="MISA Sans"/>
                  <w:color w:val="337AB7"/>
                  <w:spacing w:val="-3"/>
                </w:rPr>
                <w:t>Cách 1: Lập phiếu xuất kho điều chỉnh cho phiếu xuất kho sai sót</w:t>
              </w:r>
            </w:hyperlink>
            <w:r w:rsidR="00F00B91">
              <w:rPr>
                <w:rFonts w:ascii="MISA Sans" w:hAnsi="MISA Sans"/>
                <w:color w:val="030E43"/>
                <w:spacing w:val="-3"/>
              </w:rPr>
              <w:t>.</w:t>
            </w:r>
          </w:p>
          <w:p w14:paraId="78473A88" w14:textId="77777777" w:rsidR="00F00B91" w:rsidRDefault="00F8723B" w:rsidP="00A663E2">
            <w:pPr>
              <w:jc w:val="both"/>
              <w:rPr>
                <w:rFonts w:ascii="MISA Sans" w:hAnsi="MISA Sans"/>
                <w:color w:val="030E43"/>
                <w:spacing w:val="-3"/>
              </w:rPr>
            </w:pPr>
            <w:hyperlink r:id="rId236" w:tgtFrame="_blank" w:history="1">
              <w:r w:rsidR="00F00B91">
                <w:rPr>
                  <w:rStyle w:val="Hyperlink"/>
                  <w:rFonts w:ascii="MISA Sans" w:hAnsi="MISA Sans"/>
                  <w:color w:val="337AB7"/>
                  <w:spacing w:val="-3"/>
                </w:rPr>
                <w:t>Cách 2: Lập phiếu xuất kho thay thế cho phiếu xuất kho sai sót</w:t>
              </w:r>
            </w:hyperlink>
            <w:r w:rsidR="00F00B91">
              <w:rPr>
                <w:rFonts w:ascii="MISA Sans" w:hAnsi="MISA Sans"/>
                <w:color w:val="030E43"/>
                <w:spacing w:val="-3"/>
              </w:rPr>
              <w:t>.</w:t>
            </w:r>
          </w:p>
          <w:p w14:paraId="526F771A" w14:textId="77777777" w:rsidR="00F00B91" w:rsidRDefault="00F00B91" w:rsidP="00A663E2">
            <w:pPr>
              <w:jc w:val="both"/>
              <w:rPr>
                <w:b/>
                <w:bCs/>
                <w:color w:val="000000" w:themeColor="text1"/>
                <w:sz w:val="28"/>
                <w:szCs w:val="28"/>
              </w:rPr>
            </w:pPr>
          </w:p>
        </w:tc>
      </w:tr>
    </w:tbl>
    <w:p w14:paraId="188C0F2B" w14:textId="77777777" w:rsidR="002961DD" w:rsidRPr="002961DD" w:rsidRDefault="002961DD" w:rsidP="00A663E2">
      <w:pPr>
        <w:jc w:val="both"/>
        <w:rPr>
          <w:b/>
          <w:bCs/>
          <w:color w:val="000000" w:themeColor="text1"/>
          <w:sz w:val="28"/>
          <w:szCs w:val="28"/>
        </w:rPr>
      </w:pPr>
    </w:p>
    <w:p w14:paraId="3F4FE2D4" w14:textId="51833BF3" w:rsidR="002961DD" w:rsidRDefault="002961DD" w:rsidP="00A663E2">
      <w:pPr>
        <w:pStyle w:val="ListParagraph"/>
        <w:numPr>
          <w:ilvl w:val="3"/>
          <w:numId w:val="3"/>
        </w:numPr>
        <w:ind w:left="2070"/>
        <w:jc w:val="both"/>
        <w:rPr>
          <w:b/>
          <w:bCs/>
          <w:color w:val="000000" w:themeColor="text1"/>
          <w:sz w:val="28"/>
          <w:szCs w:val="28"/>
        </w:rPr>
      </w:pPr>
      <w:r>
        <w:rPr>
          <w:b/>
          <w:bCs/>
          <w:color w:val="000000" w:themeColor="text1"/>
          <w:sz w:val="28"/>
          <w:szCs w:val="28"/>
        </w:rPr>
        <w:t>Dành cho người mua hàng</w:t>
      </w:r>
    </w:p>
    <w:p w14:paraId="329FCA1F" w14:textId="733DDD37"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ra cứu HĐ tên trang tra cứu của cơ quan thuế</w:t>
      </w:r>
    </w:p>
    <w:tbl>
      <w:tblPr>
        <w:tblStyle w:val="TableGrid"/>
        <w:tblW w:w="0" w:type="auto"/>
        <w:tblLook w:val="04A0" w:firstRow="1" w:lastRow="0" w:firstColumn="1" w:lastColumn="0" w:noHBand="0" w:noVBand="1"/>
      </w:tblPr>
      <w:tblGrid>
        <w:gridCol w:w="9026"/>
      </w:tblGrid>
      <w:tr w:rsidR="00F00B91" w14:paraId="19623A9E" w14:textId="77777777" w:rsidTr="00F00B91">
        <w:tc>
          <w:tcPr>
            <w:tcW w:w="9026" w:type="dxa"/>
          </w:tcPr>
          <w:p w14:paraId="74BE53C5" w14:textId="77777777" w:rsidR="00F00B91" w:rsidRDefault="00F00B91" w:rsidP="00A663E2">
            <w:pPr>
              <w:jc w:val="both"/>
              <w:rPr>
                <w:rFonts w:ascii="inherit" w:hAnsi="inherit"/>
              </w:rPr>
            </w:pPr>
            <w:r>
              <w:rPr>
                <w:rFonts w:ascii="inherit" w:hAnsi="inherit"/>
              </w:rPr>
              <w:t>Hướng dẫn tra cứu hóa đơn điện tử trên trang Tổng cục Thuế</w:t>
            </w:r>
          </w:p>
          <w:p w14:paraId="44A08FEC"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5EBE252D"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các phương thức tra cứu hóa đơn điện tử trên Cổng thông tin của Tổng cục Thuế, từ đó kiểm tra tính hợp lệ và chi tiết hóa đơn một cách thuận tiện, an toàn.</w:t>
            </w:r>
            <w:r>
              <w:rPr>
                <w:rFonts w:ascii="MISA Sans" w:hAnsi="MISA Sans"/>
                <w:color w:val="030E43"/>
                <w:spacing w:val="-3"/>
              </w:rPr>
              <w:br/>
            </w:r>
            <w:r>
              <w:rPr>
                <w:rStyle w:val="Strong"/>
                <w:rFonts w:ascii="MISA Sans" w:hAnsi="MISA Sans"/>
                <w:color w:val="030E43"/>
                <w:spacing w:val="-3"/>
              </w:rPr>
              <w:t>Nội dung bài viết gồm:</w:t>
            </w:r>
          </w:p>
          <w:p w14:paraId="3FA52463"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không cần đăng nhập: truy cập website, nhập thông tin hóa đơn, kiểm tra kết quả hợp lệ.</w:t>
            </w:r>
          </w:p>
          <w:p w14:paraId="3D71B92A"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bằng tài khoản đăng nhập: đăng nhập tài khoản do Cơ quan Thuế cấp, tra cứu hóa đơn bán ra/mua vào, xem chi tiết, xuất dữ liệu hóa đơn.</w:t>
            </w:r>
          </w:p>
          <w:p w14:paraId="4ED959DF"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0359A325" w14:textId="77777777" w:rsidR="00F00B91" w:rsidRDefault="00F00B91" w:rsidP="00A663E2">
            <w:pPr>
              <w:jc w:val="both"/>
              <w:rPr>
                <w:rFonts w:ascii="inherit" w:hAnsi="inherit"/>
                <w:b/>
                <w:bCs/>
                <w:color w:val="030E43"/>
                <w:sz w:val="28"/>
                <w:szCs w:val="28"/>
              </w:rPr>
            </w:pPr>
            <w:r>
              <w:rPr>
                <w:rStyle w:val="Strong"/>
                <w:rFonts w:ascii="inherit" w:hAnsi="inherit"/>
                <w:b w:val="0"/>
                <w:bCs w:val="0"/>
                <w:color w:val="030E43"/>
                <w:sz w:val="28"/>
                <w:szCs w:val="28"/>
              </w:rPr>
              <w:t>2.1. Tra cứu không cần đăng nhập</w:t>
            </w:r>
          </w:p>
          <w:p w14:paraId="20D481D5"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lastRenderedPageBreak/>
              <w:t>Bước 1</w:t>
            </w:r>
            <w:r>
              <w:rPr>
                <w:rFonts w:ascii="MISA Sans" w:hAnsi="MISA Sans"/>
                <w:color w:val="030E43"/>
                <w:spacing w:val="-3"/>
              </w:rPr>
              <w:t>. Truy cập trang: </w:t>
            </w:r>
            <w:hyperlink r:id="rId237" w:history="1">
              <w:r>
                <w:rPr>
                  <w:rStyle w:val="Hyperlink"/>
                  <w:rFonts w:ascii="MISA Sans" w:hAnsi="MISA Sans"/>
                  <w:color w:val="337AB7"/>
                  <w:spacing w:val="-3"/>
                </w:rPr>
                <w:t>https://hoadondientu.gdt.gov.vn/</w:t>
              </w:r>
            </w:hyperlink>
          </w:p>
          <w:p w14:paraId="1385957C"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mục </w:t>
            </w:r>
            <w:r>
              <w:rPr>
                <w:rStyle w:val="Strong"/>
                <w:rFonts w:ascii="MISA Sans" w:hAnsi="MISA Sans"/>
                <w:color w:val="030E43"/>
                <w:spacing w:val="-3"/>
              </w:rPr>
              <w:t>Tra cứu hóa đơn điện tử</w:t>
            </w:r>
            <w:r>
              <w:rPr>
                <w:rFonts w:ascii="MISA Sans" w:hAnsi="MISA Sans"/>
                <w:color w:val="030E43"/>
                <w:spacing w:val="-3"/>
              </w:rPr>
              <w:t>.</w:t>
            </w:r>
          </w:p>
          <w:p w14:paraId="06C4660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thông tin hóa đơn cần tra cứu, nhấn </w:t>
            </w:r>
            <w:r>
              <w:rPr>
                <w:rStyle w:val="Strong"/>
                <w:rFonts w:ascii="MISA Sans" w:hAnsi="MISA Sans"/>
                <w:color w:val="030E43"/>
                <w:spacing w:val="-3"/>
              </w:rPr>
              <w:t>Tìm kiếm</w:t>
            </w:r>
            <w:r>
              <w:rPr>
                <w:rFonts w:ascii="MISA Sans" w:hAnsi="MISA Sans"/>
                <w:color w:val="030E43"/>
                <w:spacing w:val="-3"/>
              </w:rPr>
              <w:t>.</w:t>
            </w:r>
          </w:p>
          <w:p w14:paraId="3789F16E" w14:textId="77777777" w:rsidR="00F00B91" w:rsidRDefault="00F00B91" w:rsidP="00A663E2">
            <w:pPr>
              <w:jc w:val="both"/>
              <w:rPr>
                <w:rFonts w:ascii="MISA Sans" w:hAnsi="MISA Sans"/>
                <w:color w:val="030E43"/>
                <w:spacing w:val="-3"/>
              </w:rPr>
            </w:pPr>
            <w:r>
              <w:rPr>
                <w:rFonts w:ascii="MISA Sans" w:hAnsi="MISA Sans"/>
                <w:color w:val="030E43"/>
                <w:spacing w:val="-3"/>
              </w:rPr>
              <w:t>Thông tin có đánh dấu sao (*) thì bắt buộc phải điền.</w:t>
            </w:r>
          </w:p>
          <w:p w14:paraId="41FFE439"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Loại hóa đơn:</w:t>
            </w:r>
            <w:r>
              <w:rPr>
                <w:rFonts w:ascii="MISA Sans" w:hAnsi="MISA Sans"/>
                <w:color w:val="030E43"/>
                <w:spacing w:val="-3"/>
              </w:rPr>
              <w:t> chọn đúng loại hóa đơn điện tử tương ứng đã đăng ký hoặc được cấp trước đó.</w:t>
            </w:r>
          </w:p>
          <w:p w14:paraId="10E341B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Ký hiệu hóa đơn:</w:t>
            </w:r>
            <w:r>
              <w:rPr>
                <w:rFonts w:ascii="MISA Sans" w:hAnsi="MISA Sans"/>
                <w:color w:val="030E43"/>
                <w:spacing w:val="-3"/>
              </w:rPr>
              <w:t> nhập vào các chữ số từ </w:t>
            </w:r>
            <w:r>
              <w:rPr>
                <w:rStyle w:val="Strong"/>
                <w:rFonts w:ascii="MISA Sans" w:hAnsi="MISA Sans"/>
                <w:color w:val="030E43"/>
                <w:spacing w:val="-3"/>
              </w:rPr>
              <w:t>C</w:t>
            </w:r>
            <w:r>
              <w:rPr>
                <w:rFonts w:ascii="MISA Sans" w:hAnsi="MISA Sans"/>
                <w:color w:val="030E43"/>
                <w:spacing w:val="-3"/>
              </w:rPr>
              <w:t> đối với hóa đơn điện tử có mã cơ quan thuế hoặc</w:t>
            </w:r>
            <w:r>
              <w:rPr>
                <w:rStyle w:val="Strong"/>
                <w:rFonts w:ascii="MISA Sans" w:hAnsi="MISA Sans"/>
                <w:color w:val="030E43"/>
                <w:spacing w:val="-3"/>
              </w:rPr>
              <w:t> K</w:t>
            </w:r>
            <w:r>
              <w:rPr>
                <w:rFonts w:ascii="MISA Sans" w:hAnsi="MISA Sans"/>
                <w:color w:val="030E43"/>
                <w:spacing w:val="-3"/>
              </w:rPr>
              <w:t> đối với hóa đơn không có mã.</w:t>
            </w:r>
          </w:p>
          <w:p w14:paraId="795BD4C0"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Số hóa đơn:</w:t>
            </w:r>
            <w:r>
              <w:rPr>
                <w:rFonts w:ascii="MISA Sans" w:hAnsi="MISA Sans"/>
                <w:color w:val="030E43"/>
                <w:spacing w:val="-3"/>
              </w:rPr>
              <w:t> có thể nhập cả 2 định dạng số hóa đơn gồm từ 1 chữ số hoặc tối đa 8 chữ số.</w:t>
            </w:r>
          </w:p>
          <w:p w14:paraId="52FDC575"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ổng tiền thanh toán </w:t>
            </w:r>
            <w:r>
              <w:rPr>
                <w:rFonts w:ascii="MISA Sans" w:hAnsi="MISA Sans"/>
                <w:color w:val="030E43"/>
                <w:spacing w:val="-3"/>
              </w:rPr>
              <w:t>cần nhập thông tin số tiền thanh toán theo dạng số.</w:t>
            </w:r>
          </w:p>
          <w:p w14:paraId="6C8CEF25"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E91558" wp14:editId="79E48F4E">
                  <wp:extent cx="6124813" cy="3502594"/>
                  <wp:effectExtent l="0" t="0" r="0" b="3175"/>
                  <wp:docPr id="226" name="Picture 226" descr="https://helpv4.meinvoice.vn/wp-content/uploads/2021/11/tra_cuu_hoa_don_TC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https://helpv4.meinvoice.vn/wp-content/uploads/2021/11/tra_cuu_hoa_don_TCT-1.png"/>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6154807" cy="3519747"/>
                          </a:xfrm>
                          <a:prstGeom prst="rect">
                            <a:avLst/>
                          </a:prstGeom>
                          <a:noFill/>
                          <a:ln>
                            <a:noFill/>
                          </a:ln>
                        </pic:spPr>
                      </pic:pic>
                    </a:graphicData>
                  </a:graphic>
                </wp:inline>
              </w:drawing>
            </w:r>
          </w:p>
          <w:p w14:paraId="75BF4FE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Sau khi nhấn tìm kiếm, thì kết quả sẽ hiển thị trên màn hình.</w:t>
            </w:r>
          </w:p>
          <w:p w14:paraId="47686B3D" w14:textId="77777777" w:rsidR="00F00B91" w:rsidRDefault="00F00B91" w:rsidP="00A663E2">
            <w:pPr>
              <w:jc w:val="both"/>
              <w:rPr>
                <w:rFonts w:ascii="MISA Sans" w:hAnsi="MISA Sans"/>
                <w:color w:val="030E43"/>
                <w:spacing w:val="-3"/>
              </w:rPr>
            </w:pPr>
            <w:r>
              <w:rPr>
                <w:rFonts w:ascii="MISA Sans" w:hAnsi="MISA Sans"/>
                <w:color w:val="030E43"/>
                <w:spacing w:val="-3"/>
              </w:rPr>
              <w:t>Nếu nhận được kết quả “</w:t>
            </w:r>
            <w:r>
              <w:rPr>
                <w:rFonts w:ascii="MISA Sans" w:hAnsi="MISA Sans"/>
                <w:b/>
                <w:bCs/>
                <w:color w:val="030E43"/>
                <w:spacing w:val="-3"/>
              </w:rPr>
              <w:t>Đã cấp mã hóa đơn</w:t>
            </w:r>
            <w:r>
              <w:rPr>
                <w:rFonts w:ascii="MISA Sans" w:hAnsi="MISA Sans"/>
                <w:color w:val="030E43"/>
                <w:spacing w:val="-3"/>
              </w:rPr>
              <w:t>” → hóa đơn hợp lệ</w:t>
            </w:r>
          </w:p>
          <w:p w14:paraId="0BE6F0C9" w14:textId="77777777" w:rsidR="00F00B91" w:rsidRDefault="00F00B91" w:rsidP="00A663E2">
            <w:pPr>
              <w:jc w:val="both"/>
              <w:rPr>
                <w:rFonts w:ascii="MISA Sans" w:hAnsi="MISA Sans"/>
                <w:color w:val="030E43"/>
                <w:spacing w:val="-3"/>
              </w:rPr>
            </w:pPr>
            <w:r>
              <w:rPr>
                <w:rFonts w:ascii="MISA Sans" w:hAnsi="MISA Sans"/>
                <w:color w:val="030E43"/>
                <w:spacing w:val="-3"/>
              </w:rPr>
              <w:t>Nếu kết quả trả về là “</w:t>
            </w:r>
            <w:r>
              <w:rPr>
                <w:rFonts w:ascii="MISA Sans" w:hAnsi="MISA Sans"/>
                <w:b/>
                <w:bCs/>
                <w:color w:val="030E43"/>
                <w:spacing w:val="-3"/>
              </w:rPr>
              <w:t>Không tồn tại hóa đơn có thông tin trùng khớp với các thông tin tổ chức, cá nhân tìm kiếm</w:t>
            </w:r>
            <w:r>
              <w:rPr>
                <w:rFonts w:ascii="MISA Sans" w:hAnsi="MISA Sans"/>
                <w:color w:val="030E43"/>
                <w:spacing w:val="-3"/>
              </w:rPr>
              <w:t>” → hóa đơn không tồn tại</w:t>
            </w:r>
          </w:p>
          <w:p w14:paraId="35AFF888"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2. Tra cứu bằng tài khoản đăng nhập</w:t>
            </w:r>
          </w:p>
          <w:p w14:paraId="3ADE4502"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vào địa chỉ website: </w:t>
            </w:r>
            <w:hyperlink r:id="rId239" w:tgtFrame="_blank" w:history="1">
              <w:r>
                <w:rPr>
                  <w:rStyle w:val="Hyperlink"/>
                  <w:rFonts w:ascii="MISA Sans" w:hAnsi="MISA Sans"/>
                  <w:b/>
                  <w:bCs/>
                  <w:color w:val="337AB7"/>
                  <w:spacing w:val="-3"/>
                </w:rPr>
                <w:t>https://hoadondientu.gdt.gov.vn/</w:t>
              </w:r>
            </w:hyperlink>
            <w:r>
              <w:rPr>
                <w:rFonts w:ascii="MISA Sans" w:hAnsi="MISA Sans"/>
                <w:color w:val="030E43"/>
                <w:spacing w:val="-3"/>
              </w:rPr>
              <w:t>. Đăng nhập theo thông tin mà Cơ quan Thuế đã cấp trước đó.</w:t>
            </w:r>
          </w:p>
          <w:p w14:paraId="7C0A4221"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05AA855" wp14:editId="40F8AE9A">
                  <wp:extent cx="8119329" cy="5478740"/>
                  <wp:effectExtent l="0" t="0" r="0" b="8255"/>
                  <wp:docPr id="225" name="Picture 225" descr="https://helpv4.meinvoice.vn/wp-content/uploads/2021/11/tra_cuu_hoa_don_tren_TCT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https://helpv4.meinvoice.vn/wp-content/uploads/2021/11/tra_cuu_hoa_don_tren_TCT_01.jpg"/>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8141848" cy="5493936"/>
                          </a:xfrm>
                          <a:prstGeom prst="rect">
                            <a:avLst/>
                          </a:prstGeom>
                          <a:noFill/>
                          <a:ln>
                            <a:noFill/>
                          </a:ln>
                        </pic:spPr>
                      </pic:pic>
                    </a:graphicData>
                  </a:graphic>
                </wp:inline>
              </w:drawing>
            </w:r>
          </w:p>
          <w:p w14:paraId="3097D51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Vào mục </w:t>
            </w:r>
            <w:r>
              <w:rPr>
                <w:rStyle w:val="Strong"/>
                <w:rFonts w:ascii="MISA Sans" w:hAnsi="MISA Sans"/>
                <w:color w:val="030E43"/>
                <w:spacing w:val="-3"/>
              </w:rPr>
              <w:t>Tra cứu</w:t>
            </w:r>
            <w:r>
              <w:rPr>
                <w:rFonts w:ascii="MISA Sans" w:hAnsi="MISA Sans"/>
                <w:color w:val="030E43"/>
                <w:spacing w:val="-3"/>
              </w:rPr>
              <w:t> → chọn </w:t>
            </w:r>
            <w:r>
              <w:rPr>
                <w:rStyle w:val="Strong"/>
                <w:rFonts w:ascii="MISA Sans" w:hAnsi="MISA Sans"/>
                <w:color w:val="030E43"/>
                <w:spacing w:val="-3"/>
              </w:rPr>
              <w:t>Tra cứu hóa đơn</w:t>
            </w:r>
          </w:p>
          <w:p w14:paraId="4BD78D6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ọn </w:t>
            </w:r>
            <w:r>
              <w:rPr>
                <w:rStyle w:val="Strong"/>
                <w:rFonts w:ascii="MISA Sans" w:hAnsi="MISA Sans"/>
                <w:color w:val="030E43"/>
                <w:spacing w:val="-3"/>
              </w:rPr>
              <w:t>Tra cứu HĐĐT bán ra/mua vào</w:t>
            </w:r>
            <w:r>
              <w:rPr>
                <w:rFonts w:ascii="MISA Sans" w:hAnsi="MISA Sans"/>
                <w:color w:val="030E43"/>
                <w:spacing w:val="-3"/>
              </w:rPr>
              <w:t> → nhấn </w:t>
            </w:r>
            <w:r>
              <w:rPr>
                <w:rStyle w:val="Strong"/>
                <w:rFonts w:ascii="MISA Sans" w:hAnsi="MISA Sans"/>
                <w:color w:val="030E43"/>
                <w:spacing w:val="-3"/>
              </w:rPr>
              <w:t>Tìm kiếm</w:t>
            </w:r>
          </w:p>
          <w:p w14:paraId="2757A5E5"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F4F2F1A" wp14:editId="3BCEB42A">
                  <wp:extent cx="8797215" cy="4863940"/>
                  <wp:effectExtent l="0" t="0" r="4445" b="0"/>
                  <wp:docPr id="224" name="Picture 224" descr="https://helpv4.meinvoice.vn/wp-content/uploads/2021/11/tra_cuu_hoa_don_tren_TCT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https://helpv4.meinvoice.vn/wp-content/uploads/2021/11/tra_cuu_hoa_don_tren_TCT_02-1.jpg"/>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8829696" cy="4881899"/>
                          </a:xfrm>
                          <a:prstGeom prst="rect">
                            <a:avLst/>
                          </a:prstGeom>
                          <a:noFill/>
                          <a:ln>
                            <a:noFill/>
                          </a:ln>
                        </pic:spPr>
                      </pic:pic>
                    </a:graphicData>
                  </a:graphic>
                </wp:inline>
              </w:drawing>
            </w:r>
          </w:p>
          <w:p w14:paraId="68840BF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Để xem cụ thể các thông tin về hóa đơn:</w:t>
            </w:r>
          </w:p>
          <w:p w14:paraId="2CCD0C41" w14:textId="77777777" w:rsidR="00F00B91" w:rsidRDefault="00F00B91" w:rsidP="00A663E2">
            <w:pPr>
              <w:jc w:val="both"/>
              <w:rPr>
                <w:rFonts w:ascii="MISA Sans" w:hAnsi="MISA Sans"/>
                <w:color w:val="030E43"/>
                <w:spacing w:val="-3"/>
              </w:rPr>
            </w:pPr>
            <w:r>
              <w:rPr>
                <w:rFonts w:ascii="MISA Sans" w:hAnsi="MISA Sans"/>
                <w:color w:val="030E43"/>
                <w:spacing w:val="-3"/>
              </w:rPr>
              <w:t>Click vào hóa đơn cần xem</w:t>
            </w:r>
          </w:p>
          <w:p w14:paraId="515BF28D" w14:textId="77777777" w:rsidR="00F00B91" w:rsidRDefault="00F00B91" w:rsidP="00A663E2">
            <w:pPr>
              <w:jc w:val="both"/>
              <w:rPr>
                <w:rFonts w:ascii="MISA Sans" w:hAnsi="MISA Sans"/>
                <w:color w:val="030E43"/>
                <w:spacing w:val="-3"/>
              </w:rPr>
            </w:pPr>
            <w:r>
              <w:rPr>
                <w:rFonts w:ascii="MISA Sans" w:hAnsi="MISA Sans"/>
                <w:color w:val="030E43"/>
                <w:spacing w:val="-3"/>
              </w:rPr>
              <w:t>Ở vùng hiển thị kết quả, nhấn biểu tượng xem.</w:t>
            </w:r>
          </w:p>
          <w:p w14:paraId="4F74FC5D"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3E2802F" wp14:editId="235C4525">
                  <wp:extent cx="5640709" cy="3121354"/>
                  <wp:effectExtent l="0" t="0" r="0" b="3175"/>
                  <wp:docPr id="223" name="Picture 223" descr="https://helpv4.meinvoice.vn/wp-content/uploads/2021/11/tra_cuu_hoa_don_tren_TCT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https://helpv4.meinvoice.vn/wp-content/uploads/2021/11/tra_cuu_hoa_don_tren_TCT_03-1.jpg"/>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5651219" cy="3127170"/>
                          </a:xfrm>
                          <a:prstGeom prst="rect">
                            <a:avLst/>
                          </a:prstGeom>
                          <a:noFill/>
                          <a:ln>
                            <a:noFill/>
                          </a:ln>
                        </pic:spPr>
                      </pic:pic>
                    </a:graphicData>
                  </a:graphic>
                </wp:inline>
              </w:drawing>
            </w:r>
          </w:p>
          <w:p w14:paraId="56026043" w14:textId="77777777" w:rsidR="00F00B91" w:rsidRDefault="00F00B91" w:rsidP="00A663E2">
            <w:pPr>
              <w:jc w:val="both"/>
              <w:rPr>
                <w:rFonts w:ascii="MISA Sans" w:hAnsi="MISA Sans"/>
                <w:color w:val="030E43"/>
                <w:spacing w:val="-3"/>
              </w:rPr>
            </w:pPr>
            <w:r>
              <w:rPr>
                <w:rFonts w:ascii="MISA Sans" w:hAnsi="MISA Sans"/>
                <w:color w:val="030E43"/>
                <w:spacing w:val="-3"/>
              </w:rPr>
              <w:t>Chương trình hiển thị hóa đơn chi tiết.</w:t>
            </w:r>
          </w:p>
          <w:p w14:paraId="3433DA6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D56D84" wp14:editId="07D728F7">
                  <wp:extent cx="7739821" cy="4280169"/>
                  <wp:effectExtent l="0" t="0" r="0" b="6350"/>
                  <wp:docPr id="222" name="Picture 222" descr="https://helpv4.meinvoice.vn/wp-content/uploads/2021/11/tra_cuu_hoa_don_tren_TCT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https://helpv4.meinvoice.vn/wp-content/uploads/2021/11/tra_cuu_hoa_don_tren_TCT_04.jpg"/>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7782966" cy="4304028"/>
                          </a:xfrm>
                          <a:prstGeom prst="rect">
                            <a:avLst/>
                          </a:prstGeom>
                          <a:noFill/>
                          <a:ln>
                            <a:noFill/>
                          </a:ln>
                        </pic:spPr>
                      </pic:pic>
                    </a:graphicData>
                  </a:graphic>
                </wp:inline>
              </w:drawing>
            </w:r>
          </w:p>
          <w:p w14:paraId="444FA3F9"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Có thể thực hiện các chức năng như Xem/ In/ Xuất Excel/ Xuất XML.</w:t>
            </w:r>
          </w:p>
          <w:p w14:paraId="3E526485"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44B2E32" wp14:editId="33382349">
                  <wp:extent cx="5612524" cy="3105757"/>
                  <wp:effectExtent l="0" t="0" r="7620" b="0"/>
                  <wp:docPr id="221" name="Picture 221" descr="https://helpv4.meinvoice.vn/wp-content/uploads/2021/11/tra_cuu_hoa_don_tren_TCT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helpv4.meinvoice.vn/wp-content/uploads/2021/11/tra_cuu_hoa_don_tren_TCT_05.jpg"/>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5634528" cy="3117933"/>
                          </a:xfrm>
                          <a:prstGeom prst="rect">
                            <a:avLst/>
                          </a:prstGeom>
                          <a:noFill/>
                          <a:ln>
                            <a:noFill/>
                          </a:ln>
                        </pic:spPr>
                      </pic:pic>
                    </a:graphicData>
                  </a:graphic>
                </wp:inline>
              </w:drawing>
            </w:r>
          </w:p>
          <w:p w14:paraId="79E70CB8" w14:textId="77777777" w:rsidR="00F00B91" w:rsidRDefault="00F00B91" w:rsidP="00A663E2">
            <w:pPr>
              <w:jc w:val="both"/>
              <w:rPr>
                <w:rFonts w:ascii="MISA Sans" w:hAnsi="MISA Sans"/>
                <w:color w:val="030E43"/>
                <w:spacing w:val="-3"/>
              </w:rPr>
            </w:pPr>
            <w:r>
              <w:rPr>
                <w:rStyle w:val="Strong"/>
                <w:rFonts w:ascii="MISA Sans" w:hAnsi="MISA Sans"/>
                <w:color w:val="030E43"/>
                <w:spacing w:val="-3"/>
                <w:sz w:val="28"/>
                <w:szCs w:val="28"/>
              </w:rPr>
              <w:t>Về chữ ký số</w:t>
            </w:r>
          </w:p>
          <w:p w14:paraId="2FDFD6D8" w14:textId="77777777" w:rsidR="00F00B91" w:rsidRDefault="00F00B91" w:rsidP="00A663E2">
            <w:pPr>
              <w:jc w:val="both"/>
              <w:rPr>
                <w:rFonts w:ascii="MISA Sans" w:hAnsi="MISA Sans"/>
                <w:color w:val="030E43"/>
                <w:spacing w:val="-3"/>
              </w:rPr>
            </w:pPr>
            <w:r>
              <w:rPr>
                <w:rFonts w:ascii="MISA Sans" w:hAnsi="MISA Sans"/>
                <w:color w:val="030E43"/>
                <w:spacing w:val="-3"/>
              </w:rPr>
              <w:t>Nhiều doanh nghiệp sử dụng chữ ký số để đảm bảo an toàn và chống giả mạo hóa đơn</w:t>
            </w:r>
          </w:p>
          <w:p w14:paraId="3941FAC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MISA eSign</w:t>
            </w:r>
            <w:r>
              <w:rPr>
                <w:rFonts w:ascii="MISA Sans" w:hAnsi="MISA Sans"/>
                <w:color w:val="030E43"/>
                <w:spacing w:val="-3"/>
              </w:rPr>
              <w:t> là giải pháp chữ ký số từ xa uy tín, tích hợp trực tiếp trên hóa đơn MISA meInvoice</w:t>
            </w:r>
          </w:p>
          <w:p w14:paraId="333F7E9D" w14:textId="77777777" w:rsidR="00F00B91" w:rsidRDefault="00F00B91" w:rsidP="00A663E2">
            <w:pPr>
              <w:jc w:val="both"/>
              <w:rPr>
                <w:rFonts w:ascii="MISA Sans" w:hAnsi="MISA Sans"/>
                <w:color w:val="030E43"/>
                <w:spacing w:val="-3"/>
              </w:rPr>
            </w:pPr>
            <w:r>
              <w:rPr>
                <w:rFonts w:ascii="MISA Sans" w:hAnsi="MISA Sans"/>
                <w:color w:val="030E43"/>
                <w:spacing w:val="-3"/>
              </w:rPr>
              <w:t>Phần mềm được Bộ TT&amp;TT cấp phép, đạt tiêu chuẩn Châu Âu eIDAS và đáp ứng đầy đủ quy định pháp luật theo nghị định 130/2018/NĐ-CP, Thông tư 16/2019/TT-BTTTT</w:t>
            </w:r>
          </w:p>
          <w:p w14:paraId="4C740149" w14:textId="77777777" w:rsidR="00F00B91" w:rsidRDefault="00F00B91" w:rsidP="00A663E2">
            <w:pPr>
              <w:jc w:val="both"/>
              <w:rPr>
                <w:b/>
                <w:bCs/>
                <w:color w:val="000000" w:themeColor="text1"/>
                <w:sz w:val="28"/>
                <w:szCs w:val="28"/>
              </w:rPr>
            </w:pPr>
          </w:p>
        </w:tc>
      </w:tr>
    </w:tbl>
    <w:p w14:paraId="275C78CC" w14:textId="77777777" w:rsidR="00C75B35" w:rsidRPr="00C75B35" w:rsidRDefault="00C75B35" w:rsidP="00A663E2">
      <w:pPr>
        <w:jc w:val="both"/>
        <w:rPr>
          <w:b/>
          <w:bCs/>
          <w:color w:val="000000" w:themeColor="text1"/>
          <w:sz w:val="28"/>
          <w:szCs w:val="28"/>
        </w:rPr>
      </w:pPr>
    </w:p>
    <w:p w14:paraId="5DF2391E" w14:textId="4D809A79"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ra cứu HĐ trên Website meInvoice</w:t>
      </w:r>
    </w:p>
    <w:tbl>
      <w:tblPr>
        <w:tblStyle w:val="TableGrid"/>
        <w:tblW w:w="0" w:type="auto"/>
        <w:tblLook w:val="04A0" w:firstRow="1" w:lastRow="0" w:firstColumn="1" w:lastColumn="0" w:noHBand="0" w:noVBand="1"/>
      </w:tblPr>
      <w:tblGrid>
        <w:gridCol w:w="9026"/>
      </w:tblGrid>
      <w:tr w:rsidR="00F00B91" w14:paraId="00D19648" w14:textId="77777777" w:rsidTr="00F00B91">
        <w:tc>
          <w:tcPr>
            <w:tcW w:w="9026" w:type="dxa"/>
          </w:tcPr>
          <w:p w14:paraId="5DE24C9C" w14:textId="77777777" w:rsidR="00F00B91" w:rsidRDefault="00F00B91" w:rsidP="00A663E2">
            <w:pPr>
              <w:jc w:val="both"/>
              <w:rPr>
                <w:rFonts w:ascii="inherit" w:hAnsi="inherit"/>
              </w:rPr>
            </w:pPr>
            <w:r>
              <w:rPr>
                <w:rFonts w:ascii="inherit" w:hAnsi="inherit"/>
              </w:rPr>
              <w:t>Cách tra cứu hóa đơn điện tử trên phần mềm MISA meInvoice</w:t>
            </w:r>
          </w:p>
          <w:p w14:paraId="4DA1DC48"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00000"/>
                <w:szCs w:val="28"/>
              </w:rPr>
              <w:t>1. Tổng quan</w:t>
            </w:r>
          </w:p>
          <w:p w14:paraId="558C874D"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toàn bộ các phương thức tra cứu hóa đơn điện tử trên phần mềm, từ đó lựa chọn cách phù hợp để kiểm tra, tải về hoặc chuyển đổi hóa đơn khi cần thiết.</w:t>
            </w:r>
            <w:r>
              <w:rPr>
                <w:rFonts w:ascii="MISA Sans" w:hAnsi="MISA Sans"/>
                <w:color w:val="030E43"/>
                <w:spacing w:val="-3"/>
              </w:rPr>
              <w:br/>
            </w:r>
            <w:r>
              <w:rPr>
                <w:rStyle w:val="Strong"/>
                <w:rFonts w:ascii="MISA Sans" w:hAnsi="MISA Sans"/>
                <w:color w:val="030E43"/>
                <w:spacing w:val="-3"/>
              </w:rPr>
              <w:t>Nội dung bài viết gồm:</w:t>
            </w:r>
          </w:p>
          <w:p w14:paraId="0B2F8A50"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qua link trong email, mã tra cứu, file XML, email/số điện thoại, hoặc quét mã QR code.</w:t>
            </w:r>
          </w:p>
          <w:p w14:paraId="39D9E3C6" w14:textId="77777777" w:rsidR="00F00B91" w:rsidRDefault="00F00B91" w:rsidP="00A663E2">
            <w:pPr>
              <w:jc w:val="both"/>
              <w:rPr>
                <w:rFonts w:ascii="MISA Sans" w:hAnsi="MISA Sans"/>
                <w:color w:val="030E43"/>
                <w:spacing w:val="-3"/>
              </w:rPr>
            </w:pPr>
            <w:r>
              <w:rPr>
                <w:rFonts w:ascii="MISA Sans" w:hAnsi="MISA Sans"/>
                <w:color w:val="030E43"/>
                <w:spacing w:val="-3"/>
              </w:rPr>
              <w:t>Lưu ý về các điều kiện, thao tác cần thiết khi tra cứu</w:t>
            </w:r>
          </w:p>
          <w:p w14:paraId="7703EC0F" w14:textId="77777777" w:rsidR="00F00B91" w:rsidRDefault="00F00B91" w:rsidP="00A663E2">
            <w:pPr>
              <w:jc w:val="both"/>
              <w:rPr>
                <w:rFonts w:ascii="MISA Sans" w:hAnsi="MISA Sans"/>
                <w:color w:val="030E43"/>
                <w:spacing w:val="-3"/>
              </w:rPr>
            </w:pPr>
            <w:r>
              <w:rPr>
                <w:rFonts w:ascii="MISA Sans" w:hAnsi="MISA Sans"/>
                <w:color w:val="030E43"/>
                <w:spacing w:val="-3"/>
              </w:rPr>
              <w:t>Giới thiệu các tính năng bổ sung: kiểm tra hóa đơn đầu vào, tải hóa đơn về máy, chuyển đổi hóa đơn điện tử thành chứng từ giấy, xem thông tin chứng thư số và người ký hóa đơn.</w:t>
            </w:r>
          </w:p>
          <w:p w14:paraId="6C83E013" w14:textId="77777777" w:rsidR="00F00B91" w:rsidRDefault="00F00B91" w:rsidP="00A663E2">
            <w:pPr>
              <w:jc w:val="both"/>
              <w:rPr>
                <w:rFonts w:ascii="MISA Sans" w:hAnsi="MISA Sans"/>
                <w:color w:val="030E43"/>
                <w:spacing w:val="-3"/>
              </w:rPr>
            </w:pPr>
            <w:r>
              <w:rPr>
                <w:rFonts w:ascii="MISA Sans" w:hAnsi="MISA Sans"/>
                <w:color w:val="030E43"/>
                <w:spacing w:val="-3"/>
              </w:rPr>
              <w:lastRenderedPageBreak/>
              <w:t>Lưu ý về việc cài đặt công cụ MISA KYSO khi xem chứng thư số lần đầu.</w:t>
            </w:r>
          </w:p>
          <w:p w14:paraId="1A383702"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00000"/>
                <w:szCs w:val="28"/>
              </w:rPr>
              <w:t>2. Các bước thực hiện</w:t>
            </w:r>
          </w:p>
          <w:p w14:paraId="79A3162C" w14:textId="77777777" w:rsidR="00F00B91" w:rsidRDefault="00F00B91" w:rsidP="00A663E2">
            <w:pPr>
              <w:jc w:val="both"/>
              <w:rPr>
                <w:rFonts w:ascii="MISA Sans" w:hAnsi="MISA Sans"/>
                <w:color w:val="030E43"/>
                <w:spacing w:val="-3"/>
              </w:rPr>
            </w:pPr>
            <w:r>
              <w:rPr>
                <w:rFonts w:ascii="MISA Sans" w:hAnsi="MISA Sans"/>
                <w:color w:val="000000"/>
                <w:spacing w:val="-3"/>
              </w:rPr>
              <w:t>Có thể tra cứu hóa đơn điện tử bằng 1 trong 5 cách sau:</w:t>
            </w:r>
          </w:p>
          <w:p w14:paraId="00969D02"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1. Tra cứu theo link trong mail</w:t>
            </w:r>
          </w:p>
          <w:p w14:paraId="2D12157E"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29CF4C5B"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ấn </w:t>
            </w:r>
            <w:r>
              <w:rPr>
                <w:rStyle w:val="Strong"/>
                <w:rFonts w:ascii="MISA Sans" w:hAnsi="MISA Sans"/>
                <w:color w:val="000000"/>
                <w:spacing w:val="-3"/>
              </w:rPr>
              <w:t>Tra cứu</w:t>
            </w:r>
            <w:r>
              <w:rPr>
                <w:rFonts w:ascii="MISA Sans" w:hAnsi="MISA Sans"/>
                <w:color w:val="000000"/>
                <w:spacing w:val="-3"/>
              </w:rPr>
              <w:t> chương trình sẽ hiển thị thông tin về hóa đơn mà người bán đã phát hành.</w:t>
            </w:r>
          </w:p>
          <w:p w14:paraId="10B10C47"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1D29F492" wp14:editId="6D984D58">
                  <wp:extent cx="4603750" cy="2601595"/>
                  <wp:effectExtent l="0" t="0" r="6350" b="8255"/>
                  <wp:docPr id="239" name="Picture 239" descr="https://helpv4.meinvoice.vn/wp-content/uploads/2019/12/r32_web_tra_cuu_hoa_do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descr="https://helpv4.meinvoice.vn/wp-content/uploads/2019/12/r32_web_tra_cuu_hoa_don_01.png"/>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4607907" cy="2603944"/>
                          </a:xfrm>
                          <a:prstGeom prst="rect">
                            <a:avLst/>
                          </a:prstGeom>
                          <a:noFill/>
                          <a:ln>
                            <a:noFill/>
                          </a:ln>
                        </pic:spPr>
                      </pic:pic>
                    </a:graphicData>
                  </a:graphic>
                </wp:inline>
              </w:drawing>
            </w:r>
          </w:p>
          <w:p w14:paraId="7330A70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iểm tra thông tin hóa đơn.</w:t>
            </w:r>
          </w:p>
          <w:p w14:paraId="2C8434E2"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DC0DAD" wp14:editId="43055E1E">
                  <wp:extent cx="5616192" cy="4477407"/>
                  <wp:effectExtent l="0" t="0" r="3810" b="0"/>
                  <wp:docPr id="238" name="Picture 238" descr="https://helpv4.meinvoice.vn/wp-content/uploads/2019/12/r32_web_tra_cu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helpv4.meinvoice.vn/wp-content/uploads/2019/12/r32_web_tra_cuu_hoa_don_02.png"/>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5626974" cy="4486003"/>
                          </a:xfrm>
                          <a:prstGeom prst="rect">
                            <a:avLst/>
                          </a:prstGeom>
                          <a:noFill/>
                          <a:ln>
                            <a:noFill/>
                          </a:ln>
                        </pic:spPr>
                      </pic:pic>
                    </a:graphicData>
                  </a:graphic>
                </wp:inline>
              </w:drawing>
            </w:r>
          </w:p>
          <w:p w14:paraId="66ED9E09"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2. Tra cứu theo mã</w:t>
            </w:r>
          </w:p>
          <w:p w14:paraId="44D4BA9A"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30077F09"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Copy mã số tra cứu trên email.</w:t>
            </w:r>
          </w:p>
          <w:p w14:paraId="2AA154FC"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rên giao diện tra cứu hóa đơn điện tử, tích chọn </w:t>
            </w:r>
            <w:r>
              <w:rPr>
                <w:rStyle w:val="Strong"/>
                <w:rFonts w:ascii="MISA Sans" w:hAnsi="MISA Sans"/>
                <w:color w:val="000000"/>
                <w:spacing w:val="-3"/>
              </w:rPr>
              <w:t>Theo mã tra cứu hóa đơn</w:t>
            </w:r>
            <w:r>
              <w:rPr>
                <w:rFonts w:ascii="MISA Sans" w:hAnsi="MISA Sans"/>
                <w:color w:val="000000"/>
                <w:spacing w:val="-3"/>
              </w:rPr>
              <w:t> và dán (paste) mã số tra cứu ở trên vào ô tra cứu.</w:t>
            </w:r>
          </w:p>
          <w:p w14:paraId="0A4623CA" w14:textId="77777777" w:rsidR="00F00B91" w:rsidRDefault="00F00B91" w:rsidP="00A663E2">
            <w:pPr>
              <w:jc w:val="both"/>
              <w:rPr>
                <w:rFonts w:ascii="MISA Sans" w:hAnsi="MISA Sans"/>
                <w:color w:val="030E43"/>
                <w:spacing w:val="-3"/>
              </w:rPr>
            </w:pPr>
            <w:r>
              <w:rPr>
                <w:rFonts w:ascii="MISA Sans" w:hAnsi="MISA Sans"/>
                <w:b/>
                <w:bCs/>
                <w:noProof/>
                <w:color w:val="000000"/>
                <w:spacing w:val="-3"/>
              </w:rPr>
              <w:lastRenderedPageBreak/>
              <w:drawing>
                <wp:inline distT="0" distB="0" distL="0" distR="0" wp14:anchorId="3FF88E8C" wp14:editId="3D816F0B">
                  <wp:extent cx="5612700" cy="5271998"/>
                  <wp:effectExtent l="0" t="0" r="7620" b="5080"/>
                  <wp:docPr id="237" name="Picture 237" descr="https://helpv4.meinvoice.vn/wp-content/uploads/2019/12/r32_web_tra_cuu_hoa_do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https://helpv4.meinvoice.vn/wp-content/uploads/2019/12/r32_web_tra_cuu_hoa_don_03.png"/>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5619597" cy="5278476"/>
                          </a:xfrm>
                          <a:prstGeom prst="rect">
                            <a:avLst/>
                          </a:prstGeom>
                          <a:noFill/>
                          <a:ln>
                            <a:noFill/>
                          </a:ln>
                        </pic:spPr>
                      </pic:pic>
                    </a:graphicData>
                  </a:graphic>
                </wp:inline>
              </w:drawing>
            </w:r>
          </w:p>
          <w:p w14:paraId="3FD7A080" w14:textId="77777777" w:rsidR="00F00B91" w:rsidRDefault="00F00B91" w:rsidP="00A663E2">
            <w:pPr>
              <w:jc w:val="both"/>
              <w:rPr>
                <w:rFonts w:ascii="MISA Sans" w:hAnsi="MISA Sans"/>
                <w:color w:val="030E43"/>
                <w:spacing w:val="-3"/>
              </w:rPr>
            </w:pPr>
            <w:r>
              <w:rPr>
                <w:rStyle w:val="Emphasis"/>
                <w:rFonts w:ascii="MISA Sans" w:hAnsi="MISA Sans"/>
                <w:b/>
                <w:bCs/>
                <w:color w:val="000000"/>
                <w:spacing w:val="-3"/>
              </w:rPr>
              <w:t>Lưu ý</w:t>
            </w:r>
            <w:r>
              <w:rPr>
                <w:rStyle w:val="Emphasis"/>
                <w:rFonts w:ascii="MISA Sans" w:hAnsi="MISA Sans"/>
                <w:color w:val="000000"/>
                <w:spacing w:val="-3"/>
              </w:rPr>
              <w:t>:</w:t>
            </w:r>
            <w:r>
              <w:rPr>
                <w:rFonts w:ascii="MISA Sans" w:hAnsi="MISA Sans"/>
                <w:i/>
                <w:iCs/>
                <w:color w:val="000000"/>
                <w:spacing w:val="-3"/>
              </w:rPr>
              <w:br/>
            </w:r>
          </w:p>
          <w:p w14:paraId="4E35171B"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ếu nhập mã số không chính xác quá 5 lần, sẽ phải nhập Mã bảo mật (Captcha) do hệ thống cung cấp.</w:t>
            </w:r>
          </w:p>
          <w:p w14:paraId="65C44105"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Trường hợp khách không tìm thấy email gửi hóa đơn điện tử của người bán nhưng có lưu trữ file mềm hoặc file in hóa đơn điện tử bên ngoài thì có thể tra cứu hóa đơn bằng cách:</w:t>
            </w:r>
          </w:p>
          <w:p w14:paraId="34FF5155" w14:textId="77777777" w:rsidR="00F00B91" w:rsidRDefault="00F00B91" w:rsidP="00A663E2">
            <w:pPr>
              <w:jc w:val="both"/>
              <w:rPr>
                <w:rFonts w:ascii="MISA Sans" w:hAnsi="MISA Sans"/>
                <w:color w:val="030E43"/>
                <w:spacing w:val="-3"/>
              </w:rPr>
            </w:pPr>
            <w:r>
              <w:rPr>
                <w:rStyle w:val="Emphasis"/>
                <w:rFonts w:ascii="MISA Sans" w:hAnsi="MISA Sans"/>
                <w:b/>
                <w:bCs/>
                <w:color w:val="000000"/>
                <w:spacing w:val="-3"/>
              </w:rPr>
              <w:t>Lấy mã tra cứu ngay bên dưới nội dung hóa đơn.</w:t>
            </w:r>
          </w:p>
          <w:p w14:paraId="41DFEEAA"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98DDF33" wp14:editId="42B87813">
                  <wp:extent cx="5610036" cy="4020207"/>
                  <wp:effectExtent l="0" t="0" r="0" b="0"/>
                  <wp:docPr id="236" name="Picture 236" descr="https://helpv4.meinvoice.vn/wp-content/uploads/2019/12/r32_web_tra_cuu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helpv4.meinvoice.vn/wp-content/uploads/2019/12/r32_web_tra_cuu_hoa_don_04.png"/>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5614263" cy="4023236"/>
                          </a:xfrm>
                          <a:prstGeom prst="rect">
                            <a:avLst/>
                          </a:prstGeom>
                          <a:noFill/>
                          <a:ln>
                            <a:noFill/>
                          </a:ln>
                        </pic:spPr>
                      </pic:pic>
                    </a:graphicData>
                  </a:graphic>
                </wp:inline>
              </w:drawing>
            </w:r>
          </w:p>
          <w:p w14:paraId="46D3BFDB"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Truy cập vào website </w:t>
            </w:r>
            <w:hyperlink r:id="rId249" w:tgtFrame="_blank" w:history="1">
              <w:r>
                <w:rPr>
                  <w:rStyle w:val="Hyperlink"/>
                  <w:rFonts w:ascii="MISA Sans" w:hAnsi="MISA Sans"/>
                  <w:i/>
                  <w:iCs/>
                  <w:color w:val="337AB7"/>
                  <w:spacing w:val="-3"/>
                </w:rPr>
                <w:t>https://meinvoice.vn</w:t>
              </w:r>
            </w:hyperlink>
            <w:r>
              <w:rPr>
                <w:rStyle w:val="Emphasis"/>
                <w:rFonts w:ascii="MISA Sans" w:hAnsi="MISA Sans"/>
                <w:color w:val="000000"/>
                <w:spacing w:val="-3"/>
              </w:rPr>
              <w:t> và chọn mục </w:t>
            </w:r>
            <w:r>
              <w:rPr>
                <w:rStyle w:val="Strong"/>
                <w:rFonts w:ascii="MISA Sans" w:hAnsi="MISA Sans"/>
                <w:i/>
                <w:iCs/>
                <w:color w:val="000000"/>
                <w:spacing w:val="-3"/>
              </w:rPr>
              <w:t>Tra cứu</w:t>
            </w:r>
            <w:r>
              <w:rPr>
                <w:rStyle w:val="Emphasis"/>
                <w:rFonts w:ascii="MISA Sans" w:hAnsi="MISA Sans"/>
                <w:color w:val="000000"/>
                <w:spacing w:val="-3"/>
              </w:rPr>
              <w:t>.</w:t>
            </w:r>
          </w:p>
          <w:p w14:paraId="44741511"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hập mã tra cứu hóa đơn, sau đó nhấn </w:t>
            </w:r>
            <w:r>
              <w:rPr>
                <w:rStyle w:val="Strong"/>
                <w:rFonts w:ascii="MISA Sans" w:hAnsi="MISA Sans"/>
                <w:i/>
                <w:iCs/>
                <w:color w:val="000000"/>
                <w:spacing w:val="-3"/>
              </w:rPr>
              <w:t>Enter</w:t>
            </w:r>
            <w:r>
              <w:rPr>
                <w:rStyle w:val="Emphasis"/>
                <w:rFonts w:ascii="MISA Sans" w:hAnsi="MISA Sans"/>
                <w:color w:val="000000"/>
                <w:spacing w:val="-3"/>
              </w:rPr>
              <w:t>.</w:t>
            </w:r>
          </w:p>
          <w:p w14:paraId="34590538"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3. Tra cứu theo file</w:t>
            </w:r>
          </w:p>
          <w:p w14:paraId="5629F93A"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234B15A4"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ấn vào link liên kết trên email.</w:t>
            </w:r>
          </w:p>
          <w:p w14:paraId="1289F9D1"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ải file hóa đơn đính kèm (định dạng XML) về máy tính.</w:t>
            </w:r>
          </w:p>
          <w:p w14:paraId="5241741B"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4</w:t>
            </w:r>
            <w:r>
              <w:rPr>
                <w:rFonts w:ascii="MISA Sans" w:hAnsi="MISA Sans"/>
                <w:color w:val="000000"/>
                <w:spacing w:val="-3"/>
              </w:rPr>
              <w:t>. Trên giao diện tra cứu hóa đơn điện tử, chọn tab </w:t>
            </w:r>
            <w:r>
              <w:rPr>
                <w:rStyle w:val="Strong"/>
                <w:rFonts w:ascii="MISA Sans" w:hAnsi="MISA Sans"/>
                <w:color w:val="000000"/>
                <w:spacing w:val="-3"/>
              </w:rPr>
              <w:t>Theo file xml</w:t>
            </w:r>
            <w:r>
              <w:rPr>
                <w:rFonts w:ascii="MISA Sans" w:hAnsi="MISA Sans"/>
                <w:color w:val="000000"/>
                <w:spacing w:val="-3"/>
              </w:rPr>
              <w:t>.</w:t>
            </w:r>
          </w:p>
          <w:p w14:paraId="34101DF4"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5</w:t>
            </w:r>
            <w:r>
              <w:rPr>
                <w:rFonts w:ascii="MISA Sans" w:hAnsi="MISA Sans"/>
                <w:color w:val="000000"/>
                <w:spacing w:val="-3"/>
              </w:rPr>
              <w:t>. Nhấn </w:t>
            </w:r>
            <w:r>
              <w:rPr>
                <w:rStyle w:val="Strong"/>
                <w:rFonts w:ascii="MISA Sans" w:hAnsi="MISA Sans"/>
                <w:color w:val="000000"/>
                <w:spacing w:val="-3"/>
              </w:rPr>
              <w:t>Chọn file </w:t>
            </w:r>
            <w:r>
              <w:rPr>
                <w:rFonts w:ascii="MISA Sans" w:hAnsi="MISA Sans"/>
                <w:color w:val="000000"/>
                <w:spacing w:val="-3"/>
              </w:rPr>
              <w:t>và tìm đường dẫn đến file XML vừa tải về.</w:t>
            </w:r>
          </w:p>
          <w:p w14:paraId="6959F3ED"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E354DB" wp14:editId="613B3B3C">
                  <wp:extent cx="5596869" cy="6908558"/>
                  <wp:effectExtent l="0" t="0" r="4445" b="6985"/>
                  <wp:docPr id="235" name="Picture 235" descr="https://helpv4.meinvoice.vn/wp-content/uploads/2019/12/r32_web_tra_cuu_hoa_don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https://helpv4.meinvoice.vn/wp-content/uploads/2019/12/r32_web_tra_cuu_hoa_don_05.png"/>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5601469" cy="6914235"/>
                          </a:xfrm>
                          <a:prstGeom prst="rect">
                            <a:avLst/>
                          </a:prstGeom>
                          <a:noFill/>
                          <a:ln>
                            <a:noFill/>
                          </a:ln>
                        </pic:spPr>
                      </pic:pic>
                    </a:graphicData>
                  </a:graphic>
                </wp:inline>
              </w:drawing>
            </w:r>
          </w:p>
          <w:p w14:paraId="3AEFC695"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p>
          <w:p w14:paraId="1BA202CB" w14:textId="77777777" w:rsidR="00F00B91" w:rsidRDefault="00F00B91" w:rsidP="00A663E2">
            <w:pPr>
              <w:jc w:val="both"/>
              <w:rPr>
                <w:rFonts w:ascii="MISA Sans" w:hAnsi="MISA Sans"/>
                <w:color w:val="030E43"/>
                <w:spacing w:val="-3"/>
              </w:rPr>
            </w:pPr>
          </w:p>
          <w:p w14:paraId="3151F638"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Không chỉnh sửa nội dung file XML để tra cứu hóa đơn điện tử thành công.</w:t>
            </w:r>
          </w:p>
          <w:p w14:paraId="305F9F55"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ếu chọn file XML không đúng định dạng quá 5 lần, sẽ phải nhập Mã bảo mật (Captcha) do hệ thống cung cấp.</w:t>
            </w:r>
          </w:p>
          <w:p w14:paraId="5F704350"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lastRenderedPageBreak/>
              <w:t>2.4. Tra cứu theo email/số điện thoại</w:t>
            </w:r>
          </w:p>
          <w:p w14:paraId="70D3402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ebsite http://meinvoice.vn\ chọn tab </w:t>
            </w:r>
            <w:r>
              <w:rPr>
                <w:rStyle w:val="Strong"/>
                <w:rFonts w:ascii="MISA Sans" w:hAnsi="MISA Sans"/>
                <w:color w:val="030E43"/>
                <w:spacing w:val="-3"/>
              </w:rPr>
              <w:t>Tra cứu</w:t>
            </w:r>
            <w:r>
              <w:rPr>
                <w:rFonts w:ascii="MISA Sans" w:hAnsi="MISA Sans"/>
                <w:color w:val="030E43"/>
                <w:spacing w:val="-3"/>
              </w:rPr>
              <w:t>.</w:t>
            </w:r>
          </w:p>
          <w:p w14:paraId="73522908"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tab </w:t>
            </w:r>
            <w:r>
              <w:rPr>
                <w:rStyle w:val="Strong"/>
                <w:rFonts w:ascii="MISA Sans" w:hAnsi="MISA Sans"/>
                <w:color w:val="030E43"/>
                <w:spacing w:val="-3"/>
              </w:rPr>
              <w:t>Theo email/số điện thoại</w:t>
            </w:r>
            <w:r>
              <w:rPr>
                <w:rFonts w:ascii="MISA Sans" w:hAnsi="MISA Sans"/>
                <w:color w:val="030E43"/>
                <w:spacing w:val="-3"/>
              </w:rPr>
              <w:t>.</w:t>
            </w:r>
          </w:p>
          <w:p w14:paraId="31FD0FB8"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385C594B" wp14:editId="49DA6CAF">
                  <wp:extent cx="5407660" cy="1875790"/>
                  <wp:effectExtent l="0" t="0" r="2540" b="0"/>
                  <wp:docPr id="234" name="Picture 234" descr="https://helpv4.meinvoice.vn/wp-content/uploads/2019/12/r32_web_tra_cuu_hoa_don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helpv4.meinvoice.vn/wp-content/uploads/2019/12/r32_web_tra_cuu_hoa_don_06.png"/>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5407660" cy="1875790"/>
                          </a:xfrm>
                          <a:prstGeom prst="rect">
                            <a:avLst/>
                          </a:prstGeom>
                          <a:noFill/>
                          <a:ln>
                            <a:noFill/>
                          </a:ln>
                        </pic:spPr>
                      </pic:pic>
                    </a:graphicData>
                  </a:graphic>
                </wp:inline>
              </w:drawing>
            </w:r>
          </w:p>
          <w:p w14:paraId="5450CA67"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Đăng nhập tài khoản MISA ID.</w:t>
            </w:r>
          </w:p>
          <w:p w14:paraId="3A71B2FA" w14:textId="77777777" w:rsidR="00F00B91" w:rsidRDefault="00F00B91" w:rsidP="00A663E2">
            <w:pPr>
              <w:jc w:val="both"/>
              <w:rPr>
                <w:rFonts w:ascii="MISA Sans" w:hAnsi="MISA Sans"/>
                <w:color w:val="030E43"/>
                <w:spacing w:val="-3"/>
              </w:rPr>
            </w:pPr>
            <w:r>
              <w:rPr>
                <w:rStyle w:val="Strong"/>
                <w:rFonts w:ascii="MISA Sans" w:hAnsi="MISA Sans"/>
                <w:i/>
                <w:iCs/>
                <w:color w:val="FF0000"/>
                <w:spacing w:val="-3"/>
              </w:rPr>
              <w:t>Lưu ý</w:t>
            </w:r>
            <w:r>
              <w:rPr>
                <w:rStyle w:val="Emphasis"/>
                <w:rFonts w:ascii="MISA Sans" w:hAnsi="MISA Sans"/>
                <w:color w:val="FF0000"/>
                <w:spacing w:val="-3"/>
              </w:rPr>
              <w:t>: Nhập đúng số điện thoại/email mà người bán gửi hóa đơn.</w:t>
            </w:r>
          </w:p>
          <w:p w14:paraId="36EBE754"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5B8858A1" wp14:editId="18BCF746">
                  <wp:extent cx="3074035" cy="3421380"/>
                  <wp:effectExtent l="0" t="0" r="0" b="7620"/>
                  <wp:docPr id="233" name="Picture 233" descr="https://helpv4.meinvoice.vn/wp-content/uploads/2019/12/r24_tra_cuu_hoa_don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https://helpv4.meinvoice.vn/wp-content/uploads/2019/12/r24_tra_cuu_hoa_don13.png"/>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3074035" cy="3421380"/>
                          </a:xfrm>
                          <a:prstGeom prst="rect">
                            <a:avLst/>
                          </a:prstGeom>
                          <a:noFill/>
                          <a:ln>
                            <a:noFill/>
                          </a:ln>
                        </pic:spPr>
                      </pic:pic>
                    </a:graphicData>
                  </a:graphic>
                </wp:inline>
              </w:drawing>
            </w:r>
          </w:p>
          <w:p w14:paraId="1316586F"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Nhấn Quên mật khẩu để lấy lại mật khẩu trong trường hợp bị quên. Tham khảo hướng dẫn tương tự </w:t>
            </w:r>
            <w:hyperlink r:id="rId253"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5B4B68C6"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ương trình hiển thị danh sách hóa đơn được gửi từ người bán.</w:t>
            </w:r>
          </w:p>
          <w:p w14:paraId="76FF5496" w14:textId="77777777" w:rsidR="00F00B91" w:rsidRDefault="00F00B91" w:rsidP="00A663E2">
            <w:pPr>
              <w:jc w:val="both"/>
              <w:rPr>
                <w:rFonts w:ascii="MISA Sans" w:hAnsi="MISA Sans"/>
                <w:color w:val="030E43"/>
                <w:spacing w:val="-3"/>
              </w:rPr>
            </w:pPr>
          </w:p>
          <w:p w14:paraId="3C5CE478"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Có thể xuất khẩu danh sách hóa đơn.</w:t>
            </w:r>
          </w:p>
          <w:p w14:paraId="52B5B1AD"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Có thể xem, tải về từng hóa đơn trên danh sách</w:t>
            </w:r>
          </w:p>
          <w:p w14:paraId="1F6E0AC6"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lastRenderedPageBreak/>
              <w:t>Có thể tìm kiếm hóa đơn trên danh sách theo Mã số thuế, tên người bán, số hóa đơn…</w:t>
            </w:r>
          </w:p>
          <w:p w14:paraId="5BA007F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46709A7" wp14:editId="1FEA219D">
                  <wp:extent cx="5596282" cy="2316996"/>
                  <wp:effectExtent l="0" t="0" r="4445" b="7620"/>
                  <wp:docPr id="232" name="Picture 232" descr="https://helpv4.meinvoice.vn/wp-content/uploads/2019/12/r24_tra_cuu_hoa_don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helpv4.meinvoice.vn/wp-content/uploads/2019/12/r24_tra_cuu_hoa_don08.png"/>
                          <pic:cNvPicPr>
                            <a:picLocks noChangeAspect="1" noChangeArrowheads="1"/>
                          </pic:cNvPicPr>
                        </pic:nvPicPr>
                        <pic:blipFill>
                          <a:blip r:embed="rId254" cstate="print">
                            <a:extLst>
                              <a:ext uri="{28A0092B-C50C-407E-A947-70E740481C1C}">
                                <a14:useLocalDpi xmlns:a14="http://schemas.microsoft.com/office/drawing/2010/main" val="0"/>
                              </a:ext>
                            </a:extLst>
                          </a:blip>
                          <a:srcRect/>
                          <a:stretch>
                            <a:fillRect/>
                          </a:stretch>
                        </pic:blipFill>
                        <pic:spPr bwMode="auto">
                          <a:xfrm>
                            <a:off x="0" y="0"/>
                            <a:ext cx="5631334" cy="2331508"/>
                          </a:xfrm>
                          <a:prstGeom prst="rect">
                            <a:avLst/>
                          </a:prstGeom>
                          <a:noFill/>
                          <a:ln>
                            <a:noFill/>
                          </a:ln>
                        </pic:spPr>
                      </pic:pic>
                    </a:graphicData>
                  </a:graphic>
                </wp:inline>
              </w:drawing>
            </w:r>
          </w:p>
          <w:p w14:paraId="255FB913"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5. Tra cứu bằng quét mã QR code</w:t>
            </w:r>
          </w:p>
          <w:p w14:paraId="644BD5E8" w14:textId="77777777" w:rsidR="00F00B91" w:rsidRDefault="00F00B91" w:rsidP="00A663E2">
            <w:pPr>
              <w:jc w:val="both"/>
              <w:rPr>
                <w:rFonts w:ascii="MISA Sans" w:hAnsi="MISA Sans"/>
                <w:color w:val="030E43"/>
                <w:spacing w:val="-3"/>
              </w:rPr>
            </w:pPr>
            <w:r>
              <w:rPr>
                <w:rFonts w:ascii="MISA Sans" w:hAnsi="MISA Sans"/>
                <w:color w:val="030E43"/>
                <w:spacing w:val="-3"/>
              </w:rPr>
              <w:t>Xem hướng dẫn chi tiết </w:t>
            </w:r>
            <w:hyperlink r:id="rId255" w:tgtFrame="_blank" w:history="1">
              <w:r>
                <w:rPr>
                  <w:rStyle w:val="Hyperlink"/>
                  <w:rFonts w:ascii="MISA Sans" w:hAnsi="MISA Sans"/>
                  <w:color w:val="337AB7"/>
                  <w:spacing w:val="-3"/>
                </w:rPr>
                <w:t>tại đây</w:t>
              </w:r>
            </w:hyperlink>
          </w:p>
          <w:p w14:paraId="4C5A1479"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3. Tham khảo thêm tính năng khác</w:t>
            </w:r>
          </w:p>
          <w:p w14:paraId="36D05514" w14:textId="77777777" w:rsidR="00F00B91" w:rsidRDefault="00F00B91" w:rsidP="00A663E2">
            <w:pPr>
              <w:jc w:val="both"/>
              <w:rPr>
                <w:rFonts w:ascii="MISA Sans" w:hAnsi="MISA Sans"/>
                <w:color w:val="030E43"/>
                <w:spacing w:val="-3"/>
              </w:rPr>
            </w:pPr>
            <w:r>
              <w:rPr>
                <w:rFonts w:ascii="MISA Sans" w:hAnsi="MISA Sans"/>
                <w:color w:val="030E43"/>
                <w:spacing w:val="-3"/>
              </w:rPr>
              <w:t>3.1. Có thể </w:t>
            </w:r>
            <w:hyperlink r:id="rId256" w:tgtFrame="_blank" w:history="1">
              <w:r>
                <w:rPr>
                  <w:rStyle w:val="Hyperlink"/>
                  <w:rFonts w:ascii="MISA Sans" w:hAnsi="MISA Sans"/>
                  <w:color w:val="337AB7"/>
                  <w:spacing w:val="-3"/>
                </w:rPr>
                <w:t>trải nghiệm thử tính năng kiểm ra hóa đơn đầu vào ngay khi tra cứu hóa đơn nhận được từ nhà cung cấp sử dụng MISA meInvoice</w:t>
              </w:r>
            </w:hyperlink>
            <w:r>
              <w:rPr>
                <w:rFonts w:ascii="MISA Sans" w:hAnsi="MISA Sans"/>
                <w:color w:val="030E43"/>
                <w:spacing w:val="-3"/>
              </w:rPr>
              <w:t>.</w:t>
            </w:r>
          </w:p>
          <w:p w14:paraId="715CA20D" w14:textId="77777777" w:rsidR="00F00B91" w:rsidRDefault="00F00B91" w:rsidP="00A663E2">
            <w:pPr>
              <w:jc w:val="both"/>
              <w:rPr>
                <w:rFonts w:ascii="MISA Sans" w:hAnsi="MISA Sans"/>
                <w:color w:val="030E43"/>
                <w:spacing w:val="-3"/>
              </w:rPr>
            </w:pPr>
            <w:r>
              <w:rPr>
                <w:rFonts w:ascii="MISA Sans" w:hAnsi="MISA Sans"/>
                <w:color w:val="030E43"/>
                <w:spacing w:val="-3"/>
              </w:rPr>
              <w:t>3.2. T</w:t>
            </w:r>
            <w:r>
              <w:rPr>
                <w:rFonts w:ascii="MISA Sans" w:hAnsi="MISA Sans"/>
                <w:color w:val="000000"/>
                <w:spacing w:val="-3"/>
              </w:rPr>
              <w:t>ải hóa đơn về máy bằng cách nhấn </w:t>
            </w:r>
            <w:r>
              <w:rPr>
                <w:rStyle w:val="Strong"/>
                <w:rFonts w:ascii="MISA Sans" w:hAnsi="MISA Sans"/>
                <w:color w:val="000000"/>
                <w:spacing w:val="-3"/>
              </w:rPr>
              <w:t>Tải hóa đơn</w:t>
            </w:r>
            <w:r>
              <w:rPr>
                <w:rFonts w:ascii="MISA Sans" w:hAnsi="MISA Sans"/>
                <w:color w:val="000000"/>
                <w:spacing w:val="-3"/>
              </w:rPr>
              <w:t>, sau đó lựa chọn định dạng cần tải.</w:t>
            </w:r>
          </w:p>
          <w:p w14:paraId="09C1B8F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7418449F" wp14:editId="620D77A1">
                  <wp:extent cx="5612524" cy="3968627"/>
                  <wp:effectExtent l="0" t="0" r="7620" b="0"/>
                  <wp:docPr id="231" name="Picture 231" descr="https://helpv4.meinvoice.vn/wp-content/uploads/2019/12/r32_web_tra_cuu_hoa_don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descr="https://helpv4.meinvoice.vn/wp-content/uploads/2019/12/r32_web_tra_cuu_hoa_don_07.png"/>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0" y="0"/>
                            <a:ext cx="5614719" cy="3970179"/>
                          </a:xfrm>
                          <a:prstGeom prst="rect">
                            <a:avLst/>
                          </a:prstGeom>
                          <a:noFill/>
                          <a:ln>
                            <a:noFill/>
                          </a:ln>
                        </pic:spPr>
                      </pic:pic>
                    </a:graphicData>
                  </a:graphic>
                </wp:inline>
              </w:drawing>
            </w:r>
          </w:p>
          <w:p w14:paraId="67E2D43E" w14:textId="77777777" w:rsidR="00F00B91" w:rsidRDefault="00F00B91" w:rsidP="00A663E2">
            <w:pPr>
              <w:jc w:val="both"/>
              <w:rPr>
                <w:rFonts w:ascii="MISA Sans" w:hAnsi="MISA Sans"/>
                <w:color w:val="030E43"/>
                <w:spacing w:val="-3"/>
              </w:rPr>
            </w:pPr>
            <w:r>
              <w:rPr>
                <w:rFonts w:ascii="MISA Sans" w:hAnsi="MISA Sans"/>
                <w:color w:val="000000"/>
                <w:spacing w:val="-3"/>
              </w:rPr>
              <w:lastRenderedPageBreak/>
              <w:t>3.3. Chuyển </w:t>
            </w:r>
            <w:r>
              <w:rPr>
                <w:rStyle w:val="Strong"/>
                <w:rFonts w:ascii="MISA Sans" w:hAnsi="MISA Sans"/>
                <w:color w:val="000000"/>
                <w:spacing w:val="-3"/>
              </w:rPr>
              <w:t>hóa đơn điện tử thành chứng từ giấy</w:t>
            </w:r>
            <w:r>
              <w:rPr>
                <w:rFonts w:ascii="MISA Sans" w:hAnsi="MISA Sans"/>
                <w:color w:val="000000"/>
                <w:spacing w:val="-3"/>
              </w:rPr>
              <w:t>:</w:t>
            </w:r>
          </w:p>
          <w:p w14:paraId="03F544EA"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39B33CAC" wp14:editId="2C2B5C84">
                  <wp:extent cx="5675586" cy="4046357"/>
                  <wp:effectExtent l="0" t="0" r="1905" b="0"/>
                  <wp:docPr id="230" name="Picture 230" descr="https://helpv4.meinvoice.vn/wp-content/uploads/2019/12/r32_web_tra_cuu_hoa_don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helpv4.meinvoice.vn/wp-content/uploads/2019/12/r32_web_tra_cuu_hoa_don_08.png"/>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5679395" cy="4049073"/>
                          </a:xfrm>
                          <a:prstGeom prst="rect">
                            <a:avLst/>
                          </a:prstGeom>
                          <a:noFill/>
                          <a:ln>
                            <a:noFill/>
                          </a:ln>
                        </pic:spPr>
                      </pic:pic>
                    </a:graphicData>
                  </a:graphic>
                </wp:inline>
              </w:drawing>
            </w:r>
          </w:p>
          <w:p w14:paraId="7361782E" w14:textId="77777777" w:rsidR="00F00B91" w:rsidRDefault="00F00B91" w:rsidP="00A663E2">
            <w:pPr>
              <w:jc w:val="both"/>
              <w:rPr>
                <w:rFonts w:ascii="MISA Sans" w:hAnsi="MISA Sans"/>
                <w:color w:val="030E43"/>
                <w:spacing w:val="-3"/>
              </w:rPr>
            </w:pPr>
            <w:r>
              <w:rPr>
                <w:rFonts w:ascii="MISA Sans" w:hAnsi="MISA Sans"/>
                <w:color w:val="000000"/>
                <w:spacing w:val="-3"/>
              </w:rPr>
              <w:t>Nhập thông tin người chuyển đổi và nhấn </w:t>
            </w:r>
            <w:r>
              <w:rPr>
                <w:rStyle w:val="Strong"/>
                <w:rFonts w:ascii="MISA Sans" w:hAnsi="MISA Sans"/>
                <w:color w:val="000000"/>
                <w:spacing w:val="-3"/>
              </w:rPr>
              <w:t>Tiếp tục</w:t>
            </w:r>
            <w:r>
              <w:rPr>
                <w:rFonts w:ascii="MISA Sans" w:hAnsi="MISA Sans"/>
                <w:color w:val="000000"/>
                <w:spacing w:val="-3"/>
              </w:rPr>
              <w:t>.</w:t>
            </w:r>
          </w:p>
          <w:p w14:paraId="7D4C7F3C"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1688F91D" wp14:editId="1FC99A1D">
                  <wp:extent cx="5565227" cy="2903361"/>
                  <wp:effectExtent l="0" t="0" r="0" b="0"/>
                  <wp:docPr id="229" name="Picture 229" descr="https://helpv4.meinvoice.vn/wp-content/uploads/2019/12/2018-07-11_14-2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https://helpv4.meinvoice.vn/wp-content/uploads/2019/12/2018-07-11_14-26-52.png"/>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bwMode="auto">
                          <a:xfrm>
                            <a:off x="0" y="0"/>
                            <a:ext cx="5577540" cy="2909785"/>
                          </a:xfrm>
                          <a:prstGeom prst="rect">
                            <a:avLst/>
                          </a:prstGeom>
                          <a:noFill/>
                          <a:ln>
                            <a:noFill/>
                          </a:ln>
                        </pic:spPr>
                      </pic:pic>
                    </a:graphicData>
                  </a:graphic>
                </wp:inline>
              </w:drawing>
            </w:r>
          </w:p>
          <w:p w14:paraId="7ABA0AD1" w14:textId="77777777" w:rsidR="00F00B91" w:rsidRDefault="00F00B91" w:rsidP="00A663E2">
            <w:pPr>
              <w:jc w:val="both"/>
              <w:rPr>
                <w:rFonts w:ascii="MISA Sans" w:hAnsi="MISA Sans"/>
                <w:color w:val="030E43"/>
                <w:spacing w:val="-3"/>
              </w:rPr>
            </w:pPr>
            <w:r>
              <w:rPr>
                <w:rFonts w:ascii="MISA Sans" w:hAnsi="MISA Sans"/>
                <w:color w:val="030E43"/>
                <w:spacing w:val="-3"/>
              </w:rPr>
              <w:t>3.4. Xem thông tin người ký hóa đơn, nhà cung cấp chứng thư số và thời hạn chứng thư số bằng cách nhấn </w:t>
            </w:r>
            <w:r>
              <w:rPr>
                <w:rStyle w:val="Strong"/>
                <w:rFonts w:ascii="MISA Sans" w:hAnsi="MISA Sans"/>
                <w:color w:val="030E43"/>
                <w:spacing w:val="-3"/>
              </w:rPr>
              <w:t>Xem chứng thư số</w:t>
            </w:r>
            <w:r>
              <w:rPr>
                <w:rFonts w:ascii="MISA Sans" w:hAnsi="MISA Sans"/>
                <w:color w:val="030E43"/>
                <w:spacing w:val="-3"/>
              </w:rPr>
              <w:t>.</w:t>
            </w:r>
          </w:p>
          <w:p w14:paraId="4E3DF507"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2A1671" wp14:editId="2DABA09A">
                  <wp:extent cx="5707117" cy="4795972"/>
                  <wp:effectExtent l="0" t="0" r="8255" b="5080"/>
                  <wp:docPr id="228" name="Picture 228" descr="https://helpv4.meinvoice.vn/wp-content/uploads/2019/12/r32_web_tra_cuu_hoa_don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helpv4.meinvoice.vn/wp-content/uploads/2019/12/r32_web_tra_cuu_hoa_don_10.png"/>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5710287" cy="4798636"/>
                          </a:xfrm>
                          <a:prstGeom prst="rect">
                            <a:avLst/>
                          </a:prstGeom>
                          <a:noFill/>
                          <a:ln>
                            <a:noFill/>
                          </a:ln>
                        </pic:spPr>
                      </pic:pic>
                    </a:graphicData>
                  </a:graphic>
                </wp:inline>
              </w:drawing>
            </w:r>
          </w:p>
          <w:p w14:paraId="39EDE62F"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Trường hợp </w:t>
            </w:r>
            <w:r>
              <w:rPr>
                <w:rStyle w:val="Strong"/>
                <w:rFonts w:ascii="MISA Sans" w:hAnsi="MISA Sans"/>
                <w:i/>
                <w:iCs/>
                <w:color w:val="030E43"/>
                <w:spacing w:val="-3"/>
              </w:rPr>
              <w:t>Xem chứng thư số </w:t>
            </w:r>
            <w:r>
              <w:rPr>
                <w:rStyle w:val="Emphasis"/>
                <w:rFonts w:ascii="MISA Sans" w:hAnsi="MISA Sans"/>
                <w:color w:val="030E43"/>
                <w:spacing w:val="-3"/>
              </w:rPr>
              <w:t>lần đầu, cần tải và cài đặt công cụ MISA KYSO bằng cách: Nhấn vào đường link tại đây trên thông báo xuất hiện sau khi nhấn </w:t>
            </w:r>
            <w:r>
              <w:rPr>
                <w:rStyle w:val="Strong"/>
                <w:rFonts w:ascii="MISA Sans" w:hAnsi="MISA Sans"/>
                <w:i/>
                <w:iCs/>
                <w:color w:val="030E43"/>
                <w:spacing w:val="-3"/>
              </w:rPr>
              <w:t>Xem chứng thư số</w:t>
            </w:r>
            <w:r>
              <w:rPr>
                <w:rStyle w:val="Emphasis"/>
                <w:rFonts w:ascii="MISA Sans" w:hAnsi="MISA Sans"/>
                <w:color w:val="030E43"/>
                <w:spacing w:val="-3"/>
              </w:rPr>
              <w:t>.</w:t>
            </w:r>
          </w:p>
          <w:p w14:paraId="5F8B5F3D" w14:textId="51DA90A6" w:rsidR="00F00B91" w:rsidRPr="00F00B91" w:rsidRDefault="00F00B91" w:rsidP="00A663E2">
            <w:pPr>
              <w:jc w:val="both"/>
              <w:rPr>
                <w:rFonts w:ascii="MISA Sans" w:hAnsi="MISA Sans"/>
                <w:color w:val="030E43"/>
                <w:spacing w:val="-3"/>
              </w:rPr>
            </w:pPr>
            <w:r>
              <w:rPr>
                <w:rFonts w:ascii="MISA Sans" w:hAnsi="MISA Sans"/>
                <w:i/>
                <w:iCs/>
                <w:noProof/>
                <w:color w:val="030E43"/>
                <w:spacing w:val="-3"/>
              </w:rPr>
              <w:drawing>
                <wp:inline distT="0" distB="0" distL="0" distR="0" wp14:anchorId="2C3D0C96" wp14:editId="3D18ABC3">
                  <wp:extent cx="5533696" cy="2319169"/>
                  <wp:effectExtent l="0" t="0" r="0" b="5080"/>
                  <wp:docPr id="227" name="Picture 227" descr="https://helpv4.meinvoice.vn/wp-content/uploads/2019/12/xem%20chung%20thu%20s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https://helpv4.meinvoice.vn/wp-content/uploads/2019/12/xem%20chung%20thu%20so_01.png"/>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5538733" cy="2321280"/>
                          </a:xfrm>
                          <a:prstGeom prst="rect">
                            <a:avLst/>
                          </a:prstGeom>
                          <a:noFill/>
                          <a:ln>
                            <a:noFill/>
                          </a:ln>
                        </pic:spPr>
                      </pic:pic>
                    </a:graphicData>
                  </a:graphic>
                </wp:inline>
              </w:drawing>
            </w:r>
          </w:p>
        </w:tc>
      </w:tr>
    </w:tbl>
    <w:p w14:paraId="59B2F716" w14:textId="77777777" w:rsidR="00C75B35" w:rsidRPr="00C75B35" w:rsidRDefault="00C75B35" w:rsidP="00A663E2">
      <w:pPr>
        <w:jc w:val="both"/>
        <w:rPr>
          <w:b/>
          <w:bCs/>
          <w:color w:val="000000" w:themeColor="text1"/>
          <w:sz w:val="28"/>
          <w:szCs w:val="28"/>
        </w:rPr>
      </w:pPr>
    </w:p>
    <w:p w14:paraId="2C2A73B3" w14:textId="5501AC01"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hanh toán hóa đơn trực tuyến</w:t>
      </w:r>
    </w:p>
    <w:tbl>
      <w:tblPr>
        <w:tblStyle w:val="TableGrid"/>
        <w:tblW w:w="0" w:type="auto"/>
        <w:tblLook w:val="04A0" w:firstRow="1" w:lastRow="0" w:firstColumn="1" w:lastColumn="0" w:noHBand="0" w:noVBand="1"/>
      </w:tblPr>
      <w:tblGrid>
        <w:gridCol w:w="9026"/>
      </w:tblGrid>
      <w:tr w:rsidR="00F00B91" w14:paraId="739E6B1B" w14:textId="77777777" w:rsidTr="00F00B91">
        <w:tc>
          <w:tcPr>
            <w:tcW w:w="9026" w:type="dxa"/>
          </w:tcPr>
          <w:p w14:paraId="5FB12BBB" w14:textId="77777777" w:rsidR="00F00B91" w:rsidRDefault="00F00B91" w:rsidP="00A663E2">
            <w:pPr>
              <w:jc w:val="both"/>
              <w:rPr>
                <w:rFonts w:ascii="inherit" w:hAnsi="inherit"/>
              </w:rPr>
            </w:pPr>
            <w:r>
              <w:rPr>
                <w:rFonts w:ascii="inherit" w:hAnsi="inherit"/>
              </w:rPr>
              <w:lastRenderedPageBreak/>
              <w:t>Cách thanh toán hóa đơn điện tử trên meInvoice Web dành cho người mua</w:t>
            </w:r>
          </w:p>
          <w:p w14:paraId="2AE78957"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0F8C915F"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cách thanh toán hóa đơn điện tử trực tuyến qua cổng JETPAY và VNPAY khi nhận hóa đơn phát hành từ phần mềm MISA meInvoice, tạo thuận tiện cho người mua, đa dạng hóa phương thức thanh toán, đảm bảo an toàn, nhanh chóng và phù hợp với nhiều đối tượng khách hàng.</w:t>
            </w:r>
          </w:p>
          <w:p w14:paraId="1EB196EC"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1DF7920F"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hanh toán hóa đơn qua cổng JETPAY: thẻ nội địa, thẻ quốc tế, mã QR code</w:t>
            </w:r>
          </w:p>
          <w:p w14:paraId="3DAB1760"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hanh toán hóa đơn qua cổng VNPAY: ứng dụng Mobile Banking quét mã VNPAY-QR, thẻ ATM, tài khoản ngân hàng, thẻ quốc tế, ví điện tử</w:t>
            </w:r>
          </w:p>
          <w:p w14:paraId="67AC941E" w14:textId="77777777" w:rsidR="00F00B91" w:rsidRDefault="00F00B91" w:rsidP="00A663E2">
            <w:pPr>
              <w:jc w:val="both"/>
              <w:rPr>
                <w:rFonts w:ascii="MISA Sans" w:hAnsi="MISA Sans"/>
                <w:color w:val="030E43"/>
                <w:spacing w:val="-3"/>
              </w:rPr>
            </w:pPr>
            <w:r>
              <w:rPr>
                <w:rFonts w:ascii="MISA Sans" w:hAnsi="MISA Sans"/>
                <w:color w:val="030E43"/>
                <w:spacing w:val="-3"/>
              </w:rPr>
              <w:t>Lưu ý về điều kiện sử dụng từng hình thức thanh toán</w:t>
            </w:r>
          </w:p>
          <w:p w14:paraId="62BB1F5C"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3FAEEBCE" w14:textId="77777777" w:rsidR="00F00B91" w:rsidRDefault="00F00B91" w:rsidP="00A663E2">
            <w:pPr>
              <w:jc w:val="both"/>
              <w:rPr>
                <w:rFonts w:ascii="inherit" w:hAnsi="inherit"/>
                <w:b/>
                <w:bCs/>
                <w:color w:val="030E43"/>
                <w:sz w:val="28"/>
                <w:szCs w:val="28"/>
              </w:rPr>
            </w:pPr>
            <w:r>
              <w:rPr>
                <w:rStyle w:val="Strong"/>
                <w:rFonts w:ascii="inherit" w:hAnsi="inherit"/>
                <w:b w:val="0"/>
                <w:bCs w:val="0"/>
                <w:color w:val="030E43"/>
                <w:sz w:val="28"/>
                <w:szCs w:val="28"/>
              </w:rPr>
              <w:t>2.1. Thanh toán qua cổng JETPAY</w:t>
            </w:r>
          </w:p>
          <w:p w14:paraId="34992071" w14:textId="77777777" w:rsidR="00F00B91" w:rsidRDefault="00F00B91"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JETPAY, người bán phải </w:t>
            </w:r>
            <w:hyperlink r:id="rId262" w:anchor="truong-hop-1-ket-noi-cong-thanh-toan-jetpay-tinh-nang-dang-phat-trien" w:tgtFrame="_blank" w:history="1">
              <w:r>
                <w:rPr>
                  <w:rStyle w:val="Hyperlink"/>
                  <w:rFonts w:ascii="MISA Sans" w:eastAsia="MS Mincho" w:hAnsi="MISA Sans"/>
                  <w:i/>
                  <w:iCs/>
                  <w:color w:val="337AB7"/>
                  <w:spacing w:val="-3"/>
                </w:rPr>
                <w:t>kết nối cổng thanh toán JETPAY với meInvoice</w:t>
              </w:r>
            </w:hyperlink>
            <w:r>
              <w:rPr>
                <w:rStyle w:val="Emphasis"/>
                <w:rFonts w:ascii="MISA Sans" w:hAnsi="MISA Sans"/>
                <w:color w:val="030E43"/>
                <w:spacing w:val="-3"/>
              </w:rPr>
              <w:t>.</w:t>
            </w:r>
          </w:p>
          <w:p w14:paraId="717E6A63"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Mở email nhận hóa đơn từ người bán</w:t>
            </w:r>
          </w:p>
          <w:p w14:paraId="19C441EB"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Nhấn </w:t>
            </w:r>
            <w:hyperlink r:id="rId263" w:tgtFrame="_blank" w:history="1">
              <w:r>
                <w:rPr>
                  <w:rStyle w:val="Strong"/>
                  <w:rFonts w:ascii="MISA Sans" w:eastAsiaTheme="majorEastAsia" w:hAnsi="MISA Sans"/>
                  <w:color w:val="337AB7"/>
                  <w:spacing w:val="-3"/>
                </w:rPr>
                <w:t>Tra cứu hóa đơn</w:t>
              </w:r>
            </w:hyperlink>
            <w:r>
              <w:rPr>
                <w:rFonts w:ascii="MISA Sans" w:hAnsi="MISA Sans"/>
                <w:color w:val="030E43"/>
                <w:spacing w:val="-3"/>
              </w:rPr>
              <w:t>.</w:t>
            </w:r>
          </w:p>
          <w:p w14:paraId="192181DB"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Tại giao diện tra cứu, nhấn “</w:t>
            </w:r>
            <w:r>
              <w:rPr>
                <w:rStyle w:val="Strong"/>
                <w:rFonts w:ascii="MISA Sans" w:eastAsiaTheme="majorEastAsia" w:hAnsi="MISA Sans"/>
                <w:color w:val="030E43"/>
                <w:spacing w:val="-3"/>
              </w:rPr>
              <w:t>Thanh toán ngay</w:t>
            </w:r>
            <w:r>
              <w:rPr>
                <w:rFonts w:ascii="MISA Sans" w:hAnsi="MISA Sans"/>
                <w:color w:val="030E43"/>
                <w:spacing w:val="-3"/>
              </w:rPr>
              <w:t>”.</w:t>
            </w:r>
          </w:p>
          <w:p w14:paraId="357F6BDA" w14:textId="6341C9EE"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05FD9CB0" wp14:editId="70CF7ED6">
                  <wp:extent cx="4869815" cy="2711450"/>
                  <wp:effectExtent l="0" t="0" r="6985" b="0"/>
                  <wp:docPr id="372" name="Picture 372"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descr="https://helpv4.meinvoice.vn/wp-content/uploads/2019/12/r38_web_thanh_toan_hoa_don_truc_tuyen_01.png"/>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4869815" cy="2711450"/>
                          </a:xfrm>
                          <a:prstGeom prst="rect">
                            <a:avLst/>
                          </a:prstGeom>
                          <a:noFill/>
                          <a:ln>
                            <a:noFill/>
                          </a:ln>
                        </pic:spPr>
                      </pic:pic>
                    </a:graphicData>
                  </a:graphic>
                </wp:inline>
              </w:drawing>
            </w:r>
          </w:p>
          <w:p w14:paraId="745953FF"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Chọn cổng thanh toán JETPAY.</w:t>
            </w:r>
          </w:p>
          <w:p w14:paraId="21F85A9F" w14:textId="76E6B5B4"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D70B166" wp14:editId="41F88A84">
                  <wp:extent cx="4816475" cy="2689860"/>
                  <wp:effectExtent l="0" t="0" r="3175" b="0"/>
                  <wp:docPr id="371" name="Picture 371" descr="https://helpv4.meinvoice.vn/wp-content/uploads/2019/12/r38_web_thanh_toan_hoa_don_truc_tuye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descr="https://helpv4.meinvoice.vn/wp-content/uploads/2019/12/r38_web_thanh_toan_hoa_don_truc_tuyen_02.pn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4816475" cy="2689860"/>
                          </a:xfrm>
                          <a:prstGeom prst="rect">
                            <a:avLst/>
                          </a:prstGeom>
                          <a:noFill/>
                          <a:ln>
                            <a:noFill/>
                          </a:ln>
                        </pic:spPr>
                      </pic:pic>
                    </a:graphicData>
                  </a:graphic>
                </wp:inline>
              </w:drawing>
            </w:r>
          </w:p>
          <w:p w14:paraId="4FB93856"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3983EB9B" w14:textId="77777777" w:rsidTr="00F00B91">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0FB32C63" w14:textId="77777777" w:rsidR="00F00B91" w:rsidRDefault="00F00B91" w:rsidP="00A663E2">
                  <w:pPr>
                    <w:jc w:val="both"/>
                    <w:rPr>
                      <w:rFonts w:ascii="inherit" w:hAnsi="inherit"/>
                      <w:sz w:val="28"/>
                      <w:szCs w:val="28"/>
                    </w:rPr>
                  </w:pPr>
                  <w:r>
                    <w:rPr>
                      <w:rStyle w:val="Strong"/>
                      <w:rFonts w:ascii="inherit" w:hAnsi="inherit"/>
                      <w:b w:val="0"/>
                      <w:bCs w:val="0"/>
                      <w:sz w:val="28"/>
                      <w:szCs w:val="28"/>
                    </w:rPr>
                    <w:t>Thanh toán qua Thẻ nội địa</w:t>
                  </w:r>
                </w:p>
                <w:p w14:paraId="67BA9014" w14:textId="77777777" w:rsidR="00F00B91" w:rsidRDefault="00F00B91" w:rsidP="00A663E2">
                  <w:pPr>
                    <w:jc w:val="both"/>
                  </w:pPr>
                  <w:r>
                    <w:rPr>
                      <w:rStyle w:val="Strong"/>
                      <w:rFonts w:eastAsiaTheme="majorEastAsia"/>
                    </w:rPr>
                    <w:t>Bước 1:</w:t>
                  </w:r>
                  <w:r>
                    <w:t> Chọn </w:t>
                  </w:r>
                  <w:r>
                    <w:rPr>
                      <w:rStyle w:val="Strong"/>
                      <w:rFonts w:eastAsiaTheme="majorEastAsia"/>
                    </w:rPr>
                    <w:t>Thẻ nội địa</w:t>
                  </w:r>
                  <w:r>
                    <w:t>.</w:t>
                  </w:r>
                </w:p>
                <w:p w14:paraId="7B363F5B" w14:textId="0DEA8192" w:rsidR="00F00B91" w:rsidRDefault="00F00B91" w:rsidP="00A663E2">
                  <w:pPr>
                    <w:jc w:val="both"/>
                  </w:pPr>
                  <w:r>
                    <w:rPr>
                      <w:noProof/>
                    </w:rPr>
                    <w:drawing>
                      <wp:inline distT="0" distB="0" distL="0" distR="0" wp14:anchorId="17528F5E" wp14:editId="5A6FCBCE">
                        <wp:extent cx="9590405" cy="3126105"/>
                        <wp:effectExtent l="0" t="0" r="0" b="0"/>
                        <wp:docPr id="370" name="Picture 370" descr="https://helpv4.meinvoice.vn/wp-content/uploads/2019/12/r38_web_thanh_toan_qua_jetpay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descr="https://helpv4.meinvoice.vn/wp-content/uploads/2019/12/r38_web_thanh_toan_qua_jetpay_02.pn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6B297C11" w14:textId="77777777" w:rsidR="00F00B91" w:rsidRDefault="00F00B91" w:rsidP="00A663E2">
                  <w:pPr>
                    <w:jc w:val="both"/>
                  </w:pPr>
                  <w:r>
                    <w:rPr>
                      <w:rStyle w:val="Strong"/>
                      <w:rFonts w:eastAsiaTheme="majorEastAsia"/>
                    </w:rPr>
                    <w:t>Bước 2:</w:t>
                  </w:r>
                  <w:r>
                    <w:t> Khai báo thông tin tài khoản, nhấn </w:t>
                  </w:r>
                  <w:r>
                    <w:rPr>
                      <w:rStyle w:val="Strong"/>
                      <w:rFonts w:eastAsiaTheme="majorEastAsia"/>
                    </w:rPr>
                    <w:t>Thanh toán</w:t>
                  </w:r>
                  <w:r>
                    <w:t>.</w:t>
                  </w:r>
                </w:p>
                <w:p w14:paraId="31899BAD" w14:textId="3F4A0AF0" w:rsidR="00F00B91" w:rsidRDefault="00F00B91" w:rsidP="00A663E2">
                  <w:pPr>
                    <w:jc w:val="both"/>
                  </w:pPr>
                  <w:r>
                    <w:rPr>
                      <w:noProof/>
                    </w:rPr>
                    <w:lastRenderedPageBreak/>
                    <w:drawing>
                      <wp:inline distT="0" distB="0" distL="0" distR="0" wp14:anchorId="5552BF9F" wp14:editId="5D527471">
                        <wp:extent cx="2552065" cy="2860040"/>
                        <wp:effectExtent l="0" t="0" r="635" b="0"/>
                        <wp:docPr id="369" name="Picture 369" descr="https://helpv4.meinvoice.vn/wp-content/uploads/2019/12/r38_web_thanh_toan_qua_jetpay_03-268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descr="https://helpv4.meinvoice.vn/wp-content/uploads/2019/12/r38_web_thanh_toan_qua_jetpay_03-268x300.png"/>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2552065" cy="2860040"/>
                                </a:xfrm>
                                <a:prstGeom prst="rect">
                                  <a:avLst/>
                                </a:prstGeom>
                                <a:noFill/>
                                <a:ln>
                                  <a:noFill/>
                                </a:ln>
                              </pic:spPr>
                            </pic:pic>
                          </a:graphicData>
                        </a:graphic>
                      </wp:inline>
                    </w:drawing>
                  </w:r>
                </w:p>
                <w:p w14:paraId="07260D4C" w14:textId="77777777" w:rsidR="00F00B91" w:rsidRDefault="00F00B91" w:rsidP="00A663E2">
                  <w:pPr>
                    <w:jc w:val="both"/>
                  </w:pPr>
                  <w:r>
                    <w:rPr>
                      <w:rStyle w:val="Strong"/>
                      <w:rFonts w:eastAsiaTheme="majorEastAsia"/>
                    </w:rPr>
                    <w:t>Bước 3:</w:t>
                  </w:r>
                  <w:r>
                    <w:t> Nhập mã OTP do đơn vị cấp thẻ gửi qua email/số điện thoại đăng ký thẻ.</w:t>
                  </w:r>
                </w:p>
                <w:p w14:paraId="59D8E118" w14:textId="77777777" w:rsidR="00F00B91" w:rsidRDefault="00F00B91" w:rsidP="00A663E2">
                  <w:pPr>
                    <w:jc w:val="both"/>
                    <w:rPr>
                      <w:rFonts w:ascii="inherit" w:hAnsi="inherit"/>
                      <w:sz w:val="28"/>
                      <w:szCs w:val="28"/>
                    </w:rPr>
                  </w:pPr>
                  <w:r>
                    <w:rPr>
                      <w:rStyle w:val="Strong"/>
                      <w:rFonts w:ascii="inherit" w:hAnsi="inherit"/>
                      <w:b w:val="0"/>
                      <w:bCs w:val="0"/>
                      <w:sz w:val="28"/>
                      <w:szCs w:val="28"/>
                    </w:rPr>
                    <w:t>Thanh toán qua Thẻ quốc tế</w:t>
                  </w:r>
                </w:p>
                <w:p w14:paraId="7040304E" w14:textId="77777777" w:rsidR="00F00B91" w:rsidRDefault="00F00B91" w:rsidP="00A663E2">
                  <w:pPr>
                    <w:jc w:val="both"/>
                  </w:pPr>
                  <w:r>
                    <w:rPr>
                      <w:rStyle w:val="Strong"/>
                      <w:rFonts w:eastAsiaTheme="majorEastAsia"/>
                    </w:rPr>
                    <w:t>Bước 1:</w:t>
                  </w:r>
                  <w:r>
                    <w:t> Chọn </w:t>
                  </w:r>
                  <w:r>
                    <w:rPr>
                      <w:rStyle w:val="Strong"/>
                      <w:rFonts w:eastAsiaTheme="majorEastAsia"/>
                    </w:rPr>
                    <w:t>Thẻ quốc tế</w:t>
                  </w:r>
                  <w:r>
                    <w:t>.</w:t>
                  </w:r>
                </w:p>
                <w:p w14:paraId="698A1153" w14:textId="23F9234B" w:rsidR="00F00B91" w:rsidRDefault="00F00B91" w:rsidP="00A663E2">
                  <w:pPr>
                    <w:jc w:val="both"/>
                  </w:pPr>
                  <w:r>
                    <w:rPr>
                      <w:noProof/>
                    </w:rPr>
                    <w:drawing>
                      <wp:inline distT="0" distB="0" distL="0" distR="0" wp14:anchorId="628E129F" wp14:editId="63CBFEC1">
                        <wp:extent cx="9590405" cy="3126105"/>
                        <wp:effectExtent l="0" t="0" r="0" b="0"/>
                        <wp:docPr id="368" name="Picture 368" descr="https://helpv4.meinvoice.vn/wp-content/uploads/2019/12/r38_web_thanh_toan_qua_jetpay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https://helpv4.meinvoice.vn/wp-content/uploads/2019/12/r38_web_thanh_toan_qua_jetpay_06.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70C79A0E" w14:textId="77777777" w:rsidR="00F00B91" w:rsidRDefault="00F00B91" w:rsidP="00A663E2">
                  <w:pPr>
                    <w:jc w:val="both"/>
                  </w:pPr>
                  <w:r>
                    <w:rPr>
                      <w:rStyle w:val="Strong"/>
                      <w:rFonts w:eastAsiaTheme="majorEastAsia"/>
                    </w:rPr>
                    <w:t>Bước 2:</w:t>
                  </w:r>
                  <w:r>
                    <w:t> Khai báo thông tin tài khoản, nhấn </w:t>
                  </w:r>
                  <w:r>
                    <w:rPr>
                      <w:rStyle w:val="Strong"/>
                      <w:rFonts w:eastAsiaTheme="majorEastAsia"/>
                    </w:rPr>
                    <w:t>Thanh toán</w:t>
                  </w:r>
                  <w:r>
                    <w:t>.</w:t>
                  </w:r>
                </w:p>
                <w:p w14:paraId="346E036C" w14:textId="46F4D992" w:rsidR="00F00B91" w:rsidRDefault="00F00B91" w:rsidP="00A663E2">
                  <w:pPr>
                    <w:jc w:val="both"/>
                  </w:pPr>
                  <w:r>
                    <w:rPr>
                      <w:noProof/>
                    </w:rPr>
                    <w:lastRenderedPageBreak/>
                    <w:drawing>
                      <wp:inline distT="0" distB="0" distL="0" distR="0" wp14:anchorId="7F6D521F" wp14:editId="7E5967ED">
                        <wp:extent cx="2594610" cy="2860040"/>
                        <wp:effectExtent l="0" t="0" r="0" b="0"/>
                        <wp:docPr id="367" name="Picture 367" descr="https://helpv4.meinvoice.vn/wp-content/uploads/2019/12/r38_web_thanh_toan_qua_jetpay_05-272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descr="https://helpv4.meinvoice.vn/wp-content/uploads/2019/12/r38_web_thanh_toan_qua_jetpay_05-272x300.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2594610" cy="2860040"/>
                                </a:xfrm>
                                <a:prstGeom prst="rect">
                                  <a:avLst/>
                                </a:prstGeom>
                                <a:noFill/>
                                <a:ln>
                                  <a:noFill/>
                                </a:ln>
                              </pic:spPr>
                            </pic:pic>
                          </a:graphicData>
                        </a:graphic>
                      </wp:inline>
                    </w:drawing>
                  </w:r>
                </w:p>
                <w:p w14:paraId="7B861548" w14:textId="77777777" w:rsidR="00F00B91" w:rsidRDefault="00F00B91" w:rsidP="00A663E2">
                  <w:pPr>
                    <w:jc w:val="both"/>
                  </w:pPr>
                  <w:r>
                    <w:rPr>
                      <w:rStyle w:val="Strong"/>
                      <w:rFonts w:eastAsiaTheme="majorEastAsia"/>
                    </w:rPr>
                    <w:t>Bước 3:</w:t>
                  </w:r>
                  <w:r>
                    <w:t> Nhập mã OTP do đơn vị cấp thẻ gửi qua email/số điện thoại đăng ký thẻ.</w:t>
                  </w:r>
                </w:p>
                <w:p w14:paraId="61EB5D32" w14:textId="77777777" w:rsidR="00F00B91" w:rsidRDefault="00F00B91" w:rsidP="00A663E2">
                  <w:pPr>
                    <w:jc w:val="both"/>
                    <w:rPr>
                      <w:rFonts w:ascii="inherit" w:hAnsi="inherit"/>
                      <w:sz w:val="28"/>
                      <w:szCs w:val="28"/>
                    </w:rPr>
                  </w:pPr>
                  <w:r>
                    <w:rPr>
                      <w:rStyle w:val="Strong"/>
                      <w:rFonts w:ascii="inherit" w:hAnsi="inherit"/>
                      <w:b w:val="0"/>
                      <w:bCs w:val="0"/>
                      <w:sz w:val="28"/>
                      <w:szCs w:val="28"/>
                    </w:rPr>
                    <w:t>Thanh toán qua mã QR code</w:t>
                  </w:r>
                </w:p>
                <w:p w14:paraId="1D6332B0" w14:textId="77777777" w:rsidR="00F00B91" w:rsidRDefault="00F00B91" w:rsidP="00A663E2">
                  <w:pPr>
                    <w:jc w:val="both"/>
                  </w:pPr>
                  <w:r>
                    <w:rPr>
                      <w:rStyle w:val="Emphasis"/>
                      <w:b/>
                      <w:bCs/>
                      <w:shd w:val="clear" w:color="auto" w:fill="FFFFFF"/>
                    </w:rPr>
                    <w:t>Lưu ý </w:t>
                  </w:r>
                  <w:r>
                    <w:rPr>
                      <w:rStyle w:val="Emphasis"/>
                      <w:shd w:val="clear" w:color="auto" w:fill="FFFFFF"/>
                    </w:rPr>
                    <w:t>: Để thanh toán được bằng hình thức này thì </w:t>
                  </w:r>
                  <w:r>
                    <w:rPr>
                      <w:rStyle w:val="Strong"/>
                      <w:rFonts w:eastAsiaTheme="majorEastAsia"/>
                      <w:i/>
                      <w:iCs/>
                      <w:shd w:val="clear" w:color="auto" w:fill="FFFFFF"/>
                    </w:rPr>
                    <w:t>phải có app mobile banking</w:t>
                  </w:r>
                  <w:r>
                    <w:rPr>
                      <w:rStyle w:val="Emphasis"/>
                      <w:shd w:val="clear" w:color="auto" w:fill="FFFFFF"/>
                    </w:rPr>
                    <w:t> và có tài khoản internet banking thuộc ngân hàng </w:t>
                  </w:r>
                  <w:r>
                    <w:rPr>
                      <w:rStyle w:val="Strong"/>
                      <w:rFonts w:eastAsiaTheme="majorEastAsia"/>
                      <w:i/>
                      <w:iCs/>
                      <w:shd w:val="clear" w:color="auto" w:fill="FFFFFF"/>
                    </w:rPr>
                    <w:t>liên kết với JETPAY</w:t>
                  </w:r>
                  <w:r>
                    <w:rPr>
                      <w:rStyle w:val="Emphasis"/>
                      <w:shd w:val="clear" w:color="auto" w:fill="FFFFFF"/>
                    </w:rPr>
                    <w:t>. </w:t>
                  </w:r>
                </w:p>
                <w:p w14:paraId="019C5685" w14:textId="77777777" w:rsidR="00F00B91" w:rsidRDefault="00F00B91" w:rsidP="00A663E2">
                  <w:pPr>
                    <w:jc w:val="both"/>
                  </w:pPr>
                  <w:r>
                    <w:rPr>
                      <w:rStyle w:val="Strong"/>
                      <w:rFonts w:eastAsiaTheme="majorEastAsia"/>
                    </w:rPr>
                    <w:t>Bước 1:</w:t>
                  </w:r>
                  <w:r>
                    <w:t> Chọn </w:t>
                  </w:r>
                  <w:r>
                    <w:rPr>
                      <w:rStyle w:val="Strong"/>
                      <w:rFonts w:eastAsiaTheme="majorEastAsia"/>
                    </w:rPr>
                    <w:t>Mã QR code</w:t>
                  </w:r>
                  <w:r>
                    <w:t>.</w:t>
                  </w:r>
                </w:p>
                <w:p w14:paraId="65AFD1DA" w14:textId="7A35F0B4" w:rsidR="00F00B91" w:rsidRDefault="00F00B91" w:rsidP="00A663E2">
                  <w:pPr>
                    <w:jc w:val="both"/>
                  </w:pPr>
                  <w:r>
                    <w:rPr>
                      <w:noProof/>
                    </w:rPr>
                    <w:drawing>
                      <wp:inline distT="0" distB="0" distL="0" distR="0" wp14:anchorId="1FF472D7" wp14:editId="7E5E1419">
                        <wp:extent cx="9590405" cy="3126105"/>
                        <wp:effectExtent l="0" t="0" r="0" b="0"/>
                        <wp:docPr id="366" name="Picture 366" descr="https://helpv4.meinvoice.vn/wp-content/uploads/2019/12/r38_web_thanh_toan_qua_jetpay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descr="https://helpv4.meinvoice.vn/wp-content/uploads/2019/12/r38_web_thanh_toan_qua_jetpay_07.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2512987A" w14:textId="77777777" w:rsidR="00F00B91" w:rsidRDefault="00F00B91" w:rsidP="00A663E2">
                  <w:pPr>
                    <w:jc w:val="both"/>
                  </w:pPr>
                  <w:r>
                    <w:rPr>
                      <w:rStyle w:val="Strong"/>
                      <w:rFonts w:eastAsiaTheme="majorEastAsia"/>
                    </w:rPr>
                    <w:t>Bước 2:</w:t>
                  </w:r>
                  <w:r>
                    <w:t>  Mở ứng dụng </w:t>
                  </w:r>
                  <w:r>
                    <w:rPr>
                      <w:rStyle w:val="Strong"/>
                      <w:rFonts w:eastAsiaTheme="majorEastAsia"/>
                    </w:rPr>
                    <w:t>Mobile banking</w:t>
                  </w:r>
                  <w:r>
                    <w:t> để quét mã.</w:t>
                  </w:r>
                </w:p>
                <w:p w14:paraId="55703E0F" w14:textId="77777777" w:rsidR="00F00B91" w:rsidRDefault="00F00B91" w:rsidP="00A663E2">
                  <w:pPr>
                    <w:jc w:val="both"/>
                  </w:pPr>
                </w:p>
                <w:p w14:paraId="4E09B910" w14:textId="77777777" w:rsidR="00F00B91" w:rsidRDefault="00F00B91" w:rsidP="00A663E2">
                  <w:pPr>
                    <w:jc w:val="both"/>
                  </w:pPr>
                  <w:r>
                    <w:t>Tải ứng dụng Mobile banking về điện thoại (nếu chưa tải)</w:t>
                  </w:r>
                </w:p>
                <w:p w14:paraId="660D7F11" w14:textId="77777777" w:rsidR="00F00B91" w:rsidRDefault="00F00B91" w:rsidP="00A663E2">
                  <w:pPr>
                    <w:jc w:val="both"/>
                  </w:pPr>
                  <w:r>
                    <w:lastRenderedPageBreak/>
                    <w:t>Vào chợ ứng dụng gõ từ khóa </w:t>
                  </w:r>
                  <w:r>
                    <w:rPr>
                      <w:rStyle w:val="Strong"/>
                    </w:rPr>
                    <w:t>Mobile banking</w:t>
                  </w:r>
                  <w:r>
                    <w:t>.</w:t>
                  </w:r>
                </w:p>
                <w:p w14:paraId="2ED08A5D" w14:textId="77777777" w:rsidR="00F00B91" w:rsidRDefault="00F00B91" w:rsidP="00A663E2">
                  <w:pPr>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1158EDCD" w14:textId="77777777" w:rsidR="00F00B91" w:rsidRDefault="00F00B91" w:rsidP="00A663E2">
                  <w:pPr>
                    <w:jc w:val="both"/>
                  </w:pPr>
                  <w:r>
                    <w:rPr>
                      <w:rStyle w:val="Strong"/>
                      <w:rFonts w:eastAsiaTheme="majorEastAsia"/>
                      <w:color w:val="000000"/>
                      <w:shd w:val="clear" w:color="auto" w:fill="FFFFFF"/>
                    </w:rPr>
                    <w:t>Bước 3:</w:t>
                  </w:r>
                  <w:r>
                    <w:rPr>
                      <w:color w:val="000000"/>
                      <w:shd w:val="clear" w:color="auto" w:fill="FFFFFF"/>
                    </w:rPr>
                    <w:t> Chọn tính năng </w:t>
                  </w:r>
                  <w:r>
                    <w:rPr>
                      <w:rStyle w:val="Strong"/>
                      <w:rFonts w:eastAsiaTheme="majorEastAsia"/>
                      <w:color w:val="000000"/>
                      <w:shd w:val="clear" w:color="auto" w:fill="FFFFFF"/>
                    </w:rPr>
                    <w:t>QRPAY tích </w:t>
                  </w:r>
                  <w:r>
                    <w:rPr>
                      <w:color w:val="000000"/>
                      <w:shd w:val="clear" w:color="auto" w:fill="FFFFFF"/>
                    </w:rPr>
                    <w:t>hợp sẵn trong ứng dụng</w:t>
                  </w:r>
                </w:p>
                <w:p w14:paraId="1BA7870D" w14:textId="77777777" w:rsidR="00F00B91" w:rsidRDefault="00F00B91" w:rsidP="00A663E2">
                  <w:pPr>
                    <w:jc w:val="both"/>
                  </w:pPr>
                  <w:r>
                    <w:rPr>
                      <w:rStyle w:val="Strong"/>
                      <w:rFonts w:eastAsiaTheme="majorEastAsia"/>
                      <w:color w:val="000000"/>
                      <w:shd w:val="clear" w:color="auto" w:fill="FFFFFF"/>
                    </w:rPr>
                    <w:t>Bước 4: </w:t>
                  </w:r>
                  <w:r>
                    <w:rPr>
                      <w:color w:val="000000"/>
                    </w:rPr>
                    <w:t>Quét mã thanh toán.</w:t>
                  </w:r>
                </w:p>
                <w:p w14:paraId="04F4AC55" w14:textId="1AE9773A" w:rsidR="00F00B91" w:rsidRDefault="00F00B91" w:rsidP="00A663E2">
                  <w:pPr>
                    <w:jc w:val="both"/>
                  </w:pPr>
                  <w:r>
                    <w:rPr>
                      <w:noProof/>
                    </w:rPr>
                    <w:drawing>
                      <wp:inline distT="0" distB="0" distL="0" distR="0" wp14:anchorId="7FE65414" wp14:editId="5A521B2D">
                        <wp:extent cx="2275205" cy="2860040"/>
                        <wp:effectExtent l="0" t="0" r="0" b="0"/>
                        <wp:docPr id="365" name="Picture 365" descr="https://helpv4.meinvoice.vn/wp-content/uploads/2019/12/r38_web_thanh_toan_qr_code-239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3" descr="https://helpv4.meinvoice.vn/wp-content/uploads/2019/12/r38_web_thanh_toan_qr_code-239x300.png"/>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2275205" cy="2860040"/>
                                </a:xfrm>
                                <a:prstGeom prst="rect">
                                  <a:avLst/>
                                </a:prstGeom>
                                <a:noFill/>
                                <a:ln>
                                  <a:noFill/>
                                </a:ln>
                              </pic:spPr>
                            </pic:pic>
                          </a:graphicData>
                        </a:graphic>
                      </wp:inline>
                    </w:drawing>
                  </w:r>
                </w:p>
              </w:tc>
            </w:tr>
          </w:tbl>
          <w:p w14:paraId="14F27207" w14:textId="77777777" w:rsidR="00F00B91" w:rsidRDefault="00F00B91"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2.2. Thanh toán qua cổng VNPAY</w:t>
            </w:r>
          </w:p>
          <w:p w14:paraId="340D2C6B"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VNPAY, người bán phải </w:t>
            </w:r>
            <w:hyperlink r:id="rId272" w:anchor="truong-hop-2-ket-noi-cong-thanh-toan-vnpay" w:tgtFrame="_blank" w:history="1">
              <w:r>
                <w:rPr>
                  <w:rStyle w:val="Hyperlink"/>
                  <w:rFonts w:ascii="MISA Sans" w:eastAsia="MS Mincho" w:hAnsi="MISA Sans"/>
                  <w:i/>
                  <w:iCs/>
                  <w:color w:val="337AB7"/>
                  <w:spacing w:val="-3"/>
                </w:rPr>
                <w:t>kết nối cổng thanh toán VNPAY với meInvoice</w:t>
              </w:r>
            </w:hyperlink>
            <w:r>
              <w:rPr>
                <w:rStyle w:val="Emphasis"/>
                <w:rFonts w:ascii="MISA Sans" w:hAnsi="MISA Sans"/>
                <w:color w:val="030E43"/>
                <w:spacing w:val="-3"/>
              </w:rPr>
              <w:t>.</w:t>
            </w:r>
          </w:p>
          <w:p w14:paraId="786DCF59"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Mở email nhận hóa đơn từ người bán</w:t>
            </w:r>
          </w:p>
          <w:p w14:paraId="27B8784D"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Nhấn </w:t>
            </w:r>
            <w:hyperlink r:id="rId273" w:tgtFrame="_blank" w:history="1">
              <w:r>
                <w:rPr>
                  <w:rStyle w:val="Strong"/>
                  <w:rFonts w:ascii="MISA Sans" w:eastAsiaTheme="majorEastAsia" w:hAnsi="MISA Sans"/>
                  <w:color w:val="337AB7"/>
                  <w:spacing w:val="-3"/>
                </w:rPr>
                <w:t>Tra cứu hóa đơn</w:t>
              </w:r>
            </w:hyperlink>
            <w:r>
              <w:rPr>
                <w:rFonts w:ascii="MISA Sans" w:hAnsi="MISA Sans"/>
                <w:color w:val="030E43"/>
                <w:spacing w:val="-3"/>
              </w:rPr>
              <w:t>.</w:t>
            </w:r>
          </w:p>
          <w:p w14:paraId="6AEBFC42"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Tại giao diện tra cứu, nhấn “</w:t>
            </w:r>
            <w:r>
              <w:rPr>
                <w:rStyle w:val="Strong"/>
                <w:rFonts w:ascii="MISA Sans" w:eastAsiaTheme="majorEastAsia" w:hAnsi="MISA Sans"/>
                <w:color w:val="030E43"/>
                <w:spacing w:val="-3"/>
              </w:rPr>
              <w:t>Thanh toán ngay</w:t>
            </w:r>
            <w:r>
              <w:rPr>
                <w:rFonts w:ascii="MISA Sans" w:hAnsi="MISA Sans"/>
                <w:color w:val="030E43"/>
                <w:spacing w:val="-3"/>
              </w:rPr>
              <w:t>”.</w:t>
            </w:r>
          </w:p>
          <w:p w14:paraId="7A396B75" w14:textId="62FED31F"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42348963" wp14:editId="65901191">
                  <wp:extent cx="4965700" cy="2774950"/>
                  <wp:effectExtent l="0" t="0" r="6350" b="6350"/>
                  <wp:docPr id="364" name="Picture 364"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descr="https://helpv4.meinvoice.vn/wp-content/uploads/2019/12/r38_web_thanh_toan_hoa_don_truc_tuyen_01.png"/>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4965700" cy="2774950"/>
                          </a:xfrm>
                          <a:prstGeom prst="rect">
                            <a:avLst/>
                          </a:prstGeom>
                          <a:noFill/>
                          <a:ln>
                            <a:noFill/>
                          </a:ln>
                        </pic:spPr>
                      </pic:pic>
                    </a:graphicData>
                  </a:graphic>
                </wp:inline>
              </w:drawing>
            </w:r>
          </w:p>
          <w:p w14:paraId="07DC4E89"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Chọn cổng thanh toán VNPAY.</w:t>
            </w:r>
          </w:p>
          <w:p w14:paraId="29BD87F5" w14:textId="52874318"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74877A32" wp14:editId="1686F590">
                  <wp:extent cx="4072255" cy="2265045"/>
                  <wp:effectExtent l="0" t="0" r="4445" b="1905"/>
                  <wp:docPr id="363" name="Picture 363" descr="https://helpv4.meinvoice.vn/wp-content/uploads/2019/12/r38_web_thanh_toan_hoa_don_truc_tuye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5" descr="https://helpv4.meinvoice.vn/wp-content/uploads/2019/12/r38_web_thanh_toan_hoa_don_truc_tuyen_03.png"/>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4072255" cy="2265045"/>
                          </a:xfrm>
                          <a:prstGeom prst="rect">
                            <a:avLst/>
                          </a:prstGeom>
                          <a:noFill/>
                          <a:ln>
                            <a:noFill/>
                          </a:ln>
                        </pic:spPr>
                      </pic:pic>
                    </a:graphicData>
                  </a:graphic>
                </wp:inline>
              </w:drawing>
            </w:r>
          </w:p>
          <w:p w14:paraId="67157F98"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4BB86C41" w14:textId="77777777" w:rsidTr="00F00B91">
              <w:trPr>
                <w:trHeight w:val="360"/>
              </w:trPr>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ECCCFE6" w14:textId="77777777" w:rsidR="00F00B91" w:rsidRDefault="00F00B91" w:rsidP="00A663E2">
                  <w:pPr>
                    <w:pStyle w:val="Heading4"/>
                    <w:shd w:val="clear" w:color="auto" w:fill="8DB3E2"/>
                    <w:jc w:val="both"/>
                    <w:rPr>
                      <w:rFonts w:ascii="inherit" w:hAnsi="inherit" w:hint="eastAsia"/>
                      <w:color w:val="auto"/>
                      <w:sz w:val="28"/>
                      <w:szCs w:val="28"/>
                    </w:rPr>
                  </w:pPr>
                  <w:r>
                    <w:rPr>
                      <w:rStyle w:val="Strong"/>
                      <w:rFonts w:ascii="inherit" w:hAnsi="inherit"/>
                      <w:b w:val="0"/>
                      <w:bCs w:val="0"/>
                      <w:sz w:val="28"/>
                      <w:szCs w:val="28"/>
                    </w:rPr>
                    <w:t>Thanh toán qua Ứng dụng Mobile Banking quét mã VNPAY</w:t>
                  </w:r>
                </w:p>
                <w:p w14:paraId="525070B0" w14:textId="77777777" w:rsidR="00F00B91" w:rsidRDefault="00F00B91" w:rsidP="00A663E2">
                  <w:pPr>
                    <w:pStyle w:val="NormalWeb"/>
                    <w:spacing w:before="0" w:beforeAutospacing="0" w:after="330" w:afterAutospacing="0"/>
                    <w:jc w:val="both"/>
                  </w:pPr>
                  <w:r>
                    <w:rPr>
                      <w:rStyle w:val="Emphasis"/>
                      <w:b/>
                      <w:bCs/>
                      <w:color w:val="000000"/>
                      <w:shd w:val="clear" w:color="auto" w:fill="FFFFFF"/>
                    </w:rPr>
                    <w:t>Lưu ý </w:t>
                  </w:r>
                  <w:r>
                    <w:rPr>
                      <w:rStyle w:val="Emphasis"/>
                      <w:color w:val="000000"/>
                      <w:shd w:val="clear" w:color="auto" w:fill="FFFFFF"/>
                    </w:rPr>
                    <w:t>: Để thanh toán được bằng hình thức này thì </w:t>
                  </w:r>
                  <w:r>
                    <w:rPr>
                      <w:rStyle w:val="Strong"/>
                      <w:rFonts w:eastAsiaTheme="majorEastAsia"/>
                      <w:i/>
                      <w:iCs/>
                      <w:color w:val="000000"/>
                      <w:shd w:val="clear" w:color="auto" w:fill="FFFFFF"/>
                    </w:rPr>
                    <w:t>phải có app mobile banking</w:t>
                  </w:r>
                  <w:r>
                    <w:rPr>
                      <w:rStyle w:val="Emphasis"/>
                      <w:color w:val="000000"/>
                      <w:shd w:val="clear" w:color="auto" w:fill="FFFFFF"/>
                    </w:rPr>
                    <w:t> và có tài khoản internet banking thuộc ngân hàng </w:t>
                  </w:r>
                  <w:r>
                    <w:rPr>
                      <w:rStyle w:val="Strong"/>
                      <w:rFonts w:eastAsiaTheme="majorEastAsia"/>
                      <w:i/>
                      <w:iCs/>
                      <w:color w:val="000000"/>
                      <w:shd w:val="clear" w:color="auto" w:fill="FFFFFF"/>
                    </w:rPr>
                    <w:t>liên kết với VNPAY.</w:t>
                  </w:r>
                </w:p>
                <w:p w14:paraId="72FFEA60" w14:textId="77777777" w:rsidR="00F00B91" w:rsidRDefault="00F00B91" w:rsidP="00A663E2">
                  <w:pPr>
                    <w:pStyle w:val="NormalWeb"/>
                    <w:spacing w:before="0" w:beforeAutospacing="0" w:after="330" w:afterAutospacing="0"/>
                    <w:jc w:val="both"/>
                  </w:pPr>
                  <w:r>
                    <w:rPr>
                      <w:rStyle w:val="Emphasis"/>
                      <w:color w:val="000000"/>
                      <w:shd w:val="clear" w:color="auto" w:fill="FFFFFF"/>
                    </w:rPr>
                    <w:t>Xem danh sách các ngân hàng liên kết </w:t>
                  </w:r>
                  <w:hyperlink r:id="rId275" w:tgtFrame="_blank" w:history="1">
                    <w:r>
                      <w:rPr>
                        <w:rStyle w:val="Hyperlink"/>
                        <w:rFonts w:eastAsia="MS Mincho"/>
                        <w:b/>
                        <w:bCs/>
                        <w:i/>
                        <w:iCs/>
                        <w:color w:val="000000"/>
                      </w:rPr>
                      <w:t>tại đây</w:t>
                    </w:r>
                  </w:hyperlink>
                  <w:r>
                    <w:rPr>
                      <w:rStyle w:val="Emphasis"/>
                      <w:color w:val="000000"/>
                      <w:shd w:val="clear" w:color="auto" w:fill="FFFFFF"/>
                    </w:rPr>
                    <w:t>.</w:t>
                  </w:r>
                </w:p>
                <w:p w14:paraId="5ECF47EE" w14:textId="77777777" w:rsidR="00F00B91" w:rsidRDefault="00F00B91" w:rsidP="00A663E2">
                  <w:pPr>
                    <w:pStyle w:val="NormalWeb"/>
                    <w:spacing w:before="0" w:beforeAutospacing="0" w:after="330" w:afterAutospacing="0"/>
                    <w:jc w:val="both"/>
                  </w:pPr>
                  <w:r>
                    <w:rPr>
                      <w:rStyle w:val="Strong"/>
                      <w:rFonts w:eastAsiaTheme="majorEastAsia"/>
                    </w:rPr>
                    <w:t>Bước 1:</w:t>
                  </w:r>
                  <w:r>
                    <w:t> Chọn </w:t>
                  </w:r>
                  <w:r>
                    <w:rPr>
                      <w:rStyle w:val="Strong"/>
                      <w:rFonts w:eastAsiaTheme="majorEastAsia"/>
                      <w:color w:val="000000"/>
                      <w:shd w:val="clear" w:color="auto" w:fill="FFFFFF"/>
                    </w:rPr>
                    <w:t>Ứng dụng Mobile banking quét mã VNPAY-QR</w:t>
                  </w:r>
                </w:p>
                <w:p w14:paraId="51075465" w14:textId="1165336F"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0C67CB33" wp14:editId="20EF24D8">
                        <wp:extent cx="9526905" cy="7687310"/>
                        <wp:effectExtent l="0" t="0" r="0" b="0"/>
                        <wp:docPr id="362" name="Picture 362" descr="https://helpv4.meinvoice.vn/wp-content/uploads/2019/12/r8_web_QRCode.02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descr="https://helpv4.meinvoice.vn/wp-content/uploads/2019/12/r8_web_QRCode.02PNG-1.png"/>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9526905" cy="7687310"/>
                                </a:xfrm>
                                <a:prstGeom prst="rect">
                                  <a:avLst/>
                                </a:prstGeom>
                                <a:noFill/>
                                <a:ln>
                                  <a:noFill/>
                                </a:ln>
                              </pic:spPr>
                            </pic:pic>
                          </a:graphicData>
                        </a:graphic>
                      </wp:inline>
                    </w:drawing>
                  </w:r>
                </w:p>
                <w:p w14:paraId="213D85DA" w14:textId="77777777" w:rsidR="00F00B91" w:rsidRDefault="00F00B91" w:rsidP="00A663E2">
                  <w:pPr>
                    <w:pStyle w:val="NormalWeb"/>
                    <w:spacing w:before="0" w:beforeAutospacing="0" w:after="330" w:afterAutospacing="0"/>
                    <w:jc w:val="both"/>
                  </w:pPr>
                  <w:r>
                    <w:rPr>
                      <w:rStyle w:val="Strong"/>
                      <w:rFonts w:eastAsiaTheme="majorEastAsia"/>
                    </w:rPr>
                    <w:t>Bước 2:</w:t>
                  </w:r>
                  <w:r>
                    <w:t>  Mở ứng dụng </w:t>
                  </w:r>
                  <w:r>
                    <w:rPr>
                      <w:rStyle w:val="Strong"/>
                      <w:rFonts w:eastAsiaTheme="majorEastAsia"/>
                    </w:rPr>
                    <w:t>Mobile banking</w:t>
                  </w:r>
                  <w:r>
                    <w:t> để quét mã.</w:t>
                  </w:r>
                </w:p>
                <w:p w14:paraId="5044C9E5" w14:textId="77777777" w:rsidR="00F00B91" w:rsidRDefault="00F00B91" w:rsidP="00CC7F7E">
                  <w:pPr>
                    <w:numPr>
                      <w:ilvl w:val="0"/>
                      <w:numId w:val="29"/>
                    </w:numPr>
                    <w:spacing w:after="330" w:line="240" w:lineRule="auto"/>
                    <w:ind w:left="0"/>
                    <w:jc w:val="both"/>
                  </w:pPr>
                </w:p>
                <w:p w14:paraId="7A023DE4" w14:textId="77777777" w:rsidR="00F00B91" w:rsidRDefault="00F00B91" w:rsidP="00CC7F7E">
                  <w:pPr>
                    <w:numPr>
                      <w:ilvl w:val="1"/>
                      <w:numId w:val="29"/>
                    </w:numPr>
                    <w:spacing w:after="150" w:line="240" w:lineRule="auto"/>
                    <w:ind w:left="0"/>
                    <w:jc w:val="both"/>
                  </w:pPr>
                  <w:r>
                    <w:t>Tải ứng dụng Mobile banking về điện thoại (nếu chưa tải)</w:t>
                  </w:r>
                </w:p>
                <w:p w14:paraId="430D3CA7" w14:textId="77777777" w:rsidR="00F00B91" w:rsidRDefault="00F00B91" w:rsidP="00CC7F7E">
                  <w:pPr>
                    <w:numPr>
                      <w:ilvl w:val="2"/>
                      <w:numId w:val="29"/>
                    </w:numPr>
                    <w:spacing w:after="150" w:line="240" w:lineRule="auto"/>
                    <w:ind w:left="0"/>
                    <w:jc w:val="both"/>
                  </w:pPr>
                  <w:r>
                    <w:t>Vào chợ ứng dụng gõ từ khóa </w:t>
                  </w:r>
                  <w:r>
                    <w:rPr>
                      <w:rStyle w:val="Strong"/>
                    </w:rPr>
                    <w:t>Mobile banking</w:t>
                  </w:r>
                  <w:r>
                    <w:t>.</w:t>
                  </w:r>
                </w:p>
                <w:p w14:paraId="6DDCB100" w14:textId="77777777" w:rsidR="00F00B91" w:rsidRDefault="00F00B91" w:rsidP="00CC7F7E">
                  <w:pPr>
                    <w:numPr>
                      <w:ilvl w:val="2"/>
                      <w:numId w:val="29"/>
                    </w:numPr>
                    <w:spacing w:after="150" w:line="240" w:lineRule="auto"/>
                    <w:ind w:left="0"/>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467F4124"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3:</w:t>
                  </w:r>
                  <w:r>
                    <w:rPr>
                      <w:color w:val="000000"/>
                      <w:shd w:val="clear" w:color="auto" w:fill="FFFFFF"/>
                    </w:rPr>
                    <w:t> Chọn tính năng </w:t>
                  </w:r>
                  <w:r>
                    <w:rPr>
                      <w:rStyle w:val="Strong"/>
                      <w:rFonts w:eastAsiaTheme="majorEastAsia"/>
                      <w:color w:val="000000"/>
                      <w:shd w:val="clear" w:color="auto" w:fill="FFFFFF"/>
                    </w:rPr>
                    <w:t>QRPAY tích </w:t>
                  </w:r>
                  <w:r>
                    <w:rPr>
                      <w:color w:val="000000"/>
                      <w:shd w:val="clear" w:color="auto" w:fill="FFFFFF"/>
                    </w:rPr>
                    <w:t>hợp sẵn trong ứng dụng</w:t>
                  </w:r>
                </w:p>
                <w:p w14:paraId="1AF2CA89" w14:textId="77777777" w:rsidR="00F00B91" w:rsidRDefault="00F00B91" w:rsidP="00A663E2">
                  <w:pPr>
                    <w:pStyle w:val="NormalWeb"/>
                    <w:spacing w:before="0" w:beforeAutospacing="0" w:after="0" w:afterAutospacing="0"/>
                    <w:jc w:val="both"/>
                  </w:pPr>
                  <w:r>
                    <w:rPr>
                      <w:rStyle w:val="Strong"/>
                      <w:rFonts w:eastAsiaTheme="majorEastAsia"/>
                      <w:color w:val="000000"/>
                      <w:shd w:val="clear" w:color="auto" w:fill="FFFFFF"/>
                    </w:rPr>
                    <w:t>Bước 4: </w:t>
                  </w:r>
                  <w:r>
                    <w:rPr>
                      <w:color w:val="000000"/>
                    </w:rPr>
                    <w:t>Quét mã thanh toán.</w:t>
                  </w:r>
                </w:p>
                <w:p w14:paraId="6F50B60B"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Thanh toán qua thẻ ATM và tài khoản ngân hàng</w:t>
                  </w:r>
                </w:p>
                <w:p w14:paraId="0664C0C1"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1:</w:t>
                  </w:r>
                  <w:r>
                    <w:rPr>
                      <w:color w:val="000000"/>
                      <w:shd w:val="clear" w:color="auto" w:fill="FFFFFF"/>
                    </w:rPr>
                    <w:t> Nhấn biểu tượng Mũi tên</w:t>
                  </w:r>
                </w:p>
                <w:p w14:paraId="62437039" w14:textId="77777777" w:rsidR="00F00B91" w:rsidRDefault="00F00B91" w:rsidP="00A663E2">
                  <w:pPr>
                    <w:pStyle w:val="NormalWeb"/>
                    <w:spacing w:before="0" w:beforeAutospacing="0" w:after="330" w:afterAutospacing="0"/>
                    <w:jc w:val="both"/>
                  </w:pPr>
                  <w:r>
                    <w:rPr>
                      <w:rStyle w:val="Strong"/>
                      <w:rFonts w:eastAsiaTheme="majorEastAsia"/>
                    </w:rPr>
                    <w:t>Bước 2:</w:t>
                  </w:r>
                  <w:r>
                    <w:t> Chọn ngân hàng thanh toán. </w:t>
                  </w:r>
                  <w:r>
                    <w:rPr>
                      <w:rStyle w:val="Strong"/>
                      <w:rFonts w:eastAsiaTheme="majorEastAsia"/>
                    </w:rPr>
                    <w:t>VD: Ngân hàng NCB</w:t>
                  </w:r>
                </w:p>
                <w:p w14:paraId="503518D1" w14:textId="0CAC7AD9"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04EB20E6" wp14:editId="5996E3C2">
                        <wp:extent cx="5709920" cy="6071235"/>
                        <wp:effectExtent l="0" t="0" r="5080" b="0"/>
                        <wp:docPr id="361" name="Picture 361" descr="https://helpv4.meinvoice.vn/wp-content/uploads/2019/12/r8_WEB_ATM_01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descr="https://helpv4.meinvoice.vn/wp-content/uploads/2019/12/r8_WEB_ATM_01PNG-1.png"/>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5709920" cy="6071235"/>
                                </a:xfrm>
                                <a:prstGeom prst="rect">
                                  <a:avLst/>
                                </a:prstGeom>
                                <a:noFill/>
                                <a:ln>
                                  <a:noFill/>
                                </a:ln>
                              </pic:spPr>
                            </pic:pic>
                          </a:graphicData>
                        </a:graphic>
                      </wp:inline>
                    </w:drawing>
                  </w:r>
                </w:p>
                <w:p w14:paraId="2005E929" w14:textId="77777777" w:rsidR="00F00B91" w:rsidRDefault="00F00B91" w:rsidP="00A663E2">
                  <w:pPr>
                    <w:pStyle w:val="NormalWeb"/>
                    <w:spacing w:before="0" w:beforeAutospacing="0" w:after="330" w:afterAutospacing="0"/>
                    <w:jc w:val="both"/>
                  </w:pPr>
                  <w:r>
                    <w:rPr>
                      <w:rStyle w:val="Strong"/>
                      <w:rFonts w:eastAsiaTheme="majorEastAsia"/>
                    </w:rPr>
                    <w:t>Bước 3:</w:t>
                  </w:r>
                  <w:r>
                    <w:t> Nhập thông tin tài khoản\ nhấn </w:t>
                  </w:r>
                  <w:r>
                    <w:rPr>
                      <w:rStyle w:val="Strong"/>
                      <w:rFonts w:eastAsiaTheme="majorEastAsia"/>
                    </w:rPr>
                    <w:t>Xác thực.</w:t>
                  </w:r>
                </w:p>
                <w:p w14:paraId="1DCE9E91" w14:textId="53920280"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4B59C1F7" wp14:editId="6E5F2818">
                        <wp:extent cx="3870325" cy="3838575"/>
                        <wp:effectExtent l="0" t="0" r="0" b="9525"/>
                        <wp:docPr id="360" name="Picture 360" descr="https://helpv4.meinvoice.vn/wp-content/uploads/2019/12/r8_Web_ATM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 descr="https://helpv4.meinvoice.vn/wp-content/uploads/2019/12/r8_Web_ATM_04-1.png"/>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3870325" cy="3838575"/>
                                </a:xfrm>
                                <a:prstGeom prst="rect">
                                  <a:avLst/>
                                </a:prstGeom>
                                <a:noFill/>
                                <a:ln>
                                  <a:noFill/>
                                </a:ln>
                              </pic:spPr>
                            </pic:pic>
                          </a:graphicData>
                        </a:graphic>
                      </wp:inline>
                    </w:drawing>
                  </w:r>
                </w:p>
                <w:p w14:paraId="1AA5DDE5" w14:textId="77777777" w:rsidR="00F00B91" w:rsidRDefault="00F00B91" w:rsidP="00A663E2">
                  <w:pPr>
                    <w:pStyle w:val="NormalWeb"/>
                    <w:spacing w:before="0" w:beforeAutospacing="0" w:after="330" w:afterAutospacing="0"/>
                    <w:jc w:val="both"/>
                  </w:pPr>
                  <w:r>
                    <w:rPr>
                      <w:rStyle w:val="Strong"/>
                      <w:rFonts w:ascii="inherit" w:eastAsiaTheme="majorEastAsia" w:hAnsi="inherit"/>
                    </w:rPr>
                    <w:t>Bước 4:</w:t>
                  </w:r>
                  <w:r>
                    <w:rPr>
                      <w:rFonts w:ascii="inherit" w:hAnsi="inherit"/>
                    </w:rPr>
                    <w:t> Nhập mã OTP (là mã do VNpay cung cấp)\ nhấn </w:t>
                  </w:r>
                  <w:r>
                    <w:rPr>
                      <w:rStyle w:val="Strong"/>
                      <w:rFonts w:ascii="inherit" w:eastAsiaTheme="majorEastAsia" w:hAnsi="inherit"/>
                    </w:rPr>
                    <w:t>Thanh toán</w:t>
                  </w:r>
                </w:p>
                <w:p w14:paraId="683E5D06" w14:textId="261EF3FB" w:rsidR="00F00B91" w:rsidRDefault="00F00B91" w:rsidP="00A663E2">
                  <w:pPr>
                    <w:pStyle w:val="NormalWeb"/>
                    <w:spacing w:before="0" w:beforeAutospacing="0" w:after="0" w:afterAutospacing="0"/>
                    <w:jc w:val="both"/>
                  </w:pPr>
                  <w:r>
                    <w:rPr>
                      <w:noProof/>
                      <w:lang w:eastAsia="en-US"/>
                    </w:rPr>
                    <w:drawing>
                      <wp:inline distT="0" distB="0" distL="0" distR="0" wp14:anchorId="4D72F33A" wp14:editId="7DCFC0A8">
                        <wp:extent cx="4763135" cy="3721100"/>
                        <wp:effectExtent l="0" t="0" r="0" b="0"/>
                        <wp:docPr id="359" name="Picture 359" descr="https://helpv4.meinvoice.vn/wp-content/uploads/2019/12/R8_Web_ma_O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9" descr="https://helpv4.meinvoice.vn/wp-content/uploads/2019/12/R8_Web_ma_OTP-1.png"/>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4763135" cy="3721100"/>
                                </a:xfrm>
                                <a:prstGeom prst="rect">
                                  <a:avLst/>
                                </a:prstGeom>
                                <a:noFill/>
                                <a:ln>
                                  <a:noFill/>
                                </a:ln>
                              </pic:spPr>
                            </pic:pic>
                          </a:graphicData>
                        </a:graphic>
                      </wp:inline>
                    </w:drawing>
                  </w:r>
                </w:p>
                <w:p w14:paraId="3B83B048"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lastRenderedPageBreak/>
                    <w:t>Thanh toán qua thẻ quốc tế</w:t>
                  </w:r>
                </w:p>
                <w:p w14:paraId="460E92B9"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1:</w:t>
                  </w:r>
                  <w:r>
                    <w:rPr>
                      <w:color w:val="000000"/>
                      <w:shd w:val="clear" w:color="auto" w:fill="FFFFFF"/>
                    </w:rPr>
                    <w:t> Nhấn biểu tượng Mũi tên</w:t>
                  </w:r>
                </w:p>
                <w:p w14:paraId="381F9182"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2: </w:t>
                  </w:r>
                  <w:r>
                    <w:t>Chọn loại thẻ thanh toán.</w:t>
                  </w:r>
                </w:p>
                <w:p w14:paraId="2E1DFAF3" w14:textId="353960BC" w:rsidR="00F00B91" w:rsidRDefault="00F00B91" w:rsidP="00A663E2">
                  <w:pPr>
                    <w:pStyle w:val="NormalWeb"/>
                    <w:spacing w:before="0" w:beforeAutospacing="0" w:after="330" w:afterAutospacing="0"/>
                    <w:jc w:val="both"/>
                  </w:pPr>
                  <w:r>
                    <w:rPr>
                      <w:noProof/>
                      <w:lang w:eastAsia="en-US"/>
                    </w:rPr>
                    <w:drawing>
                      <wp:inline distT="0" distB="0" distL="0" distR="0" wp14:anchorId="4DE9D162" wp14:editId="66466263">
                        <wp:extent cx="5709920" cy="5645785"/>
                        <wp:effectExtent l="0" t="0" r="5080" b="0"/>
                        <wp:docPr id="358" name="Picture 358" descr="https://helpv4.meinvoice.vn/wp-content/uploads/2019/12/r8_Web_the_TTQT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https://helpv4.meinvoice.vn/wp-content/uploads/2019/12/r8_Web_the_TTQT02-2.png"/>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5709920" cy="5645785"/>
                                </a:xfrm>
                                <a:prstGeom prst="rect">
                                  <a:avLst/>
                                </a:prstGeom>
                                <a:noFill/>
                                <a:ln>
                                  <a:noFill/>
                                </a:ln>
                              </pic:spPr>
                            </pic:pic>
                          </a:graphicData>
                        </a:graphic>
                      </wp:inline>
                    </w:drawing>
                  </w:r>
                </w:p>
                <w:p w14:paraId="4F310422" w14:textId="77777777" w:rsidR="00F00B91" w:rsidRDefault="00F00B91" w:rsidP="00A663E2">
                  <w:pPr>
                    <w:pStyle w:val="NormalWeb"/>
                    <w:spacing w:before="0" w:beforeAutospacing="0" w:after="330" w:afterAutospacing="0"/>
                    <w:jc w:val="both"/>
                  </w:pPr>
                  <w:r>
                    <w:rPr>
                      <w:rStyle w:val="Strong"/>
                      <w:rFonts w:eastAsiaTheme="majorEastAsia"/>
                    </w:rPr>
                    <w:t>Bước 3:</w:t>
                  </w:r>
                  <w:r>
                    <w:t> Nhập thông tin tài khoản thẻ\ nhấn </w:t>
                  </w:r>
                  <w:r>
                    <w:rPr>
                      <w:rStyle w:val="Strong"/>
                      <w:rFonts w:eastAsiaTheme="majorEastAsia"/>
                    </w:rPr>
                    <w:t>Xác thực.</w:t>
                  </w:r>
                </w:p>
                <w:p w14:paraId="26786D9C" w14:textId="6D5DB1A0" w:rsidR="00F00B91" w:rsidRDefault="00F00B91" w:rsidP="00A663E2">
                  <w:pPr>
                    <w:pStyle w:val="NormalWeb"/>
                    <w:spacing w:before="0" w:beforeAutospacing="0" w:after="0" w:afterAutospacing="0"/>
                    <w:jc w:val="both"/>
                  </w:pPr>
                  <w:r>
                    <w:rPr>
                      <w:noProof/>
                      <w:lang w:eastAsia="en-US"/>
                    </w:rPr>
                    <w:lastRenderedPageBreak/>
                    <w:drawing>
                      <wp:inline distT="0" distB="0" distL="0" distR="0" wp14:anchorId="1E128A39" wp14:editId="013BC769">
                        <wp:extent cx="2913380" cy="4975860"/>
                        <wp:effectExtent l="0" t="0" r="1270" b="0"/>
                        <wp:docPr id="357" name="Picture 357" descr="https://helpv4.meinvoice.vn/wp-content/uploads/2019/12/r8_Web_the_TTQT0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 descr="https://helpv4.meinvoice.vn/wp-content/uploads/2019/12/r8_Web_the_TTQT03-2.png"/>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2913380" cy="4975860"/>
                                </a:xfrm>
                                <a:prstGeom prst="rect">
                                  <a:avLst/>
                                </a:prstGeom>
                                <a:noFill/>
                                <a:ln>
                                  <a:noFill/>
                                </a:ln>
                              </pic:spPr>
                            </pic:pic>
                          </a:graphicData>
                        </a:graphic>
                      </wp:inline>
                    </w:drawing>
                  </w:r>
                </w:p>
                <w:p w14:paraId="7511CAAB"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Thanh toán qua Ví điện tử</w:t>
                  </w:r>
                </w:p>
                <w:p w14:paraId="4698E986" w14:textId="77777777" w:rsidR="00F00B91" w:rsidRDefault="00F00B91" w:rsidP="00A663E2">
                  <w:pPr>
                    <w:pStyle w:val="NormalWeb"/>
                    <w:spacing w:before="0" w:beforeAutospacing="0" w:after="330" w:afterAutospacing="0"/>
                    <w:jc w:val="both"/>
                  </w:pPr>
                  <w:r>
                    <w:rPr>
                      <w:rStyle w:val="Strong"/>
                      <w:rFonts w:eastAsiaTheme="majorEastAsia"/>
                    </w:rPr>
                    <w:t>Bước 1:</w:t>
                  </w:r>
                  <w:r>
                    <w:t> Chọn </w:t>
                  </w:r>
                  <w:r>
                    <w:rPr>
                      <w:rStyle w:val="Strong"/>
                      <w:rFonts w:eastAsiaTheme="majorEastAsia"/>
                    </w:rPr>
                    <w:t>Ví điện tử</w:t>
                  </w:r>
                  <w:r>
                    <w:br/>
                  </w:r>
                  <w:r>
                    <w:rPr>
                      <w:rStyle w:val="Strong"/>
                      <w:rFonts w:eastAsiaTheme="majorEastAsia"/>
                    </w:rPr>
                    <w:t>Bước 2:</w:t>
                  </w:r>
                  <w:r>
                    <w:t> Nhập thông tin tài khoản\ nhấn </w:t>
                  </w:r>
                  <w:r>
                    <w:rPr>
                      <w:rStyle w:val="Strong"/>
                      <w:rFonts w:eastAsiaTheme="majorEastAsia"/>
                    </w:rPr>
                    <w:t>Xác thực</w:t>
                  </w:r>
                  <w:r>
                    <w:t>.</w:t>
                  </w:r>
                </w:p>
                <w:p w14:paraId="734386A1" w14:textId="2FF14C08"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484D7C95" wp14:editId="38CD1D7E">
                        <wp:extent cx="5709920" cy="5922645"/>
                        <wp:effectExtent l="0" t="0" r="5080" b="1905"/>
                        <wp:docPr id="356" name="Picture 356" descr="https://helpv4.meinvoice.vn/wp-content/uploads/2019/12/r8_web_nguoi_mua_thanh_toan_truc_tuyen_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descr="https://helpv4.meinvoice.vn/wp-content/uploads/2019/12/r8_web_nguoi_mua_thanh_toan_truc_tuyen_10-1.png"/>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5709920" cy="5922645"/>
                                </a:xfrm>
                                <a:prstGeom prst="rect">
                                  <a:avLst/>
                                </a:prstGeom>
                                <a:noFill/>
                                <a:ln>
                                  <a:noFill/>
                                </a:ln>
                              </pic:spPr>
                            </pic:pic>
                          </a:graphicData>
                        </a:graphic>
                      </wp:inline>
                    </w:drawing>
                  </w:r>
                </w:p>
                <w:p w14:paraId="0090BD3D" w14:textId="77777777" w:rsidR="00F00B91" w:rsidRDefault="00F00B91" w:rsidP="00A663E2">
                  <w:pPr>
                    <w:pStyle w:val="NormalWeb"/>
                    <w:spacing w:before="0" w:beforeAutospacing="0" w:after="0" w:afterAutospacing="0"/>
                    <w:jc w:val="both"/>
                  </w:pPr>
                  <w:r>
                    <w:rPr>
                      <w:rStyle w:val="Strong"/>
                      <w:rFonts w:eastAsiaTheme="majorEastAsia"/>
                    </w:rPr>
                    <w:t>Bước 3:</w:t>
                  </w:r>
                  <w:r>
                    <w:t> Nhập mã OTP (do VNPay cung cấp), nhấn </w:t>
                  </w:r>
                  <w:r>
                    <w:rPr>
                      <w:rStyle w:val="Strong"/>
                      <w:rFonts w:eastAsiaTheme="majorEastAsia"/>
                    </w:rPr>
                    <w:t>Thanh toán.</w:t>
                  </w:r>
                </w:p>
              </w:tc>
            </w:tr>
          </w:tbl>
          <w:p w14:paraId="2FCA013E" w14:textId="77777777" w:rsidR="00F00B91" w:rsidRDefault="00F00B91" w:rsidP="00A663E2">
            <w:pPr>
              <w:jc w:val="both"/>
              <w:rPr>
                <w:b/>
                <w:bCs/>
                <w:color w:val="000000" w:themeColor="text1"/>
                <w:sz w:val="28"/>
                <w:szCs w:val="28"/>
              </w:rPr>
            </w:pPr>
          </w:p>
        </w:tc>
      </w:tr>
    </w:tbl>
    <w:p w14:paraId="3C3091B5" w14:textId="77777777" w:rsidR="00F00B91" w:rsidRPr="00F00B91" w:rsidRDefault="00F00B91" w:rsidP="00A663E2">
      <w:pPr>
        <w:jc w:val="both"/>
        <w:rPr>
          <w:b/>
          <w:bCs/>
          <w:color w:val="000000" w:themeColor="text1"/>
          <w:sz w:val="28"/>
          <w:szCs w:val="28"/>
        </w:rPr>
      </w:pPr>
    </w:p>
    <w:p w14:paraId="669AA898" w14:textId="6BF9A01C" w:rsidR="005808C4" w:rsidRDefault="005808C4" w:rsidP="00A663E2">
      <w:pPr>
        <w:pStyle w:val="ListParagraph"/>
        <w:numPr>
          <w:ilvl w:val="2"/>
          <w:numId w:val="3"/>
        </w:numPr>
        <w:jc w:val="both"/>
        <w:rPr>
          <w:b/>
          <w:bCs/>
          <w:color w:val="000000" w:themeColor="text1"/>
          <w:sz w:val="28"/>
          <w:szCs w:val="28"/>
        </w:rPr>
      </w:pPr>
      <w:r>
        <w:rPr>
          <w:b/>
          <w:bCs/>
          <w:color w:val="000000" w:themeColor="text1"/>
          <w:sz w:val="28"/>
          <w:szCs w:val="28"/>
        </w:rPr>
        <w:t>Không Có Mã Cơ Quan Thuế</w:t>
      </w:r>
    </w:p>
    <w:p w14:paraId="6E98CAB8" w14:textId="5AFC2F45" w:rsidR="005808C4" w:rsidRDefault="005808C4" w:rsidP="00A663E2">
      <w:pPr>
        <w:pStyle w:val="ListParagraph"/>
        <w:numPr>
          <w:ilvl w:val="3"/>
          <w:numId w:val="3"/>
        </w:numPr>
        <w:ind w:left="2070"/>
        <w:jc w:val="both"/>
        <w:rPr>
          <w:b/>
          <w:bCs/>
          <w:color w:val="000000" w:themeColor="text1"/>
          <w:sz w:val="28"/>
          <w:szCs w:val="28"/>
        </w:rPr>
      </w:pPr>
      <w:r w:rsidRPr="005808C4">
        <w:rPr>
          <w:b/>
          <w:bCs/>
          <w:color w:val="000000" w:themeColor="text1"/>
          <w:sz w:val="28"/>
          <w:szCs w:val="28"/>
        </w:rPr>
        <w:t>Doanh nghiệp chuyển đầy đủ nội dung từng hóa đơn</w:t>
      </w:r>
    </w:p>
    <w:p w14:paraId="17AE458E" w14:textId="1AA9A1BE" w:rsidR="00585D61" w:rsidRDefault="00585D61" w:rsidP="00CC7F7E">
      <w:pPr>
        <w:pStyle w:val="ListParagraph"/>
        <w:numPr>
          <w:ilvl w:val="0"/>
          <w:numId w:val="18"/>
        </w:numPr>
        <w:jc w:val="both"/>
        <w:rPr>
          <w:b/>
          <w:bCs/>
          <w:color w:val="000000" w:themeColor="text1"/>
          <w:sz w:val="28"/>
          <w:szCs w:val="28"/>
        </w:rPr>
      </w:pPr>
      <w:r>
        <w:rPr>
          <w:b/>
          <w:bCs/>
          <w:color w:val="000000" w:themeColor="text1"/>
          <w:sz w:val="28"/>
          <w:szCs w:val="28"/>
        </w:rPr>
        <w:t>Lập và phát hành hóa đơn</w:t>
      </w:r>
    </w:p>
    <w:tbl>
      <w:tblPr>
        <w:tblStyle w:val="TableGrid"/>
        <w:tblW w:w="0" w:type="auto"/>
        <w:tblLook w:val="04A0" w:firstRow="1" w:lastRow="0" w:firstColumn="1" w:lastColumn="0" w:noHBand="0" w:noVBand="1"/>
      </w:tblPr>
      <w:tblGrid>
        <w:gridCol w:w="9026"/>
      </w:tblGrid>
      <w:tr w:rsidR="00F00B91" w14:paraId="7BB78A84" w14:textId="77777777" w:rsidTr="00F00B91">
        <w:tc>
          <w:tcPr>
            <w:tcW w:w="9026" w:type="dxa"/>
          </w:tcPr>
          <w:p w14:paraId="7997036C" w14:textId="77777777" w:rsidR="00F00B91" w:rsidRDefault="00F00B91" w:rsidP="00A663E2">
            <w:pPr>
              <w:jc w:val="both"/>
              <w:rPr>
                <w:rFonts w:ascii="inherit" w:hAnsi="inherit"/>
              </w:rPr>
            </w:pPr>
            <w:r>
              <w:rPr>
                <w:rFonts w:ascii="inherit" w:hAnsi="inherit"/>
              </w:rPr>
              <w:t>Lập hóa đơn GTGT không có mã CQT theo Nghị định 70/2025/NĐ-CP</w:t>
            </w:r>
          </w:p>
          <w:p w14:paraId="316B3907"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9777F81" w14:textId="77777777" w:rsidR="00F00B91" w:rsidRDefault="00F00B91" w:rsidP="00A663E2">
            <w:pPr>
              <w:jc w:val="both"/>
              <w:rPr>
                <w:rFonts w:ascii="MISA Sans" w:hAnsi="MISA Sans"/>
                <w:color w:val="030E43"/>
                <w:spacing w:val="-3"/>
              </w:rPr>
            </w:pPr>
            <w:r>
              <w:rPr>
                <w:rFonts w:ascii="MISA Sans" w:hAnsi="MISA Sans"/>
                <w:color w:val="030E43"/>
                <w:spacing w:val="-3"/>
              </w:rPr>
              <w:t xml:space="preserve">Bài viết này giúp Quý khách hiểu quy trình lập hóa đơn điện tử không có mã của cơ quan thuế theo Nghị định 70/2025/NĐ-CP, đảm bảo phát hành hóa đơn hợp pháp. Việc </w:t>
            </w:r>
            <w:r>
              <w:rPr>
                <w:rFonts w:ascii="MISA Sans" w:hAnsi="MISA Sans"/>
                <w:color w:val="030E43"/>
                <w:spacing w:val="-3"/>
              </w:rPr>
              <w:lastRenderedPageBreak/>
              <w:t>lập hóa đơn đúng quy định góp phần quản lý doanh thu, thuế minh bạch, chính xác và thuận tiện cho doanh nghiệp, kế toán.</w:t>
            </w:r>
          </w:p>
          <w:p w14:paraId="78638061"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Nội dung tổng quan gồm: </w:t>
            </w:r>
          </w:p>
          <w:p w14:paraId="1C4107A5" w14:textId="77777777" w:rsidR="00F00B91" w:rsidRDefault="00F00B91" w:rsidP="00A663E2">
            <w:pPr>
              <w:jc w:val="both"/>
              <w:rPr>
                <w:rFonts w:ascii="MISA Sans" w:hAnsi="MISA Sans"/>
                <w:color w:val="030E43"/>
                <w:spacing w:val="-3"/>
              </w:rPr>
            </w:pPr>
            <w:r>
              <w:rPr>
                <w:rFonts w:ascii="MISA Sans" w:hAnsi="MISA Sans"/>
                <w:color w:val="030E43"/>
                <w:spacing w:val="-3"/>
              </w:rPr>
              <w:t>Chọn mẫu hóa đơn cần phát hành</w:t>
            </w:r>
          </w:p>
          <w:p w14:paraId="05CF08E8" w14:textId="77777777" w:rsidR="00F00B91" w:rsidRDefault="00F00B91" w:rsidP="00A663E2">
            <w:pPr>
              <w:jc w:val="both"/>
              <w:rPr>
                <w:rFonts w:ascii="MISA Sans" w:hAnsi="MISA Sans"/>
                <w:color w:val="030E43"/>
                <w:spacing w:val="-3"/>
              </w:rPr>
            </w:pPr>
            <w:r>
              <w:rPr>
                <w:rFonts w:ascii="MISA Sans" w:hAnsi="MISA Sans"/>
                <w:color w:val="030E43"/>
                <w:spacing w:val="-3"/>
              </w:rPr>
              <w:t>Khai báo thông tin Hóa đơn ( Thông tin người mua, Hình thức thanh toán …)</w:t>
            </w:r>
          </w:p>
          <w:p w14:paraId="72955617" w14:textId="77777777" w:rsidR="00F00B91" w:rsidRDefault="00F00B91" w:rsidP="00A663E2">
            <w:pPr>
              <w:jc w:val="both"/>
              <w:rPr>
                <w:rFonts w:ascii="MISA Sans" w:hAnsi="MISA Sans"/>
                <w:color w:val="030E43"/>
                <w:spacing w:val="-3"/>
              </w:rPr>
            </w:pPr>
            <w:r>
              <w:rPr>
                <w:rFonts w:ascii="MISA Sans" w:hAnsi="MISA Sans"/>
                <w:color w:val="030E43"/>
                <w:spacing w:val="-3"/>
              </w:rPr>
              <w:t>Phát hành hóa đơn (Chọn chữ ký số, Gửi hóa đơn cho khách hàng)</w:t>
            </w:r>
          </w:p>
          <w:p w14:paraId="661497D4"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 Căn cứ pháp lý</w:t>
            </w:r>
          </w:p>
          <w:p w14:paraId="3F119A60"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Theo quy định tại </w:t>
            </w:r>
            <w:r>
              <w:rPr>
                <w:rStyle w:val="Strong"/>
                <w:rFonts w:ascii="MISA Sans" w:hAnsi="MISA Sans"/>
                <w:color w:val="030E43"/>
                <w:spacing w:val="-3"/>
              </w:rPr>
              <w:t>Nghị định 70/2025/NĐ-CP</w:t>
            </w:r>
            <w:r>
              <w:rPr>
                <w:rFonts w:ascii="MISA Sans" w:hAnsi="MISA Sans"/>
                <w:color w:val="030E43"/>
                <w:spacing w:val="-3"/>
              </w:rPr>
              <w:t>, khi lập hóa đơn điện tử, người bán cần bổ sung </w:t>
            </w:r>
            <w:r>
              <w:rPr>
                <w:rStyle w:val="Strong"/>
                <w:rFonts w:ascii="MISA Sans" w:hAnsi="MISA Sans"/>
                <w:color w:val="030E43"/>
                <w:spacing w:val="-3"/>
              </w:rPr>
              <w:t>thông tin mã định danh của người mua</w:t>
            </w:r>
            <w:r>
              <w:rPr>
                <w:rFonts w:ascii="MISA Sans" w:hAnsi="MISA Sans"/>
                <w:color w:val="030E43"/>
                <w:spacing w:val="-3"/>
              </w:rPr>
              <w:t> trong một số trường hợp:</w:t>
            </w:r>
          </w:p>
          <w:p w14:paraId="215C201B"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Đối với tổ chức, đơn vị có quan hệ với ngân sách nhà nước</w:t>
            </w:r>
            <w:r>
              <w:rPr>
                <w:rFonts w:ascii="MISA Sans" w:hAnsi="MISA Sans"/>
                <w:color w:val="030E43"/>
                <w:spacing w:val="-3"/>
              </w:rPr>
              <w:t>: phải khai báo </w:t>
            </w:r>
            <w:r>
              <w:rPr>
                <w:rStyle w:val="Strong"/>
                <w:rFonts w:ascii="MISA Sans" w:hAnsi="MISA Sans"/>
                <w:color w:val="030E43"/>
                <w:spacing w:val="-3"/>
              </w:rPr>
              <w:t>Mã số đơn vị có quan hệ với ngân sách (MSDVCQHVNS)</w:t>
            </w:r>
            <w:r>
              <w:rPr>
                <w:rFonts w:ascii="MISA Sans" w:hAnsi="MISA Sans"/>
                <w:color w:val="030E43"/>
                <w:spacing w:val="-3"/>
              </w:rPr>
              <w:t>.</w:t>
            </w:r>
          </w:p>
          <w:p w14:paraId="66486D5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Đối với cá nhân không có mã số thuế</w:t>
            </w:r>
            <w:r>
              <w:rPr>
                <w:rFonts w:ascii="MISA Sans" w:hAnsi="MISA Sans"/>
                <w:color w:val="030E43"/>
                <w:spacing w:val="-3"/>
              </w:rPr>
              <w:t>: trên hóa đơn thể hiện </w:t>
            </w:r>
            <w:r>
              <w:rPr>
                <w:rStyle w:val="Strong"/>
                <w:rFonts w:ascii="MISA Sans" w:hAnsi="MISA Sans"/>
                <w:color w:val="030E43"/>
                <w:spacing w:val="-3"/>
              </w:rPr>
              <w:t>số Căn cước công dân (CCCD)</w:t>
            </w:r>
            <w:r>
              <w:rPr>
                <w:rFonts w:ascii="MISA Sans" w:hAnsi="MISA Sans"/>
                <w:color w:val="030E43"/>
                <w:spacing w:val="-3"/>
              </w:rPr>
              <w:t> hoặc </w:t>
            </w:r>
            <w:r>
              <w:rPr>
                <w:rStyle w:val="Strong"/>
                <w:rFonts w:ascii="MISA Sans" w:hAnsi="MISA Sans"/>
                <w:color w:val="030E43"/>
                <w:spacing w:val="-3"/>
              </w:rPr>
              <w:t>số Hộ chiếu </w:t>
            </w:r>
            <w:r>
              <w:rPr>
                <w:rFonts w:ascii="MISA Sans" w:hAnsi="MISA Sans"/>
                <w:color w:val="030E43"/>
                <w:spacing w:val="-3"/>
              </w:rPr>
              <w:t>(nếu cần)</w:t>
            </w:r>
          </w:p>
          <w:p w14:paraId="0398ACE2" w14:textId="77777777" w:rsidR="00F00B91" w:rsidRDefault="00F00B91" w:rsidP="00A663E2">
            <w:pPr>
              <w:jc w:val="both"/>
              <w:rPr>
                <w:rFonts w:ascii="MISA Sans" w:hAnsi="MISA Sans"/>
                <w:color w:val="030E43"/>
                <w:spacing w:val="-3"/>
              </w:rPr>
            </w:pPr>
            <w:r>
              <w:rPr>
                <w:rFonts w:ascii="MISA Sans" w:hAnsi="MISA Sans"/>
                <w:color w:val="030E43"/>
                <w:spacing w:val="-3"/>
              </w:rPr>
              <w:t>Để phát hành hóa đơn có hiển thị các thông tin nêu trên, kế toán cần </w:t>
            </w:r>
            <w:hyperlink r:id="rId283" w:tgtFrame="_blank" w:history="1">
              <w:r>
                <w:rPr>
                  <w:rStyle w:val="Hyperlink"/>
                  <w:rFonts w:ascii="MISA Sans" w:hAnsi="MISA Sans"/>
                  <w:b/>
                  <w:bCs/>
                  <w:color w:val="337AB7"/>
                  <w:spacing w:val="-3"/>
                </w:rPr>
                <w:t>thiết lập mẫu hóa đơn</w:t>
              </w:r>
            </w:hyperlink>
            <w:r>
              <w:rPr>
                <w:rStyle w:val="Strong"/>
                <w:rFonts w:ascii="MISA Sans" w:hAnsi="MISA Sans"/>
                <w:color w:val="030E43"/>
                <w:spacing w:val="-3"/>
              </w:rPr>
              <w:t> có hiển thị các thông tin đó</w:t>
            </w:r>
            <w:r>
              <w:rPr>
                <w:rFonts w:ascii="MISA Sans" w:hAnsi="MISA Sans"/>
                <w:color w:val="030E43"/>
                <w:spacing w:val="-3"/>
              </w:rPr>
              <w:t> trước khi lập và phát hành.</w:t>
            </w:r>
          </w:p>
          <w:p w14:paraId="132D05A3" w14:textId="77777777" w:rsidR="00F00B91" w:rsidRDefault="00F00B91" w:rsidP="00A663E2">
            <w:pPr>
              <w:jc w:val="both"/>
              <w:rPr>
                <w:rFonts w:ascii="MISA Sans" w:hAnsi="MISA Sans"/>
                <w:color w:val="030E43"/>
                <w:spacing w:val="-3"/>
              </w:rPr>
            </w:pPr>
            <w:r>
              <w:rPr>
                <w:rFonts w:ascii="MISA Sans" w:hAnsi="MISA Sans"/>
                <w:color w:val="030E43"/>
                <w:spacing w:val="-3"/>
              </w:rPr>
              <w:t>Đồng thời </w:t>
            </w:r>
            <w:hyperlink r:id="rId284" w:tgtFrame="_blank" w:history="1">
              <w:r>
                <w:rPr>
                  <w:rStyle w:val="Hyperlink"/>
                  <w:rFonts w:ascii="MISA Sans" w:hAnsi="MISA Sans"/>
                  <w:b/>
                  <w:bCs/>
                  <w:color w:val="337AB7"/>
                  <w:spacing w:val="-3"/>
                </w:rPr>
                <w:t>Tờ khai</w:t>
              </w:r>
            </w:hyperlink>
            <w:r>
              <w:rPr>
                <w:rStyle w:val="Strong"/>
                <w:rFonts w:ascii="MISA Sans" w:hAnsi="MISA Sans"/>
                <w:color w:val="030E43"/>
                <w:spacing w:val="-3"/>
              </w:rPr>
              <w:t> đăng ký sử dụng hóa đơn điện tử không có mã với cơ quan thuế</w:t>
            </w:r>
            <w:r>
              <w:rPr>
                <w:rFonts w:ascii="MISA Sans" w:hAnsi="MISA Sans"/>
                <w:color w:val="030E43"/>
                <w:spacing w:val="-3"/>
              </w:rPr>
              <w:t> phải được CQT chấp nhận.</w:t>
            </w:r>
          </w:p>
          <w:p w14:paraId="413E0625"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3. Các bước thực hiện</w:t>
            </w:r>
          </w:p>
          <w:p w14:paraId="037EA1AC" w14:textId="77777777" w:rsidR="00F00B91" w:rsidRDefault="00F00B91" w:rsidP="00A663E2">
            <w:pPr>
              <w:jc w:val="both"/>
              <w:rPr>
                <w:rFonts w:ascii="inherit" w:hAnsi="inherit"/>
                <w:color w:val="030E43"/>
                <w:sz w:val="27"/>
                <w:szCs w:val="27"/>
              </w:rPr>
            </w:pPr>
            <w:r>
              <w:rPr>
                <w:rStyle w:val="Strong"/>
                <w:rFonts w:ascii="inherit" w:hAnsi="inherit"/>
                <w:b w:val="0"/>
                <w:bCs w:val="0"/>
                <w:color w:val="0000FF"/>
                <w:sz w:val="27"/>
                <w:szCs w:val="27"/>
              </w:rPr>
              <w:t>Bước 1: Thêm mới hóa đơn</w:t>
            </w:r>
          </w:p>
          <w:p w14:paraId="2C0CEA00"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Vào mục</w:t>
            </w:r>
            <w:r>
              <w:rPr>
                <w:rStyle w:val="Strong"/>
                <w:rFonts w:ascii="MISA Sans" w:hAnsi="MISA Sans"/>
                <w:color w:val="030E43"/>
                <w:spacing w:val="-3"/>
              </w:rPr>
              <w:t> Hóa đơn \ </w:t>
            </w:r>
            <w:r>
              <w:rPr>
                <w:rFonts w:ascii="MISA Sans" w:hAnsi="MISA Sans"/>
                <w:color w:val="030E43"/>
                <w:spacing w:val="-3"/>
              </w:rPr>
              <w:t>Chọn</w:t>
            </w:r>
            <w:r>
              <w:rPr>
                <w:rStyle w:val="Strong"/>
                <w:rFonts w:ascii="MISA Sans" w:hAnsi="MISA Sans"/>
                <w:color w:val="030E43"/>
                <w:spacing w:val="-3"/>
              </w:rPr>
              <w:t> Hóa đơn</w:t>
            </w:r>
            <w:r>
              <w:rPr>
                <w:rFonts w:ascii="MISA Sans" w:hAnsi="MISA Sans"/>
                <w:color w:val="030E43"/>
                <w:spacing w:val="-3"/>
              </w:rPr>
              <w:t> \ nhấn </w:t>
            </w:r>
            <w:r>
              <w:rPr>
                <w:rFonts w:ascii="MISA Sans" w:hAnsi="MISA Sans"/>
                <w:b/>
                <w:bCs/>
                <w:color w:val="030E43"/>
                <w:spacing w:val="-3"/>
              </w:rPr>
              <w:t>Thêm mới.</w:t>
            </w:r>
          </w:p>
          <w:p w14:paraId="0679C36B"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63609E3E" wp14:editId="0CA3A33E">
                  <wp:extent cx="5640928" cy="1717555"/>
                  <wp:effectExtent l="0" t="0" r="0" b="0"/>
                  <wp:docPr id="276" name="Picture 276" descr="https://helpv4.meinvoice.vn/wp-content/uploads/2025/04/ND_70_lap_hoa_don_co_ma_01-1024x3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descr="https://helpv4.meinvoice.vn/wp-content/uploads/2025/04/ND_70_lap_hoa_don_co_ma_01-1024x312.jpg"/>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5682155" cy="1730108"/>
                          </a:xfrm>
                          <a:prstGeom prst="rect">
                            <a:avLst/>
                          </a:prstGeom>
                          <a:noFill/>
                          <a:ln>
                            <a:noFill/>
                          </a:ln>
                        </pic:spPr>
                      </pic:pic>
                    </a:graphicData>
                  </a:graphic>
                </wp:inline>
              </w:drawing>
            </w:r>
          </w:p>
          <w:p w14:paraId="084A82F1" w14:textId="77777777" w:rsidR="00F00B91" w:rsidRDefault="00F00B91" w:rsidP="00A663E2">
            <w:pPr>
              <w:jc w:val="both"/>
              <w:rPr>
                <w:rFonts w:ascii="MISA Sans" w:hAnsi="MISA Sans"/>
                <w:color w:val="030E43"/>
                <w:spacing w:val="-3"/>
              </w:rPr>
            </w:pPr>
            <w:r>
              <w:rPr>
                <w:rFonts w:ascii="MISA Sans" w:hAnsi="MISA Sans"/>
                <w:color w:val="030E43"/>
                <w:spacing w:val="-3"/>
              </w:rPr>
              <w:t>Chọn Ký hiệu mẫu hóa đơn </w:t>
            </w:r>
            <w:r>
              <w:rPr>
                <w:rStyle w:val="Strong"/>
                <w:rFonts w:ascii="MISA Sans" w:hAnsi="MISA Sans"/>
                <w:color w:val="030E43"/>
                <w:spacing w:val="-3"/>
              </w:rPr>
              <w:t>GTGT không có mã của CQT</w:t>
            </w:r>
            <w:r>
              <w:rPr>
                <w:rFonts w:ascii="MISA Sans" w:hAnsi="MISA Sans"/>
                <w:color w:val="030E43"/>
                <w:spacing w:val="-3"/>
              </w:rPr>
              <w:t> đã khởi tạo.</w:t>
            </w:r>
          </w:p>
          <w:p w14:paraId="2D8E0B54" w14:textId="77777777" w:rsidR="00F00B91" w:rsidRDefault="00F00B91" w:rsidP="00A663E2">
            <w:pPr>
              <w:jc w:val="both"/>
              <w:rPr>
                <w:rFonts w:ascii="inherit" w:hAnsi="inherit"/>
                <w:color w:val="030E43"/>
                <w:sz w:val="36"/>
                <w:szCs w:val="36"/>
              </w:rPr>
            </w:pPr>
            <w:r>
              <w:rPr>
                <w:rFonts w:ascii="inherit" w:hAnsi="inherit"/>
                <w:b/>
                <w:bCs/>
                <w:noProof/>
                <w:color w:val="030E43"/>
                <w:sz w:val="36"/>
                <w:szCs w:val="36"/>
              </w:rPr>
              <w:lastRenderedPageBreak/>
              <w:drawing>
                <wp:inline distT="0" distB="0" distL="0" distR="0" wp14:anchorId="7CBA3884" wp14:editId="0F172C99">
                  <wp:extent cx="5664678" cy="1759467"/>
                  <wp:effectExtent l="0" t="0" r="0" b="0"/>
                  <wp:docPr id="275" name="Picture 275" descr="https://helpv4.meinvoice.vn/wp-content/uploads/2025/04/ND_70_lap_hoa_don_KO_co_ma_01-1024x3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helpv4.meinvoice.vn/wp-content/uploads/2025/04/ND_70_lap_hoa_don_KO_co_ma_01-1024x318.jpg"/>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5688796" cy="1766958"/>
                          </a:xfrm>
                          <a:prstGeom prst="rect">
                            <a:avLst/>
                          </a:prstGeom>
                          <a:noFill/>
                          <a:ln>
                            <a:noFill/>
                          </a:ln>
                        </pic:spPr>
                      </pic:pic>
                    </a:graphicData>
                  </a:graphic>
                </wp:inline>
              </w:drawing>
            </w:r>
          </w:p>
          <w:p w14:paraId="3D555CB3" w14:textId="77777777" w:rsidR="00F00B91" w:rsidRDefault="00F00B91" w:rsidP="00A663E2">
            <w:pPr>
              <w:jc w:val="both"/>
              <w:rPr>
                <w:rFonts w:ascii="inherit" w:hAnsi="inherit"/>
                <w:b/>
                <w:bCs/>
                <w:color w:val="030E43"/>
                <w:sz w:val="27"/>
                <w:szCs w:val="27"/>
              </w:rPr>
            </w:pPr>
            <w:r>
              <w:rPr>
                <w:rStyle w:val="Strong"/>
                <w:rFonts w:ascii="inherit" w:hAnsi="inherit"/>
                <w:b w:val="0"/>
                <w:bCs w:val="0"/>
                <w:color w:val="0000FF"/>
                <w:sz w:val="27"/>
                <w:szCs w:val="27"/>
              </w:rPr>
              <w:t>Bước 2: Khai báo thông tin hóa đơn</w:t>
            </w:r>
          </w:p>
          <w:p w14:paraId="0ED207F0" w14:textId="77777777" w:rsidR="00F00B91" w:rsidRDefault="00F00B91" w:rsidP="00A663E2">
            <w:pPr>
              <w:jc w:val="both"/>
              <w:rPr>
                <w:rFonts w:ascii="MISA Sans" w:hAnsi="MISA Sans"/>
                <w:color w:val="030E43"/>
                <w:spacing w:val="-3"/>
                <w:sz w:val="24"/>
                <w:szCs w:val="24"/>
              </w:rPr>
            </w:pPr>
            <w:r>
              <w:rPr>
                <w:rStyle w:val="Strong"/>
                <w:rFonts w:ascii="MISA Sans" w:hAnsi="MISA Sans"/>
                <w:color w:val="030E43"/>
                <w:spacing w:val="-3"/>
              </w:rPr>
              <w:t>Ký hiệu hóa đơn:</w:t>
            </w:r>
            <w:r>
              <w:rPr>
                <w:rFonts w:ascii="MISA Sans" w:hAnsi="MISA Sans"/>
                <w:color w:val="030E43"/>
                <w:spacing w:val="-3"/>
              </w:rPr>
              <w:t> Lấy theo ký hiệu lần gần nhất phát hành hóa đơn.</w:t>
            </w:r>
          </w:p>
          <w:p w14:paraId="2A872B8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gày hóa đơn</w:t>
            </w:r>
            <w:r>
              <w:rPr>
                <w:rFonts w:ascii="MISA Sans" w:hAnsi="MISA Sans"/>
                <w:color w:val="030E43"/>
                <w:spacing w:val="-3"/>
              </w:rPr>
              <w:t>: Mặc định là ngày hiện tại.</w:t>
            </w:r>
          </w:p>
          <w:p w14:paraId="1E9E7DE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hông tin người bán</w:t>
            </w:r>
            <w:r>
              <w:rPr>
                <w:rFonts w:ascii="MISA Sans" w:hAnsi="MISA Sans"/>
                <w:color w:val="030E43"/>
                <w:spacing w:val="-3"/>
              </w:rPr>
              <w:t>: Chương trình tự động hiển thị theo thông tin khai báo tại </w:t>
            </w:r>
            <w:r>
              <w:rPr>
                <w:rStyle w:val="Strong"/>
                <w:rFonts w:ascii="MISA Sans" w:hAnsi="MISA Sans"/>
                <w:color w:val="030E43"/>
                <w:spacing w:val="-3"/>
              </w:rPr>
              <w:t>Hồ sơ hóa đơn điện tử</w:t>
            </w:r>
            <w:r>
              <w:rPr>
                <w:rFonts w:ascii="MISA Sans" w:hAnsi="MISA Sans"/>
                <w:color w:val="030E43"/>
                <w:spacing w:val="-3"/>
              </w:rPr>
              <w:t>.</w:t>
            </w:r>
          </w:p>
          <w:p w14:paraId="41505A1C"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hông tin người mua:</w:t>
            </w:r>
          </w:p>
          <w:p w14:paraId="429DCC8C" w14:textId="77777777" w:rsidR="00F00B91" w:rsidRDefault="00F00B91" w:rsidP="00A663E2">
            <w:pPr>
              <w:jc w:val="both"/>
              <w:rPr>
                <w:rFonts w:ascii="MISA Sans" w:hAnsi="MISA Sans"/>
                <w:color w:val="030E43"/>
                <w:spacing w:val="-3"/>
              </w:rPr>
            </w:pPr>
            <w:r>
              <w:rPr>
                <w:rFonts w:ascii="MISA Sans" w:hAnsi="MISA Sans"/>
                <w:color w:val="030E43"/>
                <w:spacing w:val="-3"/>
              </w:rPr>
              <w:t>Nếu đã </w:t>
            </w:r>
            <w:hyperlink r:id="rId287" w:history="1">
              <w:r>
                <w:rPr>
                  <w:rStyle w:val="Hyperlink"/>
                  <w:rFonts w:ascii="MISA Sans" w:hAnsi="MISA Sans"/>
                  <w:color w:val="337AB7"/>
                  <w:spacing w:val="-3"/>
                </w:rPr>
                <w:t>khai báo người mua tại danh mục khách hàng</w:t>
              </w:r>
            </w:hyperlink>
            <w:r>
              <w:rPr>
                <w:rFonts w:ascii="MISA Sans" w:hAnsi="MISA Sans"/>
                <w:color w:val="030E43"/>
                <w:spacing w:val="-3"/>
              </w:rPr>
              <w:t>, chọn dấu</w:t>
            </w:r>
            <w:r>
              <w:rPr>
                <w:rStyle w:val="Strong"/>
                <w:rFonts w:ascii="MISA Sans" w:hAnsi="MISA Sans"/>
                <w:color w:val="030E43"/>
                <w:spacing w:val="-3"/>
              </w:rPr>
              <w:t> </w:t>
            </w:r>
            <w:r>
              <w:rPr>
                <w:rStyle w:val="Strong"/>
                <w:rFonts w:ascii="Cambria Math" w:hAnsi="Cambria Math" w:cs="Cambria Math"/>
                <w:color w:val="030E43"/>
                <w:spacing w:val="-3"/>
              </w:rPr>
              <w:t>∇</w:t>
            </w:r>
            <w:r>
              <w:rPr>
                <w:rStyle w:val="Strong"/>
                <w:color w:val="030E43"/>
                <w:spacing w:val="-3"/>
              </w:rPr>
              <w:t> </w:t>
            </w:r>
            <w:r>
              <w:rPr>
                <w:rFonts w:ascii="MISA Sans" w:hAnsi="MISA Sans"/>
                <w:color w:val="030E43"/>
                <w:spacing w:val="-3"/>
              </w:rPr>
              <w:t>để lấy thông tin khách hàng đã khai báo.</w:t>
            </w:r>
          </w:p>
          <w:p w14:paraId="3ABCF1AC" w14:textId="77777777" w:rsidR="00F00B91" w:rsidRDefault="00F00B91" w:rsidP="00A663E2">
            <w:pPr>
              <w:jc w:val="both"/>
              <w:rPr>
                <w:rFonts w:ascii="MISA Sans" w:hAnsi="MISA Sans"/>
                <w:color w:val="030E43"/>
                <w:spacing w:val="-3"/>
              </w:rPr>
            </w:pPr>
            <w:r>
              <w:rPr>
                <w:rFonts w:ascii="MISA Sans" w:hAnsi="MISA Sans"/>
                <w:color w:val="030E43"/>
                <w:spacing w:val="-3"/>
              </w:rPr>
              <w:t>Nếu chưa khai báo người mua.</w:t>
            </w:r>
          </w:p>
          <w:p w14:paraId="7D903304" w14:textId="77777777" w:rsidR="00F00B91" w:rsidRDefault="00F00B91" w:rsidP="00A663E2">
            <w:pPr>
              <w:jc w:val="both"/>
              <w:rPr>
                <w:rFonts w:ascii="MISA Sans" w:hAnsi="MISA Sans"/>
                <w:color w:val="030E43"/>
                <w:spacing w:val="-3"/>
              </w:rPr>
            </w:pPr>
            <w:r>
              <w:rPr>
                <w:rStyle w:val="Strong"/>
                <w:rFonts w:ascii="MISA Sans" w:eastAsia="MS Mincho" w:hAnsi="MISA Sans"/>
                <w:color w:val="0000FF"/>
                <w:spacing w:val="-3"/>
              </w:rPr>
              <w:t>Trường hợp 1</w:t>
            </w:r>
            <w:r>
              <w:rPr>
                <w:rFonts w:ascii="MISA Sans" w:hAnsi="MISA Sans"/>
                <w:color w:val="030E43"/>
                <w:spacing w:val="-3"/>
              </w:rPr>
              <w:t>: Khai báo thông tin người mua tại danh mục.</w:t>
            </w:r>
          </w:p>
          <w:p w14:paraId="200210FF" w14:textId="77777777" w:rsidR="00F00B91" w:rsidRDefault="00F00B91" w:rsidP="00A663E2">
            <w:pPr>
              <w:jc w:val="both"/>
              <w:rPr>
                <w:rFonts w:ascii="MISA Sans" w:hAnsi="MISA Sans"/>
                <w:color w:val="030E43"/>
                <w:spacing w:val="-3"/>
              </w:rPr>
            </w:pPr>
          </w:p>
          <w:p w14:paraId="0A52D9E3" w14:textId="77777777" w:rsidR="00F00B91" w:rsidRDefault="00F00B91" w:rsidP="00A663E2">
            <w:pPr>
              <w:jc w:val="both"/>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Danh mục\Khách hàng</w:t>
            </w:r>
            <w:r>
              <w:rPr>
                <w:rFonts w:ascii="MISA Sans" w:hAnsi="MISA Sans"/>
                <w:color w:val="030E43"/>
                <w:spacing w:val="-3"/>
              </w:rPr>
              <w:t> và nhấn</w:t>
            </w:r>
            <w:r>
              <w:rPr>
                <w:rStyle w:val="Strong"/>
                <w:rFonts w:ascii="MISA Sans" w:hAnsi="MISA Sans"/>
                <w:color w:val="030E43"/>
                <w:spacing w:val="-3"/>
              </w:rPr>
              <w:t> Thêm mới, </w:t>
            </w:r>
            <w:r>
              <w:rPr>
                <w:rFonts w:ascii="MISA Sans" w:hAnsi="MISA Sans"/>
                <w:color w:val="030E43"/>
                <w:spacing w:val="-3"/>
              </w:rPr>
              <w:t>xem chi tiết </w:t>
            </w:r>
            <w:hyperlink r:id="rId288" w:history="1">
              <w:r>
                <w:rPr>
                  <w:rStyle w:val="Hyperlink"/>
                  <w:rFonts w:ascii="MISA Sans" w:hAnsi="MISA Sans"/>
                  <w:color w:val="337AB7"/>
                  <w:spacing w:val="-3"/>
                </w:rPr>
                <w:t>tại đây</w:t>
              </w:r>
            </w:hyperlink>
            <w:r>
              <w:rPr>
                <w:rFonts w:ascii="MISA Sans" w:hAnsi="MISA Sans"/>
                <w:color w:val="030E43"/>
                <w:spacing w:val="-3"/>
              </w:rPr>
              <w:t>.</w:t>
            </w:r>
          </w:p>
          <w:p w14:paraId="277D8560" w14:textId="77777777" w:rsidR="00F00B91" w:rsidRDefault="00F00B91" w:rsidP="00A663E2">
            <w:pPr>
              <w:jc w:val="both"/>
              <w:rPr>
                <w:rFonts w:ascii="MISA Sans" w:hAnsi="MISA Sans"/>
                <w:color w:val="030E43"/>
                <w:spacing w:val="-3"/>
              </w:rPr>
            </w:pPr>
            <w:r>
              <w:rPr>
                <w:rStyle w:val="Strong"/>
                <w:rFonts w:ascii="MISA Sans" w:eastAsia="MS Mincho" w:hAnsi="MISA Sans"/>
                <w:color w:val="0000FF"/>
                <w:spacing w:val="-3"/>
              </w:rPr>
              <w:t>Trường hợp 2</w:t>
            </w:r>
            <w:r>
              <w:rPr>
                <w:rFonts w:ascii="MISA Sans" w:hAnsi="MISA Sans"/>
                <w:color w:val="030E43"/>
                <w:spacing w:val="-3"/>
              </w:rPr>
              <w:t>: Khai báo trực tiếp giao diện nhập liệu hóa đơn.</w:t>
            </w:r>
          </w:p>
          <w:p w14:paraId="1572784A" w14:textId="77777777" w:rsidR="00F00B91" w:rsidRDefault="00F00B91" w:rsidP="00A663E2">
            <w:pPr>
              <w:jc w:val="both"/>
              <w:rPr>
                <w:rFonts w:ascii="MISA Sans" w:hAnsi="MISA Sans"/>
                <w:color w:val="030E43"/>
                <w:spacing w:val="-3"/>
              </w:rPr>
            </w:pPr>
          </w:p>
          <w:p w14:paraId="637D5C23"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muốn khai báo trực tiếp chọn dấu </w:t>
            </w:r>
            <w:r>
              <w:rPr>
                <w:rStyle w:val="Strong"/>
                <w:rFonts w:ascii="Cambria Math" w:hAnsi="Cambria Math" w:cs="Cambria Math"/>
                <w:color w:val="030E43"/>
                <w:spacing w:val="-3"/>
              </w:rPr>
              <w:t>∇</w:t>
            </w:r>
            <w:r>
              <w:rPr>
                <w:rStyle w:val="Strong"/>
                <w:color w:val="030E43"/>
                <w:spacing w:val="-3"/>
              </w:rPr>
              <w:t> </w:t>
            </w:r>
            <w:r>
              <w:rPr>
                <w:rFonts w:ascii="MISA Sans" w:hAnsi="MISA Sans"/>
                <w:color w:val="030E43"/>
                <w:spacing w:val="-3"/>
              </w:rPr>
              <w:t>và bấm </w:t>
            </w:r>
            <w:r>
              <w:rPr>
                <w:rStyle w:val="Strong"/>
                <w:rFonts w:ascii="MISA Sans" w:hAnsi="MISA Sans"/>
                <w:color w:val="030E43"/>
                <w:spacing w:val="-3"/>
              </w:rPr>
              <w:t>Thêm mới </w:t>
            </w:r>
            <w:r>
              <w:rPr>
                <w:rFonts w:ascii="MISA Sans" w:hAnsi="MISA Sans"/>
                <w:color w:val="030E43"/>
                <w:spacing w:val="-3"/>
              </w:rPr>
              <w:t>sau đó khai báo chi tiết thông tin khách hàng, xem chi tiết </w:t>
            </w:r>
            <w:hyperlink r:id="rId289" w:history="1">
              <w:r>
                <w:rPr>
                  <w:rStyle w:val="Hyperlink"/>
                  <w:rFonts w:ascii="MISA Sans" w:hAnsi="MISA Sans"/>
                  <w:color w:val="337AB7"/>
                  <w:spacing w:val="-3"/>
                </w:rPr>
                <w:t>tại đây</w:t>
              </w:r>
            </w:hyperlink>
            <w:r>
              <w:rPr>
                <w:rFonts w:ascii="MISA Sans" w:hAnsi="MISA Sans"/>
                <w:color w:val="030E43"/>
                <w:spacing w:val="-3"/>
              </w:rPr>
              <w:t>.</w:t>
            </w:r>
          </w:p>
          <w:p w14:paraId="5B449FD4"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không muốn khai báo thì nhập mã số thuế/CCCD người mua, nhấn </w:t>
            </w:r>
            <w:r>
              <w:rPr>
                <w:rStyle w:val="Strong"/>
                <w:rFonts w:ascii="MISA Sans" w:hAnsi="MISA Sans"/>
                <w:color w:val="030E43"/>
                <w:spacing w:val="-3"/>
              </w:rPr>
              <w:t>Lấy thông tin</w:t>
            </w:r>
            <w:r>
              <w:rPr>
                <w:rFonts w:ascii="MISA Sans" w:hAnsi="MISA Sans"/>
                <w:color w:val="030E43"/>
                <w:spacing w:val="-3"/>
              </w:rPr>
              <w:t> -&gt; Chương trình lấy lên thông tin tên, địa chỉ khách hàng theo thông tin từ hệ thống Cơ quan thuế.</w:t>
            </w:r>
          </w:p>
          <w:p w14:paraId="72B45E2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Khai báo các thông tin khác của người mua:</w:t>
            </w:r>
            <w:r>
              <w:rPr>
                <w:rFonts w:ascii="MISA Sans" w:hAnsi="MISA Sans"/>
                <w:color w:val="030E43"/>
                <w:spacing w:val="-3"/>
              </w:rPr>
              <w:t>.</w:t>
            </w:r>
          </w:p>
          <w:p w14:paraId="0C8E0692"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là đơn vị hưởng ngân sách nhà nước: Nhập </w:t>
            </w:r>
            <w:r>
              <w:rPr>
                <w:rStyle w:val="Strong"/>
                <w:rFonts w:ascii="MISA Sans" w:hAnsi="MISA Sans"/>
                <w:color w:val="030E43"/>
                <w:spacing w:val="-3"/>
              </w:rPr>
              <w:t>Mã số định danh của cơ quan, tổ chức, đơn vị có quan hệ với ngân sách nhà nước</w:t>
            </w:r>
            <w:r>
              <w:rPr>
                <w:rFonts w:ascii="MISA Sans" w:hAnsi="MISA Sans"/>
                <w:color w:val="030E43"/>
                <w:spacing w:val="-3"/>
              </w:rPr>
              <w:t> (</w:t>
            </w:r>
            <w:r>
              <w:rPr>
                <w:rStyle w:val="Strong"/>
                <w:rFonts w:ascii="MISA Sans" w:hAnsi="MISA Sans"/>
                <w:color w:val="030E43"/>
                <w:spacing w:val="-3"/>
              </w:rPr>
              <w:t>MSDVCQHVNS</w:t>
            </w:r>
            <w:r>
              <w:rPr>
                <w:rFonts w:ascii="MISA Sans" w:hAnsi="MISA Sans"/>
                <w:color w:val="030E43"/>
                <w:spacing w:val="-3"/>
              </w:rPr>
              <w:t>)</w:t>
            </w:r>
          </w:p>
          <w:p w14:paraId="3F9ECC41"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là </w:t>
            </w:r>
            <w:r>
              <w:rPr>
                <w:rStyle w:val="Strong"/>
                <w:rFonts w:ascii="MISA Sans" w:hAnsi="MISA Sans"/>
                <w:color w:val="030E43"/>
                <w:spacing w:val="-3"/>
              </w:rPr>
              <w:t>Cá nhân</w:t>
            </w:r>
            <w:r>
              <w:rPr>
                <w:rFonts w:ascii="MISA Sans" w:hAnsi="MISA Sans"/>
                <w:color w:val="030E43"/>
                <w:spacing w:val="-3"/>
              </w:rPr>
              <w:t> không có mã số thuế: Nhập </w:t>
            </w:r>
            <w:r>
              <w:rPr>
                <w:rStyle w:val="Strong"/>
                <w:rFonts w:ascii="MISA Sans" w:hAnsi="MISA Sans"/>
                <w:color w:val="030E43"/>
                <w:spacing w:val="-3"/>
              </w:rPr>
              <w:t>Số căn cước công dân (CCCD)</w:t>
            </w:r>
            <w:r>
              <w:rPr>
                <w:rFonts w:ascii="MISA Sans" w:hAnsi="MISA Sans"/>
                <w:color w:val="030E43"/>
                <w:spacing w:val="-3"/>
              </w:rPr>
              <w:t> hoặc </w:t>
            </w:r>
            <w:r>
              <w:rPr>
                <w:rStyle w:val="Strong"/>
                <w:rFonts w:ascii="MISA Sans" w:hAnsi="MISA Sans"/>
                <w:color w:val="030E43"/>
                <w:spacing w:val="-3"/>
              </w:rPr>
              <w:t>Số hộ chiếu </w:t>
            </w:r>
            <w:r>
              <w:rPr>
                <w:rFonts w:ascii="MISA Sans" w:hAnsi="MISA Sans"/>
                <w:color w:val="030E43"/>
                <w:spacing w:val="-3"/>
              </w:rPr>
              <w:t>(đối với khách nước ngoài)</w:t>
            </w:r>
          </w:p>
          <w:p w14:paraId="4A0EC2D0"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hập các thông tin khác (nếu có):</w:t>
            </w:r>
            <w:r>
              <w:rPr>
                <w:rFonts w:ascii="MISA Sans" w:hAnsi="MISA Sans"/>
                <w:color w:val="030E43"/>
                <w:spacing w:val="-3"/>
              </w:rPr>
              <w:t> Email, số điện thoại, TK ngân hàng, tên ngân hàng</w:t>
            </w:r>
          </w:p>
          <w:p w14:paraId="3354804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Hình thức thanh toán: </w:t>
            </w:r>
            <w:r>
              <w:rPr>
                <w:rFonts w:ascii="MISA Sans" w:hAnsi="MISA Sans"/>
                <w:color w:val="030E43"/>
                <w:spacing w:val="-3"/>
              </w:rPr>
              <w:t>bắt buộc nhập hình thức thanh toán</w:t>
            </w:r>
          </w:p>
          <w:p w14:paraId="4BCAE28A"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7169AD0" wp14:editId="093DDE01">
                  <wp:extent cx="5628937" cy="3508575"/>
                  <wp:effectExtent l="0" t="0" r="0" b="0"/>
                  <wp:docPr id="274" name="Picture 274" descr="https://helpv4.meinvoice.vn/wp-content/uploads/2025/04/ND_70_lap_hoa_don_KO_co_ma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descr="https://helpv4.meinvoice.vn/wp-content/uploads/2025/04/ND_70_lap_hoa_don_KO_co_ma_02.jpg"/>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5641464" cy="3516383"/>
                          </a:xfrm>
                          <a:prstGeom prst="rect">
                            <a:avLst/>
                          </a:prstGeom>
                          <a:noFill/>
                          <a:ln>
                            <a:noFill/>
                          </a:ln>
                        </pic:spPr>
                      </pic:pic>
                    </a:graphicData>
                  </a:graphic>
                </wp:inline>
              </w:drawing>
            </w:r>
          </w:p>
          <w:p w14:paraId="4161966F" w14:textId="77777777" w:rsidR="00F00B91" w:rsidRDefault="00F00B91" w:rsidP="00A663E2">
            <w:pPr>
              <w:jc w:val="both"/>
              <w:rPr>
                <w:rFonts w:ascii="inherit" w:hAnsi="inherit"/>
                <w:color w:val="030E43"/>
                <w:sz w:val="27"/>
                <w:szCs w:val="27"/>
              </w:rPr>
            </w:pPr>
            <w:r>
              <w:rPr>
                <w:rStyle w:val="Strong"/>
                <w:rFonts w:ascii="inherit" w:hAnsi="inherit"/>
                <w:b w:val="0"/>
                <w:bCs w:val="0"/>
                <w:color w:val="0000FF"/>
                <w:sz w:val="27"/>
                <w:szCs w:val="27"/>
              </w:rPr>
              <w:t>Bước 3: Khai báo thông tin hàng hóa, dịch vụ</w:t>
            </w:r>
          </w:p>
          <w:p w14:paraId="57D4F30B"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Nếu đã </w:t>
            </w:r>
            <w:hyperlink r:id="rId291" w:history="1">
              <w:r>
                <w:rPr>
                  <w:rStyle w:val="Hyperlink"/>
                  <w:rFonts w:ascii="MISA Sans" w:hAnsi="MISA Sans"/>
                  <w:color w:val="337AB7"/>
                  <w:spacing w:val="-3"/>
                </w:rPr>
                <w:t>khai báo hàng hóa tại danh mục hàng hóa, dịch vụ</w:t>
              </w:r>
            </w:hyperlink>
            <w:r>
              <w:rPr>
                <w:rFonts w:ascii="MISA Sans" w:hAnsi="MISA Sans"/>
                <w:color w:val="030E43"/>
                <w:spacing w:val="-3"/>
              </w:rPr>
              <w:t>, chọn khách hàng từ danh mục.</w:t>
            </w:r>
          </w:p>
          <w:p w14:paraId="1F7CDB38" w14:textId="77777777" w:rsidR="00F00B91" w:rsidRDefault="00F00B91" w:rsidP="00A663E2">
            <w:pPr>
              <w:jc w:val="both"/>
              <w:rPr>
                <w:rFonts w:ascii="MISA Sans" w:hAnsi="MISA Sans"/>
                <w:color w:val="030E43"/>
                <w:spacing w:val="-3"/>
              </w:rPr>
            </w:pPr>
            <w:r>
              <w:rPr>
                <w:rFonts w:ascii="MISA Sans" w:hAnsi="MISA Sans"/>
                <w:color w:val="030E43"/>
                <w:spacing w:val="-3"/>
              </w:rPr>
              <w:t>Hoặc nhập trực tiếp tên hàng hóa, đơn vị tính, số lượng, đơn giá, thuế suất, chương trình tự động tính toán: tổng tiền hàng, tiền thuế, tổng tiền thanh toán…</w:t>
            </w:r>
          </w:p>
          <w:p w14:paraId="13F2AE3E"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7A87EF" wp14:editId="68BD9ECF">
                  <wp:extent cx="5391430" cy="2371700"/>
                  <wp:effectExtent l="0" t="0" r="0" b="0"/>
                  <wp:docPr id="273" name="Picture 273" descr="https://helpv4.meinvoice.vn/wp-content/uploads/2025/04/ND_70_lap_hoa_don_KO_co_ma_03-300x1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helpv4.meinvoice.vn/wp-content/uploads/2025/04/ND_70_lap_hoa_don_KO_co_ma_03-300x132.jpg"/>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0" y="0"/>
                            <a:ext cx="5444892" cy="2395218"/>
                          </a:xfrm>
                          <a:prstGeom prst="rect">
                            <a:avLst/>
                          </a:prstGeom>
                          <a:noFill/>
                          <a:ln>
                            <a:noFill/>
                          </a:ln>
                        </pic:spPr>
                      </pic:pic>
                    </a:graphicData>
                  </a:graphic>
                </wp:inline>
              </w:drawing>
            </w:r>
          </w:p>
          <w:p w14:paraId="60132B28" w14:textId="77777777" w:rsidR="00F00B91" w:rsidRDefault="00F00B91" w:rsidP="00A663E2">
            <w:pPr>
              <w:jc w:val="both"/>
              <w:rPr>
                <w:rFonts w:ascii="inherit" w:hAnsi="inherit"/>
                <w:color w:val="030E43"/>
                <w:sz w:val="27"/>
                <w:szCs w:val="27"/>
              </w:rPr>
            </w:pPr>
            <w:r>
              <w:rPr>
                <w:rStyle w:val="Strong"/>
                <w:rFonts w:ascii="inherit" w:hAnsi="inherit"/>
                <w:b w:val="0"/>
                <w:bCs w:val="0"/>
                <w:color w:val="0000FF"/>
                <w:sz w:val="24"/>
                <w:szCs w:val="24"/>
              </w:rPr>
              <w:t>Bước 4. Lưu và phát hành hóa đơn</w:t>
            </w:r>
          </w:p>
          <w:p w14:paraId="5A6B84EE"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Sau khi nhập đầy đủ thông tin, nhấn </w:t>
            </w:r>
            <w:r>
              <w:rPr>
                <w:rStyle w:val="Strong"/>
                <w:rFonts w:ascii="MISA Sans" w:hAnsi="MISA Sans"/>
                <w:color w:val="030E43"/>
                <w:spacing w:val="-3"/>
              </w:rPr>
              <w:t>Lưu và phát hành</w:t>
            </w:r>
            <w:r>
              <w:rPr>
                <w:rFonts w:ascii="MISA Sans" w:hAnsi="MISA Sans"/>
                <w:color w:val="030E43"/>
                <w:spacing w:val="-3"/>
              </w:rPr>
              <w:t>.</w:t>
            </w:r>
          </w:p>
          <w:p w14:paraId="69D791C6" w14:textId="77777777" w:rsidR="00F00B91" w:rsidRDefault="00F00B91" w:rsidP="00A663E2">
            <w:pPr>
              <w:jc w:val="both"/>
              <w:rPr>
                <w:rFonts w:ascii="MISA Sans" w:hAnsi="MISA Sans"/>
                <w:color w:val="030E43"/>
                <w:spacing w:val="-3"/>
              </w:rPr>
            </w:pPr>
            <w:r>
              <w:rPr>
                <w:rFonts w:ascii="MISA Sans" w:hAnsi="MISA Sans"/>
                <w:color w:val="030E43"/>
                <w:spacing w:val="-3"/>
              </w:rPr>
              <w:t>Gửi hóa đơn cho khách hàng nếu cần.</w:t>
            </w:r>
          </w:p>
          <w:p w14:paraId="0E0047AD" w14:textId="77777777" w:rsidR="00F00B91" w:rsidRDefault="00F00B91"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Phát hành</w:t>
            </w:r>
            <w:r>
              <w:rPr>
                <w:rFonts w:ascii="MISA Sans" w:hAnsi="MISA Sans"/>
                <w:color w:val="030E43"/>
                <w:spacing w:val="-3"/>
              </w:rPr>
              <w:t>.</w:t>
            </w:r>
          </w:p>
          <w:p w14:paraId="3BCA7D28"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D8253E0" wp14:editId="1BD888B3">
                  <wp:extent cx="5462905" cy="4251325"/>
                  <wp:effectExtent l="0" t="0" r="4445" b="0"/>
                  <wp:docPr id="272" name="Picture 272" descr="https://helpv4.meinvoice.vn/wp-content/uploads/2025/04/ND_70_lap_hoa_don_KO_co_ma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descr="https://helpv4.meinvoice.vn/wp-content/uploads/2025/04/ND_70_lap_hoa_don_KO_co_ma_04.jpg"/>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0" y="0"/>
                            <a:ext cx="5462905" cy="4251325"/>
                          </a:xfrm>
                          <a:prstGeom prst="rect">
                            <a:avLst/>
                          </a:prstGeom>
                          <a:noFill/>
                          <a:ln>
                            <a:noFill/>
                          </a:ln>
                        </pic:spPr>
                      </pic:pic>
                    </a:graphicData>
                  </a:graphic>
                </wp:inline>
              </w:drawing>
            </w:r>
          </w:p>
          <w:p w14:paraId="6230420B" w14:textId="77777777" w:rsidR="00F00B91" w:rsidRDefault="00F00B91"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w:t>
            </w:r>
          </w:p>
          <w:p w14:paraId="70628A04" w14:textId="77777777" w:rsidR="00F00B91" w:rsidRDefault="00F00B91" w:rsidP="00A663E2">
            <w:pPr>
              <w:jc w:val="both"/>
              <w:rPr>
                <w:rFonts w:ascii="MISA Sans" w:hAnsi="MISA Sans"/>
                <w:color w:val="030E43"/>
                <w:spacing w:val="-3"/>
              </w:rPr>
            </w:pPr>
            <w:r>
              <w:rPr>
                <w:rFonts w:ascii="MISA Sans" w:hAnsi="MISA Sans"/>
                <w:color w:val="030E43"/>
                <w:spacing w:val="-3"/>
              </w:rPr>
              <w:t>Ở những lần sau, chương trình mặc định ký theo chứng thư số ở lần phát hành gần nhất.</w:t>
            </w:r>
          </w:p>
          <w:p w14:paraId="0F55BC7C" w14:textId="77777777" w:rsidR="00F00B91" w:rsidRDefault="00F00B91"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672C8C6E"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D010A13" wp14:editId="0BEC6CF2">
                  <wp:extent cx="4346575" cy="3348990"/>
                  <wp:effectExtent l="0" t="0" r="0" b="3810"/>
                  <wp:docPr id="271" name="Picture 271" descr="https://helpv4.meinvoice.vn/wp-content/uploads/2025/04/ND_70_lap_hoa_don_co_ma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helpv4.meinvoice.vn/wp-content/uploads/2025/04/ND_70_lap_hoa_don_co_ma_06.jpg"/>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346575" cy="3348990"/>
                          </a:xfrm>
                          <a:prstGeom prst="rect">
                            <a:avLst/>
                          </a:prstGeom>
                          <a:noFill/>
                          <a:ln>
                            <a:noFill/>
                          </a:ln>
                        </pic:spPr>
                      </pic:pic>
                    </a:graphicData>
                  </a:graphic>
                </wp:inline>
              </w:drawing>
            </w:r>
          </w:p>
          <w:p w14:paraId="33143852" w14:textId="77777777" w:rsidR="00F00B91" w:rsidRDefault="00F00B91"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ngay sau khi hóa đơn được gửi cho khách hàng (nếu đơn vị áp dụng phương thức chuyển đầy đủ dữ liệu từng hóa đơn đến CQT)</w:t>
            </w:r>
          </w:p>
          <w:p w14:paraId="29C16BE5"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4. Lưu ý</w:t>
            </w:r>
          </w:p>
          <w:p w14:paraId="7C54FC51"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Nếu chưa phát hành ngay hóa đơn sau khi lập, vào danh sách hóa đơn để thực hiện phát hành (khi cần)</w:t>
            </w:r>
          </w:p>
          <w:p w14:paraId="587E2E00" w14:textId="77777777" w:rsidR="00F00B91" w:rsidRDefault="00F00B91" w:rsidP="00A663E2">
            <w:pPr>
              <w:jc w:val="both"/>
              <w:rPr>
                <w:b/>
                <w:bCs/>
                <w:color w:val="000000" w:themeColor="text1"/>
                <w:sz w:val="28"/>
                <w:szCs w:val="28"/>
              </w:rPr>
            </w:pPr>
          </w:p>
        </w:tc>
      </w:tr>
    </w:tbl>
    <w:p w14:paraId="78AEA4B3" w14:textId="77777777" w:rsidR="00585D61" w:rsidRPr="00585D61" w:rsidRDefault="00585D61" w:rsidP="00A663E2">
      <w:pPr>
        <w:jc w:val="both"/>
        <w:rPr>
          <w:b/>
          <w:bCs/>
          <w:color w:val="000000" w:themeColor="text1"/>
          <w:sz w:val="28"/>
          <w:szCs w:val="28"/>
        </w:rPr>
      </w:pPr>
    </w:p>
    <w:p w14:paraId="374A3799" w14:textId="2F1BA0B4" w:rsidR="00585D61" w:rsidRPr="000A71B0" w:rsidRDefault="00585D61" w:rsidP="00CC7F7E">
      <w:pPr>
        <w:pStyle w:val="ListParagraph"/>
        <w:numPr>
          <w:ilvl w:val="0"/>
          <w:numId w:val="18"/>
        </w:numPr>
        <w:jc w:val="both"/>
        <w:rPr>
          <w:b/>
          <w:bCs/>
          <w:color w:val="000000" w:themeColor="text1"/>
          <w:sz w:val="28"/>
          <w:szCs w:val="28"/>
        </w:rPr>
      </w:pPr>
      <w:r w:rsidRPr="000A71B0">
        <w:rPr>
          <w:b/>
          <w:bCs/>
          <w:color w:val="000000" w:themeColor="text1"/>
          <w:sz w:val="28"/>
          <w:szCs w:val="28"/>
        </w:rPr>
        <w:t>Chuyển HĐĐT đến cơ quan thuế</w:t>
      </w:r>
    </w:p>
    <w:tbl>
      <w:tblPr>
        <w:tblStyle w:val="TableGrid"/>
        <w:tblW w:w="0" w:type="auto"/>
        <w:tblLook w:val="04A0" w:firstRow="1" w:lastRow="0" w:firstColumn="1" w:lastColumn="0" w:noHBand="0" w:noVBand="1"/>
      </w:tblPr>
      <w:tblGrid>
        <w:gridCol w:w="9026"/>
      </w:tblGrid>
      <w:tr w:rsidR="00F00B91" w14:paraId="7B960924" w14:textId="77777777" w:rsidTr="00F00B91">
        <w:tc>
          <w:tcPr>
            <w:tcW w:w="9026" w:type="dxa"/>
          </w:tcPr>
          <w:p w14:paraId="098ADF90" w14:textId="77777777" w:rsidR="00C93C2A" w:rsidRDefault="00C93C2A" w:rsidP="00A663E2">
            <w:pPr>
              <w:jc w:val="both"/>
              <w:rPr>
                <w:rFonts w:ascii="inherit" w:hAnsi="inherit"/>
              </w:rPr>
            </w:pPr>
            <w:r>
              <w:rPr>
                <w:rFonts w:ascii="inherit" w:hAnsi="inherit"/>
              </w:rPr>
              <w:t>(Web) Chuyển dữ liệu HĐĐT không mã đến CQT</w:t>
            </w:r>
          </w:p>
          <w:p w14:paraId="2FAF57E7"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4CC026B"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này hướng dẫn Anh/Chị cách chuyển dữ liệu hóa đơn điện tử đến cơ quan thuế theo quy định tại Nghị định 70/2020/NĐ-CP, đối với đơn vị áp dụng hình thức chuyển đầy đủ nội dung từng hóa đơn.</w:t>
            </w:r>
          </w:p>
          <w:p w14:paraId="5185CA57"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Nội dung tổng quan gồm:</w:t>
            </w:r>
            <w:r>
              <w:rPr>
                <w:rFonts w:ascii="MISA Sans" w:hAnsi="MISA Sans"/>
                <w:color w:val="030E43"/>
                <w:spacing w:val="-3"/>
              </w:rPr>
              <w:t> chuyển dữ liệu hóa đơn đến CQT và theo dõi kết quả chuyển dữ liệu đến CQT.</w:t>
            </w:r>
          </w:p>
          <w:p w14:paraId="14B05508"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4BBADD30" w14:textId="77777777" w:rsidR="00C93C2A" w:rsidRDefault="00C93C2A" w:rsidP="00A663E2">
            <w:pPr>
              <w:jc w:val="both"/>
              <w:rPr>
                <w:rFonts w:ascii="inherit" w:hAnsi="inherit"/>
                <w:color w:val="030E43"/>
                <w:sz w:val="36"/>
                <w:szCs w:val="36"/>
              </w:rPr>
            </w:pPr>
            <w:r>
              <w:rPr>
                <w:rFonts w:ascii="inherit" w:hAnsi="inherit"/>
                <w:b/>
                <w:bCs/>
                <w:color w:val="030E43"/>
                <w:sz w:val="36"/>
                <w:szCs w:val="36"/>
              </w:rPr>
              <w:t>Bước 1: Chuyển dữ liệu hóa đơn đến CQT.</w:t>
            </w:r>
          </w:p>
          <w:p w14:paraId="5AC446A3" w14:textId="77777777" w:rsidR="00C93C2A" w:rsidRDefault="00C93C2A" w:rsidP="00A663E2">
            <w:pPr>
              <w:jc w:val="both"/>
              <w:rPr>
                <w:rFonts w:ascii="MISA Sans" w:hAnsi="MISA Sans"/>
                <w:color w:val="030E43"/>
                <w:spacing w:val="-3"/>
              </w:rPr>
            </w:pPr>
            <w:r>
              <w:rPr>
                <w:rFonts w:ascii="MISA Sans" w:hAnsi="MISA Sans"/>
                <w:color w:val="030E43"/>
                <w:spacing w:val="-3"/>
              </w:rPr>
              <w:t>Với những hóa đơn đã chọn </w:t>
            </w:r>
            <w:hyperlink r:id="rId294" w:tgtFrame="_blank" w:history="1">
              <w:r>
                <w:rPr>
                  <w:rStyle w:val="Hyperlink"/>
                  <w:rFonts w:ascii="MISA Sans" w:hAnsi="MISA Sans"/>
                  <w:color w:val="337AB7"/>
                  <w:spacing w:val="-3"/>
                </w:rPr>
                <w:t>phương thức chuyển đầy đủ dữ liệu lên cơ quan thuế</w:t>
              </w:r>
            </w:hyperlink>
            <w:r>
              <w:rPr>
                <w:rFonts w:ascii="MISA Sans" w:hAnsi="MISA Sans"/>
                <w:color w:val="030E43"/>
                <w:spacing w:val="-3"/>
              </w:rPr>
              <w:t> khi </w:t>
            </w:r>
            <w:hyperlink r:id="rId295" w:tgtFrame="_blank" w:history="1">
              <w:r>
                <w:rPr>
                  <w:rStyle w:val="Hyperlink"/>
                  <w:rFonts w:ascii="MISA Sans" w:hAnsi="MISA Sans"/>
                  <w:color w:val="337AB7"/>
                  <w:spacing w:val="-3"/>
                </w:rPr>
                <w:t>khởi tạo mẫu</w:t>
              </w:r>
            </w:hyperlink>
            <w:r>
              <w:rPr>
                <w:rFonts w:ascii="MISA Sans" w:hAnsi="MISA Sans"/>
                <w:color w:val="030E43"/>
                <w:spacing w:val="-3"/>
              </w:rPr>
              <w:t xml:space="preserve">, sau khi phát hành hóa đơn sẽ được tự động chuyển đến cơ quan </w:t>
            </w:r>
            <w:r>
              <w:rPr>
                <w:rFonts w:ascii="MISA Sans" w:hAnsi="MISA Sans"/>
                <w:color w:val="030E43"/>
                <w:spacing w:val="-3"/>
              </w:rPr>
              <w:lastRenderedPageBreak/>
              <w:t>thuế khi </w:t>
            </w:r>
            <w:hyperlink r:id="rId296" w:history="1">
              <w:r>
                <w:rPr>
                  <w:rStyle w:val="Hyperlink"/>
                  <w:rFonts w:ascii="MISA Sans" w:hAnsi="MISA Sans"/>
                  <w:color w:val="337AB7"/>
                  <w:spacing w:val="-3"/>
                </w:rPr>
                <w:t>gửi cho người mua</w:t>
              </w:r>
            </w:hyperlink>
            <w:r>
              <w:rPr>
                <w:rFonts w:ascii="MISA Sans" w:hAnsi="MISA Sans"/>
                <w:color w:val="030E43"/>
                <w:spacing w:val="-3"/>
              </w:rPr>
              <w:t>. Đối với các hóa đơn chưa gửi người mua, hệ thống sẽ tự động gửi đến cơ quan thuế vào cuối ngày phát hành.</w:t>
            </w:r>
          </w:p>
          <w:p w14:paraId="36D6D101" w14:textId="77777777" w:rsidR="00C93C2A" w:rsidRDefault="00C93C2A" w:rsidP="00A663E2">
            <w:pPr>
              <w:jc w:val="both"/>
              <w:rPr>
                <w:rFonts w:ascii="inherit" w:hAnsi="inherit"/>
                <w:color w:val="030E43"/>
                <w:sz w:val="36"/>
                <w:szCs w:val="36"/>
              </w:rPr>
            </w:pPr>
            <w:r>
              <w:rPr>
                <w:rFonts w:ascii="inherit" w:hAnsi="inherit"/>
                <w:b/>
                <w:bCs/>
                <w:color w:val="030E43"/>
                <w:sz w:val="36"/>
                <w:szCs w:val="36"/>
              </w:rPr>
              <w:t>Bước 2: Theo dõi kết quả chuyển dữ liệu đến CQT.</w:t>
            </w:r>
          </w:p>
          <w:p w14:paraId="6A1CDB84" w14:textId="77777777" w:rsidR="00C93C2A" w:rsidRDefault="00C93C2A" w:rsidP="00A663E2">
            <w:pPr>
              <w:jc w:val="both"/>
              <w:rPr>
                <w:rFonts w:ascii="MISA Sans" w:hAnsi="MISA Sans"/>
                <w:color w:val="030E43"/>
                <w:spacing w:val="-3"/>
                <w:sz w:val="24"/>
                <w:szCs w:val="24"/>
              </w:rPr>
            </w:pPr>
            <w:r>
              <w:rPr>
                <w:rFonts w:ascii="MISA Sans" w:hAnsi="MISA Sans"/>
                <w:color w:val="030E43"/>
                <w:spacing w:val="-3"/>
              </w:rPr>
              <w:t>Theo dõi kết quả chuyển dữ liệu hóa đơn tại danh sách </w:t>
            </w:r>
            <w:r>
              <w:rPr>
                <w:rStyle w:val="Strong"/>
                <w:rFonts w:ascii="MISA Sans" w:hAnsi="MISA Sans"/>
                <w:color w:val="030E43"/>
                <w:spacing w:val="-3"/>
              </w:rPr>
              <w:t>hóa đơn</w:t>
            </w:r>
            <w:r>
              <w:rPr>
                <w:rFonts w:ascii="MISA Sans" w:hAnsi="MISA Sans"/>
                <w:color w:val="030E43"/>
                <w:spacing w:val="-3"/>
              </w:rPr>
              <w:t>\cột </w:t>
            </w:r>
            <w:r>
              <w:rPr>
                <w:rStyle w:val="Strong"/>
                <w:rFonts w:ascii="MISA Sans" w:hAnsi="MISA Sans"/>
                <w:color w:val="030E43"/>
                <w:spacing w:val="-3"/>
              </w:rPr>
              <w:t>Trạng Thái</w:t>
            </w:r>
            <w:r>
              <w:rPr>
                <w:rFonts w:ascii="MISA Sans" w:hAnsi="MISA Sans"/>
                <w:color w:val="030E43"/>
                <w:spacing w:val="-3"/>
              </w:rPr>
              <w:t>.</w:t>
            </w:r>
          </w:p>
          <w:p w14:paraId="701E5415" w14:textId="77777777" w:rsidR="00C93C2A" w:rsidRDefault="00C93C2A" w:rsidP="00A663E2">
            <w:pPr>
              <w:jc w:val="both"/>
              <w:rPr>
                <w:rFonts w:ascii="MISA Sans" w:hAnsi="MISA Sans"/>
                <w:color w:val="030E43"/>
                <w:spacing w:val="-3"/>
              </w:rPr>
            </w:pPr>
            <w:r>
              <w:rPr>
                <w:rFonts w:ascii="MISA Sans" w:hAnsi="MISA Sans"/>
                <w:color w:val="030E43"/>
                <w:spacing w:val="-3"/>
              </w:rPr>
              <w:t>Trạng thái thái </w:t>
            </w:r>
            <w:r>
              <w:rPr>
                <w:rStyle w:val="Strong"/>
                <w:rFonts w:ascii="MISA Sans" w:hAnsi="MISA Sans"/>
                <w:color w:val="030E43"/>
                <w:spacing w:val="-3"/>
              </w:rPr>
              <w:t>Gói dữ liệu hợp lệ</w:t>
            </w:r>
            <w:r>
              <w:rPr>
                <w:rFonts w:ascii="MISA Sans" w:hAnsi="MISA Sans"/>
                <w:color w:val="030E43"/>
                <w:spacing w:val="-3"/>
              </w:rPr>
              <w:t>: Dữ liệu hóa đơn hợp lệ và được cơ quan thuế chấp nhận.</w:t>
            </w:r>
          </w:p>
          <w:p w14:paraId="568C9081" w14:textId="77777777" w:rsidR="00C93C2A" w:rsidRDefault="00C93C2A" w:rsidP="00A663E2">
            <w:pPr>
              <w:jc w:val="both"/>
              <w:rPr>
                <w:rFonts w:ascii="MISA Sans" w:hAnsi="MISA Sans"/>
                <w:color w:val="030E43"/>
                <w:spacing w:val="-3"/>
              </w:rPr>
            </w:pPr>
            <w:r>
              <w:rPr>
                <w:rFonts w:ascii="MISA Sans" w:hAnsi="MISA Sans"/>
                <w:color w:val="030E43"/>
                <w:spacing w:val="-3"/>
              </w:rPr>
              <w:t>Trạng thái </w:t>
            </w:r>
            <w:r>
              <w:rPr>
                <w:rStyle w:val="Strong"/>
                <w:rFonts w:ascii="MISA Sans" w:hAnsi="MISA Sans"/>
                <w:color w:val="030E43"/>
                <w:spacing w:val="-3"/>
              </w:rPr>
              <w:t>Gói dữ liệu không hợp lệ</w:t>
            </w:r>
            <w:r>
              <w:rPr>
                <w:rFonts w:ascii="MISA Sans" w:hAnsi="MISA Sans"/>
                <w:color w:val="030E43"/>
                <w:spacing w:val="-3"/>
              </w:rPr>
              <w:t>: Dữ liệu hóa đơn hợp lệ và không được cơ quan thuế chấp nhận.</w:t>
            </w:r>
          </w:p>
          <w:p w14:paraId="4C267CFE" w14:textId="0A5FCE37" w:rsidR="00F00B91" w:rsidRPr="00C93C2A" w:rsidRDefault="00C93C2A" w:rsidP="00A663E2">
            <w:pPr>
              <w:jc w:val="both"/>
              <w:rPr>
                <w:rFonts w:ascii="MISA Sans" w:hAnsi="MISA Sans"/>
                <w:color w:val="030E43"/>
                <w:spacing w:val="-3"/>
              </w:rPr>
            </w:pPr>
            <w:r>
              <w:rPr>
                <w:rFonts w:ascii="MISA Sans" w:hAnsi="MISA Sans"/>
                <w:noProof/>
                <w:color w:val="030E43"/>
                <w:spacing w:val="-3"/>
              </w:rPr>
              <w:drawing>
                <wp:inline distT="0" distB="0" distL="0" distR="0" wp14:anchorId="3ACA9A36" wp14:editId="6C391916">
                  <wp:extent cx="5633283" cy="1626781"/>
                  <wp:effectExtent l="0" t="0" r="5715" b="0"/>
                  <wp:docPr id="373" name="Picture 373" descr="https://helpv4.meinvoice.vn/wp-content/uploads/2021/11/ket-qua_gui_du_lieu_hoa_d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0" descr="https://helpv4.meinvoice.vn/wp-content/uploads/2021/11/ket-qua_gui_du_lieu_hoa_don.jpg"/>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5662893" cy="1635332"/>
                          </a:xfrm>
                          <a:prstGeom prst="rect">
                            <a:avLst/>
                          </a:prstGeom>
                          <a:noFill/>
                          <a:ln>
                            <a:noFill/>
                          </a:ln>
                        </pic:spPr>
                      </pic:pic>
                    </a:graphicData>
                  </a:graphic>
                </wp:inline>
              </w:drawing>
            </w:r>
          </w:p>
        </w:tc>
      </w:tr>
    </w:tbl>
    <w:p w14:paraId="2AE1F94F" w14:textId="76DA4270" w:rsidR="000A71B0" w:rsidRPr="000A71B0" w:rsidRDefault="000A71B0" w:rsidP="00A663E2">
      <w:pPr>
        <w:jc w:val="both"/>
        <w:rPr>
          <w:b/>
          <w:bCs/>
          <w:color w:val="000000" w:themeColor="text1"/>
          <w:sz w:val="28"/>
          <w:szCs w:val="28"/>
        </w:rPr>
      </w:pPr>
    </w:p>
    <w:p w14:paraId="27755841" w14:textId="6EBA987A" w:rsidR="00585D61" w:rsidRPr="00C93C2A" w:rsidRDefault="00585D61" w:rsidP="00CC7F7E">
      <w:pPr>
        <w:pStyle w:val="ListParagraph"/>
        <w:numPr>
          <w:ilvl w:val="0"/>
          <w:numId w:val="18"/>
        </w:numPr>
        <w:jc w:val="both"/>
        <w:rPr>
          <w:b/>
          <w:bCs/>
          <w:color w:val="000000" w:themeColor="text1"/>
          <w:sz w:val="28"/>
          <w:szCs w:val="28"/>
        </w:rPr>
      </w:pPr>
      <w:r w:rsidRPr="00C93C2A">
        <w:rPr>
          <w:b/>
          <w:bCs/>
          <w:color w:val="000000" w:themeColor="text1"/>
          <w:sz w:val="28"/>
          <w:szCs w:val="28"/>
        </w:rPr>
        <w:t>Xử lý hóa đơn sai sót</w:t>
      </w:r>
    </w:p>
    <w:tbl>
      <w:tblPr>
        <w:tblW w:w="0" w:type="auto"/>
        <w:tblLook w:val="04A0" w:firstRow="1" w:lastRow="0" w:firstColumn="1" w:lastColumn="0" w:noHBand="0" w:noVBand="1"/>
      </w:tblPr>
      <w:tblGrid>
        <w:gridCol w:w="9026"/>
      </w:tblGrid>
      <w:tr w:rsidR="00D504E4" w14:paraId="0A28CBE0" w14:textId="77777777" w:rsidTr="00D504E4">
        <w:tc>
          <w:tcPr>
            <w:tcW w:w="9026" w:type="dxa"/>
          </w:tcPr>
          <w:tbl>
            <w:tblPr>
              <w:tblStyle w:val="TableGrid"/>
              <w:tblW w:w="0" w:type="auto"/>
              <w:tblLook w:val="04A0" w:firstRow="1" w:lastRow="0" w:firstColumn="1" w:lastColumn="0" w:noHBand="0" w:noVBand="1"/>
            </w:tblPr>
            <w:tblGrid>
              <w:gridCol w:w="8800"/>
            </w:tblGrid>
            <w:tr w:rsidR="00C93C2A" w14:paraId="780BC526" w14:textId="77777777" w:rsidTr="00C93C2A">
              <w:tc>
                <w:tcPr>
                  <w:tcW w:w="8800" w:type="dxa"/>
                </w:tcPr>
                <w:p w14:paraId="4F2E75BB" w14:textId="77777777" w:rsidR="00C93C2A" w:rsidRDefault="00C93C2A" w:rsidP="00A663E2">
                  <w:pPr>
                    <w:jc w:val="both"/>
                    <w:rPr>
                      <w:rFonts w:ascii="inherit" w:hAnsi="inherit"/>
                    </w:rPr>
                  </w:pPr>
                  <w:r>
                    <w:rPr>
                      <w:rFonts w:ascii="inherit" w:hAnsi="inherit"/>
                    </w:rPr>
                    <w:t>(Web) Xử lý hóa đơn KHÔNG MÃ – chuyển đầy đủ nội dung hóa đơn đến CQT sai sót theo Nghị định 70/2025/NĐ-CP</w:t>
                  </w:r>
                </w:p>
                <w:p w14:paraId="44676C16"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4EAA6A13"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này giúp Quý khách hiểu các trường hợp và quy trình xử lý hóa đơn điện tử không có mã khi đã chuyển đầy đủ nội dung đến cơ quan thuế (CQT) nhưng phát sinh sai sót, đảm bảo tuân thủ đúng quy định về hóa đơn điện tử.</w:t>
                  </w:r>
                </w:p>
                <w:p w14:paraId="7AB42BD2"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Nội dung tổng quan gồm:</w:t>
                  </w:r>
                  <w:r>
                    <w:rPr>
                      <w:rFonts w:ascii="MISA Sans" w:hAnsi="MISA Sans"/>
                      <w:color w:val="030E43"/>
                      <w:spacing w:val="-3"/>
                    </w:rPr>
                    <w:t> Cách xử lý hóa đơn điện tử không có mã phát sinh sai sót khi đã gửi người mua và chưa gửi người mua.</w:t>
                  </w:r>
                </w:p>
                <w:p w14:paraId="6D021E15"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05490325" w14:textId="77777777" w:rsidR="00C93C2A" w:rsidRDefault="00C93C2A" w:rsidP="00A663E2">
                  <w:pPr>
                    <w:jc w:val="both"/>
                    <w:rPr>
                      <w:rFonts w:ascii="inherit" w:hAnsi="inherit"/>
                      <w:color w:val="030E43"/>
                      <w:sz w:val="36"/>
                      <w:szCs w:val="36"/>
                    </w:rPr>
                  </w:pPr>
                  <w:r>
                    <w:rPr>
                      <w:rStyle w:val="Strong"/>
                      <w:rFonts w:ascii="inherit" w:hAnsi="inherit"/>
                      <w:b w:val="0"/>
                      <w:bCs w:val="0"/>
                      <w:color w:val="030E43"/>
                      <w:sz w:val="36"/>
                      <w:szCs w:val="36"/>
                    </w:rPr>
                    <w:t>Trường hợp 1: Hóa đơn đã gửi CQT – đã gửi người mua</w:t>
                  </w:r>
                </w:p>
                <w:p w14:paraId="5D0A4B20" w14:textId="77777777" w:rsidR="00C93C2A" w:rsidRDefault="00F8723B" w:rsidP="00A663E2">
                  <w:pPr>
                    <w:jc w:val="both"/>
                    <w:rPr>
                      <w:rFonts w:ascii="MISA Sans" w:hAnsi="MISA Sans"/>
                      <w:color w:val="030E43"/>
                      <w:spacing w:val="-3"/>
                      <w:sz w:val="24"/>
                      <w:szCs w:val="24"/>
                    </w:rPr>
                  </w:pPr>
                  <w:hyperlink r:id="rId298" w:tgtFrame="_blank" w:history="1">
                    <w:r w:rsidR="00C93C2A">
                      <w:rPr>
                        <w:rStyle w:val="Hyperlink"/>
                        <w:rFonts w:ascii="MISA Sans" w:hAnsi="MISA Sans"/>
                        <w:color w:val="337AB7"/>
                        <w:spacing w:val="-3"/>
                      </w:rPr>
                      <w:t>Sai tên, địa chỉ người mua, không sai nội dung khác</w:t>
                    </w:r>
                  </w:hyperlink>
                </w:p>
                <w:p w14:paraId="6EF0FCAA" w14:textId="77777777" w:rsidR="00C93C2A" w:rsidRDefault="00F8723B" w:rsidP="00A663E2">
                  <w:pPr>
                    <w:jc w:val="both"/>
                    <w:rPr>
                      <w:rFonts w:ascii="MISA Sans" w:hAnsi="MISA Sans"/>
                      <w:color w:val="030E43"/>
                      <w:spacing w:val="-3"/>
                    </w:rPr>
                  </w:pPr>
                  <w:hyperlink r:id="rId299" w:tgtFrame="_blank" w:history="1">
                    <w:r w:rsidR="00C93C2A">
                      <w:rPr>
                        <w:rStyle w:val="Hyperlink"/>
                        <w:rFonts w:ascii="MISA Sans" w:hAnsi="MISA Sans"/>
                        <w:color w:val="337AB7"/>
                        <w:spacing w:val="-3"/>
                      </w:rPr>
                      <w:t>Sai MST, số tiền, thuế suất, hàng hóa, dịch vụ – chọn Thay thế</w:t>
                    </w:r>
                  </w:hyperlink>
                </w:p>
                <w:p w14:paraId="2E19F122" w14:textId="77777777" w:rsidR="00C93C2A" w:rsidRDefault="00F8723B" w:rsidP="00A663E2">
                  <w:pPr>
                    <w:jc w:val="both"/>
                    <w:rPr>
                      <w:rFonts w:ascii="MISA Sans" w:hAnsi="MISA Sans"/>
                      <w:color w:val="030E43"/>
                      <w:spacing w:val="-3"/>
                    </w:rPr>
                  </w:pPr>
                  <w:hyperlink r:id="rId300" w:tgtFrame="_blank" w:history="1">
                    <w:r w:rsidR="00C93C2A">
                      <w:rPr>
                        <w:rStyle w:val="Hyperlink"/>
                        <w:rFonts w:ascii="MISA Sans" w:hAnsi="MISA Sans"/>
                        <w:color w:val="337AB7"/>
                        <w:spacing w:val="-3"/>
                      </w:rPr>
                      <w:t>Sai MST, số tiền, thuế suất, hàng hóa, dịch vụ – chọn Điều chỉnh</w:t>
                    </w:r>
                  </w:hyperlink>
                </w:p>
                <w:p w14:paraId="34446411" w14:textId="77777777" w:rsidR="00C93C2A" w:rsidRDefault="00C93C2A" w:rsidP="00A663E2">
                  <w:pPr>
                    <w:jc w:val="both"/>
                    <w:rPr>
                      <w:rFonts w:ascii="inherit" w:hAnsi="inherit"/>
                      <w:color w:val="030E43"/>
                      <w:sz w:val="36"/>
                      <w:szCs w:val="36"/>
                    </w:rPr>
                  </w:pPr>
                  <w:r>
                    <w:rPr>
                      <w:rFonts w:ascii="inherit" w:hAnsi="inherit"/>
                      <w:b/>
                      <w:bCs/>
                      <w:color w:val="030E43"/>
                      <w:sz w:val="36"/>
                      <w:szCs w:val="36"/>
                    </w:rPr>
                    <w:t>Trường hợp 2: Hóa đơn đã gửi CQT – chưa gửi người mua</w:t>
                  </w:r>
                </w:p>
                <w:p w14:paraId="3EBFBB4A" w14:textId="77777777" w:rsidR="00C93C2A" w:rsidRDefault="00F8723B" w:rsidP="00A663E2">
                  <w:pPr>
                    <w:jc w:val="both"/>
                    <w:rPr>
                      <w:rFonts w:ascii="MISA Sans" w:hAnsi="MISA Sans"/>
                      <w:color w:val="030E43"/>
                      <w:spacing w:val="-3"/>
                      <w:sz w:val="24"/>
                      <w:szCs w:val="24"/>
                    </w:rPr>
                  </w:pPr>
                  <w:hyperlink r:id="rId301" w:tgtFrame="_blank" w:history="1">
                    <w:r w:rsidR="00C93C2A">
                      <w:rPr>
                        <w:rStyle w:val="Hyperlink"/>
                        <w:rFonts w:ascii="MISA Sans" w:hAnsi="MISA Sans"/>
                        <w:color w:val="337AB7"/>
                        <w:spacing w:val="-3"/>
                      </w:rPr>
                      <w:t>Sai tên, địa chỉ người mua, không sai nội dung khác</w:t>
                    </w:r>
                  </w:hyperlink>
                </w:p>
                <w:p w14:paraId="5C80DAED" w14:textId="77777777" w:rsidR="00C93C2A" w:rsidRDefault="00F8723B" w:rsidP="00A663E2">
                  <w:pPr>
                    <w:jc w:val="both"/>
                    <w:rPr>
                      <w:rFonts w:ascii="MISA Sans" w:hAnsi="MISA Sans"/>
                      <w:color w:val="030E43"/>
                      <w:spacing w:val="-3"/>
                    </w:rPr>
                  </w:pPr>
                  <w:hyperlink r:id="rId302" w:tgtFrame="_blank" w:history="1">
                    <w:r w:rsidR="00C93C2A">
                      <w:rPr>
                        <w:rStyle w:val="Hyperlink"/>
                        <w:rFonts w:ascii="MISA Sans" w:hAnsi="MISA Sans"/>
                        <w:color w:val="337AB7"/>
                        <w:spacing w:val="-3"/>
                      </w:rPr>
                      <w:t>Sai MST, số tiền, thuế suất, hàng hóa, dịch vụ – chọn Thay thế</w:t>
                    </w:r>
                  </w:hyperlink>
                </w:p>
                <w:p w14:paraId="565B9628" w14:textId="77777777" w:rsidR="00C93C2A" w:rsidRDefault="00F8723B" w:rsidP="00A663E2">
                  <w:pPr>
                    <w:jc w:val="both"/>
                    <w:rPr>
                      <w:rFonts w:ascii="MISA Sans" w:hAnsi="MISA Sans"/>
                      <w:color w:val="030E43"/>
                      <w:spacing w:val="-3"/>
                    </w:rPr>
                  </w:pPr>
                  <w:hyperlink r:id="rId303" w:tgtFrame="_blank" w:history="1">
                    <w:r w:rsidR="00C93C2A">
                      <w:rPr>
                        <w:rStyle w:val="Hyperlink"/>
                        <w:rFonts w:ascii="MISA Sans" w:hAnsi="MISA Sans"/>
                        <w:color w:val="23527C"/>
                        <w:spacing w:val="-3"/>
                      </w:rPr>
                      <w:t>Sai MST, số tiền, thuế suất, hàng hóa, dịch vụ – chọn Điều chỉnh</w:t>
                    </w:r>
                  </w:hyperlink>
                </w:p>
                <w:p w14:paraId="789144DD" w14:textId="77777777" w:rsidR="00C93C2A" w:rsidRDefault="00C93C2A" w:rsidP="00A663E2">
                  <w:pPr>
                    <w:jc w:val="both"/>
                    <w:rPr>
                      <w:rFonts w:ascii="MISA Sans" w:hAnsi="MISA Sans"/>
                      <w:color w:val="030E43"/>
                      <w:spacing w:val="-3"/>
                      <w:sz w:val="24"/>
                      <w:szCs w:val="24"/>
                    </w:rPr>
                  </w:pPr>
                </w:p>
              </w:tc>
            </w:tr>
          </w:tbl>
          <w:p w14:paraId="3E4F7ADA" w14:textId="6F971F74" w:rsidR="00D504E4" w:rsidRPr="00D504E4" w:rsidRDefault="00D504E4" w:rsidP="00CC7F7E">
            <w:pPr>
              <w:numPr>
                <w:ilvl w:val="0"/>
                <w:numId w:val="19"/>
              </w:numPr>
              <w:shd w:val="clear" w:color="auto" w:fill="FFFFFF"/>
              <w:spacing w:after="150"/>
              <w:ind w:left="0"/>
              <w:jc w:val="both"/>
              <w:rPr>
                <w:rFonts w:ascii="MISA Sans" w:hAnsi="MISA Sans"/>
                <w:color w:val="030E43"/>
                <w:spacing w:val="-3"/>
                <w:sz w:val="24"/>
                <w:szCs w:val="24"/>
              </w:rPr>
            </w:pPr>
          </w:p>
        </w:tc>
      </w:tr>
    </w:tbl>
    <w:p w14:paraId="5AB5DDB2" w14:textId="77777777" w:rsidR="00D504E4" w:rsidRPr="00D504E4" w:rsidRDefault="00D504E4" w:rsidP="00A663E2">
      <w:pPr>
        <w:jc w:val="both"/>
        <w:rPr>
          <w:b/>
          <w:bCs/>
          <w:color w:val="000000" w:themeColor="text1"/>
          <w:sz w:val="28"/>
          <w:szCs w:val="28"/>
        </w:rPr>
      </w:pPr>
    </w:p>
    <w:p w14:paraId="2F176F93" w14:textId="4E2B5C4F" w:rsidR="00585D61" w:rsidRPr="00C93C2A" w:rsidRDefault="00D504E4" w:rsidP="00CC7F7E">
      <w:pPr>
        <w:pStyle w:val="ListParagraph"/>
        <w:numPr>
          <w:ilvl w:val="0"/>
          <w:numId w:val="18"/>
        </w:numPr>
        <w:jc w:val="both"/>
        <w:rPr>
          <w:b/>
          <w:bCs/>
          <w:color w:val="000000" w:themeColor="text1"/>
          <w:sz w:val="28"/>
          <w:szCs w:val="28"/>
        </w:rPr>
      </w:pPr>
      <w:r w:rsidRPr="00C93C2A">
        <w:rPr>
          <w:b/>
          <w:bCs/>
          <w:color w:val="000000" w:themeColor="text1"/>
          <w:sz w:val="28"/>
          <w:szCs w:val="28"/>
        </w:rPr>
        <w:t>Tình hì</w:t>
      </w:r>
      <w:r w:rsidR="00585D61" w:rsidRPr="00C93C2A">
        <w:rPr>
          <w:b/>
          <w:bCs/>
          <w:color w:val="000000" w:themeColor="text1"/>
          <w:sz w:val="28"/>
          <w:szCs w:val="28"/>
        </w:rPr>
        <w:t>nh sử dụng</w:t>
      </w:r>
    </w:p>
    <w:tbl>
      <w:tblPr>
        <w:tblW w:w="0" w:type="auto"/>
        <w:tblLook w:val="04A0" w:firstRow="1" w:lastRow="0" w:firstColumn="1" w:lastColumn="0" w:noHBand="0" w:noVBand="1"/>
      </w:tblPr>
      <w:tblGrid>
        <w:gridCol w:w="9026"/>
      </w:tblGrid>
      <w:tr w:rsidR="00D504E4" w14:paraId="0F1EF022" w14:textId="77777777" w:rsidTr="00D504E4">
        <w:tc>
          <w:tcPr>
            <w:tcW w:w="9026" w:type="dxa"/>
          </w:tcPr>
          <w:tbl>
            <w:tblPr>
              <w:tblStyle w:val="TableGrid"/>
              <w:tblW w:w="0" w:type="auto"/>
              <w:tblLook w:val="04A0" w:firstRow="1" w:lastRow="0" w:firstColumn="1" w:lastColumn="0" w:noHBand="0" w:noVBand="1"/>
            </w:tblPr>
            <w:tblGrid>
              <w:gridCol w:w="8800"/>
            </w:tblGrid>
            <w:tr w:rsidR="000546A0" w14:paraId="4FC122AB" w14:textId="77777777" w:rsidTr="000546A0">
              <w:tc>
                <w:tcPr>
                  <w:tcW w:w="8800" w:type="dxa"/>
                </w:tcPr>
                <w:p w14:paraId="431CCBD9" w14:textId="77777777" w:rsidR="000546A0" w:rsidRDefault="000546A0" w:rsidP="00A663E2">
                  <w:pPr>
                    <w:jc w:val="both"/>
                    <w:rPr>
                      <w:rFonts w:ascii="inherit" w:hAnsi="inherit"/>
                    </w:rPr>
                  </w:pPr>
                  <w:r>
                    <w:rPr>
                      <w:rFonts w:ascii="inherit" w:hAnsi="inherit"/>
                    </w:rPr>
                    <w:t>(Web) Quản lý tình hình sử dụng hóa đơn</w:t>
                  </w:r>
                </w:p>
                <w:p w14:paraId="42C50A31"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1. Tổng quan:</w:t>
                  </w:r>
                </w:p>
                <w:p w14:paraId="1C24C2C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người dùng cách quản lý, theo dõi và tổng hợp tình hình sử dụng hóa đơn điện tử trên phần mềm MISA meInvoice. Qua đó, giúp doanh nghiệp dễ dàng kiểm soát số lượng hóa đơn đã phát hành,số lượng hóa đơn còn lại, đã sử dụng và lập các báo cáo liên quan một cách chính xác, kịp thời.</w:t>
                  </w:r>
                </w:p>
                <w:p w14:paraId="4951495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4E77BB3D" w14:textId="77777777" w:rsidR="000546A0" w:rsidRDefault="000546A0" w:rsidP="00A663E2">
                  <w:pPr>
                    <w:jc w:val="both"/>
                    <w:rPr>
                      <w:rFonts w:ascii="MISA Sans" w:hAnsi="MISA Sans"/>
                      <w:color w:val="030E43"/>
                      <w:spacing w:val="-3"/>
                    </w:rPr>
                  </w:pPr>
                  <w:r>
                    <w:rPr>
                      <w:rFonts w:ascii="MISA Sans" w:hAnsi="MISA Sans"/>
                      <w:color w:val="030E43"/>
                      <w:spacing w:val="-3"/>
                    </w:rPr>
                    <w:t>Xem tổng quan tình hình sử dụng hóa đơn</w:t>
                  </w:r>
                  <w:r>
                    <w:rPr>
                      <w:rFonts w:ascii="MISA Sans" w:hAnsi="MISA Sans"/>
                      <w:color w:val="030E43"/>
                      <w:spacing w:val="-3"/>
                    </w:rPr>
                    <w:br/>
                    <w:t>Tra cứu, tìm kiếm hóa đơn</w:t>
                  </w:r>
                  <w:r>
                    <w:rPr>
                      <w:rFonts w:ascii="MISA Sans" w:hAnsi="MISA Sans"/>
                      <w:color w:val="030E43"/>
                      <w:spacing w:val="-3"/>
                    </w:rPr>
                    <w:br/>
                    <w:t>Xem báo cáo hóa đơn điện tử</w:t>
                  </w:r>
                  <w:r>
                    <w:rPr>
                      <w:rFonts w:ascii="MISA Sans" w:hAnsi="MISA Sans"/>
                      <w:color w:val="030E43"/>
                      <w:spacing w:val="-3"/>
                    </w:rPr>
                    <w:br/>
                    <w:t>Quản lý tài nguyên sử dụng hóa đơn điện tử</w:t>
                  </w:r>
                </w:p>
                <w:p w14:paraId="6257002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w:t>
                  </w:r>
                  <w:r>
                    <w:rPr>
                      <w:rFonts w:ascii="MISA Sans" w:hAnsi="MISA Sans"/>
                      <w:color w:val="030E43"/>
                      <w:spacing w:val="-3"/>
                    </w:rPr>
                    <w:t> Áp dụng cho tất cả người dùng đang sử dụng phần mềm MISA meInvoice để quản lý hóa đơn điện tử, bao gồm các doanh nghiệp, tổ chức có nhu cầu theo dõi và báo cáo tình hình sử dụng hóa đơn theo quy định.</w:t>
                  </w:r>
                </w:p>
                <w:p w14:paraId="3EAEC991" w14:textId="77777777" w:rsidR="000546A0" w:rsidRDefault="000546A0" w:rsidP="00A663E2">
                  <w:pPr>
                    <w:jc w:val="both"/>
                    <w:rPr>
                      <w:rFonts w:ascii="inherit" w:hAnsi="inherit"/>
                      <w:color w:val="030E43"/>
                      <w:sz w:val="36"/>
                      <w:szCs w:val="36"/>
                    </w:rPr>
                  </w:pPr>
                  <w:r>
                    <w:rPr>
                      <w:rFonts w:ascii="inherit" w:hAnsi="inherit"/>
                      <w:b/>
                      <w:bCs/>
                      <w:color w:val="030E43"/>
                      <w:sz w:val="36"/>
                      <w:szCs w:val="36"/>
                    </w:rPr>
                    <w:t>2. Các nghiệp vụ trong quản lý hóa đơn:</w:t>
                  </w:r>
                </w:p>
                <w:p w14:paraId="527785E2" w14:textId="77777777" w:rsidR="000546A0" w:rsidRDefault="00F8723B" w:rsidP="00A663E2">
                  <w:pPr>
                    <w:jc w:val="both"/>
                    <w:rPr>
                      <w:rFonts w:ascii="MISA Sans" w:hAnsi="MISA Sans"/>
                      <w:color w:val="030E43"/>
                      <w:spacing w:val="-3"/>
                      <w:sz w:val="24"/>
                      <w:szCs w:val="24"/>
                    </w:rPr>
                  </w:pPr>
                  <w:hyperlink r:id="rId304" w:history="1">
                    <w:r w:rsidR="000546A0">
                      <w:rPr>
                        <w:rStyle w:val="Hyperlink"/>
                        <w:rFonts w:ascii="MISA Sans" w:hAnsi="MISA Sans"/>
                        <w:color w:val="337AB7"/>
                        <w:spacing w:val="-3"/>
                      </w:rPr>
                      <w:t>Xem tổng quan tình hình sử dụng hóa đơn</w:t>
                    </w:r>
                  </w:hyperlink>
                </w:p>
                <w:p w14:paraId="4E581082" w14:textId="77777777" w:rsidR="000546A0" w:rsidRDefault="00F8723B" w:rsidP="00A663E2">
                  <w:pPr>
                    <w:jc w:val="both"/>
                    <w:rPr>
                      <w:rFonts w:ascii="MISA Sans" w:hAnsi="MISA Sans"/>
                      <w:color w:val="030E43"/>
                      <w:spacing w:val="-3"/>
                    </w:rPr>
                  </w:pPr>
                  <w:hyperlink r:id="rId305" w:history="1">
                    <w:r w:rsidR="000546A0">
                      <w:rPr>
                        <w:rStyle w:val="Hyperlink"/>
                        <w:rFonts w:ascii="MISA Sans" w:hAnsi="MISA Sans"/>
                        <w:color w:val="337AB7"/>
                        <w:spacing w:val="-3"/>
                      </w:rPr>
                      <w:t>Tra cứu, tìm kiếm hóa đơn</w:t>
                    </w:r>
                  </w:hyperlink>
                </w:p>
                <w:p w14:paraId="237E2A2A" w14:textId="77777777" w:rsidR="000546A0" w:rsidRDefault="00F8723B" w:rsidP="00A663E2">
                  <w:pPr>
                    <w:jc w:val="both"/>
                    <w:rPr>
                      <w:rFonts w:ascii="MISA Sans" w:hAnsi="MISA Sans"/>
                      <w:color w:val="030E43"/>
                      <w:spacing w:val="-3"/>
                    </w:rPr>
                  </w:pPr>
                  <w:hyperlink r:id="rId306" w:history="1">
                    <w:r w:rsidR="000546A0">
                      <w:rPr>
                        <w:rStyle w:val="Hyperlink"/>
                        <w:rFonts w:ascii="MISA Sans" w:hAnsi="MISA Sans"/>
                        <w:color w:val="337AB7"/>
                        <w:spacing w:val="-3"/>
                      </w:rPr>
                      <w:t>Xem báo cáo hóa đơn điện tử</w:t>
                    </w:r>
                  </w:hyperlink>
                </w:p>
                <w:p w14:paraId="3A24460E" w14:textId="77777777" w:rsidR="000546A0" w:rsidRDefault="00F8723B" w:rsidP="00A663E2">
                  <w:pPr>
                    <w:jc w:val="both"/>
                    <w:rPr>
                      <w:rFonts w:ascii="MISA Sans" w:hAnsi="MISA Sans"/>
                      <w:color w:val="030E43"/>
                      <w:spacing w:val="-3"/>
                    </w:rPr>
                  </w:pPr>
                  <w:hyperlink r:id="rId307" w:history="1">
                    <w:r w:rsidR="000546A0">
                      <w:rPr>
                        <w:rStyle w:val="Hyperlink"/>
                        <w:rFonts w:ascii="MISA Sans" w:hAnsi="MISA Sans"/>
                        <w:color w:val="337AB7"/>
                        <w:spacing w:val="-3"/>
                      </w:rPr>
                      <w:t>Quản lý tài nguyên sử dụng hóa đơn điện tử</w:t>
                    </w:r>
                  </w:hyperlink>
                </w:p>
                <w:p w14:paraId="6AAED227" w14:textId="77777777" w:rsidR="000546A0" w:rsidRDefault="000546A0" w:rsidP="00A663E2">
                  <w:pPr>
                    <w:jc w:val="both"/>
                    <w:rPr>
                      <w:b/>
                      <w:bCs/>
                      <w:color w:val="000000" w:themeColor="text1"/>
                      <w:sz w:val="28"/>
                      <w:szCs w:val="28"/>
                    </w:rPr>
                  </w:pPr>
                </w:p>
              </w:tc>
            </w:tr>
          </w:tbl>
          <w:p w14:paraId="53E18E5A" w14:textId="77777777" w:rsidR="00D504E4" w:rsidRDefault="00D504E4" w:rsidP="00CC7F7E">
            <w:pPr>
              <w:numPr>
                <w:ilvl w:val="0"/>
                <w:numId w:val="20"/>
              </w:numPr>
              <w:shd w:val="clear" w:color="auto" w:fill="FFFFFF"/>
              <w:spacing w:after="150"/>
              <w:ind w:left="0"/>
              <w:jc w:val="both"/>
              <w:rPr>
                <w:b/>
                <w:bCs/>
                <w:color w:val="000000" w:themeColor="text1"/>
                <w:sz w:val="28"/>
                <w:szCs w:val="28"/>
              </w:rPr>
            </w:pPr>
          </w:p>
        </w:tc>
      </w:tr>
    </w:tbl>
    <w:p w14:paraId="4B19E7B9" w14:textId="22A293BE" w:rsidR="005808C4" w:rsidRPr="00585D61" w:rsidRDefault="005808C4" w:rsidP="00A663E2">
      <w:pPr>
        <w:jc w:val="both"/>
        <w:rPr>
          <w:b/>
          <w:bCs/>
          <w:color w:val="000000" w:themeColor="text1"/>
          <w:sz w:val="28"/>
          <w:szCs w:val="28"/>
        </w:rPr>
      </w:pPr>
    </w:p>
    <w:p w14:paraId="6FC519B6" w14:textId="351CA2A4" w:rsidR="005808C4" w:rsidRDefault="005808C4" w:rsidP="00CC7F7E">
      <w:pPr>
        <w:pStyle w:val="ListParagraph"/>
        <w:numPr>
          <w:ilvl w:val="0"/>
          <w:numId w:val="18"/>
        </w:numPr>
        <w:jc w:val="both"/>
        <w:rPr>
          <w:b/>
          <w:bCs/>
          <w:color w:val="000000" w:themeColor="text1"/>
          <w:sz w:val="28"/>
          <w:szCs w:val="28"/>
        </w:rPr>
      </w:pPr>
      <w:r>
        <w:rPr>
          <w:b/>
          <w:bCs/>
          <w:color w:val="000000" w:themeColor="text1"/>
          <w:sz w:val="28"/>
          <w:szCs w:val="28"/>
        </w:rPr>
        <w:t xml:space="preserve"> Nghiệp vụ xuất kho</w:t>
      </w:r>
    </w:p>
    <w:tbl>
      <w:tblPr>
        <w:tblW w:w="0" w:type="auto"/>
        <w:tblLook w:val="04A0" w:firstRow="1" w:lastRow="0" w:firstColumn="1" w:lastColumn="0" w:noHBand="0" w:noVBand="1"/>
      </w:tblPr>
      <w:tblGrid>
        <w:gridCol w:w="9036"/>
      </w:tblGrid>
      <w:tr w:rsidR="00D504E4" w14:paraId="61E17D9B" w14:textId="77777777" w:rsidTr="00D504E4">
        <w:tc>
          <w:tcPr>
            <w:tcW w:w="9026" w:type="dxa"/>
          </w:tcPr>
          <w:tbl>
            <w:tblPr>
              <w:tblStyle w:val="TableGrid"/>
              <w:tblW w:w="0" w:type="auto"/>
              <w:tblLook w:val="04A0" w:firstRow="1" w:lastRow="0" w:firstColumn="1" w:lastColumn="0" w:noHBand="0" w:noVBand="1"/>
            </w:tblPr>
            <w:tblGrid>
              <w:gridCol w:w="8810"/>
            </w:tblGrid>
            <w:tr w:rsidR="000546A0" w14:paraId="651319CD" w14:textId="77777777" w:rsidTr="000546A0">
              <w:tc>
                <w:tcPr>
                  <w:tcW w:w="8810" w:type="dxa"/>
                </w:tcPr>
                <w:p w14:paraId="62A492C2" w14:textId="77777777" w:rsidR="000546A0" w:rsidRDefault="000546A0" w:rsidP="00A663E2">
                  <w:pPr>
                    <w:jc w:val="both"/>
                    <w:rPr>
                      <w:rFonts w:ascii="inherit" w:hAnsi="inherit"/>
                    </w:rPr>
                  </w:pPr>
                  <w:r>
                    <w:rPr>
                      <w:rFonts w:ascii="inherit" w:hAnsi="inherit"/>
                    </w:rPr>
                    <w:t>(Web) Quản lý phiếu xuất kho kiêm vận chuyển nội bộ không có mã của CQT như hóa đơn điện tử trên phần mềm theo Nghị định 70/2025/NĐ-CP</w:t>
                  </w:r>
                </w:p>
                <w:p w14:paraId="5E9F0D6E"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lastRenderedPageBreak/>
                    <w:t>1. Tổng quan</w:t>
                  </w:r>
                </w:p>
                <w:p w14:paraId="16D31B2A"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hướng dẫn người dùng lập, phát hành và quản lý Phiếu xuất kho kiêm vận chuyển hàng hóa nội bộ không có mã của CQT. Giúp người dùng hiểu được ý nghĩa và đảm bảo tuân thủ Nghị định 70/2025/NĐ-CP, đáp ứng yêu cầu quản lý vận chuyển hàng hóa nội bộ trong doanh nghiệp.</w:t>
                  </w:r>
                </w:p>
                <w:p w14:paraId="3BC5EAC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32CDC4CB"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ạo, quản lý và tra cứu phiếu xuất kho trên phần mềm</w:t>
                  </w:r>
                </w:p>
                <w:p w14:paraId="1B035F10" w14:textId="77777777" w:rsidR="000546A0" w:rsidRDefault="000546A0" w:rsidP="00A663E2">
                  <w:pPr>
                    <w:jc w:val="both"/>
                    <w:rPr>
                      <w:rFonts w:ascii="MISA Sans" w:hAnsi="MISA Sans"/>
                      <w:color w:val="030E43"/>
                      <w:spacing w:val="-3"/>
                    </w:rPr>
                  </w:pPr>
                  <w:r>
                    <w:rPr>
                      <w:rFonts w:ascii="MISA Sans" w:hAnsi="MISA Sans"/>
                      <w:color w:val="030E43"/>
                      <w:spacing w:val="-3"/>
                    </w:rPr>
                    <w:t>Lưu ý về phạm vi áp dụng, điều kiện sử dụng và các điểm cần chú ý khi thực hiện theo Nghị định 70/2025/NĐ-CP</w:t>
                  </w:r>
                </w:p>
                <w:p w14:paraId="6B62AEF1"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2. Các bước thực hiện</w:t>
                  </w:r>
                </w:p>
                <w:p w14:paraId="43DE545A" w14:textId="77777777" w:rsidR="000546A0" w:rsidRDefault="000546A0" w:rsidP="00A663E2">
                  <w:pPr>
                    <w:jc w:val="both"/>
                    <w:rPr>
                      <w:rFonts w:ascii="inherit" w:hAnsi="inherit"/>
                      <w:b/>
                      <w:bCs/>
                      <w:color w:val="030E43"/>
                      <w:sz w:val="36"/>
                      <w:szCs w:val="36"/>
                    </w:rPr>
                  </w:pPr>
                  <w:r>
                    <w:rPr>
                      <w:rStyle w:val="Strong"/>
                      <w:rFonts w:ascii="inherit" w:hAnsi="inherit"/>
                      <w:b w:val="0"/>
                      <w:bCs w:val="0"/>
                      <w:color w:val="000000"/>
                      <w:sz w:val="28"/>
                      <w:szCs w:val="28"/>
                    </w:rPr>
                    <w:t>2.1 Lập tờ khai đăng ký sử dụng và Khởi tạo mẫu Phiếu xuất kho kiêm vận chuyển hàng hóa nội bộ</w:t>
                  </w:r>
                </w:p>
                <w:p w14:paraId="4356E3D3"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Đăng ký sử dụng phiếu xuất kho kiêm vận chuyển hàng hóa nội bộ không mã CQT</w:t>
                  </w:r>
                </w:p>
                <w:p w14:paraId="776EFB67"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00000"/>
                      <w:spacing w:val="-3"/>
                    </w:rPr>
                    <w:t>Mục đích: </w:t>
                  </w:r>
                  <w:r>
                    <w:rPr>
                      <w:rFonts w:ascii="MISA Sans" w:hAnsi="MISA Sans"/>
                      <w:color w:val="000000"/>
                      <w:spacing w:val="-3"/>
                    </w:rPr>
                    <w:t>Đối với đơn vị lần đầu Quản lý phiếu xuất kho kiêm vận chuyển nội bộ không có mã CQT cần phải đăng ký sử dụng phiếu xuất kho với cơ quan thuế (bước này chỉ thực hiện 1 lần duy nhất).</w:t>
                  </w:r>
                </w:p>
                <w:p w14:paraId="77AF91E1"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Đối với đơn vị đang sử dụng phiếu xuất kho theo Nghị định 123/2020/NĐ-CP: Nếu không thay đổi thông tin người đại diện theo pháp luật thì không cần lập lại tờ khai.</w:t>
                  </w:r>
                </w:p>
                <w:p w14:paraId="257C61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Cách thực hiện: </w:t>
                  </w:r>
                  <w:r>
                    <w:rPr>
                      <w:rFonts w:ascii="MISA Sans" w:hAnsi="MISA Sans"/>
                      <w:color w:val="030E43"/>
                      <w:spacing w:val="-3"/>
                    </w:rPr>
                    <w:t>Tương tự thực hiện Đăng ký sử dụng hóa đơn không có mã của CQT. Xem hướng dẫn chi tiết </w:t>
                  </w:r>
                  <w:hyperlink r:id="rId308" w:tgtFrame="_blank" w:history="1">
                    <w:r>
                      <w:rPr>
                        <w:rStyle w:val="Hyperlink"/>
                        <w:rFonts w:ascii="MISA Sans" w:hAnsi="MISA Sans"/>
                        <w:color w:val="337AB7"/>
                        <w:spacing w:val="-3"/>
                      </w:rPr>
                      <w:t>tại đây</w:t>
                    </w:r>
                  </w:hyperlink>
                  <w:r>
                    <w:rPr>
                      <w:rFonts w:ascii="MISA Sans" w:hAnsi="MISA Sans"/>
                      <w:color w:val="030E43"/>
                      <w:spacing w:val="-3"/>
                    </w:rPr>
                    <w:t>.</w:t>
                  </w:r>
                </w:p>
                <w:p w14:paraId="2FB5093F" w14:textId="77777777" w:rsidR="000546A0" w:rsidRDefault="000546A0" w:rsidP="00A663E2">
                  <w:pPr>
                    <w:jc w:val="both"/>
                    <w:rPr>
                      <w:rFonts w:ascii="MISA Sans" w:hAnsi="MISA Sans"/>
                      <w:color w:val="030E43"/>
                      <w:spacing w:val="-3"/>
                    </w:rPr>
                  </w:pPr>
                  <w:r>
                    <w:rPr>
                      <w:rFonts w:ascii="MISA Sans" w:hAnsi="MISA Sans"/>
                      <w:color w:val="030E43"/>
                      <w:spacing w:val="-3"/>
                    </w:rPr>
                    <w:t>Điểm cần lưu ý: Tại mục </w:t>
                  </w:r>
                  <w:r>
                    <w:rPr>
                      <w:rStyle w:val="Strong"/>
                      <w:rFonts w:ascii="MISA Sans" w:eastAsia="MS Mincho" w:hAnsi="MISA Sans"/>
                      <w:color w:val="030E43"/>
                      <w:spacing w:val="-3"/>
                    </w:rPr>
                    <w:t>Loại hóa đơn sử dụng</w:t>
                  </w:r>
                  <w:r>
                    <w:rPr>
                      <w:rFonts w:ascii="MISA Sans" w:hAnsi="MISA Sans"/>
                      <w:color w:val="030E43"/>
                      <w:spacing w:val="-3"/>
                    </w:rPr>
                    <w:t>, tích chọn: </w:t>
                  </w:r>
                  <w:r>
                    <w:rPr>
                      <w:rStyle w:val="Strong"/>
                      <w:rFonts w:ascii="MISA Sans" w:eastAsia="MS Mincho" w:hAnsi="MISA Sans"/>
                      <w:color w:val="030E43"/>
                      <w:spacing w:val="-3"/>
                    </w:rPr>
                    <w:t>Các chứng từ được in, phát hành và quản lý như hóa đơn</w:t>
                  </w:r>
                  <w:r>
                    <w:rPr>
                      <w:rFonts w:ascii="MISA Sans" w:hAnsi="MISA Sans"/>
                      <w:color w:val="030E43"/>
                      <w:spacing w:val="-3"/>
                    </w:rPr>
                    <w:t>.</w:t>
                  </w:r>
                </w:p>
                <w:p w14:paraId="4F3093FF"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96B0663" wp14:editId="12C4BD44">
                        <wp:extent cx="5475501" cy="3268040"/>
                        <wp:effectExtent l="0" t="0" r="0" b="8890"/>
                        <wp:docPr id="290" name="Picture 290"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descr="https://helpv4.meinvoice.vn/wp-content/uploads/2025/07/PXK_ND_70_02-1024x611.png"/>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5494773" cy="3279542"/>
                                </a:xfrm>
                                <a:prstGeom prst="rect">
                                  <a:avLst/>
                                </a:prstGeom>
                                <a:noFill/>
                                <a:ln>
                                  <a:noFill/>
                                </a:ln>
                              </pic:spPr>
                            </pic:pic>
                          </a:graphicData>
                        </a:graphic>
                      </wp:inline>
                    </w:drawing>
                  </w:r>
                </w:p>
                <w:p w14:paraId="15AA7CE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Khởi tạo mẫu: Vào Đăng ký phát hànhMẫu hóa đơn &gt; Thêm mẫu &gt; Chọn mẫu Phiếu xuất kho kiêm vận chuyển hàng hóa nội bộ.</w:t>
                  </w:r>
                </w:p>
                <w:p w14:paraId="48854BAE"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59837C1" wp14:editId="095C1554">
                        <wp:extent cx="5454236" cy="2956243"/>
                        <wp:effectExtent l="0" t="0" r="0" b="0"/>
                        <wp:docPr id="289" name="Picture 289" descr="https://helpv4.meinvoice.vn/wp-content/uploads/2025/07/PXK_ko_ma_01-1024x5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descr="https://helpv4.meinvoice.vn/wp-content/uploads/2025/07/PXK_ko_ma_01-1024x555.png"/>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5472669" cy="2966234"/>
                                </a:xfrm>
                                <a:prstGeom prst="rect">
                                  <a:avLst/>
                                </a:prstGeom>
                                <a:noFill/>
                                <a:ln>
                                  <a:noFill/>
                                </a:ln>
                              </pic:spPr>
                            </pic:pic>
                          </a:graphicData>
                        </a:graphic>
                      </wp:inline>
                    </w:drawing>
                  </w:r>
                </w:p>
                <w:p w14:paraId="3CB535CB"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khởi tạo mẫu phiếu xuất kho: Chương trình tự động điền thông tin mẫu số và 4 ký tự đầu của mẫu hóa đơn:</w:t>
                  </w:r>
                </w:p>
                <w:p w14:paraId="0EDD6F96" w14:textId="77777777" w:rsidR="000546A0" w:rsidRDefault="000546A0" w:rsidP="00A663E2">
                  <w:pPr>
                    <w:jc w:val="both"/>
                    <w:rPr>
                      <w:rFonts w:ascii="MISA Sans" w:hAnsi="MISA Sans"/>
                      <w:color w:val="030E43"/>
                      <w:spacing w:val="-3"/>
                    </w:rPr>
                  </w:pPr>
                </w:p>
                <w:p w14:paraId="600E81D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6</w:t>
                  </w:r>
                  <w:r>
                    <w:rPr>
                      <w:rFonts w:ascii="MISA Sans" w:hAnsi="MISA Sans"/>
                      <w:color w:val="030E43"/>
                      <w:spacing w:val="-3"/>
                    </w:rPr>
                    <w:t>: Phản ánh các chứng từ điện tử được sử dụng và quản lý như hóa đơn gồm phiếu xuất kho kiêm vận chuyển nội bộ điện tử, phiếu xuất kho hàng gửi bán đại lý điện tử</w:t>
                  </w:r>
                </w:p>
                <w:p w14:paraId="2798FA37"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K</w:t>
                  </w:r>
                  <w:r>
                    <w:rPr>
                      <w:rFonts w:ascii="MISA Sans" w:hAnsi="MISA Sans"/>
                      <w:color w:val="030E43"/>
                      <w:spacing w:val="-3"/>
                    </w:rPr>
                    <w:t> thể hiện phiếu xuất kho điện tử không có mã.</w:t>
                  </w:r>
                </w:p>
                <w:p w14:paraId="32C3DE4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Hai ký tự tiếp theo là hai (02) chữ số Ả rập thể hiện năm lập hóa đơn điện tử được xác định theo 2 chữ số cuối của năm dương lịch.</w:t>
                  </w:r>
                </w:p>
                <w:p w14:paraId="1F3342E1" w14:textId="77777777" w:rsidR="000546A0" w:rsidRDefault="000546A0" w:rsidP="00A663E2">
                  <w:pPr>
                    <w:jc w:val="both"/>
                    <w:rPr>
                      <w:rFonts w:ascii="MISA Sans" w:hAnsi="MISA Sans"/>
                      <w:color w:val="030E43"/>
                      <w:spacing w:val="-3"/>
                    </w:rPr>
                  </w:pPr>
                  <w:r>
                    <w:rPr>
                      <w:rFonts w:ascii="MISA Sans" w:hAnsi="MISA Sans"/>
                      <w:color w:val="030E43"/>
                      <w:spacing w:val="-3"/>
                    </w:rPr>
                    <w:t> Một ký tự tiếp theo là một (01) chữ cái được quy định là T, D, L, M, N, B, G, H thể hiện loại hóa đơn điện tử được sử dụng, cụ thể:  Chữ </w:t>
                  </w:r>
                  <w:r>
                    <w:rPr>
                      <w:rStyle w:val="Strong"/>
                      <w:rFonts w:ascii="MISA Sans" w:hAnsi="MISA Sans"/>
                      <w:color w:val="030E43"/>
                      <w:spacing w:val="-3"/>
                    </w:rPr>
                    <w:t>N</w:t>
                  </w:r>
                  <w:r>
                    <w:rPr>
                      <w:rFonts w:ascii="MISA Sans" w:hAnsi="MISA Sans"/>
                      <w:color w:val="030E43"/>
                      <w:spacing w:val="-3"/>
                    </w:rPr>
                    <w:t>: Áp dụng đối với phiếu xuất kho kiêm vận chuyển nội bộ điện tử.</w:t>
                  </w:r>
                </w:p>
                <w:p w14:paraId="0C997999" w14:textId="77777777" w:rsidR="000546A0" w:rsidRDefault="000546A0" w:rsidP="00A663E2">
                  <w:pPr>
                    <w:jc w:val="both"/>
                    <w:rPr>
                      <w:rFonts w:ascii="MISA Sans" w:hAnsi="MISA Sans"/>
                      <w:color w:val="030E43"/>
                      <w:spacing w:val="-3"/>
                    </w:rPr>
                  </w:pPr>
                  <w:r>
                    <w:rPr>
                      <w:rFonts w:ascii="MISA Sans" w:hAnsi="MISA Sans"/>
                      <w:color w:val="030E43"/>
                      <w:spacing w:val="-3"/>
                    </w:rP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Fonts w:ascii="MISA Sans" w:hAnsi="MISA Sans"/>
                      <w:color w:val="030E43"/>
                      <w:spacing w:val="-3"/>
                    </w:rPr>
                    <w:t>YY</w:t>
                  </w:r>
                  <w:r>
                    <w:rPr>
                      <w:rFonts w:ascii="MISA Sans" w:hAnsi="MISA Sans"/>
                      <w:color w:val="030E43"/>
                      <w:spacing w:val="-3"/>
                    </w:rPr>
                    <w:t>.</w:t>
                  </w:r>
                </w:p>
                <w:p w14:paraId="76DA9D79" w14:textId="77777777" w:rsidR="000546A0" w:rsidRDefault="00F8723B" w:rsidP="00A663E2">
                  <w:pPr>
                    <w:jc w:val="both"/>
                    <w:rPr>
                      <w:rFonts w:ascii="MISA Sans" w:hAnsi="MISA Sans"/>
                      <w:color w:val="030E43"/>
                      <w:spacing w:val="-3"/>
                    </w:rPr>
                  </w:pPr>
                  <w:hyperlink r:id="rId310" w:tgtFrame="_blank" w:history="1">
                    <w:r w:rsidR="000546A0">
                      <w:rPr>
                        <w:rStyle w:val="Hyperlink"/>
                        <w:rFonts w:ascii="MISA Sans" w:hAnsi="MISA Sans"/>
                        <w:color w:val="337AB7"/>
                        <w:spacing w:val="-3"/>
                      </w:rPr>
                      <w:t>Chọn phương thức gửi dữ liệu phiếu xuất kho đến CQT</w:t>
                    </w:r>
                  </w:hyperlink>
                  <w:r w:rsidR="000546A0">
                    <w:rPr>
                      <w:rFonts w:ascii="MISA Sans" w:hAnsi="MISA Sans"/>
                      <w:color w:val="030E43"/>
                      <w:spacing w:val="-3"/>
                    </w:rPr>
                    <w:t>.</w:t>
                  </w:r>
                </w:p>
                <w:p w14:paraId="3BD8225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A72458C" wp14:editId="434C535F">
                        <wp:extent cx="5486134" cy="3534865"/>
                        <wp:effectExtent l="0" t="0" r="635" b="8890"/>
                        <wp:docPr id="288" name="Picture 288" descr="https://helpv4.meinvoice.vn/wp-content/uploads/2025/07/PXK_ko_ma_02-1024x6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descr="https://helpv4.meinvoice.vn/wp-content/uploads/2025/07/PXK_ko_ma_02-1024x660.png"/>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5499140" cy="3543245"/>
                                </a:xfrm>
                                <a:prstGeom prst="rect">
                                  <a:avLst/>
                                </a:prstGeom>
                                <a:noFill/>
                                <a:ln>
                                  <a:noFill/>
                                </a:ln>
                              </pic:spPr>
                            </pic:pic>
                          </a:graphicData>
                        </a:graphic>
                      </wp:inline>
                    </w:drawing>
                  </w:r>
                </w:p>
                <w:p w14:paraId="6DA964E6" w14:textId="77777777" w:rsidR="000546A0" w:rsidRDefault="000546A0" w:rsidP="00A663E2">
                  <w:pPr>
                    <w:jc w:val="both"/>
                    <w:rPr>
                      <w:rFonts w:ascii="MISA Sans" w:hAnsi="MISA Sans"/>
                      <w:color w:val="030E43"/>
                      <w:spacing w:val="-3"/>
                    </w:rPr>
                  </w:pPr>
                  <w:r>
                    <w:rPr>
                      <w:rFonts w:ascii="MISA Sans" w:hAnsi="MISA Sans"/>
                      <w:color w:val="030E43"/>
                      <w:spacing w:val="-3"/>
                    </w:rPr>
                    <w:t>Điều chỉnh nhanh các thông tin trên mẫu phiếu xuất kho (nếu cần), nhấn </w:t>
                  </w:r>
                  <w:r>
                    <w:rPr>
                      <w:rStyle w:val="Strong"/>
                      <w:rFonts w:ascii="MISA Sans" w:hAnsi="MISA Sans"/>
                      <w:color w:val="030E43"/>
                      <w:spacing w:val="-3"/>
                    </w:rPr>
                    <w:t>Lưu</w:t>
                  </w:r>
                  <w:r>
                    <w:rPr>
                      <w:rFonts w:ascii="MISA Sans" w:hAnsi="MISA Sans"/>
                      <w:color w:val="030E43"/>
                      <w:spacing w:val="-3"/>
                    </w:rPr>
                    <w:t>.</w:t>
                  </w:r>
                </w:p>
                <w:p w14:paraId="1690C5D7"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5B2CB4C" wp14:editId="76743DA9">
                        <wp:extent cx="5411973" cy="3625607"/>
                        <wp:effectExtent l="0" t="0" r="0" b="0"/>
                        <wp:docPr id="287" name="Picture 287" descr="https://helpv4.meinvoice.vn/wp-content/uploads/2025/07/PXK_ko_ma_03-1024x68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descr="https://helpv4.meinvoice.vn/wp-content/uploads/2025/07/PXK_ko_ma_03-1024x686.png"/>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5426137" cy="3635096"/>
                                </a:xfrm>
                                <a:prstGeom prst="rect">
                                  <a:avLst/>
                                </a:prstGeom>
                                <a:noFill/>
                                <a:ln>
                                  <a:noFill/>
                                </a:ln>
                              </pic:spPr>
                            </pic:pic>
                          </a:graphicData>
                        </a:graphic>
                      </wp:inline>
                    </w:drawing>
                  </w:r>
                </w:p>
                <w:p w14:paraId="4B028D5D" w14:textId="77777777" w:rsidR="000546A0" w:rsidRDefault="000546A0" w:rsidP="00A663E2">
                  <w:pPr>
                    <w:jc w:val="both"/>
                    <w:rPr>
                      <w:rFonts w:ascii="inherit" w:hAnsi="inherit"/>
                      <w:color w:val="030E43"/>
                      <w:sz w:val="36"/>
                      <w:szCs w:val="36"/>
                    </w:rPr>
                  </w:pPr>
                  <w:r>
                    <w:rPr>
                      <w:rStyle w:val="Strong"/>
                      <w:rFonts w:ascii="inherit" w:hAnsi="inherit"/>
                      <w:b w:val="0"/>
                      <w:bCs w:val="0"/>
                      <w:color w:val="000000"/>
                      <w:sz w:val="28"/>
                      <w:szCs w:val="28"/>
                    </w:rPr>
                    <w:t>2.2 Các bước sử dụng phiếu xuất kho kiêm vận chuyển hàng hóa nội bộ không có mã CQT</w:t>
                  </w:r>
                </w:p>
                <w:p w14:paraId="3BF614D5"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Lập và phát hành phiếu xuất kho kiêm vận chuyển hàng hóa nội bộ không có mã CQT</w:t>
                  </w:r>
                </w:p>
                <w:p w14:paraId="6A8A065E"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phân hệ </w:t>
                  </w:r>
                  <w:r>
                    <w:rPr>
                      <w:rStyle w:val="Strong"/>
                      <w:rFonts w:ascii="MISA Sans" w:hAnsi="MISA Sans"/>
                      <w:color w:val="030E43"/>
                      <w:spacing w:val="-3"/>
                    </w:rPr>
                    <w:t>Hóa đơn</w:t>
                  </w:r>
                  <w:r>
                    <w:rPr>
                      <w:rFonts w:ascii="MISA Sans" w:hAnsi="MISA Sans"/>
                      <w:color w:val="030E43"/>
                      <w:spacing w:val="-3"/>
                    </w:rPr>
                    <w:t>\</w:t>
                  </w:r>
                  <w:r>
                    <w:rPr>
                      <w:rStyle w:val="Strong"/>
                      <w:rFonts w:ascii="MISA Sans" w:hAnsi="MISA Sans"/>
                      <w:color w:val="030E43"/>
                      <w:spacing w:val="-3"/>
                    </w:rPr>
                    <w:t>Phiếu xuất kh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4C233FEE"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trên phiếu xuất kho, sau đó nhấn </w:t>
                  </w:r>
                  <w:r>
                    <w:rPr>
                      <w:rStyle w:val="Strong"/>
                      <w:rFonts w:ascii="MISA Sans" w:hAnsi="MISA Sans"/>
                      <w:color w:val="030E43"/>
                      <w:spacing w:val="-3"/>
                    </w:rPr>
                    <w:t>Lưu</w:t>
                  </w:r>
                  <w:r>
                    <w:rPr>
                      <w:rFonts w:ascii="MISA Sans" w:hAnsi="MISA Sans"/>
                      <w:color w:val="030E43"/>
                      <w:spacing w:val="-3"/>
                    </w:rPr>
                    <w:t>/</w:t>
                  </w:r>
                  <w:r>
                    <w:rPr>
                      <w:rStyle w:val="Strong"/>
                      <w:rFonts w:ascii="MISA Sans" w:hAnsi="MISA Sans"/>
                      <w:color w:val="030E43"/>
                      <w:spacing w:val="-3"/>
                    </w:rPr>
                    <w:t>Lưu và Phát hành</w:t>
                  </w:r>
                  <w:r>
                    <w:rPr>
                      <w:rFonts w:ascii="MISA Sans" w:hAnsi="MISA Sans"/>
                      <w:color w:val="030E43"/>
                      <w:spacing w:val="-3"/>
                    </w:rPr>
                    <w:t>.</w:t>
                  </w:r>
                </w:p>
                <w:p w14:paraId="7F5869FE"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D03E3C" wp14:editId="55358D9A">
                        <wp:extent cx="5316013" cy="3399285"/>
                        <wp:effectExtent l="0" t="0" r="0" b="0"/>
                        <wp:docPr id="286" name="Picture 286" descr="https://helpv4.meinvoice.vn/wp-content/uploads/2025/07/PXK_ko_ma_04-1024x6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descr="https://helpv4.meinvoice.vn/wp-content/uploads/2025/07/PXK_ko_ma_04-1024x655.png"/>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5323339" cy="3403969"/>
                                </a:xfrm>
                                <a:prstGeom prst="rect">
                                  <a:avLst/>
                                </a:prstGeom>
                                <a:noFill/>
                                <a:ln>
                                  <a:noFill/>
                                </a:ln>
                              </pic:spPr>
                            </pic:pic>
                          </a:graphicData>
                        </a:graphic>
                      </wp:inline>
                    </w:drawing>
                  </w:r>
                </w:p>
                <w:p w14:paraId="7DE741FC"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 </w:t>
                  </w:r>
                  <w:r>
                    <w:rPr>
                      <w:rStyle w:val="Emphasis"/>
                      <w:rFonts w:ascii="MISA Sans" w:hAnsi="MISA Sans"/>
                      <w:color w:val="030E43"/>
                      <w:spacing w:val="-3"/>
                    </w:rPr>
                    <w:t>Có thể </w:t>
                  </w:r>
                  <w:hyperlink r:id="rId314" w:tgtFrame="_blank" w:history="1">
                    <w:r>
                      <w:rPr>
                        <w:rStyle w:val="Hyperlink"/>
                        <w:rFonts w:ascii="MISA Sans" w:hAnsi="MISA Sans"/>
                        <w:i/>
                        <w:iCs/>
                        <w:color w:val="337AB7"/>
                        <w:spacing w:val="-3"/>
                      </w:rPr>
                      <w:t>thiết lập thêm thông tin hiển thị trên GIAO DIỆN LẬP phiếu xuất kho phục vụ công tác quản lý</w:t>
                    </w:r>
                  </w:hyperlink>
                  <w:r>
                    <w:rPr>
                      <w:rStyle w:val="Emphasis"/>
                      <w:rFonts w:ascii="MISA Sans" w:hAnsi="MISA Sans"/>
                      <w:color w:val="030E43"/>
                      <w:spacing w:val="-3"/>
                    </w:rPr>
                    <w:t> (thông tin này không hiển thị trên phiếu xuất kho)</w:t>
                  </w:r>
                </w:p>
                <w:p w14:paraId="2BDB658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Gửi phiếu xuất kho đến CQT.</w:t>
                  </w:r>
                </w:p>
                <w:p w14:paraId="1AD36F39"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Nếu chọn phương thức gửi đầy đủ nội dung phiếu xuất kho đến CQT</w:t>
                  </w:r>
                  <w:r>
                    <w:rPr>
                      <w:rFonts w:ascii="MISA Sans" w:hAnsi="MISA Sans"/>
                      <w:color w:val="030E43"/>
                      <w:spacing w:val="-3"/>
                    </w:rPr>
                    <w:t>: Chương trình tự động gửi phiếu xuất kho đến Cơ quan thuế ngay khi phát hành và gửi cho khách hàng, nếu chưa gửi cho khách hàng -&gt; chương trình tự động gửi phiếu xuất kho đến CQT vào cuối ngày.</w:t>
                  </w:r>
                </w:p>
                <w:p w14:paraId="3C5E9C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Nếu chọn phương thức gửi phiếu xuất kho đến CQT theo bảng tổng hợp</w:t>
                  </w:r>
                  <w:r>
                    <w:rPr>
                      <w:rFonts w:ascii="MISA Sans" w:hAnsi="MISA Sans"/>
                      <w:color w:val="030E43"/>
                      <w:spacing w:val="-3"/>
                    </w:rPr>
                    <w:t>: Đơn vị </w:t>
                  </w:r>
                  <w:hyperlink r:id="rId315" w:tgtFrame="_blank" w:history="1">
                    <w:r>
                      <w:rPr>
                        <w:rStyle w:val="Hyperlink"/>
                        <w:rFonts w:ascii="MISA Sans" w:hAnsi="MISA Sans"/>
                        <w:color w:val="337AB7"/>
                        <w:spacing w:val="-3"/>
                      </w:rPr>
                      <w:t>lập và gửi bảng tổng hợp dữ liệu phiếu xuất kho đến CQT</w:t>
                    </w:r>
                  </w:hyperlink>
                  <w:r>
                    <w:rPr>
                      <w:rFonts w:ascii="MISA Sans" w:hAnsi="MISA Sans"/>
                      <w:color w:val="030E43"/>
                      <w:spacing w:val="-3"/>
                    </w:rPr>
                    <w:t> định kỳ theo kỳ kê khai thuế GTGT đơn vị đang áp dụng.</w:t>
                  </w:r>
                </w:p>
                <w:p w14:paraId="14A6963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3. Gửi phiếu xuất kho cho kế toán của cửa hàng/chi nhánh nhận hàng</w:t>
                  </w:r>
                </w:p>
                <w:p w14:paraId="55DDB344"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tích chọn </w:t>
                  </w:r>
                  <w:r>
                    <w:rPr>
                      <w:rStyle w:val="Strong"/>
                      <w:rFonts w:ascii="MISA Sans" w:hAnsi="MISA Sans"/>
                      <w:color w:val="030E43"/>
                      <w:spacing w:val="-3"/>
                    </w:rPr>
                    <w:t>Gửi hóa đơn cho khách hàng khi phát hành</w:t>
                  </w:r>
                  <w:r>
                    <w:rPr>
                      <w:rFonts w:ascii="MISA Sans" w:hAnsi="MISA Sans"/>
                      <w:color w:val="030E43"/>
                      <w:spacing w:val="-3"/>
                    </w:rPr>
                    <w:t>, chương trình tự động gửi Phiếu xuất kho cho kế toán của cửa hàng/chi nhánh nhận hàng ngay sau khi Phiếu xuất kho được phát hành.</w:t>
                  </w:r>
                </w:p>
                <w:p w14:paraId="35331823"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114A38" wp14:editId="669D63AB">
                        <wp:extent cx="5445479" cy="4272137"/>
                        <wp:effectExtent l="0" t="0" r="3175" b="0"/>
                        <wp:docPr id="285" name="Picture 285" descr="https://helpv4.meinvoice.vn/wp-content/uploads/2025/07/PXK_ko_ma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descr="https://helpv4.meinvoice.vn/wp-content/uploads/2025/07/PXK_ko_ma_05.png"/>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5455889" cy="4280304"/>
                                </a:xfrm>
                                <a:prstGeom prst="rect">
                                  <a:avLst/>
                                </a:prstGeom>
                                <a:noFill/>
                                <a:ln>
                                  <a:noFill/>
                                </a:ln>
                              </pic:spPr>
                            </pic:pic>
                          </a:graphicData>
                        </a:graphic>
                      </wp:inline>
                    </w:drawing>
                  </w:r>
                </w:p>
                <w:p w14:paraId="0431C7CB" w14:textId="77777777" w:rsidR="000546A0" w:rsidRDefault="000546A0" w:rsidP="00A663E2">
                  <w:pPr>
                    <w:jc w:val="both"/>
                    <w:rPr>
                      <w:rFonts w:ascii="MISA Sans" w:hAnsi="MISA Sans"/>
                      <w:color w:val="030E43"/>
                      <w:spacing w:val="-3"/>
                    </w:rPr>
                  </w:pPr>
                  <w:r>
                    <w:rPr>
                      <w:rFonts w:ascii="MISA Sans" w:hAnsi="MISA Sans"/>
                      <w:color w:val="030E43"/>
                      <w:spacing w:val="-3"/>
                    </w:rPr>
                    <w:t>Nếu chưa tích chọn để chương trình tự động gửi Phiếu xuất kho cho kế toán của cửa hàng/chi nhánh nhận hàng ngay sau khi nhận được mã của CQT thì có thể vào danh sách phiếu xuất kho để gửi.</w:t>
                  </w:r>
                </w:p>
                <w:p w14:paraId="04CA5865"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4. Xử lý phiếu xuất kho sai sót</w:t>
                  </w:r>
                </w:p>
                <w:p w14:paraId="61ADBD28"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317" w:tgtFrame="_blank" w:history="1">
                    <w:r>
                      <w:rPr>
                        <w:rStyle w:val="Hyperlink"/>
                        <w:rFonts w:ascii="MISA Sans" w:hAnsi="MISA Sans"/>
                        <w:color w:val="337AB7"/>
                        <w:spacing w:val="-3"/>
                      </w:rPr>
                      <w:t>tại đây</w:t>
                    </w:r>
                  </w:hyperlink>
                  <w:r>
                    <w:rPr>
                      <w:rFonts w:ascii="MISA Sans" w:hAnsi="MISA Sans"/>
                      <w:color w:val="030E43"/>
                      <w:spacing w:val="-3"/>
                    </w:rPr>
                    <w:t>.</w:t>
                  </w:r>
                </w:p>
                <w:p w14:paraId="613E96A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5. Xem các báo cáo</w:t>
                  </w:r>
                </w:p>
                <w:p w14:paraId="39264675"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318" w:tgtFrame="_blank" w:history="1">
                    <w:r>
                      <w:rPr>
                        <w:rStyle w:val="Hyperlink"/>
                        <w:rFonts w:ascii="MISA Sans" w:hAnsi="MISA Sans"/>
                        <w:color w:val="337AB7"/>
                        <w:spacing w:val="-3"/>
                      </w:rPr>
                      <w:t>tại đây</w:t>
                    </w:r>
                  </w:hyperlink>
                  <w:r>
                    <w:rPr>
                      <w:rFonts w:ascii="MISA Sans" w:hAnsi="MISA Sans"/>
                      <w:color w:val="030E43"/>
                      <w:spacing w:val="-3"/>
                    </w:rPr>
                    <w:t>.</w:t>
                  </w:r>
                </w:p>
                <w:p w14:paraId="0C69BC6A"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3. Lưu ý</w:t>
                  </w:r>
                </w:p>
                <w:p w14:paraId="4F6DF40A"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phát hành 1 hoặc hàng loạt phiếu xuất kho từ danh sách phiếu xuất kho.</w:t>
                  </w:r>
                </w:p>
                <w:p w14:paraId="4838130D" w14:textId="77777777" w:rsidR="000546A0" w:rsidRDefault="000546A0" w:rsidP="00A663E2">
                  <w:pPr>
                    <w:jc w:val="both"/>
                    <w:rPr>
                      <w:rFonts w:ascii="MISA Sans" w:hAnsi="MISA Sans"/>
                      <w:color w:val="030E43"/>
                      <w:spacing w:val="-3"/>
                    </w:rPr>
                  </w:pPr>
                  <w:r>
                    <w:rPr>
                      <w:rFonts w:ascii="MISA Sans" w:hAnsi="MISA Sans"/>
                      <w:color w:val="030E43"/>
                      <w:spacing w:val="-3"/>
                    </w:rPr>
                    <w:t>Có thể gửi 1 hoặc hàng loạt phiếu xuất kho cho kế toán của cửa hàng/chi nhánh nhận hàng từ danh sách phiếu xuất kho.</w:t>
                  </w:r>
                </w:p>
                <w:p w14:paraId="523F6504" w14:textId="2A3FB762" w:rsidR="000546A0" w:rsidRDefault="000546A0" w:rsidP="00A663E2">
                  <w:pPr>
                    <w:jc w:val="both"/>
                    <w:rPr>
                      <w:rFonts w:ascii="MISA Sans" w:hAnsi="MISA Sans"/>
                      <w:color w:val="030E43"/>
                      <w:spacing w:val="-3"/>
                    </w:rPr>
                  </w:pPr>
                  <w:r>
                    <w:rPr>
                      <w:rFonts w:ascii="MISA Sans" w:hAnsi="MISA Sans"/>
                      <w:color w:val="030E43"/>
                      <w:spacing w:val="-3"/>
                    </w:rPr>
                    <w:t>Xem hướng dẫn nhập khẩu phiếu xuất kho </w:t>
                  </w:r>
                  <w:hyperlink r:id="rId319" w:tgtFrame="_blank" w:history="1">
                    <w:r>
                      <w:rPr>
                        <w:rStyle w:val="Hyperlink"/>
                        <w:rFonts w:ascii="MISA Sans" w:hAnsi="MISA Sans"/>
                        <w:color w:val="337AB7"/>
                        <w:spacing w:val="-3"/>
                      </w:rPr>
                      <w:t>tại đây</w:t>
                    </w:r>
                  </w:hyperlink>
                </w:p>
              </w:tc>
            </w:tr>
          </w:tbl>
          <w:p w14:paraId="60F69D63" w14:textId="5E3702C1" w:rsidR="00D504E4" w:rsidRDefault="00D504E4" w:rsidP="00CC7F7E">
            <w:pPr>
              <w:numPr>
                <w:ilvl w:val="0"/>
                <w:numId w:val="21"/>
              </w:numPr>
              <w:shd w:val="clear" w:color="auto" w:fill="FFFFFF"/>
              <w:spacing w:after="150"/>
              <w:ind w:left="0"/>
              <w:jc w:val="both"/>
              <w:rPr>
                <w:rFonts w:ascii="MISA Sans" w:hAnsi="MISA Sans"/>
                <w:color w:val="030E43"/>
                <w:spacing w:val="-3"/>
              </w:rPr>
            </w:pPr>
            <w:r>
              <w:rPr>
                <w:rFonts w:ascii="MISA Sans" w:hAnsi="MISA Sans"/>
                <w:color w:val="030E43"/>
                <w:spacing w:val="-3"/>
              </w:rPr>
              <w:lastRenderedPageBreak/>
              <w:t>.</w:t>
            </w:r>
          </w:p>
          <w:p w14:paraId="6F1709D7" w14:textId="5B5AF684" w:rsidR="00D504E4" w:rsidRDefault="00D504E4" w:rsidP="00A663E2">
            <w:pPr>
              <w:jc w:val="both"/>
              <w:rPr>
                <w:b/>
                <w:bCs/>
                <w:color w:val="000000" w:themeColor="text1"/>
                <w:sz w:val="28"/>
                <w:szCs w:val="28"/>
              </w:rPr>
            </w:pPr>
          </w:p>
        </w:tc>
      </w:tr>
      <w:tr w:rsidR="00D504E4" w14:paraId="6B70CA55" w14:textId="77777777" w:rsidTr="00D504E4">
        <w:tc>
          <w:tcPr>
            <w:tcW w:w="9026" w:type="dxa"/>
          </w:tcPr>
          <w:tbl>
            <w:tblPr>
              <w:tblStyle w:val="TableGrid"/>
              <w:tblW w:w="0" w:type="auto"/>
              <w:tblLook w:val="04A0" w:firstRow="1" w:lastRow="0" w:firstColumn="1" w:lastColumn="0" w:noHBand="0" w:noVBand="1"/>
            </w:tblPr>
            <w:tblGrid>
              <w:gridCol w:w="8810"/>
            </w:tblGrid>
            <w:tr w:rsidR="000546A0" w14:paraId="1E56ABED" w14:textId="77777777" w:rsidTr="000546A0">
              <w:tc>
                <w:tcPr>
                  <w:tcW w:w="8810" w:type="dxa"/>
                </w:tcPr>
                <w:p w14:paraId="2B815E37" w14:textId="77777777" w:rsidR="000546A0" w:rsidRDefault="000546A0" w:rsidP="00A663E2">
                  <w:pPr>
                    <w:jc w:val="both"/>
                    <w:rPr>
                      <w:rFonts w:ascii="inherit" w:hAnsi="inherit"/>
                    </w:rPr>
                  </w:pPr>
                  <w:r>
                    <w:rPr>
                      <w:rFonts w:ascii="inherit" w:hAnsi="inherit"/>
                    </w:rPr>
                    <w:lastRenderedPageBreak/>
                    <w:t>(Web) Quản lý phiếu xuất kho gửi bán Đại lý có mã của CQT theo Nghị định 70/2025/NĐ-CP</w:t>
                  </w:r>
                </w:p>
                <w:p w14:paraId="1D0835A8"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EFF210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này giúp Anh/Chị lập, phát hành và quản lý </w:t>
                  </w:r>
                  <w:r>
                    <w:rPr>
                      <w:rStyle w:val="Strong"/>
                      <w:rFonts w:ascii="MISA Sans" w:eastAsia="MS Mincho" w:hAnsi="MISA Sans"/>
                      <w:color w:val="030E43"/>
                      <w:spacing w:val="-3"/>
                    </w:rPr>
                    <w:t>phiếu xuất kho</w:t>
                  </w:r>
                  <w:r>
                    <w:rPr>
                      <w:rFonts w:ascii="MISA Sans" w:hAnsi="MISA Sans"/>
                      <w:color w:val="030E43"/>
                      <w:spacing w:val="-3"/>
                    </w:rPr>
                    <w:t> gửi bán Đại lý </w:t>
                  </w:r>
                  <w:r>
                    <w:rPr>
                      <w:rStyle w:val="Strong"/>
                      <w:rFonts w:ascii="MISA Sans" w:eastAsia="MS Mincho" w:hAnsi="MISA Sans"/>
                      <w:color w:val="030E43"/>
                      <w:spacing w:val="-3"/>
                    </w:rPr>
                    <w:t>có mã</w:t>
                  </w:r>
                  <w:r>
                    <w:rPr>
                      <w:rFonts w:ascii="MISA Sans" w:hAnsi="MISA Sans"/>
                      <w:color w:val="030E43"/>
                      <w:spacing w:val="-3"/>
                    </w:rPr>
                    <w:t> của Cơ quan Thuế (CQT) trên phần mềm theo Nghị định 70/2025/NĐ-CP, đảm bảo tuân thủ quy định pháp luật và quản lý chứng từ hiệu quả như hóa đơn điện tử.</w:t>
                  </w:r>
                </w:p>
                <w:p w14:paraId="7CA40AAC"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w:t>
                  </w:r>
                </w:p>
                <w:p w14:paraId="3C3A5A9A" w14:textId="77777777" w:rsidR="000546A0" w:rsidRDefault="000546A0" w:rsidP="00A663E2">
                  <w:pPr>
                    <w:jc w:val="both"/>
                    <w:rPr>
                      <w:rFonts w:ascii="MISA Sans" w:hAnsi="MISA Sans"/>
                      <w:color w:val="030E43"/>
                      <w:spacing w:val="-3"/>
                    </w:rPr>
                  </w:pPr>
                  <w:r>
                    <w:rPr>
                      <w:rFonts w:ascii="MISA Sans" w:hAnsi="MISA Sans"/>
                      <w:color w:val="030E43"/>
                      <w:spacing w:val="-3"/>
                    </w:rPr>
                    <w:t>Các bước bắt đầu sử dụng Phiếu xuất kho Gửi bán Đại lý có mã CQT</w:t>
                  </w:r>
                </w:p>
                <w:p w14:paraId="25B2920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nghiệp vụ Phiếu xuất kho Gửi bán Đại lý có mã CQT</w:t>
                  </w:r>
                </w:p>
                <w:p w14:paraId="4E97CB7D"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bắt đầu sử dụng</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594"/>
                  </w:tblGrid>
                  <w:tr w:rsidR="000546A0" w14:paraId="713E975A"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0664ACF"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Đăng ký sử dụng phiếu xuất kho gửi bán Đại lý có mã CQT</w:t>
                        </w:r>
                      </w:p>
                      <w:p w14:paraId="5F50BD37" w14:textId="77777777" w:rsidR="000546A0" w:rsidRDefault="000546A0" w:rsidP="00A663E2">
                        <w:pPr>
                          <w:jc w:val="both"/>
                          <w:rPr>
                            <w:sz w:val="24"/>
                            <w:szCs w:val="24"/>
                          </w:rPr>
                        </w:pPr>
                        <w:r>
                          <w:t>Các bước đăng ký sử dụng phiếu xuất kho có mã của CQT thực hiện tương tự các bước đăng ký sử dụng hóa đơn Có mã của CQT . Xem hướng dẫn chi tiết </w:t>
                        </w:r>
                        <w:hyperlink r:id="rId320" w:history="1">
                          <w:r>
                            <w:rPr>
                              <w:rStyle w:val="Hyperlink"/>
                              <w:color w:val="337AB7"/>
                            </w:rPr>
                            <w:t>tại đây </w:t>
                          </w:r>
                        </w:hyperlink>
                      </w:p>
                      <w:p w14:paraId="3777D4E7" w14:textId="77777777" w:rsidR="000546A0" w:rsidRDefault="000546A0" w:rsidP="00A663E2">
                        <w:pPr>
                          <w:jc w:val="both"/>
                        </w:pPr>
                      </w:p>
                      <w:p w14:paraId="0B2F674E" w14:textId="77777777" w:rsidR="000546A0" w:rsidRDefault="000546A0" w:rsidP="00A663E2">
                        <w:pPr>
                          <w:jc w:val="both"/>
                        </w:pPr>
                        <w:r>
                          <w:rPr>
                            <w:rStyle w:val="Strong"/>
                          </w:rPr>
                          <w:t>Đơn vị lần đầu sử dụng:</w:t>
                        </w:r>
                        <w:r>
                          <w:t> Để quản lý phiếu xuất kho gửi bán đại lý có mã CQT, kế toán cần đăng ký sử dụng phiếu xuất kho với cơ quan thuế (bước này chỉ thực hiện 1 lần duy nhất).</w:t>
                        </w:r>
                      </w:p>
                      <w:p w14:paraId="349AD675" w14:textId="77777777" w:rsidR="000546A0" w:rsidRDefault="000546A0" w:rsidP="00A663E2">
                        <w:pPr>
                          <w:jc w:val="both"/>
                        </w:pPr>
                        <w:r>
                          <w:rPr>
                            <w:rStyle w:val="Strong"/>
                          </w:rPr>
                          <w:t>Đối với đơn vị đang sử dụng phiếu xuất kho theo Nghị định 123/2020/NĐ-CP:</w:t>
                        </w:r>
                        <w:r>
                          <w:t> Nếu không thay đổi thông tin người đại diện theo pháp luật thì không cần lập lại tờ khai.</w:t>
                        </w:r>
                      </w:p>
                      <w:p w14:paraId="3322060B" w14:textId="77777777" w:rsidR="000546A0" w:rsidRDefault="000546A0" w:rsidP="00A663E2">
                        <w:pPr>
                          <w:jc w:val="both"/>
                        </w:pPr>
                        <w:r>
                          <w:rPr>
                            <w:rStyle w:val="Strong"/>
                            <w:rFonts w:eastAsia="MS Mincho"/>
                            <w:i/>
                            <w:iCs/>
                          </w:rPr>
                          <w:t>Lưu ý:</w:t>
                        </w:r>
                        <w:r>
                          <w:t> Tại mục </w:t>
                        </w:r>
                        <w:r>
                          <w:rPr>
                            <w:rStyle w:val="Strong"/>
                            <w:rFonts w:eastAsia="MS Mincho"/>
                          </w:rPr>
                          <w:t>Loại hóa đơn sử dụng</w:t>
                        </w:r>
                        <w:r>
                          <w:t>, tích chọn: </w:t>
                        </w:r>
                        <w:r>
                          <w:rPr>
                            <w:rStyle w:val="Strong"/>
                            <w:rFonts w:eastAsia="MS Mincho"/>
                          </w:rPr>
                          <w:t>Các chứng từ được in, phát hành và quản lý như hóa đơn</w:t>
                        </w:r>
                        <w:r>
                          <w:t>.</w:t>
                        </w:r>
                      </w:p>
                      <w:p w14:paraId="3B4EAF09" w14:textId="77777777" w:rsidR="000546A0" w:rsidRDefault="000546A0" w:rsidP="00A663E2">
                        <w:pPr>
                          <w:jc w:val="both"/>
                        </w:pPr>
                        <w:r>
                          <w:rPr>
                            <w:noProof/>
                          </w:rPr>
                          <w:lastRenderedPageBreak/>
                          <w:drawing>
                            <wp:inline distT="0" distB="0" distL="0" distR="0" wp14:anchorId="029D288E" wp14:editId="4A609D67">
                              <wp:extent cx="5362353" cy="3204844"/>
                              <wp:effectExtent l="0" t="0" r="0" b="0"/>
                              <wp:docPr id="296" name="Picture 296"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descr="https://helpv4.meinvoice.vn/wp-content/uploads/2025/07/PXK_ND_70_02-1024x611.png"/>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5378084" cy="3214246"/>
                                      </a:xfrm>
                                      <a:prstGeom prst="rect">
                                        <a:avLst/>
                                      </a:prstGeom>
                                      <a:noFill/>
                                      <a:ln>
                                        <a:noFill/>
                                      </a:ln>
                                    </pic:spPr>
                                  </pic:pic>
                                </a:graphicData>
                              </a:graphic>
                            </wp:inline>
                          </w:drawing>
                        </w:r>
                      </w:p>
                      <w:p w14:paraId="549DBA58"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Khởi tạo mẫu phiếu xuất kho gửi bán Đại lý có mã CQT</w:t>
                        </w:r>
                      </w:p>
                      <w:p w14:paraId="4202A626" w14:textId="77777777" w:rsidR="000546A0" w:rsidRDefault="000546A0" w:rsidP="00A663E2">
                        <w:pPr>
                          <w:jc w:val="both"/>
                        </w:pPr>
                        <w:r>
                          <w:rPr>
                            <w:rStyle w:val="Strong"/>
                            <w:rFonts w:eastAsia="MS Mincho"/>
                          </w:rPr>
                          <w:t>Bước 1.</w:t>
                        </w:r>
                        <w:r>
                          <w:t> Chọn mẫu phiếu xuất kho gửi bán đại lý.</w:t>
                        </w:r>
                      </w:p>
                      <w:p w14:paraId="7AACD405" w14:textId="77777777" w:rsidR="000546A0" w:rsidRDefault="000546A0" w:rsidP="00A663E2">
                        <w:pPr>
                          <w:jc w:val="both"/>
                        </w:pPr>
                        <w:r>
                          <w:rPr>
                            <w:noProof/>
                          </w:rPr>
                          <w:drawing>
                            <wp:inline distT="0" distB="0" distL="0" distR="0" wp14:anchorId="6BB00457" wp14:editId="045C96B4">
                              <wp:extent cx="6193465" cy="3084144"/>
                              <wp:effectExtent l="0" t="0" r="0" b="2540"/>
                              <wp:docPr id="295" name="Picture 295" descr="https://helpv4.meinvoice.vn/wp-content/uploads/2025/07/PXK_ND_70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descr="https://helpv4.meinvoice.vn/wp-content/uploads/2025/07/PXK_ND_70_15.png"/>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6215252" cy="3094993"/>
                                      </a:xfrm>
                                      <a:prstGeom prst="rect">
                                        <a:avLst/>
                                      </a:prstGeom>
                                      <a:noFill/>
                                      <a:ln>
                                        <a:noFill/>
                                      </a:ln>
                                    </pic:spPr>
                                  </pic:pic>
                                </a:graphicData>
                              </a:graphic>
                            </wp:inline>
                          </w:drawing>
                        </w:r>
                      </w:p>
                      <w:p w14:paraId="534ECA50" w14:textId="77777777" w:rsidR="000546A0" w:rsidRDefault="000546A0" w:rsidP="00A663E2">
                        <w:pPr>
                          <w:jc w:val="both"/>
                        </w:pPr>
                        <w:r>
                          <w:rPr>
                            <w:rStyle w:val="Strong"/>
                            <w:rFonts w:eastAsia="MS Mincho"/>
                          </w:rPr>
                          <w:t>Bước 2.</w:t>
                        </w:r>
                        <w:r>
                          <w:t> Khai báo các thông tin cần thiết để khởi tạo mẫu phiếu xuất kho</w:t>
                        </w:r>
                      </w:p>
                      <w:p w14:paraId="10B43AB4" w14:textId="77777777" w:rsidR="000546A0" w:rsidRDefault="000546A0" w:rsidP="00A663E2">
                        <w:pPr>
                          <w:jc w:val="both"/>
                        </w:pPr>
                        <w:r>
                          <w:t>Chương trình tự động điền thông tin mẫu số và 4 ký tự đầu của mẫu hóa đơn:</w:t>
                        </w:r>
                      </w:p>
                      <w:p w14:paraId="6D3CC47C" w14:textId="77777777" w:rsidR="000546A0" w:rsidRDefault="000546A0" w:rsidP="00A663E2">
                        <w:pPr>
                          <w:jc w:val="both"/>
                        </w:pPr>
                      </w:p>
                      <w:p w14:paraId="4F4AB29F" w14:textId="77777777" w:rsidR="000546A0" w:rsidRDefault="000546A0" w:rsidP="00A663E2">
                        <w:pPr>
                          <w:jc w:val="both"/>
                        </w:pPr>
                        <w:r>
                          <w:rPr>
                            <w:rStyle w:val="Strong"/>
                          </w:rPr>
                          <w:lastRenderedPageBreak/>
                          <w:t>Số 6</w:t>
                        </w:r>
                        <w:r>
                          <w:t>: Phản ánh các chứng từ điện tử được sử dụng và quản lý như hóa đơn gồm phiếu xuất kho kiêm vận chuyển nội bộ điện tử, phiếu xuất kho hàng gửi bán đại lý điện tử</w:t>
                        </w:r>
                      </w:p>
                      <w:p w14:paraId="7FB3550D" w14:textId="77777777" w:rsidR="000546A0" w:rsidRDefault="000546A0" w:rsidP="00A663E2">
                        <w:pPr>
                          <w:jc w:val="both"/>
                        </w:pPr>
                        <w:r>
                          <w:rPr>
                            <w:rStyle w:val="Strong"/>
                          </w:rPr>
                          <w:t>C</w:t>
                        </w:r>
                        <w:r>
                          <w:t> thể hiện phiếu xuất kho điện tử có mã.</w:t>
                        </w:r>
                      </w:p>
                      <w:p w14:paraId="1DD2C504" w14:textId="77777777" w:rsidR="000546A0" w:rsidRDefault="000546A0" w:rsidP="00A663E2">
                        <w:pPr>
                          <w:jc w:val="both"/>
                        </w:pPr>
                        <w:r>
                          <w:t>Hai ký tự tiếp theo là hai (02) chữ số Ả rập thể hiện năm lập hóa đơn điện tử được xác định theo 2 chữ số cuối của năm dương lịch.</w:t>
                        </w:r>
                      </w:p>
                      <w:p w14:paraId="39DCF682" w14:textId="77777777" w:rsidR="000546A0" w:rsidRDefault="000546A0" w:rsidP="00A663E2">
                        <w:pPr>
                          <w:jc w:val="both"/>
                        </w:pPr>
                        <w:r>
                          <w:t> Một ký tự tiếp theo là một (01) chữ cái được quy định là T, D, L, M, N, B, G, H thể hiện loại hóa đơn điện tử được sử dụng, cụ thể: Chữ </w:t>
                        </w:r>
                        <w:r>
                          <w:rPr>
                            <w:rStyle w:val="Strong"/>
                          </w:rPr>
                          <w:t>B</w:t>
                        </w:r>
                        <w:r>
                          <w:t>: Áp dụng đối với phiếu xuất kho hàng gửi bán đại lý điện tử.</w:t>
                        </w:r>
                      </w:p>
                      <w:p w14:paraId="6CE99AB6" w14:textId="77777777" w:rsidR="000546A0" w:rsidRDefault="000546A0" w:rsidP="00A663E2">
                        <w:pPr>
                          <w:jc w:val="both"/>
                        </w:pPr>
                        <w: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Pr>
                          <w:t>YY</w:t>
                        </w:r>
                        <w:r>
                          <w:t>.</w:t>
                        </w:r>
                      </w:p>
                      <w:p w14:paraId="58E12EE1" w14:textId="77777777" w:rsidR="000546A0" w:rsidRDefault="000546A0" w:rsidP="00A663E2">
                        <w:pPr>
                          <w:jc w:val="both"/>
                        </w:pPr>
                        <w:r>
                          <w:rPr>
                            <w:noProof/>
                          </w:rPr>
                          <w:drawing>
                            <wp:inline distT="0" distB="0" distL="0" distR="0" wp14:anchorId="4BA2D104" wp14:editId="4AA57EB8">
                              <wp:extent cx="5341088" cy="2712271"/>
                              <wp:effectExtent l="0" t="0" r="0" b="0"/>
                              <wp:docPr id="294" name="Picture 294" descr="https://helpv4.meinvoice.vn/wp-content/uploads/2025/07/PXK_ND_70_10-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descr="https://helpv4.meinvoice.vn/wp-content/uploads/2025/07/PXK_ND_70_10-1024x521.png"/>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5348818" cy="2716196"/>
                                      </a:xfrm>
                                      <a:prstGeom prst="rect">
                                        <a:avLst/>
                                      </a:prstGeom>
                                      <a:noFill/>
                                      <a:ln>
                                        <a:noFill/>
                                      </a:ln>
                                    </pic:spPr>
                                  </pic:pic>
                                </a:graphicData>
                              </a:graphic>
                            </wp:inline>
                          </w:drawing>
                        </w:r>
                      </w:p>
                      <w:p w14:paraId="51D043D5" w14:textId="77777777" w:rsidR="000546A0" w:rsidRDefault="000546A0" w:rsidP="00A663E2">
                        <w:pPr>
                          <w:jc w:val="both"/>
                        </w:pPr>
                        <w:r>
                          <w:rPr>
                            <w:rStyle w:val="Strong"/>
                            <w:rFonts w:eastAsia="MS Mincho"/>
                          </w:rPr>
                          <w:t>Bước 3.</w:t>
                        </w:r>
                        <w:r>
                          <w:t> Điều chỉnh nhanh các thông tin trên mẫu phiếu xuất kho (nếu cần), nhấn </w:t>
                        </w:r>
                        <w:r>
                          <w:rPr>
                            <w:rStyle w:val="Strong"/>
                            <w:rFonts w:eastAsia="MS Mincho"/>
                          </w:rPr>
                          <w:t>Lưu</w:t>
                        </w:r>
                        <w:r>
                          <w:t>.</w:t>
                        </w:r>
                      </w:p>
                      <w:p w14:paraId="3DC710E7" w14:textId="77777777" w:rsidR="000546A0" w:rsidRDefault="000546A0" w:rsidP="00A663E2">
                        <w:pPr>
                          <w:jc w:val="both"/>
                        </w:pPr>
                        <w:r>
                          <w:rPr>
                            <w:noProof/>
                          </w:rPr>
                          <w:lastRenderedPageBreak/>
                          <w:drawing>
                            <wp:inline distT="0" distB="0" distL="0" distR="0" wp14:anchorId="763277C4" wp14:editId="600EAA8E">
                              <wp:extent cx="5351721" cy="2749029"/>
                              <wp:effectExtent l="0" t="0" r="1905" b="0"/>
                              <wp:docPr id="293" name="Picture 293" descr="https://helpv4.meinvoice.vn/wp-content/uploads/2025/07/PXK_ND_70_11-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descr="https://helpv4.meinvoice.vn/wp-content/uploads/2025/07/PXK_ND_70_11-1024x525.png"/>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5368086" cy="2757435"/>
                                      </a:xfrm>
                                      <a:prstGeom prst="rect">
                                        <a:avLst/>
                                      </a:prstGeom>
                                      <a:noFill/>
                                      <a:ln>
                                        <a:noFill/>
                                      </a:ln>
                                    </pic:spPr>
                                  </pic:pic>
                                </a:graphicData>
                              </a:graphic>
                            </wp:inline>
                          </w:drawing>
                        </w:r>
                      </w:p>
                      <w:p w14:paraId="18E0558C" w14:textId="77777777" w:rsidR="000546A0" w:rsidRDefault="000546A0" w:rsidP="00A663E2">
                        <w:pPr>
                          <w:jc w:val="both"/>
                        </w:pPr>
                        <w:r>
                          <w:rPr>
                            <w:rStyle w:val="Strong"/>
                            <w:rFonts w:eastAsia="MS Mincho"/>
                            <w:i/>
                            <w:iCs/>
                          </w:rPr>
                          <w:t>Lưu ý</w:t>
                        </w:r>
                        <w:r>
                          <w:rPr>
                            <w:rStyle w:val="Emphasis"/>
                          </w:rPr>
                          <w:t>: Có thể thiết lập hiển thị thêm thông tin trên phiếu xuất kho. Tham khảo </w:t>
                        </w:r>
                        <w:hyperlink r:id="rId321" w:tgtFrame="_blank" w:history="1">
                          <w:r>
                            <w:rPr>
                              <w:rStyle w:val="Hyperlink"/>
                              <w:rFonts w:eastAsia="MS Mincho"/>
                              <w:i/>
                              <w:iCs/>
                              <w:color w:val="337AB7"/>
                            </w:rPr>
                            <w:t>tại đây</w:t>
                          </w:r>
                        </w:hyperlink>
                        <w:r>
                          <w:rPr>
                            <w:rStyle w:val="Emphasis"/>
                          </w:rPr>
                          <w:t>.</w:t>
                        </w:r>
                      </w:p>
                    </w:tc>
                  </w:tr>
                </w:tbl>
                <w:p w14:paraId="09413A14"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Hướng dẫn các nghiệp vụ</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2ADD7247"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265DD7C6" w14:textId="77777777" w:rsidR="000546A0" w:rsidRDefault="000546A0" w:rsidP="00A663E2">
                        <w:pPr>
                          <w:pStyle w:val="Heading4"/>
                          <w:shd w:val="clear" w:color="auto" w:fill="8DB3E2"/>
                          <w:jc w:val="both"/>
                          <w:rPr>
                            <w:rFonts w:ascii="inherit" w:hAnsi="inherit" w:hint="eastAsia"/>
                            <w:color w:val="auto"/>
                            <w:sz w:val="28"/>
                            <w:szCs w:val="28"/>
                          </w:rPr>
                        </w:pPr>
                        <w:r>
                          <w:rPr>
                            <w:rStyle w:val="Strong"/>
                            <w:rFonts w:ascii="inherit" w:hAnsi="inherit"/>
                            <w:b w:val="0"/>
                            <w:bCs w:val="0"/>
                            <w:sz w:val="28"/>
                            <w:szCs w:val="28"/>
                          </w:rPr>
                          <w:t>3.1. Lập và phát hành phiếu xuất kho hàng gửi bán Đại lý đến cơ quan thuế</w:t>
                        </w:r>
                      </w:p>
                      <w:p w14:paraId="792B9DD8" w14:textId="77777777" w:rsidR="000546A0" w:rsidRDefault="000546A0" w:rsidP="00A663E2">
                        <w:pPr>
                          <w:pStyle w:val="NormalWeb"/>
                          <w:spacing w:before="0" w:beforeAutospacing="0" w:after="330" w:afterAutospacing="0"/>
                          <w:jc w:val="both"/>
                        </w:pPr>
                        <w:r>
                          <w:rPr>
                            <w:rStyle w:val="Strong"/>
                            <w:rFonts w:eastAsia="MS Mincho"/>
                          </w:rPr>
                          <w:t>Bước 1.</w:t>
                        </w:r>
                        <w:r>
                          <w:t> Vào phân hệ </w:t>
                        </w:r>
                        <w:r>
                          <w:rPr>
                            <w:rStyle w:val="Strong"/>
                            <w:rFonts w:eastAsia="MS Mincho"/>
                          </w:rPr>
                          <w:t>Hóa đơn</w:t>
                        </w:r>
                        <w:r>
                          <w:t>\</w:t>
                        </w:r>
                        <w:r>
                          <w:rPr>
                            <w:rStyle w:val="Strong"/>
                            <w:rFonts w:eastAsia="MS Mincho"/>
                          </w:rPr>
                          <w:t>Phiếu xuất kho</w:t>
                        </w:r>
                        <w:r>
                          <w:t>, nhấn </w:t>
                        </w:r>
                        <w:r>
                          <w:rPr>
                            <w:rStyle w:val="Strong"/>
                            <w:rFonts w:eastAsia="MS Mincho"/>
                          </w:rPr>
                          <w:t>Thêm mới</w:t>
                        </w:r>
                        <w:r>
                          <w:t>.</w:t>
                        </w:r>
                      </w:p>
                      <w:p w14:paraId="19535C49" w14:textId="77777777" w:rsidR="000546A0" w:rsidRDefault="000546A0" w:rsidP="00A663E2">
                        <w:pPr>
                          <w:pStyle w:val="NormalWeb"/>
                          <w:spacing w:before="0" w:beforeAutospacing="0" w:after="330" w:afterAutospacing="0"/>
                          <w:jc w:val="both"/>
                        </w:pPr>
                        <w:r>
                          <w:rPr>
                            <w:rStyle w:val="Strong"/>
                            <w:rFonts w:eastAsia="MS Mincho"/>
                          </w:rPr>
                          <w:t> Bước 2.</w:t>
                        </w:r>
                        <w:r>
                          <w:t> Khai báo các thông tin trên phiếu xuất kho, sau đó nhấn </w:t>
                        </w:r>
                        <w:r>
                          <w:rPr>
                            <w:rStyle w:val="Strong"/>
                            <w:rFonts w:eastAsia="MS Mincho"/>
                          </w:rPr>
                          <w:t>Lưu</w:t>
                        </w:r>
                        <w:r>
                          <w:t>/</w:t>
                        </w:r>
                        <w:r>
                          <w:rPr>
                            <w:rStyle w:val="Strong"/>
                            <w:rFonts w:eastAsia="MS Mincho"/>
                          </w:rPr>
                          <w:t>Lưu và Phát hành</w:t>
                        </w:r>
                        <w:r>
                          <w:t>.</w:t>
                        </w:r>
                      </w:p>
                      <w:p w14:paraId="2E0816E4"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1AB3C95D" wp14:editId="586FDB33">
                              <wp:extent cx="5330455" cy="3487700"/>
                              <wp:effectExtent l="0" t="0" r="3810" b="0"/>
                              <wp:docPr id="292" name="Picture 292" descr="https://helpv4.meinvoice.vn/wp-content/uploads/2025/07/PXK_ko_ma_08-1024x6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descr="https://helpv4.meinvoice.vn/wp-content/uploads/2025/07/PXK_ko_ma_08-1024x670.png"/>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347867" cy="3499093"/>
                                      </a:xfrm>
                                      <a:prstGeom prst="rect">
                                        <a:avLst/>
                                      </a:prstGeom>
                                      <a:noFill/>
                                      <a:ln>
                                        <a:noFill/>
                                      </a:ln>
                                    </pic:spPr>
                                  </pic:pic>
                                </a:graphicData>
                              </a:graphic>
                            </wp:inline>
                          </w:drawing>
                        </w:r>
                      </w:p>
                      <w:p w14:paraId="0762EF6A" w14:textId="77777777" w:rsidR="000546A0" w:rsidRDefault="000546A0" w:rsidP="00A663E2">
                        <w:pPr>
                          <w:pStyle w:val="NormalWeb"/>
                          <w:spacing w:before="0" w:beforeAutospacing="0" w:after="0" w:afterAutospacing="0"/>
                          <w:jc w:val="both"/>
                        </w:pPr>
                        <w:r>
                          <w:rPr>
                            <w:rStyle w:val="Strong"/>
                            <w:rFonts w:eastAsia="MS Mincho"/>
                            <w:i/>
                            <w:iCs/>
                          </w:rPr>
                          <w:lastRenderedPageBreak/>
                          <w:t>Lưu ý: </w:t>
                        </w:r>
                        <w:r>
                          <w:rPr>
                            <w:rStyle w:val="Emphasis"/>
                          </w:rPr>
                          <w:t>Có thể thiết lập thêm thông tin hiển thị trên giao diện lập hóa đơn phục vụ công tác quản lý (thông tin này không hiển thị trên hóa đơn). Tham khảo </w:t>
                        </w:r>
                        <w:hyperlink r:id="rId322" w:tgtFrame="_blank" w:history="1">
                          <w:r>
                            <w:rPr>
                              <w:rStyle w:val="Hyperlink"/>
                              <w:rFonts w:eastAsia="MS Mincho"/>
                              <w:i/>
                              <w:iCs/>
                              <w:color w:val="337AB7"/>
                            </w:rPr>
                            <w:t>tại đây</w:t>
                          </w:r>
                        </w:hyperlink>
                        <w:r>
                          <w:rPr>
                            <w:rStyle w:val="Emphasis"/>
                          </w:rPr>
                          <w:t>.</w:t>
                        </w:r>
                      </w:p>
                      <w:p w14:paraId="79876D07"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2. Gửi phiếu xuất kho đến cơ quan thuế</w:t>
                        </w:r>
                      </w:p>
                      <w:p w14:paraId="5B6E963C" w14:textId="77777777" w:rsidR="000546A0" w:rsidRDefault="000546A0" w:rsidP="00CC7F7E">
                        <w:pPr>
                          <w:numPr>
                            <w:ilvl w:val="0"/>
                            <w:numId w:val="22"/>
                          </w:numPr>
                          <w:spacing w:after="150" w:line="240" w:lineRule="auto"/>
                          <w:ind w:left="0"/>
                          <w:jc w:val="both"/>
                          <w:rPr>
                            <w:sz w:val="24"/>
                            <w:szCs w:val="24"/>
                          </w:rPr>
                        </w:pPr>
                        <w:r>
                          <w:rPr>
                            <w:rStyle w:val="Strong"/>
                          </w:rPr>
                          <w:t>Trường hợp 1:</w:t>
                        </w:r>
                        <w:r>
                          <w:t> Nếu chọn phương thức gửi đầy đủ nội dung phiếu xuất kho đến CQT: Chương trình tự động gửi phiếu xuất kho đến Cơ quan thuế ngay khi phát hành và gửi cho khách hàng, nếu chưa gửi cho khách hàng -&gt; chương trình tự động gửi phiếu xuất kho đến CQT vào cuối ngày.</w:t>
                        </w:r>
                      </w:p>
                      <w:p w14:paraId="3C865CD4" w14:textId="77777777" w:rsidR="000546A0" w:rsidRDefault="000546A0" w:rsidP="00CC7F7E">
                        <w:pPr>
                          <w:numPr>
                            <w:ilvl w:val="0"/>
                            <w:numId w:val="22"/>
                          </w:numPr>
                          <w:spacing w:after="150" w:line="240" w:lineRule="auto"/>
                          <w:ind w:left="0"/>
                          <w:jc w:val="both"/>
                        </w:pPr>
                        <w:r>
                          <w:rPr>
                            <w:rStyle w:val="Strong"/>
                          </w:rPr>
                          <w:t>Trường hợp 2:</w:t>
                        </w:r>
                        <w:r>
                          <w:t> Nếu chọn phương thức gửi phiếu xuất kho đến CQT theo bảng tổng hợp: Đơn vị </w:t>
                        </w:r>
                        <w:hyperlink r:id="rId323" w:tgtFrame="_blank" w:history="1">
                          <w:r>
                            <w:rPr>
                              <w:rStyle w:val="Hyperlink"/>
                              <w:color w:val="337AB7"/>
                            </w:rPr>
                            <w:t>lập và gửi bảng tổng hợp dữ liệu phiếu xuất kho đến CQT</w:t>
                          </w:r>
                        </w:hyperlink>
                        <w:r>
                          <w:t> định kỳ theo kỳ kê khai thuế GTGT đơn vị đang áp dụng.</w:t>
                        </w:r>
                      </w:p>
                      <w:p w14:paraId="09A4137A"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3. Gửi phiếu xuất kho cho Đại lý</w:t>
                        </w:r>
                      </w:p>
                      <w:p w14:paraId="768BD65B" w14:textId="77777777" w:rsidR="000546A0" w:rsidRDefault="000546A0" w:rsidP="00CC7F7E">
                        <w:pPr>
                          <w:numPr>
                            <w:ilvl w:val="0"/>
                            <w:numId w:val="23"/>
                          </w:numPr>
                          <w:spacing w:after="150" w:line="240" w:lineRule="auto"/>
                          <w:ind w:left="0"/>
                          <w:jc w:val="both"/>
                          <w:rPr>
                            <w:sz w:val="24"/>
                            <w:szCs w:val="24"/>
                          </w:rPr>
                        </w:pPr>
                        <w:r>
                          <w:rPr>
                            <w:rStyle w:val="Strong"/>
                          </w:rPr>
                          <w:t>Trường hợp 1:</w:t>
                        </w:r>
                        <w:r>
                          <w:t> Nếu tích chọn </w:t>
                        </w:r>
                        <w:r>
                          <w:rPr>
                            <w:rStyle w:val="Strong"/>
                          </w:rPr>
                          <w:t>Gửi hóa đơn cho khách hàng khi phát hành (Chọn nếu khách hàng có nhu cầu lấy hóa đơn) </w:t>
                        </w:r>
                        <w:r>
                          <w:t>, chương trình tự động gửi Phiếu xuất kho cho Đại lý ngay sau khi phát hành.</w:t>
                        </w:r>
                      </w:p>
                      <w:p w14:paraId="6DAB533F"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12ABF6B2" wp14:editId="6A23BB4A">
                              <wp:extent cx="5353050" cy="4171950"/>
                              <wp:effectExtent l="0" t="0" r="0" b="0"/>
                              <wp:docPr id="291" name="Picture 291" descr="https://helpv4.meinvoice.vn/wp-content/uploads/2025/07/PXK_ko_ma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descr="https://helpv4.meinvoice.vn/wp-content/uploads/2025/07/PXK_ko_ma_09.png"/>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5353050" cy="4171950"/>
                                      </a:xfrm>
                                      <a:prstGeom prst="rect">
                                        <a:avLst/>
                                      </a:prstGeom>
                                      <a:noFill/>
                                      <a:ln>
                                        <a:noFill/>
                                      </a:ln>
                                    </pic:spPr>
                                  </pic:pic>
                                </a:graphicData>
                              </a:graphic>
                            </wp:inline>
                          </w:drawing>
                        </w:r>
                      </w:p>
                      <w:p w14:paraId="60A59132" w14:textId="77777777" w:rsidR="000546A0" w:rsidRDefault="000546A0" w:rsidP="00CC7F7E">
                        <w:pPr>
                          <w:numPr>
                            <w:ilvl w:val="0"/>
                            <w:numId w:val="24"/>
                          </w:numPr>
                          <w:spacing w:after="150" w:line="240" w:lineRule="auto"/>
                          <w:ind w:left="0"/>
                          <w:jc w:val="both"/>
                        </w:pPr>
                        <w:r>
                          <w:rPr>
                            <w:rStyle w:val="Strong"/>
                          </w:rPr>
                          <w:t>Trường hợp 2:</w:t>
                        </w:r>
                        <w:r>
                          <w:t> Nếu chưa tích chọn để chương trình tự động gửi Phiếu xuất kho cho Đại lý ngay sau khi nhận được mã của CQT thì có thể vào danh sách phiếu xuất kho để gửi.</w:t>
                        </w:r>
                      </w:p>
                      <w:p w14:paraId="4AC00800"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4. Xử lý phiếu xuất kho sai sót</w:t>
                        </w:r>
                      </w:p>
                      <w:p w14:paraId="43FFC3DD" w14:textId="77777777" w:rsidR="000546A0" w:rsidRDefault="000546A0" w:rsidP="00CC7F7E">
                        <w:pPr>
                          <w:numPr>
                            <w:ilvl w:val="0"/>
                            <w:numId w:val="25"/>
                          </w:numPr>
                          <w:spacing w:after="150" w:line="240" w:lineRule="auto"/>
                          <w:ind w:left="0"/>
                          <w:jc w:val="both"/>
                          <w:rPr>
                            <w:sz w:val="24"/>
                            <w:szCs w:val="24"/>
                          </w:rPr>
                        </w:pPr>
                        <w:r>
                          <w:t>Xem hướng dẫn </w:t>
                        </w:r>
                        <w:hyperlink r:id="rId324" w:tgtFrame="_blank" w:history="1">
                          <w:r>
                            <w:rPr>
                              <w:rStyle w:val="Hyperlink"/>
                              <w:color w:val="337AB7"/>
                            </w:rPr>
                            <w:t>tại đây</w:t>
                          </w:r>
                        </w:hyperlink>
                        <w:r>
                          <w:t>.</w:t>
                        </w:r>
                      </w:p>
                      <w:p w14:paraId="4609C349"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lastRenderedPageBreak/>
                          <w:t>3.5. Xem các báo cáo</w:t>
                        </w:r>
                      </w:p>
                      <w:p w14:paraId="7F95A4BA" w14:textId="77777777" w:rsidR="000546A0" w:rsidRDefault="000546A0" w:rsidP="00CC7F7E">
                        <w:pPr>
                          <w:numPr>
                            <w:ilvl w:val="0"/>
                            <w:numId w:val="26"/>
                          </w:numPr>
                          <w:spacing w:after="150" w:line="240" w:lineRule="auto"/>
                          <w:ind w:left="0"/>
                          <w:jc w:val="both"/>
                          <w:rPr>
                            <w:sz w:val="24"/>
                            <w:szCs w:val="24"/>
                          </w:rPr>
                        </w:pPr>
                        <w:r>
                          <w:t>Xem hướng dẫn </w:t>
                        </w:r>
                        <w:hyperlink r:id="rId325" w:tgtFrame="_blank" w:history="1">
                          <w:r>
                            <w:rPr>
                              <w:rStyle w:val="Hyperlink"/>
                              <w:color w:val="337AB7"/>
                            </w:rPr>
                            <w:t>tại đây</w:t>
                          </w:r>
                        </w:hyperlink>
                        <w:r>
                          <w:t>.</w:t>
                        </w:r>
                      </w:p>
                    </w:tc>
                  </w:tr>
                </w:tbl>
                <w:p w14:paraId="0C75C744"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4. Lưu ý</w:t>
                  </w:r>
                </w:p>
                <w:p w14:paraId="1D6A3B65" w14:textId="77777777" w:rsidR="000546A0" w:rsidRDefault="000546A0" w:rsidP="00CC7F7E">
                  <w:pPr>
                    <w:numPr>
                      <w:ilvl w:val="0"/>
                      <w:numId w:val="27"/>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30E43"/>
                      <w:spacing w:val="-3"/>
                    </w:rPr>
                    <w:t>Có thể phát hành 1 hoặc hàng loạt phiếu xuất kho từ danh sách phiếu xuất kho.</w:t>
                  </w:r>
                </w:p>
                <w:p w14:paraId="0F75544E" w14:textId="77777777" w:rsidR="000546A0" w:rsidRDefault="000546A0" w:rsidP="00CC7F7E">
                  <w:pPr>
                    <w:numPr>
                      <w:ilvl w:val="0"/>
                      <w:numId w:val="2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gửi 1 hoặc hàng loạt phiếu xuất kho cho Đại lý từ danh sách phiếu xuất kho.</w:t>
                  </w:r>
                </w:p>
                <w:p w14:paraId="232FFA2C" w14:textId="77777777" w:rsidR="000546A0" w:rsidRDefault="000546A0" w:rsidP="00CC7F7E">
                  <w:pPr>
                    <w:numPr>
                      <w:ilvl w:val="0"/>
                      <w:numId w:val="2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326"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248BB2CA" w14:textId="77777777" w:rsidR="000546A0" w:rsidRDefault="000546A0" w:rsidP="00A663E2">
                  <w:pPr>
                    <w:jc w:val="both"/>
                    <w:rPr>
                      <w:b/>
                      <w:bCs/>
                      <w:color w:val="000000" w:themeColor="text1"/>
                      <w:sz w:val="28"/>
                      <w:szCs w:val="28"/>
                    </w:rPr>
                  </w:pPr>
                </w:p>
              </w:tc>
            </w:tr>
          </w:tbl>
          <w:p w14:paraId="229C90EE" w14:textId="77777777" w:rsidR="00D504E4" w:rsidRDefault="00D504E4" w:rsidP="00A663E2">
            <w:pPr>
              <w:jc w:val="both"/>
              <w:rPr>
                <w:b/>
                <w:bCs/>
                <w:color w:val="000000" w:themeColor="text1"/>
                <w:sz w:val="28"/>
                <w:szCs w:val="28"/>
              </w:rPr>
            </w:pPr>
          </w:p>
        </w:tc>
      </w:tr>
    </w:tbl>
    <w:p w14:paraId="4E3F978D" w14:textId="1AAA46CE" w:rsidR="00D504E4" w:rsidRPr="00D504E4" w:rsidRDefault="00D504E4" w:rsidP="00A663E2">
      <w:pPr>
        <w:jc w:val="both"/>
        <w:rPr>
          <w:b/>
          <w:bCs/>
          <w:color w:val="000000" w:themeColor="text1"/>
          <w:sz w:val="28"/>
          <w:szCs w:val="28"/>
        </w:rPr>
      </w:pPr>
    </w:p>
    <w:p w14:paraId="40AC072B" w14:textId="5EC5B403" w:rsidR="005808C4" w:rsidRDefault="005808C4" w:rsidP="00CC7F7E">
      <w:pPr>
        <w:pStyle w:val="ListParagraph"/>
        <w:numPr>
          <w:ilvl w:val="0"/>
          <w:numId w:val="18"/>
        </w:numPr>
        <w:jc w:val="both"/>
        <w:rPr>
          <w:b/>
          <w:bCs/>
          <w:color w:val="000000" w:themeColor="text1"/>
          <w:sz w:val="28"/>
          <w:szCs w:val="28"/>
        </w:rPr>
      </w:pPr>
      <w:r>
        <w:rPr>
          <w:b/>
          <w:bCs/>
          <w:color w:val="000000" w:themeColor="text1"/>
          <w:sz w:val="28"/>
          <w:szCs w:val="28"/>
        </w:rPr>
        <w:t xml:space="preserve"> Dành cho người mua hàng </w:t>
      </w:r>
    </w:p>
    <w:tbl>
      <w:tblPr>
        <w:tblW w:w="0" w:type="auto"/>
        <w:tblLook w:val="04A0" w:firstRow="1" w:lastRow="0" w:firstColumn="1" w:lastColumn="0" w:noHBand="0" w:noVBand="1"/>
      </w:tblPr>
      <w:tblGrid>
        <w:gridCol w:w="9036"/>
      </w:tblGrid>
      <w:tr w:rsidR="00B87BE4" w14:paraId="07135A14" w14:textId="77777777" w:rsidTr="000546A0">
        <w:tc>
          <w:tcPr>
            <w:tcW w:w="9036" w:type="dxa"/>
          </w:tcPr>
          <w:tbl>
            <w:tblPr>
              <w:tblStyle w:val="TableGrid"/>
              <w:tblW w:w="0" w:type="auto"/>
              <w:tblLook w:val="04A0" w:firstRow="1" w:lastRow="0" w:firstColumn="1" w:lastColumn="0" w:noHBand="0" w:noVBand="1"/>
            </w:tblPr>
            <w:tblGrid>
              <w:gridCol w:w="8810"/>
            </w:tblGrid>
            <w:tr w:rsidR="000546A0" w14:paraId="50B302C0" w14:textId="77777777" w:rsidTr="000546A0">
              <w:tc>
                <w:tcPr>
                  <w:tcW w:w="8810" w:type="dxa"/>
                </w:tcPr>
                <w:p w14:paraId="3DCFBDDB" w14:textId="77777777" w:rsidR="000546A0" w:rsidRDefault="000546A0" w:rsidP="00A663E2">
                  <w:pPr>
                    <w:jc w:val="both"/>
                    <w:rPr>
                      <w:rFonts w:ascii="inherit" w:hAnsi="inherit"/>
                    </w:rPr>
                  </w:pPr>
                  <w:r>
                    <w:rPr>
                      <w:rFonts w:ascii="inherit" w:hAnsi="inherit"/>
                    </w:rPr>
                    <w:t>Hướng dẫn tra cứu hóa đơn điện tử trên trang Tổng cục Thuế</w:t>
                  </w:r>
                </w:p>
                <w:p w14:paraId="65B3421D"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28FC3E49"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các phương thức tra cứu hóa đơn điện tử trên Cổng thông tin của Tổng cục Thuế, từ đó kiểm tra tính hợp lệ và chi tiết hóa đơn một cách thuận tiện, an toàn.</w:t>
                  </w:r>
                  <w:r>
                    <w:rPr>
                      <w:rFonts w:ascii="MISA Sans" w:hAnsi="MISA Sans"/>
                      <w:color w:val="030E43"/>
                      <w:spacing w:val="-3"/>
                    </w:rPr>
                    <w:br/>
                  </w:r>
                  <w:r>
                    <w:rPr>
                      <w:rStyle w:val="Strong"/>
                      <w:rFonts w:ascii="MISA Sans" w:hAnsi="MISA Sans"/>
                      <w:color w:val="030E43"/>
                      <w:spacing w:val="-3"/>
                    </w:rPr>
                    <w:t>Nội dung bài viết gồm:</w:t>
                  </w:r>
                </w:p>
                <w:p w14:paraId="6FEE31A3"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không cần đăng nhập: truy cập website, nhập thông tin hóa đơn, kiểm tra kết quả hợp lệ.</w:t>
                  </w:r>
                </w:p>
                <w:p w14:paraId="1FF3201F"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bằng tài khoản đăng nhập: đăng nhập tài khoản do Cơ quan Thuế cấp, tra cứu hóa đơn bán ra/mua vào, xem chi tiết, xuất dữ liệu hóa đơn.</w:t>
                  </w:r>
                </w:p>
                <w:p w14:paraId="4D23F9F0"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78383A42"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2.1. Tra cứu không cần đăng nhập</w:t>
                  </w:r>
                </w:p>
                <w:p w14:paraId="2020008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trang: </w:t>
                  </w:r>
                  <w:hyperlink r:id="rId327" w:history="1">
                    <w:r>
                      <w:rPr>
                        <w:rStyle w:val="Hyperlink"/>
                        <w:rFonts w:ascii="MISA Sans" w:hAnsi="MISA Sans"/>
                        <w:color w:val="337AB7"/>
                        <w:spacing w:val="-3"/>
                      </w:rPr>
                      <w:t>https://hoadondientu.gdt.gov.vn/</w:t>
                    </w:r>
                  </w:hyperlink>
                </w:p>
                <w:p w14:paraId="06C0C29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mục </w:t>
                  </w:r>
                  <w:r>
                    <w:rPr>
                      <w:rStyle w:val="Strong"/>
                      <w:rFonts w:ascii="MISA Sans" w:hAnsi="MISA Sans"/>
                      <w:color w:val="030E43"/>
                      <w:spacing w:val="-3"/>
                    </w:rPr>
                    <w:t>Tra cứu hóa đơn điện tử</w:t>
                  </w:r>
                  <w:r>
                    <w:rPr>
                      <w:rFonts w:ascii="MISA Sans" w:hAnsi="MISA Sans"/>
                      <w:color w:val="030E43"/>
                      <w:spacing w:val="-3"/>
                    </w:rPr>
                    <w:t>.</w:t>
                  </w:r>
                </w:p>
                <w:p w14:paraId="2BF6C1C6"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thông tin hóa đơn cần tra cứu, nhấn </w:t>
                  </w:r>
                  <w:r>
                    <w:rPr>
                      <w:rStyle w:val="Strong"/>
                      <w:rFonts w:ascii="MISA Sans" w:hAnsi="MISA Sans"/>
                      <w:color w:val="030E43"/>
                      <w:spacing w:val="-3"/>
                    </w:rPr>
                    <w:t>Tìm kiếm</w:t>
                  </w:r>
                  <w:r>
                    <w:rPr>
                      <w:rFonts w:ascii="MISA Sans" w:hAnsi="MISA Sans"/>
                      <w:color w:val="030E43"/>
                      <w:spacing w:val="-3"/>
                    </w:rPr>
                    <w:t>.</w:t>
                  </w:r>
                </w:p>
                <w:p w14:paraId="3474A05F" w14:textId="77777777" w:rsidR="000546A0" w:rsidRDefault="000546A0" w:rsidP="00A663E2">
                  <w:pPr>
                    <w:jc w:val="both"/>
                    <w:rPr>
                      <w:rFonts w:ascii="MISA Sans" w:hAnsi="MISA Sans"/>
                      <w:color w:val="030E43"/>
                      <w:spacing w:val="-3"/>
                    </w:rPr>
                  </w:pPr>
                  <w:r>
                    <w:rPr>
                      <w:rFonts w:ascii="MISA Sans" w:hAnsi="MISA Sans"/>
                      <w:color w:val="030E43"/>
                      <w:spacing w:val="-3"/>
                    </w:rPr>
                    <w:t>Thông tin có đánh dấu sao (*) thì bắt buộc phải điền.</w:t>
                  </w:r>
                </w:p>
                <w:p w14:paraId="7939356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Loại hóa đơn:</w:t>
                  </w:r>
                  <w:r>
                    <w:rPr>
                      <w:rFonts w:ascii="MISA Sans" w:hAnsi="MISA Sans"/>
                      <w:color w:val="030E43"/>
                      <w:spacing w:val="-3"/>
                    </w:rPr>
                    <w:t> chọn đúng loại hóa đơn điện tử tương ứng đã đăng ký hoặc được cấp trước đó.</w:t>
                  </w:r>
                </w:p>
                <w:p w14:paraId="22C18E0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Ký hiệu hóa đơn:</w:t>
                  </w:r>
                  <w:r>
                    <w:rPr>
                      <w:rFonts w:ascii="MISA Sans" w:hAnsi="MISA Sans"/>
                      <w:color w:val="030E43"/>
                      <w:spacing w:val="-3"/>
                    </w:rPr>
                    <w:t> nhập vào các chữ số từ </w:t>
                  </w:r>
                  <w:r>
                    <w:rPr>
                      <w:rStyle w:val="Strong"/>
                      <w:rFonts w:ascii="MISA Sans" w:hAnsi="MISA Sans"/>
                      <w:color w:val="030E43"/>
                      <w:spacing w:val="-3"/>
                    </w:rPr>
                    <w:t>C</w:t>
                  </w:r>
                  <w:r>
                    <w:rPr>
                      <w:rFonts w:ascii="MISA Sans" w:hAnsi="MISA Sans"/>
                      <w:color w:val="030E43"/>
                      <w:spacing w:val="-3"/>
                    </w:rPr>
                    <w:t> đối với hóa đơn điện tử có mã cơ quan thuế hoặc</w:t>
                  </w:r>
                  <w:r>
                    <w:rPr>
                      <w:rStyle w:val="Strong"/>
                      <w:rFonts w:ascii="MISA Sans" w:hAnsi="MISA Sans"/>
                      <w:color w:val="030E43"/>
                      <w:spacing w:val="-3"/>
                    </w:rPr>
                    <w:t> K</w:t>
                  </w:r>
                  <w:r>
                    <w:rPr>
                      <w:rFonts w:ascii="MISA Sans" w:hAnsi="MISA Sans"/>
                      <w:color w:val="030E43"/>
                      <w:spacing w:val="-3"/>
                    </w:rPr>
                    <w:t> đối với hóa đơn không có mã.</w:t>
                  </w:r>
                </w:p>
                <w:p w14:paraId="76734B0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hóa đơn:</w:t>
                  </w:r>
                  <w:r>
                    <w:rPr>
                      <w:rFonts w:ascii="MISA Sans" w:hAnsi="MISA Sans"/>
                      <w:color w:val="030E43"/>
                      <w:spacing w:val="-3"/>
                    </w:rPr>
                    <w:t> có thể nhập cả 2 định dạng số hóa đơn gồm từ 1 chữ số hoặc tối đa 8 chữ số.</w:t>
                  </w:r>
                </w:p>
                <w:p w14:paraId="4012689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ổng tiền thanh toán </w:t>
                  </w:r>
                  <w:r>
                    <w:rPr>
                      <w:rFonts w:ascii="MISA Sans" w:hAnsi="MISA Sans"/>
                      <w:color w:val="030E43"/>
                      <w:spacing w:val="-3"/>
                    </w:rPr>
                    <w:t>cần nhập thông tin số tiền thanh toán theo dạng số.</w:t>
                  </w:r>
                </w:p>
                <w:p w14:paraId="1D435E45"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0BAB189" wp14:editId="662EC8DE">
                        <wp:extent cx="5461234" cy="3123210"/>
                        <wp:effectExtent l="0" t="0" r="6350" b="1270"/>
                        <wp:docPr id="302" name="Picture 302" descr="https://helpv4.meinvoice.vn/wp-content/uploads/2021/11/tra_cuu_hoa_don_TC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 descr="https://helpv4.meinvoice.vn/wp-content/uploads/2021/11/tra_cuu_hoa_don_TCT-1.png"/>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5474654" cy="3130885"/>
                                </a:xfrm>
                                <a:prstGeom prst="rect">
                                  <a:avLst/>
                                </a:prstGeom>
                                <a:noFill/>
                                <a:ln>
                                  <a:noFill/>
                                </a:ln>
                              </pic:spPr>
                            </pic:pic>
                          </a:graphicData>
                        </a:graphic>
                      </wp:inline>
                    </w:drawing>
                  </w:r>
                </w:p>
                <w:p w14:paraId="3C8448B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Sau khi nhấn tìm kiếm, thì kết quả sẽ hiển thị trên màn hình.</w:t>
                  </w:r>
                </w:p>
                <w:p w14:paraId="39E78C65" w14:textId="77777777" w:rsidR="000546A0" w:rsidRDefault="000546A0" w:rsidP="00A663E2">
                  <w:pPr>
                    <w:jc w:val="both"/>
                    <w:rPr>
                      <w:rFonts w:ascii="MISA Sans" w:hAnsi="MISA Sans"/>
                      <w:color w:val="030E43"/>
                      <w:spacing w:val="-3"/>
                    </w:rPr>
                  </w:pPr>
                  <w:r>
                    <w:rPr>
                      <w:rFonts w:ascii="MISA Sans" w:hAnsi="MISA Sans"/>
                      <w:color w:val="030E43"/>
                      <w:spacing w:val="-3"/>
                    </w:rPr>
                    <w:t>Nếu nhận được kết quả “</w:t>
                  </w:r>
                  <w:r>
                    <w:rPr>
                      <w:rFonts w:ascii="MISA Sans" w:hAnsi="MISA Sans"/>
                      <w:b/>
                      <w:bCs/>
                      <w:color w:val="030E43"/>
                      <w:spacing w:val="-3"/>
                    </w:rPr>
                    <w:t>Đã cấp mã hóa đơn</w:t>
                  </w:r>
                  <w:r>
                    <w:rPr>
                      <w:rFonts w:ascii="MISA Sans" w:hAnsi="MISA Sans"/>
                      <w:color w:val="030E43"/>
                      <w:spacing w:val="-3"/>
                    </w:rPr>
                    <w:t>” → hóa đơn hợp lệ</w:t>
                  </w:r>
                </w:p>
                <w:p w14:paraId="0301E3B3" w14:textId="77777777" w:rsidR="000546A0" w:rsidRDefault="000546A0" w:rsidP="00A663E2">
                  <w:pPr>
                    <w:jc w:val="both"/>
                    <w:rPr>
                      <w:rFonts w:ascii="MISA Sans" w:hAnsi="MISA Sans"/>
                      <w:color w:val="030E43"/>
                      <w:spacing w:val="-3"/>
                    </w:rPr>
                  </w:pPr>
                  <w:r>
                    <w:rPr>
                      <w:rFonts w:ascii="MISA Sans" w:hAnsi="MISA Sans"/>
                      <w:color w:val="030E43"/>
                      <w:spacing w:val="-3"/>
                    </w:rPr>
                    <w:t>Nếu kết quả trả về là “</w:t>
                  </w:r>
                  <w:r>
                    <w:rPr>
                      <w:rFonts w:ascii="MISA Sans" w:hAnsi="MISA Sans"/>
                      <w:b/>
                      <w:bCs/>
                      <w:color w:val="030E43"/>
                      <w:spacing w:val="-3"/>
                    </w:rPr>
                    <w:t>Không tồn tại hóa đơn có thông tin trùng khớp với các thông tin tổ chức, cá nhân tìm kiếm</w:t>
                  </w:r>
                  <w:r>
                    <w:rPr>
                      <w:rFonts w:ascii="MISA Sans" w:hAnsi="MISA Sans"/>
                      <w:color w:val="030E43"/>
                      <w:spacing w:val="-3"/>
                    </w:rPr>
                    <w:t>” → hóa đơn không tồn tại</w:t>
                  </w:r>
                </w:p>
                <w:p w14:paraId="7A88F7CE"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 Tra cứu bằng tài khoản đăng nhập</w:t>
                  </w:r>
                </w:p>
                <w:p w14:paraId="7397995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vào địa chỉ website: </w:t>
                  </w:r>
                  <w:hyperlink r:id="rId328" w:tgtFrame="_blank" w:history="1">
                    <w:r>
                      <w:rPr>
                        <w:rStyle w:val="Hyperlink"/>
                        <w:rFonts w:ascii="MISA Sans" w:hAnsi="MISA Sans"/>
                        <w:b/>
                        <w:bCs/>
                        <w:color w:val="337AB7"/>
                        <w:spacing w:val="-3"/>
                      </w:rPr>
                      <w:t>https://hoadondientu.gdt.gov.vn/</w:t>
                    </w:r>
                  </w:hyperlink>
                  <w:r>
                    <w:rPr>
                      <w:rFonts w:ascii="MISA Sans" w:hAnsi="MISA Sans"/>
                      <w:color w:val="030E43"/>
                      <w:spacing w:val="-3"/>
                    </w:rPr>
                    <w:t>. Đăng nhập theo thông tin mà Cơ quan Thuế đã cấp trước đó.</w:t>
                  </w:r>
                </w:p>
                <w:p w14:paraId="19E37B8D"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1F1FC94" wp14:editId="5815B99C">
                        <wp:extent cx="5534066" cy="3737645"/>
                        <wp:effectExtent l="0" t="0" r="0" b="0"/>
                        <wp:docPr id="301" name="Picture 301" descr="https://helpv4.meinvoice.vn/wp-content/uploads/2021/11/tra_cuu_hoa_don_tren_TCT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https://helpv4.meinvoice.vn/wp-content/uploads/2021/11/tra_cuu_hoa_don_tren_TCT_01.jpg"/>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5547370" cy="3746630"/>
                                </a:xfrm>
                                <a:prstGeom prst="rect">
                                  <a:avLst/>
                                </a:prstGeom>
                                <a:noFill/>
                                <a:ln>
                                  <a:noFill/>
                                </a:ln>
                              </pic:spPr>
                            </pic:pic>
                          </a:graphicData>
                        </a:graphic>
                      </wp:inline>
                    </w:drawing>
                  </w:r>
                </w:p>
                <w:p w14:paraId="47077FF4"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Vào mục </w:t>
                  </w:r>
                  <w:r>
                    <w:rPr>
                      <w:rStyle w:val="Strong"/>
                      <w:rFonts w:ascii="MISA Sans" w:hAnsi="MISA Sans"/>
                      <w:color w:val="030E43"/>
                      <w:spacing w:val="-3"/>
                    </w:rPr>
                    <w:t>Tra cứu</w:t>
                  </w:r>
                  <w:r>
                    <w:rPr>
                      <w:rFonts w:ascii="MISA Sans" w:hAnsi="MISA Sans"/>
                      <w:color w:val="030E43"/>
                      <w:spacing w:val="-3"/>
                    </w:rPr>
                    <w:t> → chọn </w:t>
                  </w:r>
                  <w:r>
                    <w:rPr>
                      <w:rStyle w:val="Strong"/>
                      <w:rFonts w:ascii="MISA Sans" w:hAnsi="MISA Sans"/>
                      <w:color w:val="030E43"/>
                      <w:spacing w:val="-3"/>
                    </w:rPr>
                    <w:t>Tra cứu hóa đơn</w:t>
                  </w:r>
                </w:p>
                <w:p w14:paraId="05C4822B"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ọn </w:t>
                  </w:r>
                  <w:r>
                    <w:rPr>
                      <w:rStyle w:val="Strong"/>
                      <w:rFonts w:ascii="MISA Sans" w:hAnsi="MISA Sans"/>
                      <w:color w:val="030E43"/>
                      <w:spacing w:val="-3"/>
                    </w:rPr>
                    <w:t>Tra cứu HĐĐT bán ra/mua vào</w:t>
                  </w:r>
                  <w:r>
                    <w:rPr>
                      <w:rFonts w:ascii="MISA Sans" w:hAnsi="MISA Sans"/>
                      <w:color w:val="030E43"/>
                      <w:spacing w:val="-3"/>
                    </w:rPr>
                    <w:t> → nhấn </w:t>
                  </w:r>
                  <w:r>
                    <w:rPr>
                      <w:rStyle w:val="Strong"/>
                      <w:rFonts w:ascii="MISA Sans" w:hAnsi="MISA Sans"/>
                      <w:color w:val="030E43"/>
                      <w:spacing w:val="-3"/>
                    </w:rPr>
                    <w:t>Tìm kiếm</w:t>
                  </w:r>
                </w:p>
                <w:p w14:paraId="5EC26CE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76C071A" wp14:editId="4BBA3A6D">
                        <wp:extent cx="5474059" cy="3030311"/>
                        <wp:effectExtent l="0" t="0" r="0" b="0"/>
                        <wp:docPr id="300" name="Picture 300" descr="https://helpv4.meinvoice.vn/wp-content/uploads/2021/11/tra_cuu_hoa_don_tren_TCT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https://helpv4.meinvoice.vn/wp-content/uploads/2021/11/tra_cuu_hoa_don_tren_TCT_02-1.jpg"/>
                                <pic:cNvPicPr>
                                  <a:picLocks noChangeAspect="1" noChangeArrowheads="1"/>
                                </pic:cNvPicPr>
                              </pic:nvPicPr>
                              <pic:blipFill>
                                <a:blip r:embed="rId329" cstate="print">
                                  <a:extLst>
                                    <a:ext uri="{28A0092B-C50C-407E-A947-70E740481C1C}">
                                      <a14:useLocalDpi xmlns:a14="http://schemas.microsoft.com/office/drawing/2010/main" val="0"/>
                                    </a:ext>
                                  </a:extLst>
                                </a:blip>
                                <a:srcRect/>
                                <a:stretch>
                                  <a:fillRect/>
                                </a:stretch>
                              </pic:blipFill>
                              <pic:spPr bwMode="auto">
                                <a:xfrm>
                                  <a:off x="0" y="0"/>
                                  <a:ext cx="5484608" cy="3036151"/>
                                </a:xfrm>
                                <a:prstGeom prst="rect">
                                  <a:avLst/>
                                </a:prstGeom>
                                <a:noFill/>
                                <a:ln>
                                  <a:noFill/>
                                </a:ln>
                              </pic:spPr>
                            </pic:pic>
                          </a:graphicData>
                        </a:graphic>
                      </wp:inline>
                    </w:drawing>
                  </w:r>
                </w:p>
                <w:p w14:paraId="63D7FBF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Để xem cụ thể các thông tin về hóa đơn:</w:t>
                  </w:r>
                </w:p>
                <w:p w14:paraId="6FE9C862" w14:textId="77777777" w:rsidR="000546A0" w:rsidRDefault="000546A0" w:rsidP="00A663E2">
                  <w:pPr>
                    <w:jc w:val="both"/>
                    <w:rPr>
                      <w:rFonts w:ascii="MISA Sans" w:hAnsi="MISA Sans"/>
                      <w:color w:val="030E43"/>
                      <w:spacing w:val="-3"/>
                    </w:rPr>
                  </w:pPr>
                  <w:r>
                    <w:rPr>
                      <w:rFonts w:ascii="MISA Sans" w:hAnsi="MISA Sans"/>
                      <w:color w:val="030E43"/>
                      <w:spacing w:val="-3"/>
                    </w:rPr>
                    <w:t>Click vào hóa đơn cần xem</w:t>
                  </w:r>
                </w:p>
                <w:p w14:paraId="76B94465" w14:textId="77777777" w:rsidR="000546A0" w:rsidRDefault="000546A0" w:rsidP="00A663E2">
                  <w:pPr>
                    <w:jc w:val="both"/>
                    <w:rPr>
                      <w:rFonts w:ascii="MISA Sans" w:hAnsi="MISA Sans"/>
                      <w:color w:val="030E43"/>
                      <w:spacing w:val="-3"/>
                    </w:rPr>
                  </w:pPr>
                  <w:r>
                    <w:rPr>
                      <w:rFonts w:ascii="MISA Sans" w:hAnsi="MISA Sans"/>
                      <w:color w:val="030E43"/>
                      <w:spacing w:val="-3"/>
                    </w:rPr>
                    <w:t>Ở vùng hiển thị kết quả, nhấn biểu tượng xem.</w:t>
                  </w:r>
                </w:p>
                <w:p w14:paraId="3C81CD01"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65EF3EA" wp14:editId="183723FB">
                        <wp:extent cx="5485922" cy="3036309"/>
                        <wp:effectExtent l="0" t="0" r="635" b="0"/>
                        <wp:docPr id="299" name="Picture 299" descr="https://helpv4.meinvoice.vn/wp-content/uploads/2021/11/tra_cuu_hoa_don_tren_TCT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descr="https://helpv4.meinvoice.vn/wp-content/uploads/2021/11/tra_cuu_hoa_don_tren_TCT_03-1.jpg"/>
                                <pic:cNvPicPr>
                                  <a:picLocks noChangeAspect="1" noChangeArrowheads="1"/>
                                </pic:cNvPicPr>
                              </pic:nvPicPr>
                              <pic:blipFill>
                                <a:blip r:embed="rId330" cstate="print">
                                  <a:extLst>
                                    <a:ext uri="{28A0092B-C50C-407E-A947-70E740481C1C}">
                                      <a14:useLocalDpi xmlns:a14="http://schemas.microsoft.com/office/drawing/2010/main" val="0"/>
                                    </a:ext>
                                  </a:extLst>
                                </a:blip>
                                <a:srcRect/>
                                <a:stretch>
                                  <a:fillRect/>
                                </a:stretch>
                              </pic:blipFill>
                              <pic:spPr bwMode="auto">
                                <a:xfrm>
                                  <a:off x="0" y="0"/>
                                  <a:ext cx="5502236" cy="3045338"/>
                                </a:xfrm>
                                <a:prstGeom prst="rect">
                                  <a:avLst/>
                                </a:prstGeom>
                                <a:noFill/>
                                <a:ln>
                                  <a:noFill/>
                                </a:ln>
                              </pic:spPr>
                            </pic:pic>
                          </a:graphicData>
                        </a:graphic>
                      </wp:inline>
                    </w:drawing>
                  </w:r>
                </w:p>
                <w:p w14:paraId="5AA27202" w14:textId="77777777" w:rsidR="000546A0" w:rsidRDefault="000546A0" w:rsidP="00A663E2">
                  <w:pPr>
                    <w:jc w:val="both"/>
                    <w:rPr>
                      <w:rFonts w:ascii="MISA Sans" w:hAnsi="MISA Sans"/>
                      <w:color w:val="030E43"/>
                      <w:spacing w:val="-3"/>
                    </w:rPr>
                  </w:pPr>
                  <w:r>
                    <w:rPr>
                      <w:rFonts w:ascii="MISA Sans" w:hAnsi="MISA Sans"/>
                      <w:color w:val="030E43"/>
                      <w:spacing w:val="-3"/>
                    </w:rPr>
                    <w:t>Chương trình hiển thị hóa đơn chi tiết.</w:t>
                  </w:r>
                </w:p>
                <w:p w14:paraId="24FC9DFB"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2D201C35" wp14:editId="6B58FCFA">
                        <wp:extent cx="7730671" cy="4270630"/>
                        <wp:effectExtent l="0" t="0" r="3810" b="0"/>
                        <wp:docPr id="298" name="Picture 298" descr="https://helpv4.meinvoice.vn/wp-content/uploads/2021/11/tra_cuu_hoa_don_tren_TCT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descr="https://helpv4.meinvoice.vn/wp-content/uploads/2021/11/tra_cuu_hoa_don_tren_TCT_04.jpg"/>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7738627" cy="4275025"/>
                                </a:xfrm>
                                <a:prstGeom prst="rect">
                                  <a:avLst/>
                                </a:prstGeom>
                                <a:noFill/>
                                <a:ln>
                                  <a:noFill/>
                                </a:ln>
                              </pic:spPr>
                            </pic:pic>
                          </a:graphicData>
                        </a:graphic>
                      </wp:inline>
                    </w:drawing>
                  </w:r>
                </w:p>
                <w:p w14:paraId="0A456534"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Có thể thực hiện các chức năng như Xem/ In/ Xuất Excel/ Xuất XML.</w:t>
                  </w:r>
                </w:p>
                <w:p w14:paraId="23482627"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BCDC5FC" wp14:editId="0E70D4D1">
                        <wp:extent cx="5532531" cy="3062107"/>
                        <wp:effectExtent l="0" t="0" r="0" b="5080"/>
                        <wp:docPr id="297" name="Picture 297" descr="https://helpv4.meinvoice.vn/wp-content/uploads/2021/11/tra_cuu_hoa_don_tren_TCT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descr="https://helpv4.meinvoice.vn/wp-content/uploads/2021/11/tra_cuu_hoa_don_tren_TCT_05.jpg"/>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bwMode="auto">
                                <a:xfrm>
                                  <a:off x="0" y="0"/>
                                  <a:ext cx="5548109" cy="3070729"/>
                                </a:xfrm>
                                <a:prstGeom prst="rect">
                                  <a:avLst/>
                                </a:prstGeom>
                                <a:noFill/>
                                <a:ln>
                                  <a:noFill/>
                                </a:ln>
                              </pic:spPr>
                            </pic:pic>
                          </a:graphicData>
                        </a:graphic>
                      </wp:inline>
                    </w:drawing>
                  </w:r>
                </w:p>
                <w:p w14:paraId="21EC6ABB" w14:textId="77777777" w:rsidR="000546A0" w:rsidRDefault="000546A0" w:rsidP="00A663E2">
                  <w:pPr>
                    <w:jc w:val="both"/>
                    <w:rPr>
                      <w:rFonts w:ascii="MISA Sans" w:hAnsi="MISA Sans"/>
                      <w:color w:val="030E43"/>
                      <w:spacing w:val="-3"/>
                    </w:rPr>
                  </w:pPr>
                  <w:r>
                    <w:rPr>
                      <w:rStyle w:val="Strong"/>
                      <w:rFonts w:ascii="MISA Sans" w:hAnsi="MISA Sans"/>
                      <w:color w:val="030E43"/>
                      <w:spacing w:val="-3"/>
                      <w:sz w:val="28"/>
                      <w:szCs w:val="28"/>
                    </w:rPr>
                    <w:t>Về chữ ký số</w:t>
                  </w:r>
                </w:p>
                <w:p w14:paraId="05C74321" w14:textId="77777777" w:rsidR="000546A0" w:rsidRDefault="000546A0" w:rsidP="00A663E2">
                  <w:pPr>
                    <w:jc w:val="both"/>
                    <w:rPr>
                      <w:rFonts w:ascii="MISA Sans" w:hAnsi="MISA Sans"/>
                      <w:color w:val="030E43"/>
                      <w:spacing w:val="-3"/>
                    </w:rPr>
                  </w:pPr>
                  <w:r>
                    <w:rPr>
                      <w:rFonts w:ascii="MISA Sans" w:hAnsi="MISA Sans"/>
                      <w:color w:val="030E43"/>
                      <w:spacing w:val="-3"/>
                    </w:rPr>
                    <w:t>Nhiều doanh nghiệp sử dụng chữ ký số để đảm bảo an toàn và chống giả mạo hóa đơn</w:t>
                  </w:r>
                </w:p>
                <w:p w14:paraId="48670F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MISA eSign</w:t>
                  </w:r>
                  <w:r>
                    <w:rPr>
                      <w:rFonts w:ascii="MISA Sans" w:hAnsi="MISA Sans"/>
                      <w:color w:val="030E43"/>
                      <w:spacing w:val="-3"/>
                    </w:rPr>
                    <w:t> là giải pháp chữ ký số từ xa uy tín, tích hợp trực tiếp trên hóa đơn MISA meInvoice</w:t>
                  </w:r>
                </w:p>
                <w:p w14:paraId="34CA520E" w14:textId="77777777" w:rsidR="000546A0" w:rsidRDefault="000546A0" w:rsidP="00A663E2">
                  <w:pPr>
                    <w:jc w:val="both"/>
                    <w:rPr>
                      <w:rFonts w:ascii="MISA Sans" w:hAnsi="MISA Sans"/>
                      <w:color w:val="030E43"/>
                      <w:spacing w:val="-3"/>
                    </w:rPr>
                  </w:pPr>
                  <w:r>
                    <w:rPr>
                      <w:rFonts w:ascii="MISA Sans" w:hAnsi="MISA Sans"/>
                      <w:color w:val="030E43"/>
                      <w:spacing w:val="-3"/>
                    </w:rPr>
                    <w:t>Phần mềm được Bộ TT&amp;TT cấp phép, đạt tiêu chuẩn Châu Âu eIDAS và đáp ứng đầy đủ quy định pháp luật theo nghị định 130/2018/NĐ-CP, Thông tư 16/2019/TT-BTTTT</w:t>
                  </w:r>
                </w:p>
                <w:p w14:paraId="38207847" w14:textId="77777777" w:rsidR="000546A0" w:rsidRDefault="000546A0" w:rsidP="00A663E2">
                  <w:pPr>
                    <w:jc w:val="both"/>
                    <w:rPr>
                      <w:b/>
                      <w:bCs/>
                      <w:color w:val="000000" w:themeColor="text1"/>
                      <w:sz w:val="28"/>
                      <w:szCs w:val="28"/>
                    </w:rPr>
                  </w:pPr>
                </w:p>
              </w:tc>
            </w:tr>
          </w:tbl>
          <w:p w14:paraId="2E6F8378" w14:textId="77777777" w:rsidR="00B87BE4" w:rsidRDefault="00B87BE4" w:rsidP="00A663E2">
            <w:pPr>
              <w:jc w:val="both"/>
              <w:rPr>
                <w:b/>
                <w:bCs/>
                <w:color w:val="000000" w:themeColor="text1"/>
                <w:sz w:val="28"/>
                <w:szCs w:val="28"/>
              </w:rPr>
            </w:pPr>
          </w:p>
        </w:tc>
      </w:tr>
      <w:tr w:rsidR="00B87BE4" w14:paraId="43904BD0" w14:textId="77777777" w:rsidTr="000546A0">
        <w:tc>
          <w:tcPr>
            <w:tcW w:w="9036" w:type="dxa"/>
          </w:tcPr>
          <w:p w14:paraId="5D62E53D" w14:textId="77882F23" w:rsidR="000546A0" w:rsidRDefault="000546A0" w:rsidP="00A663E2">
            <w:pPr>
              <w:jc w:val="both"/>
              <w:rPr>
                <w:rFonts w:ascii="MISA Sans" w:hAnsi="MISA Sans"/>
                <w:color w:val="030E43"/>
                <w:spacing w:val="-3"/>
              </w:rPr>
            </w:pPr>
          </w:p>
          <w:tbl>
            <w:tblPr>
              <w:tblStyle w:val="TableGrid"/>
              <w:tblW w:w="0" w:type="auto"/>
              <w:tblLook w:val="04A0" w:firstRow="1" w:lastRow="0" w:firstColumn="1" w:lastColumn="0" w:noHBand="0" w:noVBand="1"/>
            </w:tblPr>
            <w:tblGrid>
              <w:gridCol w:w="8810"/>
            </w:tblGrid>
            <w:tr w:rsidR="000546A0" w14:paraId="6AAE1C78" w14:textId="77777777" w:rsidTr="000546A0">
              <w:tc>
                <w:tcPr>
                  <w:tcW w:w="8810" w:type="dxa"/>
                </w:tcPr>
                <w:p w14:paraId="63161E52" w14:textId="77777777" w:rsidR="000546A0" w:rsidRDefault="000546A0" w:rsidP="00A663E2">
                  <w:pPr>
                    <w:jc w:val="both"/>
                    <w:rPr>
                      <w:rFonts w:ascii="inherit" w:hAnsi="inherit"/>
                    </w:rPr>
                  </w:pPr>
                  <w:r>
                    <w:rPr>
                      <w:rFonts w:ascii="inherit" w:hAnsi="inherit"/>
                    </w:rPr>
                    <w:t>Cách tra cứu hóa đơn điện tử trên phần mềm MISA meInvoice</w:t>
                  </w:r>
                </w:p>
                <w:p w14:paraId="62960967"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00000"/>
                      <w:szCs w:val="28"/>
                    </w:rPr>
                    <w:t>1. Tổng quan</w:t>
                  </w:r>
                </w:p>
                <w:p w14:paraId="30F3978D"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toàn bộ các phương thức tra cứu hóa đơn điện tử trên phần mềm, từ đó lựa chọn cách phù hợp để kiểm tra, tải về hoặc chuyển đổi hóa đơn khi cần thiết.</w:t>
                  </w:r>
                  <w:r>
                    <w:rPr>
                      <w:rFonts w:ascii="MISA Sans" w:hAnsi="MISA Sans"/>
                      <w:color w:val="030E43"/>
                      <w:spacing w:val="-3"/>
                    </w:rPr>
                    <w:br/>
                  </w:r>
                  <w:r>
                    <w:rPr>
                      <w:rStyle w:val="Strong"/>
                      <w:rFonts w:ascii="MISA Sans" w:hAnsi="MISA Sans"/>
                      <w:color w:val="030E43"/>
                      <w:spacing w:val="-3"/>
                    </w:rPr>
                    <w:t>Nội dung bài viết gồm:</w:t>
                  </w:r>
                </w:p>
                <w:p w14:paraId="0C09BB9E"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qua link trong email, mã tra cứu, file XML, email/số điện thoại, hoặc quét mã QR code.</w:t>
                  </w:r>
                </w:p>
                <w:p w14:paraId="6C6F4322" w14:textId="77777777" w:rsidR="000546A0" w:rsidRDefault="000546A0" w:rsidP="00A663E2">
                  <w:pPr>
                    <w:jc w:val="both"/>
                    <w:rPr>
                      <w:rFonts w:ascii="MISA Sans" w:hAnsi="MISA Sans"/>
                      <w:color w:val="030E43"/>
                      <w:spacing w:val="-3"/>
                    </w:rPr>
                  </w:pPr>
                  <w:r>
                    <w:rPr>
                      <w:rFonts w:ascii="MISA Sans" w:hAnsi="MISA Sans"/>
                      <w:color w:val="030E43"/>
                      <w:spacing w:val="-3"/>
                    </w:rPr>
                    <w:t>Lưu ý về các điều kiện, thao tác cần thiết khi tra cứu</w:t>
                  </w:r>
                </w:p>
                <w:p w14:paraId="036F6C09" w14:textId="77777777" w:rsidR="000546A0" w:rsidRDefault="000546A0" w:rsidP="00A663E2">
                  <w:pPr>
                    <w:jc w:val="both"/>
                    <w:rPr>
                      <w:rFonts w:ascii="MISA Sans" w:hAnsi="MISA Sans"/>
                      <w:color w:val="030E43"/>
                      <w:spacing w:val="-3"/>
                    </w:rPr>
                  </w:pPr>
                  <w:r>
                    <w:rPr>
                      <w:rFonts w:ascii="MISA Sans" w:hAnsi="MISA Sans"/>
                      <w:color w:val="030E43"/>
                      <w:spacing w:val="-3"/>
                    </w:rPr>
                    <w:t>Giới thiệu các tính năng bổ sung: kiểm tra hóa đơn đầu vào, tải hóa đơn về máy, chuyển đổi hóa đơn điện tử thành chứng từ giấy, xem thông tin chứng thư số và người ký hóa đơn.</w:t>
                  </w:r>
                </w:p>
                <w:p w14:paraId="64905256" w14:textId="77777777" w:rsidR="000546A0" w:rsidRDefault="000546A0" w:rsidP="00A663E2">
                  <w:pPr>
                    <w:jc w:val="both"/>
                    <w:rPr>
                      <w:rFonts w:ascii="MISA Sans" w:hAnsi="MISA Sans"/>
                      <w:color w:val="030E43"/>
                      <w:spacing w:val="-3"/>
                    </w:rPr>
                  </w:pPr>
                  <w:r>
                    <w:rPr>
                      <w:rFonts w:ascii="MISA Sans" w:hAnsi="MISA Sans"/>
                      <w:color w:val="030E43"/>
                      <w:spacing w:val="-3"/>
                    </w:rPr>
                    <w:t>Lưu ý về việc cài đặt công cụ MISA KYSO khi xem chứng thư số lần đầu.</w:t>
                  </w:r>
                </w:p>
                <w:p w14:paraId="0FB38882"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00000"/>
                      <w:szCs w:val="28"/>
                    </w:rPr>
                    <w:lastRenderedPageBreak/>
                    <w:t>2. Các bước thực hiện</w:t>
                  </w:r>
                </w:p>
                <w:p w14:paraId="75889FD7" w14:textId="77777777" w:rsidR="000546A0" w:rsidRDefault="000546A0" w:rsidP="00A663E2">
                  <w:pPr>
                    <w:jc w:val="both"/>
                    <w:rPr>
                      <w:rFonts w:ascii="MISA Sans" w:hAnsi="MISA Sans"/>
                      <w:color w:val="030E43"/>
                      <w:spacing w:val="-3"/>
                    </w:rPr>
                  </w:pPr>
                  <w:r>
                    <w:rPr>
                      <w:rFonts w:ascii="MISA Sans" w:hAnsi="MISA Sans"/>
                      <w:color w:val="000000"/>
                      <w:spacing w:val="-3"/>
                    </w:rPr>
                    <w:t>Có thể tra cứu hóa đơn điện tử bằng 1 trong 5 cách sau:</w:t>
                  </w:r>
                </w:p>
                <w:p w14:paraId="1568F94A"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1. Tra cứu theo link trong mail</w:t>
                  </w:r>
                </w:p>
                <w:p w14:paraId="77303ADC"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104F05DB"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ấn </w:t>
                  </w:r>
                  <w:r>
                    <w:rPr>
                      <w:rStyle w:val="Strong"/>
                      <w:rFonts w:ascii="MISA Sans" w:hAnsi="MISA Sans"/>
                      <w:color w:val="000000"/>
                      <w:spacing w:val="-3"/>
                    </w:rPr>
                    <w:t>Tra cứu</w:t>
                  </w:r>
                  <w:r>
                    <w:rPr>
                      <w:rFonts w:ascii="MISA Sans" w:hAnsi="MISA Sans"/>
                      <w:color w:val="000000"/>
                      <w:spacing w:val="-3"/>
                    </w:rPr>
                    <w:t> chương trình sẽ hiển thị thông tin về hóa đơn mà người bán đã phát hành.</w:t>
                  </w:r>
                </w:p>
                <w:p w14:paraId="42A066D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D3F442C" wp14:editId="2F274BD0">
                        <wp:extent cx="4595495" cy="2600960"/>
                        <wp:effectExtent l="0" t="0" r="0" b="8890"/>
                        <wp:docPr id="315" name="Picture 315" descr="https://helpv4.meinvoice.vn/wp-content/uploads/2019/12/r32_web_tra_cuu_hoa_do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 descr="https://helpv4.meinvoice.vn/wp-content/uploads/2019/12/r32_web_tra_cuu_hoa_don_01.png"/>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4595495" cy="2600960"/>
                                </a:xfrm>
                                <a:prstGeom prst="rect">
                                  <a:avLst/>
                                </a:prstGeom>
                                <a:noFill/>
                                <a:ln>
                                  <a:noFill/>
                                </a:ln>
                              </pic:spPr>
                            </pic:pic>
                          </a:graphicData>
                        </a:graphic>
                      </wp:inline>
                    </w:drawing>
                  </w:r>
                </w:p>
                <w:p w14:paraId="1E954BFA"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iểm tra thông tin hóa đơn.</w:t>
                  </w:r>
                </w:p>
                <w:p w14:paraId="6090667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11943FE9" wp14:editId="7F647CD9">
                        <wp:extent cx="4595495" cy="3657600"/>
                        <wp:effectExtent l="0" t="0" r="0" b="0"/>
                        <wp:docPr id="314" name="Picture 314" descr="https://helpv4.meinvoice.vn/wp-content/uploads/2019/12/r32_web_tra_cu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2" descr="https://helpv4.meinvoice.vn/wp-content/uploads/2019/12/r32_web_tra_cuu_hoa_don_02.png"/>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4595495" cy="3657600"/>
                                </a:xfrm>
                                <a:prstGeom prst="rect">
                                  <a:avLst/>
                                </a:prstGeom>
                                <a:noFill/>
                                <a:ln>
                                  <a:noFill/>
                                </a:ln>
                              </pic:spPr>
                            </pic:pic>
                          </a:graphicData>
                        </a:graphic>
                      </wp:inline>
                    </w:drawing>
                  </w:r>
                </w:p>
                <w:p w14:paraId="1EB71F3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lastRenderedPageBreak/>
                    <w:t>2.2. Tra cứu theo mã</w:t>
                  </w:r>
                </w:p>
                <w:p w14:paraId="72349DB3"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6792C261"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Copy mã số tra cứu trên email.</w:t>
                  </w:r>
                </w:p>
                <w:p w14:paraId="0437E1E0"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rên giao diện tra cứu hóa đơn điện tử, tích chọn </w:t>
                  </w:r>
                  <w:r>
                    <w:rPr>
                      <w:rStyle w:val="Strong"/>
                      <w:rFonts w:ascii="MISA Sans" w:hAnsi="MISA Sans"/>
                      <w:color w:val="000000"/>
                      <w:spacing w:val="-3"/>
                    </w:rPr>
                    <w:t>Theo mã tra cứu hóa đơn</w:t>
                  </w:r>
                  <w:r>
                    <w:rPr>
                      <w:rFonts w:ascii="MISA Sans" w:hAnsi="MISA Sans"/>
                      <w:color w:val="000000"/>
                      <w:spacing w:val="-3"/>
                    </w:rPr>
                    <w:t> và dán (paste) mã số tra cứu ở trên vào ô tra cứu.</w:t>
                  </w:r>
                </w:p>
                <w:p w14:paraId="6EE111A8" w14:textId="77777777" w:rsidR="000546A0" w:rsidRDefault="000546A0" w:rsidP="00A663E2">
                  <w:pPr>
                    <w:jc w:val="both"/>
                    <w:rPr>
                      <w:rFonts w:ascii="MISA Sans" w:hAnsi="MISA Sans"/>
                      <w:color w:val="030E43"/>
                      <w:spacing w:val="-3"/>
                    </w:rPr>
                  </w:pPr>
                  <w:r>
                    <w:rPr>
                      <w:rFonts w:ascii="MISA Sans" w:hAnsi="MISA Sans"/>
                      <w:b/>
                      <w:bCs/>
                      <w:noProof/>
                      <w:color w:val="000000"/>
                      <w:spacing w:val="-3"/>
                    </w:rPr>
                    <w:drawing>
                      <wp:inline distT="0" distB="0" distL="0" distR="0" wp14:anchorId="4D167B4E" wp14:editId="72853D85">
                        <wp:extent cx="4405630" cy="4144645"/>
                        <wp:effectExtent l="0" t="0" r="0" b="8255"/>
                        <wp:docPr id="313" name="Picture 313" descr="https://helpv4.meinvoice.vn/wp-content/uploads/2019/12/r32_web_tra_cuu_hoa_do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3" descr="https://helpv4.meinvoice.vn/wp-content/uploads/2019/12/r32_web_tra_cuu_hoa_don_03.png"/>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4405630" cy="4144645"/>
                                </a:xfrm>
                                <a:prstGeom prst="rect">
                                  <a:avLst/>
                                </a:prstGeom>
                                <a:noFill/>
                                <a:ln>
                                  <a:noFill/>
                                </a:ln>
                              </pic:spPr>
                            </pic:pic>
                          </a:graphicData>
                        </a:graphic>
                      </wp:inline>
                    </w:drawing>
                  </w:r>
                </w:p>
                <w:p w14:paraId="4B6F5E94" w14:textId="77777777" w:rsidR="000546A0" w:rsidRDefault="000546A0" w:rsidP="00A663E2">
                  <w:pPr>
                    <w:jc w:val="both"/>
                    <w:rPr>
                      <w:rFonts w:ascii="MISA Sans" w:hAnsi="MISA Sans"/>
                      <w:color w:val="030E43"/>
                      <w:spacing w:val="-3"/>
                    </w:rPr>
                  </w:pPr>
                  <w:r>
                    <w:rPr>
                      <w:rStyle w:val="Emphasis"/>
                      <w:rFonts w:ascii="MISA Sans" w:hAnsi="MISA Sans"/>
                      <w:b/>
                      <w:bCs/>
                      <w:color w:val="000000"/>
                      <w:spacing w:val="-3"/>
                    </w:rPr>
                    <w:t>Lưu ý</w:t>
                  </w:r>
                  <w:r>
                    <w:rPr>
                      <w:rStyle w:val="Emphasis"/>
                      <w:rFonts w:ascii="MISA Sans" w:hAnsi="MISA Sans"/>
                      <w:color w:val="000000"/>
                      <w:spacing w:val="-3"/>
                    </w:rPr>
                    <w:t>:</w:t>
                  </w:r>
                  <w:r>
                    <w:rPr>
                      <w:rFonts w:ascii="MISA Sans" w:hAnsi="MISA Sans"/>
                      <w:i/>
                      <w:iCs/>
                      <w:color w:val="000000"/>
                      <w:spacing w:val="-3"/>
                    </w:rPr>
                    <w:br/>
                  </w:r>
                </w:p>
                <w:p w14:paraId="0A8C3A0C"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ếu nhập mã số không chính xác quá 5 lần, sẽ phải nhập Mã bảo mật (Captcha) do hệ thống cung cấp.</w:t>
                  </w:r>
                </w:p>
                <w:p w14:paraId="409B8F83"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Trường hợp khách không tìm thấy email gửi hóa đơn điện tử của người bán nhưng có lưu trữ file mềm hoặc file in hóa đơn điện tử bên ngoài thì có thể tra cứu hóa đơn bằng cách:</w:t>
                  </w:r>
                </w:p>
                <w:p w14:paraId="2ADD746D" w14:textId="77777777" w:rsidR="000546A0" w:rsidRDefault="000546A0" w:rsidP="00A663E2">
                  <w:pPr>
                    <w:jc w:val="both"/>
                    <w:rPr>
                      <w:rFonts w:ascii="MISA Sans" w:hAnsi="MISA Sans"/>
                      <w:color w:val="030E43"/>
                      <w:spacing w:val="-3"/>
                    </w:rPr>
                  </w:pPr>
                  <w:r>
                    <w:rPr>
                      <w:rStyle w:val="Emphasis"/>
                      <w:rFonts w:ascii="MISA Sans" w:hAnsi="MISA Sans"/>
                      <w:b/>
                      <w:bCs/>
                      <w:color w:val="000000"/>
                      <w:spacing w:val="-3"/>
                    </w:rPr>
                    <w:t>Lấy mã tra cứu ngay bên dưới nội dung hóa đơn.</w:t>
                  </w:r>
                </w:p>
                <w:p w14:paraId="0CC8394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C95FD84" wp14:editId="212BA7DE">
                        <wp:extent cx="4845050" cy="3479165"/>
                        <wp:effectExtent l="0" t="0" r="0" b="6985"/>
                        <wp:docPr id="312" name="Picture 312" descr="https://helpv4.meinvoice.vn/wp-content/uploads/2019/12/r32_web_tra_cuu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4" descr="https://helpv4.meinvoice.vn/wp-content/uploads/2019/12/r32_web_tra_cuu_hoa_don_04.png"/>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4845050" cy="3479165"/>
                                </a:xfrm>
                                <a:prstGeom prst="rect">
                                  <a:avLst/>
                                </a:prstGeom>
                                <a:noFill/>
                                <a:ln>
                                  <a:noFill/>
                                </a:ln>
                              </pic:spPr>
                            </pic:pic>
                          </a:graphicData>
                        </a:graphic>
                      </wp:inline>
                    </w:drawing>
                  </w:r>
                </w:p>
                <w:p w14:paraId="784A8E7E"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Truy cập vào website </w:t>
                  </w:r>
                  <w:hyperlink r:id="rId332" w:tgtFrame="_blank" w:history="1">
                    <w:r>
                      <w:rPr>
                        <w:rStyle w:val="Hyperlink"/>
                        <w:rFonts w:ascii="MISA Sans" w:hAnsi="MISA Sans"/>
                        <w:i/>
                        <w:iCs/>
                        <w:color w:val="337AB7"/>
                        <w:spacing w:val="-3"/>
                      </w:rPr>
                      <w:t>https://meinvoice.vn</w:t>
                    </w:r>
                  </w:hyperlink>
                  <w:r>
                    <w:rPr>
                      <w:rStyle w:val="Emphasis"/>
                      <w:rFonts w:ascii="MISA Sans" w:hAnsi="MISA Sans"/>
                      <w:color w:val="000000"/>
                      <w:spacing w:val="-3"/>
                    </w:rPr>
                    <w:t> và chọn mục </w:t>
                  </w:r>
                  <w:r>
                    <w:rPr>
                      <w:rStyle w:val="Strong"/>
                      <w:rFonts w:ascii="MISA Sans" w:hAnsi="MISA Sans"/>
                      <w:i/>
                      <w:iCs/>
                      <w:color w:val="000000"/>
                      <w:spacing w:val="-3"/>
                    </w:rPr>
                    <w:t>Tra cứu</w:t>
                  </w:r>
                  <w:r>
                    <w:rPr>
                      <w:rStyle w:val="Emphasis"/>
                      <w:rFonts w:ascii="MISA Sans" w:hAnsi="MISA Sans"/>
                      <w:color w:val="000000"/>
                      <w:spacing w:val="-3"/>
                    </w:rPr>
                    <w:t>.</w:t>
                  </w:r>
                </w:p>
                <w:p w14:paraId="5F4963F8"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hập mã tra cứu hóa đơn, sau đó nhấn </w:t>
                  </w:r>
                  <w:r>
                    <w:rPr>
                      <w:rStyle w:val="Strong"/>
                      <w:rFonts w:ascii="MISA Sans" w:hAnsi="MISA Sans"/>
                      <w:i/>
                      <w:iCs/>
                      <w:color w:val="000000"/>
                      <w:spacing w:val="-3"/>
                    </w:rPr>
                    <w:t>Enter</w:t>
                  </w:r>
                  <w:r>
                    <w:rPr>
                      <w:rStyle w:val="Emphasis"/>
                      <w:rFonts w:ascii="MISA Sans" w:hAnsi="MISA Sans"/>
                      <w:color w:val="000000"/>
                      <w:spacing w:val="-3"/>
                    </w:rPr>
                    <w:t>.</w:t>
                  </w:r>
                </w:p>
                <w:p w14:paraId="1D8D060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3. Tra cứu theo file</w:t>
                  </w:r>
                </w:p>
                <w:p w14:paraId="462CE15B"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42CE3D58"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ấn vào link liên kết trên email.</w:t>
                  </w:r>
                </w:p>
                <w:p w14:paraId="7D143846"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ải file hóa đơn đính kèm (định dạng XML) về máy tính.</w:t>
                  </w:r>
                </w:p>
                <w:p w14:paraId="0BBFD76F"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4</w:t>
                  </w:r>
                  <w:r>
                    <w:rPr>
                      <w:rFonts w:ascii="MISA Sans" w:hAnsi="MISA Sans"/>
                      <w:color w:val="000000"/>
                      <w:spacing w:val="-3"/>
                    </w:rPr>
                    <w:t>. Trên giao diện tra cứu hóa đơn điện tử, chọn tab </w:t>
                  </w:r>
                  <w:r>
                    <w:rPr>
                      <w:rStyle w:val="Strong"/>
                      <w:rFonts w:ascii="MISA Sans" w:hAnsi="MISA Sans"/>
                      <w:color w:val="000000"/>
                      <w:spacing w:val="-3"/>
                    </w:rPr>
                    <w:t>Theo file xml</w:t>
                  </w:r>
                  <w:r>
                    <w:rPr>
                      <w:rFonts w:ascii="MISA Sans" w:hAnsi="MISA Sans"/>
                      <w:color w:val="000000"/>
                      <w:spacing w:val="-3"/>
                    </w:rPr>
                    <w:t>.</w:t>
                  </w:r>
                </w:p>
                <w:p w14:paraId="59B8767E"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5</w:t>
                  </w:r>
                  <w:r>
                    <w:rPr>
                      <w:rFonts w:ascii="MISA Sans" w:hAnsi="MISA Sans"/>
                      <w:color w:val="000000"/>
                      <w:spacing w:val="-3"/>
                    </w:rPr>
                    <w:t>. Nhấn </w:t>
                  </w:r>
                  <w:r>
                    <w:rPr>
                      <w:rStyle w:val="Strong"/>
                      <w:rFonts w:ascii="MISA Sans" w:hAnsi="MISA Sans"/>
                      <w:color w:val="000000"/>
                      <w:spacing w:val="-3"/>
                    </w:rPr>
                    <w:t>Chọn file </w:t>
                  </w:r>
                  <w:r>
                    <w:rPr>
                      <w:rFonts w:ascii="MISA Sans" w:hAnsi="MISA Sans"/>
                      <w:color w:val="000000"/>
                      <w:spacing w:val="-3"/>
                    </w:rPr>
                    <w:t>và tìm đường dẫn đến file XML vừa tải về.</w:t>
                  </w:r>
                </w:p>
                <w:p w14:paraId="14A6B052"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2D3AD51" wp14:editId="2DACC2B6">
                        <wp:extent cx="5034915" cy="6234430"/>
                        <wp:effectExtent l="0" t="0" r="0" b="0"/>
                        <wp:docPr id="311" name="Picture 311" descr="https://helpv4.meinvoice.vn/wp-content/uploads/2019/12/r32_web_tra_cuu_hoa_don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5" descr="https://helpv4.meinvoice.vn/wp-content/uploads/2019/12/r32_web_tra_cuu_hoa_don_05.png"/>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5034915" cy="6234430"/>
                                </a:xfrm>
                                <a:prstGeom prst="rect">
                                  <a:avLst/>
                                </a:prstGeom>
                                <a:noFill/>
                                <a:ln>
                                  <a:noFill/>
                                </a:ln>
                              </pic:spPr>
                            </pic:pic>
                          </a:graphicData>
                        </a:graphic>
                      </wp:inline>
                    </w:drawing>
                  </w:r>
                </w:p>
                <w:p w14:paraId="59C6E685"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p>
                <w:p w14:paraId="3E866704" w14:textId="77777777" w:rsidR="000546A0" w:rsidRDefault="000546A0" w:rsidP="00A663E2">
                  <w:pPr>
                    <w:jc w:val="both"/>
                    <w:rPr>
                      <w:rFonts w:ascii="MISA Sans" w:hAnsi="MISA Sans"/>
                      <w:color w:val="030E43"/>
                      <w:spacing w:val="-3"/>
                    </w:rPr>
                  </w:pPr>
                </w:p>
                <w:p w14:paraId="452AD11B"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Không chỉnh sửa nội dung file XML để tra cứu hóa đơn điện tử thành công.</w:t>
                  </w:r>
                </w:p>
                <w:p w14:paraId="16A4CBAF"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ếu chọn file XML không đúng định dạng quá 5 lần, sẽ phải nhập Mã bảo mật (Captcha) do hệ thống cung cấp.</w:t>
                  </w:r>
                </w:p>
                <w:p w14:paraId="4B26A801"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4. Tra cứu theo email/số điện thoại</w:t>
                  </w:r>
                </w:p>
                <w:p w14:paraId="25080761"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ebsite http://meinvoice.vn\ chọn tab </w:t>
                  </w:r>
                  <w:r>
                    <w:rPr>
                      <w:rStyle w:val="Strong"/>
                      <w:rFonts w:ascii="MISA Sans" w:hAnsi="MISA Sans"/>
                      <w:color w:val="030E43"/>
                      <w:spacing w:val="-3"/>
                    </w:rPr>
                    <w:t>Tra cứu</w:t>
                  </w:r>
                  <w:r>
                    <w:rPr>
                      <w:rFonts w:ascii="MISA Sans" w:hAnsi="MISA Sans"/>
                      <w:color w:val="030E43"/>
                      <w:spacing w:val="-3"/>
                    </w:rPr>
                    <w:t>.</w:t>
                  </w:r>
                </w:p>
                <w:p w14:paraId="400FE5F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tab </w:t>
                  </w:r>
                  <w:r>
                    <w:rPr>
                      <w:rStyle w:val="Strong"/>
                      <w:rFonts w:ascii="MISA Sans" w:hAnsi="MISA Sans"/>
                      <w:color w:val="030E43"/>
                      <w:spacing w:val="-3"/>
                    </w:rPr>
                    <w:t>Theo email/số điện thoại</w:t>
                  </w:r>
                  <w:r>
                    <w:rPr>
                      <w:rFonts w:ascii="MISA Sans" w:hAnsi="MISA Sans"/>
                      <w:color w:val="030E43"/>
                      <w:spacing w:val="-3"/>
                    </w:rPr>
                    <w:t>.</w:t>
                  </w:r>
                </w:p>
                <w:p w14:paraId="3CF6D4E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7B68221" wp14:editId="0FAB06CE">
                        <wp:extent cx="5415280" cy="1876425"/>
                        <wp:effectExtent l="0" t="0" r="0" b="9525"/>
                        <wp:docPr id="310" name="Picture 310" descr="https://helpv4.meinvoice.vn/wp-content/uploads/2019/12/r32_web_tra_cuu_hoa_don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descr="https://helpv4.meinvoice.vn/wp-content/uploads/2019/12/r32_web_tra_cuu_hoa_don_06.png"/>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5415280" cy="1876425"/>
                                </a:xfrm>
                                <a:prstGeom prst="rect">
                                  <a:avLst/>
                                </a:prstGeom>
                                <a:noFill/>
                                <a:ln>
                                  <a:noFill/>
                                </a:ln>
                              </pic:spPr>
                            </pic:pic>
                          </a:graphicData>
                        </a:graphic>
                      </wp:inline>
                    </w:drawing>
                  </w:r>
                </w:p>
                <w:p w14:paraId="64529262"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Đăng nhập tài khoản MISA ID.</w:t>
                  </w:r>
                </w:p>
                <w:p w14:paraId="4EC6AC17" w14:textId="77777777" w:rsidR="000546A0" w:rsidRDefault="000546A0" w:rsidP="00A663E2">
                  <w:pPr>
                    <w:jc w:val="both"/>
                    <w:rPr>
                      <w:rFonts w:ascii="MISA Sans" w:hAnsi="MISA Sans"/>
                      <w:color w:val="030E43"/>
                      <w:spacing w:val="-3"/>
                    </w:rPr>
                  </w:pPr>
                  <w:r>
                    <w:rPr>
                      <w:rStyle w:val="Strong"/>
                      <w:rFonts w:ascii="MISA Sans" w:hAnsi="MISA Sans"/>
                      <w:i/>
                      <w:iCs/>
                      <w:color w:val="FF0000"/>
                      <w:spacing w:val="-3"/>
                    </w:rPr>
                    <w:t>Lưu ý</w:t>
                  </w:r>
                  <w:r>
                    <w:rPr>
                      <w:rStyle w:val="Emphasis"/>
                      <w:rFonts w:ascii="MISA Sans" w:hAnsi="MISA Sans"/>
                      <w:color w:val="FF0000"/>
                      <w:spacing w:val="-3"/>
                    </w:rPr>
                    <w:t>: Nhập đúng số điện thoại/email mà người bán gửi hóa đơn.</w:t>
                  </w:r>
                </w:p>
                <w:p w14:paraId="36C4DD2D"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2F30C602" wp14:editId="7D2904E7">
                        <wp:extent cx="3063875" cy="3420110"/>
                        <wp:effectExtent l="0" t="0" r="3175" b="8890"/>
                        <wp:docPr id="309" name="Picture 309" descr="https://helpv4.meinvoice.vn/wp-content/uploads/2019/12/r24_tra_cuu_hoa_don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descr="https://helpv4.meinvoice.vn/wp-content/uploads/2019/12/r24_tra_cuu_hoa_don13.png"/>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3063875" cy="3420110"/>
                                </a:xfrm>
                                <a:prstGeom prst="rect">
                                  <a:avLst/>
                                </a:prstGeom>
                                <a:noFill/>
                                <a:ln>
                                  <a:noFill/>
                                </a:ln>
                              </pic:spPr>
                            </pic:pic>
                          </a:graphicData>
                        </a:graphic>
                      </wp:inline>
                    </w:drawing>
                  </w:r>
                </w:p>
                <w:p w14:paraId="3965D3A0"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Nhấn Quên mật khẩu để lấy lại mật khẩu trong trường hợp bị quên. Tham khảo hướng dẫn tương tự </w:t>
                  </w:r>
                  <w:hyperlink r:id="rId333"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1274778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ương trình hiển thị danh sách hóa đơn được gửi từ người bán.</w:t>
                  </w:r>
                </w:p>
                <w:p w14:paraId="1919ED5B" w14:textId="77777777" w:rsidR="000546A0" w:rsidRDefault="000546A0" w:rsidP="00A663E2">
                  <w:pPr>
                    <w:jc w:val="both"/>
                    <w:rPr>
                      <w:rFonts w:ascii="MISA Sans" w:hAnsi="MISA Sans"/>
                      <w:color w:val="030E43"/>
                      <w:spacing w:val="-3"/>
                    </w:rPr>
                  </w:pPr>
                </w:p>
                <w:p w14:paraId="12B36CD7"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xuất khẩu danh sách hóa đơn.</w:t>
                  </w:r>
                </w:p>
                <w:p w14:paraId="0863311A"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xem, tải về từng hóa đơn trên danh sách</w:t>
                  </w:r>
                </w:p>
                <w:p w14:paraId="605F6060"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tìm kiếm hóa đơn trên danh sách theo Mã số thuế, tên người bán, số hóa đơn…</w:t>
                  </w:r>
                </w:p>
                <w:p w14:paraId="460129F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9AE0B61" wp14:editId="14F74CA7">
                        <wp:extent cx="13941425" cy="5771515"/>
                        <wp:effectExtent l="0" t="0" r="3175" b="635"/>
                        <wp:docPr id="308" name="Picture 308" descr="https://helpv4.meinvoice.vn/wp-content/uploads/2019/12/r24_tra_cuu_hoa_don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descr="https://helpv4.meinvoice.vn/wp-content/uploads/2019/12/r24_tra_cuu_hoa_don08.png"/>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13941425" cy="5771515"/>
                                </a:xfrm>
                                <a:prstGeom prst="rect">
                                  <a:avLst/>
                                </a:prstGeom>
                                <a:noFill/>
                                <a:ln>
                                  <a:noFill/>
                                </a:ln>
                              </pic:spPr>
                            </pic:pic>
                          </a:graphicData>
                        </a:graphic>
                      </wp:inline>
                    </w:drawing>
                  </w:r>
                </w:p>
                <w:p w14:paraId="35B4334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5. Tra cứu bằng quét mã QR code</w:t>
                  </w:r>
                </w:p>
                <w:p w14:paraId="5D1F6A34"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chi tiết </w:t>
                  </w:r>
                  <w:hyperlink r:id="rId334" w:tgtFrame="_blank" w:history="1">
                    <w:r>
                      <w:rPr>
                        <w:rStyle w:val="Hyperlink"/>
                        <w:rFonts w:ascii="MISA Sans" w:hAnsi="MISA Sans"/>
                        <w:color w:val="337AB7"/>
                        <w:spacing w:val="-3"/>
                      </w:rPr>
                      <w:t>tại đây</w:t>
                    </w:r>
                  </w:hyperlink>
                </w:p>
                <w:p w14:paraId="193A3711"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3. Tham khảo thêm tính năng khác</w:t>
                  </w:r>
                </w:p>
                <w:p w14:paraId="695F4969" w14:textId="77777777" w:rsidR="000546A0" w:rsidRDefault="000546A0" w:rsidP="00A663E2">
                  <w:pPr>
                    <w:jc w:val="both"/>
                    <w:rPr>
                      <w:rFonts w:ascii="MISA Sans" w:hAnsi="MISA Sans"/>
                      <w:color w:val="030E43"/>
                      <w:spacing w:val="-3"/>
                    </w:rPr>
                  </w:pPr>
                  <w:r>
                    <w:rPr>
                      <w:rFonts w:ascii="MISA Sans" w:hAnsi="MISA Sans"/>
                      <w:color w:val="030E43"/>
                      <w:spacing w:val="-3"/>
                    </w:rPr>
                    <w:t>3.1. Có thể </w:t>
                  </w:r>
                  <w:hyperlink r:id="rId335" w:tgtFrame="_blank" w:history="1">
                    <w:r>
                      <w:rPr>
                        <w:rStyle w:val="Hyperlink"/>
                        <w:rFonts w:ascii="MISA Sans" w:hAnsi="MISA Sans"/>
                        <w:color w:val="337AB7"/>
                        <w:spacing w:val="-3"/>
                      </w:rPr>
                      <w:t>trải nghiệm thử tính năng kiểm ra hóa đơn đầu vào ngay khi tra cứu hóa đơn nhận được từ nhà cung cấp sử dụng MISA meInvoice</w:t>
                    </w:r>
                  </w:hyperlink>
                  <w:r>
                    <w:rPr>
                      <w:rFonts w:ascii="MISA Sans" w:hAnsi="MISA Sans"/>
                      <w:color w:val="030E43"/>
                      <w:spacing w:val="-3"/>
                    </w:rPr>
                    <w:t>.</w:t>
                  </w:r>
                </w:p>
                <w:p w14:paraId="079030DE" w14:textId="77777777" w:rsidR="000546A0" w:rsidRDefault="000546A0" w:rsidP="00A663E2">
                  <w:pPr>
                    <w:jc w:val="both"/>
                    <w:rPr>
                      <w:rFonts w:ascii="MISA Sans" w:hAnsi="MISA Sans"/>
                      <w:color w:val="030E43"/>
                      <w:spacing w:val="-3"/>
                    </w:rPr>
                  </w:pPr>
                  <w:r>
                    <w:rPr>
                      <w:rFonts w:ascii="MISA Sans" w:hAnsi="MISA Sans"/>
                      <w:color w:val="030E43"/>
                      <w:spacing w:val="-3"/>
                    </w:rPr>
                    <w:t>3.2. T</w:t>
                  </w:r>
                  <w:r>
                    <w:rPr>
                      <w:rFonts w:ascii="MISA Sans" w:hAnsi="MISA Sans"/>
                      <w:color w:val="000000"/>
                      <w:spacing w:val="-3"/>
                    </w:rPr>
                    <w:t>ải hóa đơn về máy bằng cách nhấn </w:t>
                  </w:r>
                  <w:r>
                    <w:rPr>
                      <w:rStyle w:val="Strong"/>
                      <w:rFonts w:ascii="MISA Sans" w:hAnsi="MISA Sans"/>
                      <w:color w:val="000000"/>
                      <w:spacing w:val="-3"/>
                    </w:rPr>
                    <w:t>Tải hóa đơn</w:t>
                  </w:r>
                  <w:r>
                    <w:rPr>
                      <w:rFonts w:ascii="MISA Sans" w:hAnsi="MISA Sans"/>
                      <w:color w:val="000000"/>
                      <w:spacing w:val="-3"/>
                    </w:rPr>
                    <w:t>, sau đó lựa chọn định dạng cần tải.</w:t>
                  </w:r>
                </w:p>
                <w:p w14:paraId="41AF6175"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E444FEC" wp14:editId="4DBB05D9">
                        <wp:extent cx="5320030" cy="3776345"/>
                        <wp:effectExtent l="0" t="0" r="0" b="0"/>
                        <wp:docPr id="307" name="Picture 307" descr="https://helpv4.meinvoice.vn/wp-content/uploads/2019/12/r32_web_tra_cuu_hoa_don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9" descr="https://helpv4.meinvoice.vn/wp-content/uploads/2019/12/r32_web_tra_cuu_hoa_don_07.png"/>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0" y="0"/>
                                  <a:ext cx="5320030" cy="3776345"/>
                                </a:xfrm>
                                <a:prstGeom prst="rect">
                                  <a:avLst/>
                                </a:prstGeom>
                                <a:noFill/>
                                <a:ln>
                                  <a:noFill/>
                                </a:ln>
                              </pic:spPr>
                            </pic:pic>
                          </a:graphicData>
                        </a:graphic>
                      </wp:inline>
                    </w:drawing>
                  </w:r>
                </w:p>
                <w:p w14:paraId="003A90D0" w14:textId="77777777" w:rsidR="000546A0" w:rsidRDefault="000546A0" w:rsidP="00A663E2">
                  <w:pPr>
                    <w:jc w:val="both"/>
                    <w:rPr>
                      <w:rFonts w:ascii="MISA Sans" w:hAnsi="MISA Sans"/>
                      <w:color w:val="030E43"/>
                      <w:spacing w:val="-3"/>
                    </w:rPr>
                  </w:pPr>
                  <w:r>
                    <w:rPr>
                      <w:rFonts w:ascii="MISA Sans" w:hAnsi="MISA Sans"/>
                      <w:color w:val="000000"/>
                      <w:spacing w:val="-3"/>
                    </w:rPr>
                    <w:t>3.3. Chuyển </w:t>
                  </w:r>
                  <w:r>
                    <w:rPr>
                      <w:rStyle w:val="Strong"/>
                      <w:rFonts w:ascii="MISA Sans" w:hAnsi="MISA Sans"/>
                      <w:color w:val="000000"/>
                      <w:spacing w:val="-3"/>
                    </w:rPr>
                    <w:t>hóa đơn điện tử thành chứng từ giấy</w:t>
                  </w:r>
                  <w:r>
                    <w:rPr>
                      <w:rFonts w:ascii="MISA Sans" w:hAnsi="MISA Sans"/>
                      <w:color w:val="000000"/>
                      <w:spacing w:val="-3"/>
                    </w:rPr>
                    <w:t>:</w:t>
                  </w:r>
                </w:p>
                <w:p w14:paraId="61D21DBA"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1ADC2C14" wp14:editId="0B93B15E">
                        <wp:extent cx="5332095" cy="3799840"/>
                        <wp:effectExtent l="0" t="0" r="1905" b="0"/>
                        <wp:docPr id="306" name="Picture 306" descr="https://helpv4.meinvoice.vn/wp-content/uploads/2019/12/r32_web_tra_cuu_hoa_don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0" descr="https://helpv4.meinvoice.vn/wp-content/uploads/2019/12/r32_web_tra_cuu_hoa_don_08.png"/>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5332095" cy="3799840"/>
                                </a:xfrm>
                                <a:prstGeom prst="rect">
                                  <a:avLst/>
                                </a:prstGeom>
                                <a:noFill/>
                                <a:ln>
                                  <a:noFill/>
                                </a:ln>
                              </pic:spPr>
                            </pic:pic>
                          </a:graphicData>
                        </a:graphic>
                      </wp:inline>
                    </w:drawing>
                  </w:r>
                </w:p>
                <w:p w14:paraId="54CB622E" w14:textId="77777777" w:rsidR="000546A0" w:rsidRDefault="000546A0" w:rsidP="00A663E2">
                  <w:pPr>
                    <w:jc w:val="both"/>
                    <w:rPr>
                      <w:rFonts w:ascii="MISA Sans" w:hAnsi="MISA Sans"/>
                      <w:color w:val="030E43"/>
                      <w:spacing w:val="-3"/>
                    </w:rPr>
                  </w:pPr>
                  <w:r>
                    <w:rPr>
                      <w:rFonts w:ascii="MISA Sans" w:hAnsi="MISA Sans"/>
                      <w:color w:val="000000"/>
                      <w:spacing w:val="-3"/>
                    </w:rPr>
                    <w:t>Nhập thông tin người chuyển đổi và nhấn </w:t>
                  </w:r>
                  <w:r>
                    <w:rPr>
                      <w:rStyle w:val="Strong"/>
                      <w:rFonts w:ascii="MISA Sans" w:hAnsi="MISA Sans"/>
                      <w:color w:val="000000"/>
                      <w:spacing w:val="-3"/>
                    </w:rPr>
                    <w:t>Tiếp tục</w:t>
                  </w:r>
                  <w:r>
                    <w:rPr>
                      <w:rFonts w:ascii="MISA Sans" w:hAnsi="MISA Sans"/>
                      <w:color w:val="000000"/>
                      <w:spacing w:val="-3"/>
                    </w:rPr>
                    <w:t>.</w:t>
                  </w:r>
                </w:p>
                <w:p w14:paraId="19825F5F"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C081C2B" wp14:editId="1E2D803B">
                        <wp:extent cx="3265805" cy="1697990"/>
                        <wp:effectExtent l="0" t="0" r="0" b="0"/>
                        <wp:docPr id="305" name="Picture 305" descr="https://helpv4.meinvoice.vn/wp-content/uploads/2019/12/2018-07-11_14-2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1" descr="https://helpv4.meinvoice.vn/wp-content/uploads/2019/12/2018-07-11_14-26-52.png"/>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bwMode="auto">
                                <a:xfrm>
                                  <a:off x="0" y="0"/>
                                  <a:ext cx="3265805" cy="1697990"/>
                                </a:xfrm>
                                <a:prstGeom prst="rect">
                                  <a:avLst/>
                                </a:prstGeom>
                                <a:noFill/>
                                <a:ln>
                                  <a:noFill/>
                                </a:ln>
                              </pic:spPr>
                            </pic:pic>
                          </a:graphicData>
                        </a:graphic>
                      </wp:inline>
                    </w:drawing>
                  </w:r>
                </w:p>
                <w:p w14:paraId="39917F20" w14:textId="77777777" w:rsidR="000546A0" w:rsidRDefault="000546A0" w:rsidP="00A663E2">
                  <w:pPr>
                    <w:jc w:val="both"/>
                    <w:rPr>
                      <w:rFonts w:ascii="MISA Sans" w:hAnsi="MISA Sans"/>
                      <w:color w:val="030E43"/>
                      <w:spacing w:val="-3"/>
                    </w:rPr>
                  </w:pPr>
                  <w:r>
                    <w:rPr>
                      <w:rFonts w:ascii="MISA Sans" w:hAnsi="MISA Sans"/>
                      <w:color w:val="030E43"/>
                      <w:spacing w:val="-3"/>
                    </w:rPr>
                    <w:t>3.4. Xem thông tin người ký hóa đơn, nhà cung cấp chứng thư số và thời hạn chứng thư số bằng cách nhấn </w:t>
                  </w:r>
                  <w:r>
                    <w:rPr>
                      <w:rStyle w:val="Strong"/>
                      <w:rFonts w:ascii="MISA Sans" w:hAnsi="MISA Sans"/>
                      <w:color w:val="030E43"/>
                      <w:spacing w:val="-3"/>
                    </w:rPr>
                    <w:t>Xem chứng thư số</w:t>
                  </w:r>
                  <w:r>
                    <w:rPr>
                      <w:rFonts w:ascii="MISA Sans" w:hAnsi="MISA Sans"/>
                      <w:color w:val="030E43"/>
                      <w:spacing w:val="-3"/>
                    </w:rPr>
                    <w:t>.</w:t>
                  </w:r>
                </w:p>
                <w:p w14:paraId="1DC6D0A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29D0C68" wp14:editId="6DF1DBBA">
                        <wp:extent cx="5225415" cy="4393565"/>
                        <wp:effectExtent l="0" t="0" r="0" b="6985"/>
                        <wp:docPr id="304" name="Picture 304" descr="https://helpv4.meinvoice.vn/wp-content/uploads/2019/12/r32_web_tra_cuu_hoa_don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descr="https://helpv4.meinvoice.vn/wp-content/uploads/2019/12/r32_web_tra_cuu_hoa_don_10.png"/>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5225415" cy="4393565"/>
                                </a:xfrm>
                                <a:prstGeom prst="rect">
                                  <a:avLst/>
                                </a:prstGeom>
                                <a:noFill/>
                                <a:ln>
                                  <a:noFill/>
                                </a:ln>
                              </pic:spPr>
                            </pic:pic>
                          </a:graphicData>
                        </a:graphic>
                      </wp:inline>
                    </w:drawing>
                  </w:r>
                </w:p>
                <w:p w14:paraId="6F3EA0CE"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Trường hợp </w:t>
                  </w:r>
                  <w:r>
                    <w:rPr>
                      <w:rStyle w:val="Strong"/>
                      <w:rFonts w:ascii="MISA Sans" w:hAnsi="MISA Sans"/>
                      <w:i/>
                      <w:iCs/>
                      <w:color w:val="030E43"/>
                      <w:spacing w:val="-3"/>
                    </w:rPr>
                    <w:t>Xem chứng thư số </w:t>
                  </w:r>
                  <w:r>
                    <w:rPr>
                      <w:rStyle w:val="Emphasis"/>
                      <w:rFonts w:ascii="MISA Sans" w:hAnsi="MISA Sans"/>
                      <w:color w:val="030E43"/>
                      <w:spacing w:val="-3"/>
                    </w:rPr>
                    <w:t>lần đầu, cần tải và cài đặt công cụ MISA KYSO bằng cách: Nhấn vào đường link tại đây trên thông báo xuất hiện sau khi nhấn </w:t>
                  </w:r>
                  <w:r>
                    <w:rPr>
                      <w:rStyle w:val="Strong"/>
                      <w:rFonts w:ascii="MISA Sans" w:hAnsi="MISA Sans"/>
                      <w:i/>
                      <w:iCs/>
                      <w:color w:val="030E43"/>
                      <w:spacing w:val="-3"/>
                    </w:rPr>
                    <w:t>Xem chứng thư số</w:t>
                  </w:r>
                  <w:r>
                    <w:rPr>
                      <w:rStyle w:val="Emphasis"/>
                      <w:rFonts w:ascii="MISA Sans" w:hAnsi="MISA Sans"/>
                      <w:color w:val="030E43"/>
                      <w:spacing w:val="-3"/>
                    </w:rPr>
                    <w:t>.</w:t>
                  </w:r>
                </w:p>
                <w:p w14:paraId="50ABE364" w14:textId="77777777" w:rsidR="000546A0" w:rsidRDefault="000546A0" w:rsidP="00A663E2">
                  <w:pPr>
                    <w:jc w:val="both"/>
                    <w:rPr>
                      <w:rFonts w:ascii="MISA Sans" w:hAnsi="MISA Sans"/>
                      <w:color w:val="030E43"/>
                      <w:spacing w:val="-3"/>
                    </w:rPr>
                  </w:pPr>
                  <w:r>
                    <w:rPr>
                      <w:rFonts w:ascii="MISA Sans" w:hAnsi="MISA Sans"/>
                      <w:i/>
                      <w:iCs/>
                      <w:noProof/>
                      <w:color w:val="030E43"/>
                      <w:spacing w:val="-3"/>
                    </w:rPr>
                    <w:lastRenderedPageBreak/>
                    <w:drawing>
                      <wp:inline distT="0" distB="0" distL="0" distR="0" wp14:anchorId="728768A0" wp14:editId="4FC5BE48">
                        <wp:extent cx="3609975" cy="1520190"/>
                        <wp:effectExtent l="0" t="0" r="9525" b="3810"/>
                        <wp:docPr id="303" name="Picture 303" descr="https://helpv4.meinvoice.vn/wp-content/uploads/2019/12/xem%20chung%20thu%20s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3" descr="https://helpv4.meinvoice.vn/wp-content/uploads/2019/12/xem%20chung%20thu%20so_01.png"/>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3609975" cy="1520190"/>
                                </a:xfrm>
                                <a:prstGeom prst="rect">
                                  <a:avLst/>
                                </a:prstGeom>
                                <a:noFill/>
                                <a:ln>
                                  <a:noFill/>
                                </a:ln>
                              </pic:spPr>
                            </pic:pic>
                          </a:graphicData>
                        </a:graphic>
                      </wp:inline>
                    </w:drawing>
                  </w:r>
                </w:p>
                <w:p w14:paraId="3398096B" w14:textId="77777777" w:rsidR="000546A0" w:rsidRDefault="000546A0" w:rsidP="00A663E2">
                  <w:pPr>
                    <w:jc w:val="both"/>
                    <w:rPr>
                      <w:rFonts w:ascii="MISA Sans" w:hAnsi="MISA Sans"/>
                      <w:color w:val="030E43"/>
                      <w:spacing w:val="-3"/>
                    </w:rPr>
                  </w:pPr>
                </w:p>
              </w:tc>
            </w:tr>
          </w:tbl>
          <w:p w14:paraId="3E853D2A" w14:textId="77777777" w:rsidR="000546A0" w:rsidRDefault="000546A0" w:rsidP="00A663E2">
            <w:pPr>
              <w:jc w:val="both"/>
              <w:rPr>
                <w:rFonts w:ascii="MISA Sans" w:hAnsi="MISA Sans"/>
                <w:color w:val="030E43"/>
                <w:spacing w:val="-3"/>
              </w:rPr>
            </w:pPr>
          </w:p>
          <w:tbl>
            <w:tblPr>
              <w:tblStyle w:val="TableGrid"/>
              <w:tblW w:w="0" w:type="auto"/>
              <w:tblLook w:val="04A0" w:firstRow="1" w:lastRow="0" w:firstColumn="1" w:lastColumn="0" w:noHBand="0" w:noVBand="1"/>
            </w:tblPr>
            <w:tblGrid>
              <w:gridCol w:w="8810"/>
            </w:tblGrid>
            <w:tr w:rsidR="000546A0" w14:paraId="1738BA33" w14:textId="77777777" w:rsidTr="000546A0">
              <w:tc>
                <w:tcPr>
                  <w:tcW w:w="8810" w:type="dxa"/>
                </w:tcPr>
                <w:tbl>
                  <w:tblPr>
                    <w:tblW w:w="0" w:type="auto"/>
                    <w:tblLook w:val="04A0" w:firstRow="1" w:lastRow="0" w:firstColumn="1" w:lastColumn="0" w:noHBand="0" w:noVBand="1"/>
                  </w:tblPr>
                  <w:tblGrid>
                    <w:gridCol w:w="8594"/>
                  </w:tblGrid>
                  <w:tr w:rsidR="000546A0" w14:paraId="4B0D5DCE" w14:textId="77777777" w:rsidTr="00CD5E67">
                    <w:tc>
                      <w:tcPr>
                        <w:tcW w:w="9026" w:type="dxa"/>
                      </w:tcPr>
                      <w:p w14:paraId="49DC59C5" w14:textId="77777777" w:rsidR="000546A0" w:rsidRDefault="000546A0" w:rsidP="00A663E2">
                        <w:pPr>
                          <w:jc w:val="both"/>
                          <w:rPr>
                            <w:rFonts w:ascii="inherit" w:hAnsi="inherit"/>
                          </w:rPr>
                        </w:pPr>
                        <w:r>
                          <w:rPr>
                            <w:rFonts w:ascii="inherit" w:hAnsi="inherit"/>
                          </w:rPr>
                          <w:t>Cách thanh toán hóa đơn điện tử trên meInvoice Web dành cho người mua</w:t>
                        </w:r>
                      </w:p>
                      <w:p w14:paraId="256CC32B"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588811FA"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cách thanh toán hóa đơn điện tử trực tuyến qua cổng JETPAY và VNPAY khi nhận hóa đơn phát hành từ phần mềm MISA meInvoice, tạo thuận tiện cho người mua, đa dạng hóa phương thức thanh toán, đảm bảo an toàn, nhanh chóng và phù hợp với nhiều đối tượng khách hàng.</w:t>
                        </w:r>
                      </w:p>
                      <w:p w14:paraId="772676F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Nội dung bài viết gồm:</w:t>
                        </w:r>
                      </w:p>
                      <w:p w14:paraId="19AFB994"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hanh toán hóa đơn qua cổng JETPAY: thẻ nội địa, thẻ quốc tế, mã QR code</w:t>
                        </w:r>
                      </w:p>
                      <w:p w14:paraId="056F2B6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hanh toán hóa đơn qua cổng VNPAY: ứng dụng Mobile Banking quét mã VNPAY-QR, thẻ ATM, tài khoản ngân hàng, thẻ quốc tế, ví điện tử</w:t>
                        </w:r>
                      </w:p>
                      <w:p w14:paraId="14DFB5BA" w14:textId="77777777" w:rsidR="000546A0" w:rsidRDefault="000546A0" w:rsidP="00A663E2">
                        <w:pPr>
                          <w:jc w:val="both"/>
                          <w:rPr>
                            <w:rFonts w:ascii="MISA Sans" w:hAnsi="MISA Sans"/>
                            <w:color w:val="030E43"/>
                            <w:spacing w:val="-3"/>
                          </w:rPr>
                        </w:pPr>
                        <w:r>
                          <w:rPr>
                            <w:rFonts w:ascii="MISA Sans" w:hAnsi="MISA Sans"/>
                            <w:color w:val="030E43"/>
                            <w:spacing w:val="-3"/>
                          </w:rPr>
                          <w:t>Lưu ý về điều kiện sử dụng từng hình thức thanh toán</w:t>
                        </w:r>
                      </w:p>
                      <w:p w14:paraId="654B6EB8"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19E373FE"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2.1. Thanh toán qua cổng JETPAY</w:t>
                        </w:r>
                      </w:p>
                      <w:p w14:paraId="45E5A75F"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JETPAY, người bán phải </w:t>
                        </w:r>
                        <w:hyperlink r:id="rId336" w:anchor="truong-hop-1-ket-noi-cong-thanh-toan-jetpay-tinh-nang-dang-phat-trien" w:tgtFrame="_blank" w:history="1">
                          <w:r>
                            <w:rPr>
                              <w:rStyle w:val="Hyperlink"/>
                              <w:rFonts w:ascii="MISA Sans" w:hAnsi="MISA Sans"/>
                              <w:i/>
                              <w:iCs/>
                              <w:color w:val="337AB7"/>
                              <w:spacing w:val="-3"/>
                            </w:rPr>
                            <w:t>kết nối cổng thanh toán JETPAY với meInvoice</w:t>
                          </w:r>
                        </w:hyperlink>
                        <w:r>
                          <w:rPr>
                            <w:rStyle w:val="Emphasis"/>
                            <w:rFonts w:ascii="MISA Sans" w:hAnsi="MISA Sans"/>
                            <w:color w:val="030E43"/>
                            <w:spacing w:val="-3"/>
                          </w:rPr>
                          <w:t>.</w:t>
                        </w:r>
                      </w:p>
                      <w:p w14:paraId="1652C806"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Mở email nhận hóa đơn từ người bán</w:t>
                        </w:r>
                      </w:p>
                      <w:p w14:paraId="00D03FD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Nhấn </w:t>
                        </w:r>
                        <w:hyperlink r:id="rId337" w:tgtFrame="_blank" w:history="1">
                          <w:r>
                            <w:rPr>
                              <w:rStyle w:val="Strong"/>
                              <w:rFonts w:ascii="MISA Sans" w:hAnsi="MISA Sans"/>
                              <w:color w:val="337AB7"/>
                              <w:spacing w:val="-3"/>
                            </w:rPr>
                            <w:t>Tra cứu hóa đơn</w:t>
                          </w:r>
                        </w:hyperlink>
                        <w:r>
                          <w:rPr>
                            <w:rFonts w:ascii="MISA Sans" w:hAnsi="MISA Sans"/>
                            <w:color w:val="030E43"/>
                            <w:spacing w:val="-3"/>
                          </w:rPr>
                          <w:t>.</w:t>
                        </w:r>
                      </w:p>
                      <w:p w14:paraId="502E9EC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Tại giao diện tra cứu, nhấn “</w:t>
                        </w:r>
                        <w:r>
                          <w:rPr>
                            <w:rStyle w:val="Strong"/>
                            <w:rFonts w:ascii="MISA Sans" w:hAnsi="MISA Sans"/>
                            <w:color w:val="030E43"/>
                            <w:spacing w:val="-3"/>
                          </w:rPr>
                          <w:t>Thanh toán ngay</w:t>
                        </w:r>
                        <w:r>
                          <w:rPr>
                            <w:rFonts w:ascii="MISA Sans" w:hAnsi="MISA Sans"/>
                            <w:color w:val="030E43"/>
                            <w:spacing w:val="-3"/>
                          </w:rPr>
                          <w:t>”.</w:t>
                        </w:r>
                      </w:p>
                      <w:p w14:paraId="278F346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52F1F25" wp14:editId="1BCA81C5">
                              <wp:extent cx="4869180" cy="2719705"/>
                              <wp:effectExtent l="0" t="0" r="7620" b="4445"/>
                              <wp:docPr id="349" name="Picture 349"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descr="https://helpv4.meinvoice.vn/wp-content/uploads/2019/12/r38_web_thanh_toan_hoa_don_truc_tuyen_01.png"/>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4869180" cy="2719705"/>
                                      </a:xfrm>
                                      <a:prstGeom prst="rect">
                                        <a:avLst/>
                                      </a:prstGeom>
                                      <a:noFill/>
                                      <a:ln>
                                        <a:noFill/>
                                      </a:ln>
                                    </pic:spPr>
                                  </pic:pic>
                                </a:graphicData>
                              </a:graphic>
                            </wp:inline>
                          </w:drawing>
                        </w:r>
                      </w:p>
                      <w:p w14:paraId="3BDA4A7B"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ọn cổng thanh toán JETPAY.</w:t>
                        </w:r>
                      </w:p>
                      <w:p w14:paraId="40681C36"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2E1264D" wp14:editId="5287399A">
                              <wp:extent cx="4821555" cy="2683510"/>
                              <wp:effectExtent l="0" t="0" r="0" b="2540"/>
                              <wp:docPr id="348" name="Picture 348" descr="https://helpv4.meinvoice.vn/wp-content/uploads/2019/12/r38_web_thanh_toan_hoa_don_truc_tuye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descr="https://helpv4.meinvoice.vn/wp-content/uploads/2019/12/r38_web_thanh_toan_hoa_don_truc_tuyen_02.pn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4821555" cy="2683510"/>
                                      </a:xfrm>
                                      <a:prstGeom prst="rect">
                                        <a:avLst/>
                                      </a:prstGeom>
                                      <a:noFill/>
                                      <a:ln>
                                        <a:noFill/>
                                      </a:ln>
                                    </pic:spPr>
                                  </pic:pic>
                                </a:graphicData>
                              </a:graphic>
                            </wp:inline>
                          </w:drawing>
                        </w:r>
                      </w:p>
                      <w:p w14:paraId="750F210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378"/>
                        </w:tblGrid>
                        <w:tr w:rsidR="000546A0" w14:paraId="1972E2C2"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6073DCF7" w14:textId="77777777" w:rsidR="000546A0" w:rsidRDefault="000546A0" w:rsidP="00A663E2">
                              <w:pPr>
                                <w:jc w:val="both"/>
                                <w:rPr>
                                  <w:rFonts w:ascii="inherit" w:hAnsi="inherit"/>
                                  <w:sz w:val="28"/>
                                  <w:szCs w:val="28"/>
                                </w:rPr>
                              </w:pPr>
                              <w:r>
                                <w:rPr>
                                  <w:rStyle w:val="Strong"/>
                                  <w:rFonts w:ascii="inherit" w:hAnsi="inherit"/>
                                  <w:b w:val="0"/>
                                  <w:bCs w:val="0"/>
                                  <w:sz w:val="28"/>
                                  <w:szCs w:val="28"/>
                                </w:rPr>
                                <w:t>Thanh toán qua Thẻ nội địa</w:t>
                              </w:r>
                            </w:p>
                            <w:p w14:paraId="57F0E9A3" w14:textId="77777777" w:rsidR="000546A0" w:rsidRDefault="000546A0" w:rsidP="00A663E2">
                              <w:pPr>
                                <w:jc w:val="both"/>
                              </w:pPr>
                              <w:r>
                                <w:rPr>
                                  <w:rStyle w:val="Strong"/>
                                </w:rPr>
                                <w:t>Bước 1:</w:t>
                              </w:r>
                              <w:r>
                                <w:t> Chọn </w:t>
                              </w:r>
                              <w:r>
                                <w:rPr>
                                  <w:rStyle w:val="Strong"/>
                                </w:rPr>
                                <w:t>Thẻ nội địa</w:t>
                              </w:r>
                              <w:r>
                                <w:t>.</w:t>
                              </w:r>
                            </w:p>
                            <w:p w14:paraId="5040005C" w14:textId="77777777" w:rsidR="000546A0" w:rsidRDefault="000546A0" w:rsidP="00A663E2">
                              <w:pPr>
                                <w:jc w:val="both"/>
                              </w:pPr>
                              <w:r>
                                <w:rPr>
                                  <w:noProof/>
                                </w:rPr>
                                <w:lastRenderedPageBreak/>
                                <w:drawing>
                                  <wp:inline distT="0" distB="0" distL="0" distR="0" wp14:anchorId="28B9BCC9" wp14:editId="788C3DD0">
                                    <wp:extent cx="9595485" cy="3122930"/>
                                    <wp:effectExtent l="0" t="0" r="5715" b="1270"/>
                                    <wp:docPr id="347" name="Picture 347" descr="https://helpv4.meinvoice.vn/wp-content/uploads/2019/12/r38_web_thanh_toan_qua_jetpay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descr="https://helpv4.meinvoice.vn/wp-content/uploads/2019/12/r38_web_thanh_toan_qua_jetpay_02.pn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425AA3B6" w14:textId="77777777" w:rsidR="000546A0" w:rsidRDefault="000546A0" w:rsidP="00A663E2">
                              <w:pPr>
                                <w:jc w:val="both"/>
                              </w:pPr>
                              <w:r>
                                <w:rPr>
                                  <w:rStyle w:val="Strong"/>
                                </w:rPr>
                                <w:t>Bước 2:</w:t>
                              </w:r>
                              <w:r>
                                <w:t> Khai báo thông tin tài khoản, nhấn </w:t>
                              </w:r>
                              <w:r>
                                <w:rPr>
                                  <w:rStyle w:val="Strong"/>
                                </w:rPr>
                                <w:t>Thanh toán</w:t>
                              </w:r>
                              <w:r>
                                <w:t>.</w:t>
                              </w:r>
                            </w:p>
                            <w:p w14:paraId="2A47523D" w14:textId="77777777" w:rsidR="000546A0" w:rsidRDefault="000546A0" w:rsidP="00A663E2">
                              <w:pPr>
                                <w:jc w:val="both"/>
                              </w:pPr>
                              <w:r>
                                <w:rPr>
                                  <w:noProof/>
                                </w:rPr>
                                <w:drawing>
                                  <wp:inline distT="0" distB="0" distL="0" distR="0" wp14:anchorId="372C49C0" wp14:editId="391627E3">
                                    <wp:extent cx="2553335" cy="2861945"/>
                                    <wp:effectExtent l="0" t="0" r="0" b="0"/>
                                    <wp:docPr id="346" name="Picture 346" descr="https://helpv4.meinvoice.vn/wp-content/uploads/2019/12/r38_web_thanh_toan_qua_jetpay_03-268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https://helpv4.meinvoice.vn/wp-content/uploads/2019/12/r38_web_thanh_toan_qua_jetpay_03-268x300.png"/>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2553335" cy="2861945"/>
                                            </a:xfrm>
                                            <a:prstGeom prst="rect">
                                              <a:avLst/>
                                            </a:prstGeom>
                                            <a:noFill/>
                                            <a:ln>
                                              <a:noFill/>
                                            </a:ln>
                                          </pic:spPr>
                                        </pic:pic>
                                      </a:graphicData>
                                    </a:graphic>
                                  </wp:inline>
                                </w:drawing>
                              </w:r>
                            </w:p>
                            <w:p w14:paraId="0D2AAED4" w14:textId="77777777" w:rsidR="000546A0" w:rsidRDefault="000546A0" w:rsidP="00A663E2">
                              <w:pPr>
                                <w:jc w:val="both"/>
                              </w:pPr>
                              <w:r>
                                <w:rPr>
                                  <w:rStyle w:val="Strong"/>
                                </w:rPr>
                                <w:t>Bước 3:</w:t>
                              </w:r>
                              <w:r>
                                <w:t> Nhập mã OTP do đơn vị cấp thẻ gửi qua email/số điện thoại đăng ký thẻ.</w:t>
                              </w:r>
                            </w:p>
                            <w:p w14:paraId="3981A520" w14:textId="77777777" w:rsidR="000546A0" w:rsidRDefault="000546A0" w:rsidP="00A663E2">
                              <w:pPr>
                                <w:jc w:val="both"/>
                                <w:rPr>
                                  <w:rFonts w:ascii="inherit" w:hAnsi="inherit"/>
                                  <w:sz w:val="28"/>
                                  <w:szCs w:val="28"/>
                                </w:rPr>
                              </w:pPr>
                              <w:r>
                                <w:rPr>
                                  <w:rStyle w:val="Strong"/>
                                  <w:rFonts w:ascii="inherit" w:hAnsi="inherit"/>
                                  <w:b w:val="0"/>
                                  <w:bCs w:val="0"/>
                                  <w:sz w:val="28"/>
                                  <w:szCs w:val="28"/>
                                </w:rPr>
                                <w:t>Thanh toán qua Thẻ quốc tế</w:t>
                              </w:r>
                            </w:p>
                            <w:p w14:paraId="3DA8999D" w14:textId="77777777" w:rsidR="000546A0" w:rsidRDefault="000546A0" w:rsidP="00A663E2">
                              <w:pPr>
                                <w:jc w:val="both"/>
                              </w:pPr>
                              <w:r>
                                <w:rPr>
                                  <w:rStyle w:val="Strong"/>
                                </w:rPr>
                                <w:t>Bước 1:</w:t>
                              </w:r>
                              <w:r>
                                <w:t> Chọn </w:t>
                              </w:r>
                              <w:r>
                                <w:rPr>
                                  <w:rStyle w:val="Strong"/>
                                </w:rPr>
                                <w:t>Thẻ quốc tế</w:t>
                              </w:r>
                              <w:r>
                                <w:t>.</w:t>
                              </w:r>
                            </w:p>
                            <w:p w14:paraId="0819DF79" w14:textId="77777777" w:rsidR="000546A0" w:rsidRDefault="000546A0" w:rsidP="00A663E2">
                              <w:pPr>
                                <w:jc w:val="both"/>
                              </w:pPr>
                              <w:r>
                                <w:rPr>
                                  <w:noProof/>
                                </w:rPr>
                                <w:lastRenderedPageBreak/>
                                <w:drawing>
                                  <wp:inline distT="0" distB="0" distL="0" distR="0" wp14:anchorId="220500D7" wp14:editId="34FDF59F">
                                    <wp:extent cx="9595485" cy="3122930"/>
                                    <wp:effectExtent l="0" t="0" r="5715" b="1270"/>
                                    <wp:docPr id="345" name="Picture 345" descr="https://helpv4.meinvoice.vn/wp-content/uploads/2019/12/r38_web_thanh_toan_qua_jetpay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https://helpv4.meinvoice.vn/wp-content/uploads/2019/12/r38_web_thanh_toan_qua_jetpay_06.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639EEAB7" w14:textId="77777777" w:rsidR="000546A0" w:rsidRDefault="000546A0" w:rsidP="00A663E2">
                              <w:pPr>
                                <w:jc w:val="both"/>
                              </w:pPr>
                              <w:r>
                                <w:rPr>
                                  <w:rStyle w:val="Strong"/>
                                </w:rPr>
                                <w:t>Bước 2:</w:t>
                              </w:r>
                              <w:r>
                                <w:t> Khai báo thông tin tài khoản, nhấn </w:t>
                              </w:r>
                              <w:r>
                                <w:rPr>
                                  <w:rStyle w:val="Strong"/>
                                </w:rPr>
                                <w:t>Thanh toán</w:t>
                              </w:r>
                              <w:r>
                                <w:t>.</w:t>
                              </w:r>
                            </w:p>
                            <w:p w14:paraId="629F4C70" w14:textId="77777777" w:rsidR="000546A0" w:rsidRDefault="000546A0" w:rsidP="00A663E2">
                              <w:pPr>
                                <w:jc w:val="both"/>
                              </w:pPr>
                              <w:r>
                                <w:rPr>
                                  <w:noProof/>
                                </w:rPr>
                                <w:drawing>
                                  <wp:inline distT="0" distB="0" distL="0" distR="0" wp14:anchorId="0DC4B379" wp14:editId="4E25F336">
                                    <wp:extent cx="2588895" cy="2861945"/>
                                    <wp:effectExtent l="0" t="0" r="1905" b="0"/>
                                    <wp:docPr id="344" name="Picture 344" descr="https://helpv4.meinvoice.vn/wp-content/uploads/2019/12/r38_web_thanh_toan_qua_jetpay_05-272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descr="https://helpv4.meinvoice.vn/wp-content/uploads/2019/12/r38_web_thanh_toan_qua_jetpay_05-272x300.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2588895" cy="2861945"/>
                                            </a:xfrm>
                                            <a:prstGeom prst="rect">
                                              <a:avLst/>
                                            </a:prstGeom>
                                            <a:noFill/>
                                            <a:ln>
                                              <a:noFill/>
                                            </a:ln>
                                          </pic:spPr>
                                        </pic:pic>
                                      </a:graphicData>
                                    </a:graphic>
                                  </wp:inline>
                                </w:drawing>
                              </w:r>
                            </w:p>
                            <w:p w14:paraId="14445C5A" w14:textId="77777777" w:rsidR="000546A0" w:rsidRDefault="000546A0" w:rsidP="00A663E2">
                              <w:pPr>
                                <w:jc w:val="both"/>
                              </w:pPr>
                              <w:r>
                                <w:rPr>
                                  <w:rStyle w:val="Strong"/>
                                </w:rPr>
                                <w:t>Bước 3:</w:t>
                              </w:r>
                              <w:r>
                                <w:t> Nhập mã OTP do đơn vị cấp thẻ gửi qua email/số điện thoại đăng ký thẻ.</w:t>
                              </w:r>
                            </w:p>
                            <w:p w14:paraId="1D979F3F" w14:textId="77777777" w:rsidR="000546A0" w:rsidRDefault="000546A0" w:rsidP="00A663E2">
                              <w:pPr>
                                <w:jc w:val="both"/>
                                <w:rPr>
                                  <w:rFonts w:ascii="inherit" w:hAnsi="inherit"/>
                                  <w:sz w:val="28"/>
                                  <w:szCs w:val="28"/>
                                </w:rPr>
                              </w:pPr>
                              <w:r>
                                <w:rPr>
                                  <w:rStyle w:val="Strong"/>
                                  <w:rFonts w:ascii="inherit" w:hAnsi="inherit"/>
                                  <w:b w:val="0"/>
                                  <w:bCs w:val="0"/>
                                  <w:sz w:val="28"/>
                                  <w:szCs w:val="28"/>
                                </w:rPr>
                                <w:t>Thanh toán qua mã QR code</w:t>
                              </w:r>
                            </w:p>
                            <w:p w14:paraId="5CC4F05A" w14:textId="77777777" w:rsidR="000546A0" w:rsidRDefault="000546A0" w:rsidP="00A663E2">
                              <w:pPr>
                                <w:jc w:val="both"/>
                              </w:pPr>
                              <w:r>
                                <w:rPr>
                                  <w:rStyle w:val="Emphasis"/>
                                  <w:b/>
                                  <w:bCs/>
                                  <w:shd w:val="clear" w:color="auto" w:fill="FFFFFF"/>
                                </w:rPr>
                                <w:t>Lưu ý </w:t>
                              </w:r>
                              <w:r>
                                <w:rPr>
                                  <w:rStyle w:val="Emphasis"/>
                                  <w:shd w:val="clear" w:color="auto" w:fill="FFFFFF"/>
                                </w:rPr>
                                <w:t>: Để thanh toán được bằng hình thức này thì </w:t>
                              </w:r>
                              <w:r>
                                <w:rPr>
                                  <w:rStyle w:val="Strong"/>
                                  <w:i/>
                                  <w:iCs/>
                                  <w:shd w:val="clear" w:color="auto" w:fill="FFFFFF"/>
                                </w:rPr>
                                <w:t>phải có app mobile banking</w:t>
                              </w:r>
                              <w:r>
                                <w:rPr>
                                  <w:rStyle w:val="Emphasis"/>
                                  <w:shd w:val="clear" w:color="auto" w:fill="FFFFFF"/>
                                </w:rPr>
                                <w:t> và có tài khoản internet banking thuộc ngân hàng </w:t>
                              </w:r>
                              <w:r>
                                <w:rPr>
                                  <w:rStyle w:val="Strong"/>
                                  <w:i/>
                                  <w:iCs/>
                                  <w:shd w:val="clear" w:color="auto" w:fill="FFFFFF"/>
                                </w:rPr>
                                <w:t>liên kết với JETPAY</w:t>
                              </w:r>
                              <w:r>
                                <w:rPr>
                                  <w:rStyle w:val="Emphasis"/>
                                  <w:shd w:val="clear" w:color="auto" w:fill="FFFFFF"/>
                                </w:rPr>
                                <w:t>. </w:t>
                              </w:r>
                            </w:p>
                            <w:p w14:paraId="0A459CF1" w14:textId="77777777" w:rsidR="000546A0" w:rsidRDefault="000546A0" w:rsidP="00A663E2">
                              <w:pPr>
                                <w:jc w:val="both"/>
                              </w:pPr>
                              <w:r>
                                <w:rPr>
                                  <w:rStyle w:val="Strong"/>
                                </w:rPr>
                                <w:t>Bước 1:</w:t>
                              </w:r>
                              <w:r>
                                <w:t> Chọn </w:t>
                              </w:r>
                              <w:r>
                                <w:rPr>
                                  <w:rStyle w:val="Strong"/>
                                </w:rPr>
                                <w:t>Mã QR code</w:t>
                              </w:r>
                              <w:r>
                                <w:t>.</w:t>
                              </w:r>
                            </w:p>
                            <w:p w14:paraId="2BA280C6" w14:textId="77777777" w:rsidR="000546A0" w:rsidRDefault="000546A0" w:rsidP="00A663E2">
                              <w:pPr>
                                <w:jc w:val="both"/>
                              </w:pPr>
                              <w:r>
                                <w:rPr>
                                  <w:noProof/>
                                </w:rPr>
                                <w:lastRenderedPageBreak/>
                                <w:drawing>
                                  <wp:inline distT="0" distB="0" distL="0" distR="0" wp14:anchorId="20F038AF" wp14:editId="3ABB51CA">
                                    <wp:extent cx="9595485" cy="3122930"/>
                                    <wp:effectExtent l="0" t="0" r="5715" b="1270"/>
                                    <wp:docPr id="343" name="Picture 343" descr="https://helpv4.meinvoice.vn/wp-content/uploads/2019/12/r38_web_thanh_toan_qua_jetpay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https://helpv4.meinvoice.vn/wp-content/uploads/2019/12/r38_web_thanh_toan_qua_jetpay_07.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143300C0" w14:textId="77777777" w:rsidR="000546A0" w:rsidRDefault="000546A0" w:rsidP="00A663E2">
                              <w:pPr>
                                <w:jc w:val="both"/>
                              </w:pPr>
                              <w:r>
                                <w:rPr>
                                  <w:rStyle w:val="Strong"/>
                                </w:rPr>
                                <w:t>Bước 2:</w:t>
                              </w:r>
                              <w:r>
                                <w:t>  Mở ứng dụng </w:t>
                              </w:r>
                              <w:r>
                                <w:rPr>
                                  <w:rStyle w:val="Strong"/>
                                </w:rPr>
                                <w:t>Mobile banking</w:t>
                              </w:r>
                              <w:r>
                                <w:t> để quét mã.</w:t>
                              </w:r>
                            </w:p>
                            <w:p w14:paraId="03B090E8" w14:textId="77777777" w:rsidR="000546A0" w:rsidRDefault="000546A0" w:rsidP="00A663E2">
                              <w:pPr>
                                <w:jc w:val="both"/>
                              </w:pPr>
                            </w:p>
                            <w:p w14:paraId="27B3CEE1" w14:textId="77777777" w:rsidR="000546A0" w:rsidRDefault="000546A0" w:rsidP="00A663E2">
                              <w:pPr>
                                <w:jc w:val="both"/>
                              </w:pPr>
                              <w:r>
                                <w:t>Tải ứng dụng Mobile banking về điện thoại (nếu chưa tải)</w:t>
                              </w:r>
                            </w:p>
                            <w:p w14:paraId="381442DD" w14:textId="77777777" w:rsidR="000546A0" w:rsidRDefault="000546A0" w:rsidP="00A663E2">
                              <w:pPr>
                                <w:jc w:val="both"/>
                              </w:pPr>
                              <w:r>
                                <w:t>Vào chợ ứng dụng gõ từ khóa </w:t>
                              </w:r>
                              <w:r>
                                <w:rPr>
                                  <w:rStyle w:val="Strong"/>
                                </w:rPr>
                                <w:t>Mobile banking</w:t>
                              </w:r>
                              <w:r>
                                <w:t>.</w:t>
                              </w:r>
                            </w:p>
                            <w:p w14:paraId="7C55E9CE" w14:textId="77777777" w:rsidR="000546A0" w:rsidRDefault="000546A0" w:rsidP="00A663E2">
                              <w:pPr>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06F775A8" w14:textId="77777777" w:rsidR="000546A0" w:rsidRDefault="000546A0" w:rsidP="00A663E2">
                              <w:pPr>
                                <w:jc w:val="both"/>
                              </w:pPr>
                              <w:r>
                                <w:rPr>
                                  <w:rStyle w:val="Strong"/>
                                  <w:color w:val="000000"/>
                                  <w:shd w:val="clear" w:color="auto" w:fill="FFFFFF"/>
                                </w:rPr>
                                <w:t>Bước 3:</w:t>
                              </w:r>
                              <w:r>
                                <w:rPr>
                                  <w:color w:val="000000"/>
                                  <w:shd w:val="clear" w:color="auto" w:fill="FFFFFF"/>
                                </w:rPr>
                                <w:t> Chọn tính năng </w:t>
                              </w:r>
                              <w:r>
                                <w:rPr>
                                  <w:rStyle w:val="Strong"/>
                                  <w:color w:val="000000"/>
                                  <w:shd w:val="clear" w:color="auto" w:fill="FFFFFF"/>
                                </w:rPr>
                                <w:t>QRPAY tích </w:t>
                              </w:r>
                              <w:r>
                                <w:rPr>
                                  <w:color w:val="000000"/>
                                  <w:shd w:val="clear" w:color="auto" w:fill="FFFFFF"/>
                                </w:rPr>
                                <w:t>hợp sẵn trong ứng dụng</w:t>
                              </w:r>
                            </w:p>
                            <w:p w14:paraId="5E695E35" w14:textId="77777777" w:rsidR="000546A0" w:rsidRDefault="000546A0" w:rsidP="00A663E2">
                              <w:pPr>
                                <w:jc w:val="both"/>
                              </w:pPr>
                              <w:r>
                                <w:rPr>
                                  <w:rStyle w:val="Strong"/>
                                  <w:color w:val="000000"/>
                                  <w:shd w:val="clear" w:color="auto" w:fill="FFFFFF"/>
                                </w:rPr>
                                <w:t>Bước 4: </w:t>
                              </w:r>
                              <w:r>
                                <w:rPr>
                                  <w:color w:val="000000"/>
                                </w:rPr>
                                <w:t>Quét mã thanh toán.</w:t>
                              </w:r>
                            </w:p>
                            <w:p w14:paraId="0B500F98" w14:textId="77777777" w:rsidR="000546A0" w:rsidRDefault="000546A0" w:rsidP="00A663E2">
                              <w:pPr>
                                <w:jc w:val="both"/>
                              </w:pPr>
                              <w:r>
                                <w:rPr>
                                  <w:noProof/>
                                </w:rPr>
                                <w:drawing>
                                  <wp:inline distT="0" distB="0" distL="0" distR="0" wp14:anchorId="3F3D7F69" wp14:editId="354DAE7F">
                                    <wp:extent cx="2280285" cy="2861945"/>
                                    <wp:effectExtent l="0" t="0" r="5715" b="0"/>
                                    <wp:docPr id="342" name="Picture 342" descr="https://helpv4.meinvoice.vn/wp-content/uploads/2019/12/r38_web_thanh_toan_qr_code-239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descr="https://helpv4.meinvoice.vn/wp-content/uploads/2019/12/r38_web_thanh_toan_qr_code-239x300.png"/>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2280285" cy="2861945"/>
                                            </a:xfrm>
                                            <a:prstGeom prst="rect">
                                              <a:avLst/>
                                            </a:prstGeom>
                                            <a:noFill/>
                                            <a:ln>
                                              <a:noFill/>
                                            </a:ln>
                                          </pic:spPr>
                                        </pic:pic>
                                      </a:graphicData>
                                    </a:graphic>
                                  </wp:inline>
                                </w:drawing>
                              </w:r>
                            </w:p>
                          </w:tc>
                        </w:tr>
                      </w:tbl>
                      <w:p w14:paraId="6771EA37" w14:textId="77777777" w:rsidR="000546A0" w:rsidRDefault="000546A0" w:rsidP="00A663E2">
                        <w:pPr>
                          <w:pStyle w:val="Heading4"/>
                          <w:shd w:val="clear" w:color="auto" w:fill="8DB3E2"/>
                          <w:jc w:val="both"/>
                          <w:rPr>
                            <w:rFonts w:ascii="inherit" w:hAnsi="inherit" w:hint="eastAsia"/>
                            <w:color w:val="030E43"/>
                            <w:sz w:val="28"/>
                            <w:szCs w:val="28"/>
                          </w:rPr>
                        </w:pPr>
                        <w:r>
                          <w:rPr>
                            <w:rStyle w:val="Strong"/>
                            <w:rFonts w:ascii="inherit" w:hAnsi="inherit"/>
                            <w:b w:val="0"/>
                            <w:bCs w:val="0"/>
                            <w:color w:val="030E43"/>
                            <w:sz w:val="28"/>
                            <w:szCs w:val="28"/>
                          </w:rPr>
                          <w:lastRenderedPageBreak/>
                          <w:t>2.2. Thanh toán qua cổng VNPAY</w:t>
                        </w:r>
                      </w:p>
                      <w:p w14:paraId="18333399"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VNPAY, người bán phải </w:t>
                        </w:r>
                        <w:hyperlink r:id="rId338" w:anchor="truong-hop-2-ket-noi-cong-thanh-toan-vnpay" w:tgtFrame="_blank" w:history="1">
                          <w:r>
                            <w:rPr>
                              <w:rStyle w:val="Hyperlink"/>
                              <w:rFonts w:ascii="MISA Sans" w:hAnsi="MISA Sans"/>
                              <w:i/>
                              <w:iCs/>
                              <w:color w:val="337AB7"/>
                              <w:spacing w:val="-3"/>
                            </w:rPr>
                            <w:t>kết nối cổng thanh toán VNPAY với meInvoice</w:t>
                          </w:r>
                        </w:hyperlink>
                        <w:r>
                          <w:rPr>
                            <w:rStyle w:val="Emphasis"/>
                            <w:rFonts w:ascii="MISA Sans" w:hAnsi="MISA Sans"/>
                            <w:color w:val="030E43"/>
                            <w:spacing w:val="-3"/>
                          </w:rPr>
                          <w:t>.</w:t>
                        </w:r>
                      </w:p>
                      <w:p w14:paraId="7F4F3278"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Mở email nhận hóa đơn từ người bán</w:t>
                        </w:r>
                      </w:p>
                      <w:p w14:paraId="1C502726"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Nhấn </w:t>
                        </w:r>
                        <w:hyperlink r:id="rId339" w:tgtFrame="_blank" w:history="1">
                          <w:r>
                            <w:rPr>
                              <w:rStyle w:val="Strong"/>
                              <w:rFonts w:ascii="MISA Sans" w:hAnsi="MISA Sans"/>
                              <w:color w:val="337AB7"/>
                              <w:spacing w:val="-3"/>
                            </w:rPr>
                            <w:t>Tra cứu hóa đơn</w:t>
                          </w:r>
                        </w:hyperlink>
                        <w:r>
                          <w:rPr>
                            <w:rFonts w:ascii="MISA Sans" w:hAnsi="MISA Sans"/>
                            <w:color w:val="030E43"/>
                            <w:spacing w:val="-3"/>
                          </w:rPr>
                          <w:t>.</w:t>
                        </w:r>
                      </w:p>
                      <w:p w14:paraId="49FA9287"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Tại giao diện tra cứu, nhấn “</w:t>
                        </w:r>
                        <w:r>
                          <w:rPr>
                            <w:rStyle w:val="Strong"/>
                            <w:rFonts w:ascii="MISA Sans" w:hAnsi="MISA Sans"/>
                            <w:color w:val="030E43"/>
                            <w:spacing w:val="-3"/>
                          </w:rPr>
                          <w:t>Thanh toán ngay</w:t>
                        </w:r>
                        <w:r>
                          <w:rPr>
                            <w:rFonts w:ascii="MISA Sans" w:hAnsi="MISA Sans"/>
                            <w:color w:val="030E43"/>
                            <w:spacing w:val="-3"/>
                          </w:rPr>
                          <w:t>”.</w:t>
                        </w:r>
                      </w:p>
                      <w:p w14:paraId="2CD427F3"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002BFF54" wp14:editId="32EEEE0B">
                              <wp:extent cx="4963795" cy="2766695"/>
                              <wp:effectExtent l="0" t="0" r="8255" b="0"/>
                              <wp:docPr id="341" name="Picture 341"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descr="https://helpv4.meinvoice.vn/wp-content/uploads/2019/12/r38_web_thanh_toan_hoa_don_truc_tuyen_01.png"/>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4963795" cy="2766695"/>
                                      </a:xfrm>
                                      <a:prstGeom prst="rect">
                                        <a:avLst/>
                                      </a:prstGeom>
                                      <a:noFill/>
                                      <a:ln>
                                        <a:noFill/>
                                      </a:ln>
                                    </pic:spPr>
                                  </pic:pic>
                                </a:graphicData>
                              </a:graphic>
                            </wp:inline>
                          </w:drawing>
                        </w:r>
                      </w:p>
                      <w:p w14:paraId="620D6620"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ọn cổng thanh toán VNPAY.</w:t>
                        </w:r>
                      </w:p>
                      <w:p w14:paraId="3713B317"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132EDC24" wp14:editId="07BFFF2A">
                              <wp:extent cx="4073525" cy="2268220"/>
                              <wp:effectExtent l="0" t="0" r="3175" b="0"/>
                              <wp:docPr id="340" name="Picture 340" descr="https://helpv4.meinvoice.vn/wp-content/uploads/2019/12/r38_web_thanh_toan_hoa_don_truc_tuye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descr="https://helpv4.meinvoice.vn/wp-content/uploads/2019/12/r38_web_thanh_toan_hoa_don_truc_tuyen_03.png"/>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4073525" cy="2268220"/>
                                      </a:xfrm>
                                      <a:prstGeom prst="rect">
                                        <a:avLst/>
                                      </a:prstGeom>
                                      <a:noFill/>
                                      <a:ln>
                                        <a:noFill/>
                                      </a:ln>
                                    </pic:spPr>
                                  </pic:pic>
                                </a:graphicData>
                              </a:graphic>
                            </wp:inline>
                          </w:drawing>
                        </w:r>
                      </w:p>
                      <w:p w14:paraId="09CA4E8D"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378"/>
                        </w:tblGrid>
                        <w:tr w:rsidR="000546A0" w14:paraId="1C055626" w14:textId="77777777" w:rsidTr="00CD5E67">
                          <w:trPr>
                            <w:trHeight w:val="360"/>
                          </w:trPr>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1343EDB" w14:textId="77777777" w:rsidR="000546A0" w:rsidRDefault="000546A0" w:rsidP="00A663E2">
                              <w:pPr>
                                <w:pStyle w:val="Heading4"/>
                                <w:shd w:val="clear" w:color="auto" w:fill="8DB3E2"/>
                                <w:jc w:val="both"/>
                                <w:rPr>
                                  <w:rFonts w:ascii="inherit" w:hAnsi="inherit" w:hint="eastAsia"/>
                                  <w:color w:val="auto"/>
                                  <w:sz w:val="28"/>
                                  <w:szCs w:val="28"/>
                                </w:rPr>
                              </w:pPr>
                              <w:r>
                                <w:rPr>
                                  <w:rStyle w:val="Strong"/>
                                  <w:rFonts w:ascii="inherit" w:hAnsi="inherit"/>
                                  <w:b w:val="0"/>
                                  <w:bCs w:val="0"/>
                                  <w:sz w:val="28"/>
                                  <w:szCs w:val="28"/>
                                </w:rPr>
                                <w:lastRenderedPageBreak/>
                                <w:t>Thanh toán qua Ứng dụng Mobile Banking quét mã VNPAY</w:t>
                              </w:r>
                            </w:p>
                            <w:p w14:paraId="3C5C23E9" w14:textId="77777777" w:rsidR="000546A0" w:rsidRDefault="000546A0" w:rsidP="00A663E2">
                              <w:pPr>
                                <w:pStyle w:val="NormalWeb"/>
                                <w:spacing w:before="0" w:beforeAutospacing="0" w:after="330" w:afterAutospacing="0"/>
                                <w:jc w:val="both"/>
                              </w:pPr>
                              <w:r>
                                <w:rPr>
                                  <w:rStyle w:val="Emphasis"/>
                                  <w:b/>
                                  <w:bCs/>
                                  <w:color w:val="000000"/>
                                  <w:shd w:val="clear" w:color="auto" w:fill="FFFFFF"/>
                                </w:rPr>
                                <w:t>Lưu ý </w:t>
                              </w:r>
                              <w:r>
                                <w:rPr>
                                  <w:rStyle w:val="Emphasis"/>
                                  <w:color w:val="000000"/>
                                  <w:shd w:val="clear" w:color="auto" w:fill="FFFFFF"/>
                                </w:rPr>
                                <w:t>: Để thanh toán được bằng hình thức này thì </w:t>
                              </w:r>
                              <w:r>
                                <w:rPr>
                                  <w:rStyle w:val="Strong"/>
                                  <w:i/>
                                  <w:iCs/>
                                  <w:color w:val="000000"/>
                                  <w:shd w:val="clear" w:color="auto" w:fill="FFFFFF"/>
                                </w:rPr>
                                <w:t>phải có app mobile banking</w:t>
                              </w:r>
                              <w:r>
                                <w:rPr>
                                  <w:rStyle w:val="Emphasis"/>
                                  <w:color w:val="000000"/>
                                  <w:shd w:val="clear" w:color="auto" w:fill="FFFFFF"/>
                                </w:rPr>
                                <w:t> và có tài khoản internet banking thuộc ngân hàng </w:t>
                              </w:r>
                              <w:r>
                                <w:rPr>
                                  <w:rStyle w:val="Strong"/>
                                  <w:i/>
                                  <w:iCs/>
                                  <w:color w:val="000000"/>
                                  <w:shd w:val="clear" w:color="auto" w:fill="FFFFFF"/>
                                </w:rPr>
                                <w:t>liên kết với VNPAY.</w:t>
                              </w:r>
                            </w:p>
                            <w:p w14:paraId="35DA7F02" w14:textId="77777777" w:rsidR="000546A0" w:rsidRDefault="000546A0" w:rsidP="00A663E2">
                              <w:pPr>
                                <w:pStyle w:val="NormalWeb"/>
                                <w:spacing w:before="0" w:beforeAutospacing="0" w:after="330" w:afterAutospacing="0"/>
                                <w:jc w:val="both"/>
                              </w:pPr>
                              <w:r>
                                <w:rPr>
                                  <w:rStyle w:val="Emphasis"/>
                                  <w:color w:val="000000"/>
                                  <w:shd w:val="clear" w:color="auto" w:fill="FFFFFF"/>
                                </w:rPr>
                                <w:t>Xem danh sách các ngân hàng liên kết </w:t>
                              </w:r>
                              <w:hyperlink r:id="rId340" w:tgtFrame="_blank" w:history="1">
                                <w:r>
                                  <w:rPr>
                                    <w:rStyle w:val="Hyperlink"/>
                                    <w:b/>
                                    <w:bCs/>
                                    <w:i/>
                                    <w:iCs/>
                                    <w:color w:val="000000"/>
                                  </w:rPr>
                                  <w:t>tại đây</w:t>
                                </w:r>
                              </w:hyperlink>
                              <w:r>
                                <w:rPr>
                                  <w:rStyle w:val="Emphasis"/>
                                  <w:color w:val="000000"/>
                                  <w:shd w:val="clear" w:color="auto" w:fill="FFFFFF"/>
                                </w:rPr>
                                <w:t>.</w:t>
                              </w:r>
                            </w:p>
                            <w:p w14:paraId="1A472FA5" w14:textId="77777777" w:rsidR="000546A0" w:rsidRDefault="000546A0" w:rsidP="00A663E2">
                              <w:pPr>
                                <w:pStyle w:val="NormalWeb"/>
                                <w:spacing w:before="0" w:beforeAutospacing="0" w:after="330" w:afterAutospacing="0"/>
                                <w:jc w:val="both"/>
                              </w:pPr>
                              <w:r>
                                <w:rPr>
                                  <w:rStyle w:val="Strong"/>
                                </w:rPr>
                                <w:t>Bước 1:</w:t>
                              </w:r>
                              <w:r>
                                <w:t> Chọn </w:t>
                              </w:r>
                              <w:r>
                                <w:rPr>
                                  <w:rStyle w:val="Strong"/>
                                  <w:color w:val="000000"/>
                                  <w:shd w:val="clear" w:color="auto" w:fill="FFFFFF"/>
                                </w:rPr>
                                <w:t>Ứng dụng Mobile banking quét mã VNPAY-QR</w:t>
                              </w:r>
                            </w:p>
                            <w:p w14:paraId="37FB7E18"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6BAC9691" wp14:editId="57192E3D">
                                    <wp:extent cx="9523730" cy="7683500"/>
                                    <wp:effectExtent l="0" t="0" r="0" b="0"/>
                                    <wp:docPr id="339" name="Picture 339" descr="https://helpv4.meinvoice.vn/wp-content/uploads/2019/12/r8_web_QRCode.02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descr="https://helpv4.meinvoice.vn/wp-content/uploads/2019/12/r8_web_QRCode.02PNG-1.png"/>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9523730" cy="7683500"/>
                                            </a:xfrm>
                                            <a:prstGeom prst="rect">
                                              <a:avLst/>
                                            </a:prstGeom>
                                            <a:noFill/>
                                            <a:ln>
                                              <a:noFill/>
                                            </a:ln>
                                          </pic:spPr>
                                        </pic:pic>
                                      </a:graphicData>
                                    </a:graphic>
                                  </wp:inline>
                                </w:drawing>
                              </w:r>
                            </w:p>
                            <w:p w14:paraId="46213E8D" w14:textId="77777777" w:rsidR="000546A0" w:rsidRDefault="000546A0" w:rsidP="00A663E2">
                              <w:pPr>
                                <w:pStyle w:val="NormalWeb"/>
                                <w:spacing w:before="0" w:beforeAutospacing="0" w:after="330" w:afterAutospacing="0"/>
                                <w:jc w:val="both"/>
                              </w:pPr>
                              <w:r>
                                <w:rPr>
                                  <w:rStyle w:val="Strong"/>
                                </w:rPr>
                                <w:t>Bước 2:</w:t>
                              </w:r>
                              <w:r>
                                <w:t>  Mở ứng dụng </w:t>
                              </w:r>
                              <w:r>
                                <w:rPr>
                                  <w:rStyle w:val="Strong"/>
                                </w:rPr>
                                <w:t>Mobile banking</w:t>
                              </w:r>
                              <w:r>
                                <w:t> để quét mã.</w:t>
                              </w:r>
                            </w:p>
                            <w:p w14:paraId="04698D47" w14:textId="77777777" w:rsidR="000546A0" w:rsidRDefault="000546A0" w:rsidP="00CC7F7E">
                              <w:pPr>
                                <w:numPr>
                                  <w:ilvl w:val="0"/>
                                  <w:numId w:val="28"/>
                                </w:numPr>
                                <w:spacing w:after="330" w:line="240" w:lineRule="auto"/>
                                <w:ind w:left="0"/>
                                <w:jc w:val="both"/>
                              </w:pPr>
                            </w:p>
                            <w:p w14:paraId="605D9F67" w14:textId="77777777" w:rsidR="000546A0" w:rsidRDefault="000546A0" w:rsidP="00CC7F7E">
                              <w:pPr>
                                <w:numPr>
                                  <w:ilvl w:val="1"/>
                                  <w:numId w:val="28"/>
                                </w:numPr>
                                <w:spacing w:after="150" w:line="240" w:lineRule="auto"/>
                                <w:ind w:left="0"/>
                                <w:jc w:val="both"/>
                              </w:pPr>
                              <w:r>
                                <w:t>Tải ứng dụng Mobile banking về điện thoại (nếu chưa tải)</w:t>
                              </w:r>
                            </w:p>
                            <w:p w14:paraId="02B91E9E" w14:textId="77777777" w:rsidR="000546A0" w:rsidRDefault="000546A0" w:rsidP="00CC7F7E">
                              <w:pPr>
                                <w:numPr>
                                  <w:ilvl w:val="2"/>
                                  <w:numId w:val="28"/>
                                </w:numPr>
                                <w:spacing w:after="150" w:line="240" w:lineRule="auto"/>
                                <w:ind w:left="0"/>
                                <w:jc w:val="both"/>
                              </w:pPr>
                              <w:r>
                                <w:t>Vào chợ ứng dụng gõ từ khóa </w:t>
                              </w:r>
                              <w:r>
                                <w:rPr>
                                  <w:rStyle w:val="Strong"/>
                                </w:rPr>
                                <w:t>Mobile banking</w:t>
                              </w:r>
                              <w:r>
                                <w:t>.</w:t>
                              </w:r>
                            </w:p>
                            <w:p w14:paraId="12D851F7" w14:textId="77777777" w:rsidR="000546A0" w:rsidRDefault="000546A0" w:rsidP="00CC7F7E">
                              <w:pPr>
                                <w:numPr>
                                  <w:ilvl w:val="2"/>
                                  <w:numId w:val="28"/>
                                </w:numPr>
                                <w:spacing w:after="150" w:line="240" w:lineRule="auto"/>
                                <w:ind w:left="0"/>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0FCD3DEA"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3:</w:t>
                              </w:r>
                              <w:r>
                                <w:rPr>
                                  <w:color w:val="000000"/>
                                  <w:shd w:val="clear" w:color="auto" w:fill="FFFFFF"/>
                                </w:rPr>
                                <w:t> Chọn tính năng </w:t>
                              </w:r>
                              <w:r>
                                <w:rPr>
                                  <w:rStyle w:val="Strong"/>
                                  <w:color w:val="000000"/>
                                  <w:shd w:val="clear" w:color="auto" w:fill="FFFFFF"/>
                                </w:rPr>
                                <w:t>QRPAY tích </w:t>
                              </w:r>
                              <w:r>
                                <w:rPr>
                                  <w:color w:val="000000"/>
                                  <w:shd w:val="clear" w:color="auto" w:fill="FFFFFF"/>
                                </w:rPr>
                                <w:t>hợp sẵn trong ứng dụng</w:t>
                              </w:r>
                            </w:p>
                            <w:p w14:paraId="4FCCE192" w14:textId="77777777" w:rsidR="000546A0" w:rsidRDefault="000546A0" w:rsidP="00A663E2">
                              <w:pPr>
                                <w:pStyle w:val="NormalWeb"/>
                                <w:spacing w:before="0" w:beforeAutospacing="0" w:after="0" w:afterAutospacing="0"/>
                                <w:jc w:val="both"/>
                              </w:pPr>
                              <w:r>
                                <w:rPr>
                                  <w:rStyle w:val="Strong"/>
                                  <w:color w:val="000000"/>
                                  <w:shd w:val="clear" w:color="auto" w:fill="FFFFFF"/>
                                </w:rPr>
                                <w:t>Bước 4: </w:t>
                              </w:r>
                              <w:r>
                                <w:rPr>
                                  <w:color w:val="000000"/>
                                </w:rPr>
                                <w:t>Quét mã thanh toán.</w:t>
                              </w:r>
                            </w:p>
                            <w:p w14:paraId="01F67449"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Thanh toán qua thẻ ATM và tài khoản ngân hàng</w:t>
                              </w:r>
                            </w:p>
                            <w:p w14:paraId="66D7CA9E"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1:</w:t>
                              </w:r>
                              <w:r>
                                <w:rPr>
                                  <w:color w:val="000000"/>
                                  <w:shd w:val="clear" w:color="auto" w:fill="FFFFFF"/>
                                </w:rPr>
                                <w:t> Nhấn biểu tượng Mũi tên</w:t>
                              </w:r>
                            </w:p>
                            <w:p w14:paraId="7F84EEC8" w14:textId="77777777" w:rsidR="000546A0" w:rsidRDefault="000546A0" w:rsidP="00A663E2">
                              <w:pPr>
                                <w:pStyle w:val="NormalWeb"/>
                                <w:spacing w:before="0" w:beforeAutospacing="0" w:after="330" w:afterAutospacing="0"/>
                                <w:jc w:val="both"/>
                              </w:pPr>
                              <w:r>
                                <w:rPr>
                                  <w:rStyle w:val="Strong"/>
                                </w:rPr>
                                <w:t>Bước 2:</w:t>
                              </w:r>
                              <w:r>
                                <w:t> Chọn ngân hàng thanh toán. </w:t>
                              </w:r>
                              <w:r>
                                <w:rPr>
                                  <w:rStyle w:val="Strong"/>
                                </w:rPr>
                                <w:t>VD: Ngân hàng NCB</w:t>
                              </w:r>
                            </w:p>
                            <w:p w14:paraId="29C96844"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7C0FB3D9" wp14:editId="017375EF">
                                    <wp:extent cx="5711825" cy="6068060"/>
                                    <wp:effectExtent l="0" t="0" r="3175" b="0"/>
                                    <wp:docPr id="338" name="Picture 338" descr="https://helpv4.meinvoice.vn/wp-content/uploads/2019/12/r8_WEB_ATM_01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descr="https://helpv4.meinvoice.vn/wp-content/uploads/2019/12/r8_WEB_ATM_01PNG-1.png"/>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5711825" cy="6068060"/>
                                            </a:xfrm>
                                            <a:prstGeom prst="rect">
                                              <a:avLst/>
                                            </a:prstGeom>
                                            <a:noFill/>
                                            <a:ln>
                                              <a:noFill/>
                                            </a:ln>
                                          </pic:spPr>
                                        </pic:pic>
                                      </a:graphicData>
                                    </a:graphic>
                                  </wp:inline>
                                </w:drawing>
                              </w:r>
                            </w:p>
                            <w:p w14:paraId="2EB1CB0D" w14:textId="77777777" w:rsidR="000546A0" w:rsidRDefault="000546A0" w:rsidP="00A663E2">
                              <w:pPr>
                                <w:pStyle w:val="NormalWeb"/>
                                <w:spacing w:before="0" w:beforeAutospacing="0" w:after="330" w:afterAutospacing="0"/>
                                <w:jc w:val="both"/>
                              </w:pPr>
                              <w:r>
                                <w:rPr>
                                  <w:rStyle w:val="Strong"/>
                                </w:rPr>
                                <w:t>Bước 3:</w:t>
                              </w:r>
                              <w:r>
                                <w:t> Nhập thông tin tài khoản\ nhấn </w:t>
                              </w:r>
                              <w:r>
                                <w:rPr>
                                  <w:rStyle w:val="Strong"/>
                                </w:rPr>
                                <w:t>Xác thực.</w:t>
                              </w:r>
                            </w:p>
                            <w:p w14:paraId="75C77D19"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45800D18" wp14:editId="5C831F32">
                                    <wp:extent cx="3871595" cy="3836035"/>
                                    <wp:effectExtent l="0" t="0" r="0" b="0"/>
                                    <wp:docPr id="337" name="Picture 337" descr="https://helpv4.meinvoice.vn/wp-content/uploads/2019/12/r8_Web_ATM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descr="https://helpv4.meinvoice.vn/wp-content/uploads/2019/12/r8_Web_ATM_04-1.png"/>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3871595" cy="3836035"/>
                                            </a:xfrm>
                                            <a:prstGeom prst="rect">
                                              <a:avLst/>
                                            </a:prstGeom>
                                            <a:noFill/>
                                            <a:ln>
                                              <a:noFill/>
                                            </a:ln>
                                          </pic:spPr>
                                        </pic:pic>
                                      </a:graphicData>
                                    </a:graphic>
                                  </wp:inline>
                                </w:drawing>
                              </w:r>
                            </w:p>
                            <w:p w14:paraId="01171DF3" w14:textId="77777777" w:rsidR="000546A0" w:rsidRDefault="000546A0" w:rsidP="00A663E2">
                              <w:pPr>
                                <w:pStyle w:val="NormalWeb"/>
                                <w:spacing w:before="0" w:beforeAutospacing="0" w:after="330" w:afterAutospacing="0"/>
                                <w:jc w:val="both"/>
                              </w:pPr>
                              <w:r>
                                <w:rPr>
                                  <w:rStyle w:val="Strong"/>
                                  <w:rFonts w:ascii="inherit" w:hAnsi="inherit"/>
                                </w:rPr>
                                <w:t>Bước 4:</w:t>
                              </w:r>
                              <w:r>
                                <w:rPr>
                                  <w:rFonts w:ascii="inherit" w:hAnsi="inherit"/>
                                </w:rPr>
                                <w:t> Nhập mã OTP (là mã do VNpay cung cấp)\ nhấn </w:t>
                              </w:r>
                              <w:r>
                                <w:rPr>
                                  <w:rStyle w:val="Strong"/>
                                  <w:rFonts w:ascii="inherit" w:hAnsi="inherit"/>
                                </w:rPr>
                                <w:t>Thanh toán</w:t>
                              </w:r>
                            </w:p>
                            <w:p w14:paraId="6EE49C1C" w14:textId="77777777" w:rsidR="000546A0" w:rsidRDefault="000546A0" w:rsidP="00A663E2">
                              <w:pPr>
                                <w:pStyle w:val="NormalWeb"/>
                                <w:spacing w:before="0" w:beforeAutospacing="0" w:after="0" w:afterAutospacing="0"/>
                                <w:jc w:val="both"/>
                              </w:pPr>
                              <w:r>
                                <w:rPr>
                                  <w:noProof/>
                                  <w:lang w:eastAsia="en-US"/>
                                </w:rPr>
                                <w:drawing>
                                  <wp:inline distT="0" distB="0" distL="0" distR="0" wp14:anchorId="2D509F6D" wp14:editId="0900DF69">
                                    <wp:extent cx="4761865" cy="3728720"/>
                                    <wp:effectExtent l="0" t="0" r="635" b="5080"/>
                                    <wp:docPr id="336" name="Picture 336" descr="https://helpv4.meinvoice.vn/wp-content/uploads/2019/12/R8_Web_ma_O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https://helpv4.meinvoice.vn/wp-content/uploads/2019/12/R8_Web_ma_OTP-1.png"/>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4761865" cy="3728720"/>
                                            </a:xfrm>
                                            <a:prstGeom prst="rect">
                                              <a:avLst/>
                                            </a:prstGeom>
                                            <a:noFill/>
                                            <a:ln>
                                              <a:noFill/>
                                            </a:ln>
                                          </pic:spPr>
                                        </pic:pic>
                                      </a:graphicData>
                                    </a:graphic>
                                  </wp:inline>
                                </w:drawing>
                              </w:r>
                            </w:p>
                            <w:p w14:paraId="5345DE26"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lastRenderedPageBreak/>
                                <w:t>Thanh toán qua thẻ quốc tế</w:t>
                              </w:r>
                            </w:p>
                            <w:p w14:paraId="3A684679"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1:</w:t>
                              </w:r>
                              <w:r>
                                <w:rPr>
                                  <w:color w:val="000000"/>
                                  <w:shd w:val="clear" w:color="auto" w:fill="FFFFFF"/>
                                </w:rPr>
                                <w:t> Nhấn biểu tượng Mũi tên</w:t>
                              </w:r>
                            </w:p>
                            <w:p w14:paraId="4D6474A9"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2: </w:t>
                              </w:r>
                              <w:r>
                                <w:t>Chọn loại thẻ thanh toán.</w:t>
                              </w:r>
                            </w:p>
                            <w:p w14:paraId="21DC5608"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01876536" wp14:editId="42428695">
                                    <wp:extent cx="5711825" cy="5652770"/>
                                    <wp:effectExtent l="0" t="0" r="3175" b="5080"/>
                                    <wp:docPr id="335" name="Picture 335" descr="https://helpv4.meinvoice.vn/wp-content/uploads/2019/12/r8_Web_the_TTQT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6" descr="https://helpv4.meinvoice.vn/wp-content/uploads/2019/12/r8_Web_the_TTQT02-2.png"/>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5711825" cy="5652770"/>
                                            </a:xfrm>
                                            <a:prstGeom prst="rect">
                                              <a:avLst/>
                                            </a:prstGeom>
                                            <a:noFill/>
                                            <a:ln>
                                              <a:noFill/>
                                            </a:ln>
                                          </pic:spPr>
                                        </pic:pic>
                                      </a:graphicData>
                                    </a:graphic>
                                  </wp:inline>
                                </w:drawing>
                              </w:r>
                            </w:p>
                            <w:p w14:paraId="1CDD3432" w14:textId="77777777" w:rsidR="000546A0" w:rsidRDefault="000546A0" w:rsidP="00A663E2">
                              <w:pPr>
                                <w:pStyle w:val="NormalWeb"/>
                                <w:spacing w:before="0" w:beforeAutospacing="0" w:after="330" w:afterAutospacing="0"/>
                                <w:jc w:val="both"/>
                              </w:pPr>
                              <w:r>
                                <w:rPr>
                                  <w:rStyle w:val="Strong"/>
                                </w:rPr>
                                <w:t>Bước 3:</w:t>
                              </w:r>
                              <w:r>
                                <w:t> Nhập thông tin tài khoản thẻ\ nhấn </w:t>
                              </w:r>
                              <w:r>
                                <w:rPr>
                                  <w:rStyle w:val="Strong"/>
                                </w:rPr>
                                <w:t>Xác thực.</w:t>
                              </w:r>
                            </w:p>
                            <w:p w14:paraId="6D2819FC" w14:textId="77777777" w:rsidR="000546A0" w:rsidRDefault="000546A0" w:rsidP="00A663E2">
                              <w:pPr>
                                <w:pStyle w:val="NormalWeb"/>
                                <w:spacing w:before="0" w:beforeAutospacing="0" w:after="0" w:afterAutospacing="0"/>
                                <w:jc w:val="both"/>
                              </w:pPr>
                              <w:r>
                                <w:rPr>
                                  <w:noProof/>
                                  <w:lang w:eastAsia="en-US"/>
                                </w:rPr>
                                <w:lastRenderedPageBreak/>
                                <w:drawing>
                                  <wp:inline distT="0" distB="0" distL="0" distR="0" wp14:anchorId="0D31E44A" wp14:editId="4E0FA7E0">
                                    <wp:extent cx="2921635" cy="4975860"/>
                                    <wp:effectExtent l="0" t="0" r="0" b="0"/>
                                    <wp:docPr id="334" name="Picture 334" descr="https://helpv4.meinvoice.vn/wp-content/uploads/2019/12/r8_Web_the_TTQT0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descr="https://helpv4.meinvoice.vn/wp-content/uploads/2019/12/r8_Web_the_TTQT03-2.png"/>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2921635" cy="4975860"/>
                                            </a:xfrm>
                                            <a:prstGeom prst="rect">
                                              <a:avLst/>
                                            </a:prstGeom>
                                            <a:noFill/>
                                            <a:ln>
                                              <a:noFill/>
                                            </a:ln>
                                          </pic:spPr>
                                        </pic:pic>
                                      </a:graphicData>
                                    </a:graphic>
                                  </wp:inline>
                                </w:drawing>
                              </w:r>
                            </w:p>
                            <w:p w14:paraId="3679BEC0"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Thanh toán qua Ví điện tử</w:t>
                              </w:r>
                            </w:p>
                            <w:p w14:paraId="77979C4B" w14:textId="77777777" w:rsidR="000546A0" w:rsidRDefault="000546A0" w:rsidP="00A663E2">
                              <w:pPr>
                                <w:pStyle w:val="NormalWeb"/>
                                <w:spacing w:before="0" w:beforeAutospacing="0" w:after="330" w:afterAutospacing="0"/>
                                <w:jc w:val="both"/>
                              </w:pPr>
                              <w:r>
                                <w:rPr>
                                  <w:rStyle w:val="Strong"/>
                                </w:rPr>
                                <w:t>Bước 1:</w:t>
                              </w:r>
                              <w:r>
                                <w:t> Chọn </w:t>
                              </w:r>
                              <w:r>
                                <w:rPr>
                                  <w:rStyle w:val="Strong"/>
                                </w:rPr>
                                <w:t>Ví điện tử</w:t>
                              </w:r>
                              <w:r>
                                <w:br/>
                              </w:r>
                              <w:r>
                                <w:rPr>
                                  <w:rStyle w:val="Strong"/>
                                </w:rPr>
                                <w:t>Bước 2:</w:t>
                              </w:r>
                              <w:r>
                                <w:t> Nhập thông tin tài khoản\ nhấn </w:t>
                              </w:r>
                              <w:r>
                                <w:rPr>
                                  <w:rStyle w:val="Strong"/>
                                </w:rPr>
                                <w:t>Xác thực</w:t>
                              </w:r>
                              <w:r>
                                <w:t>.</w:t>
                              </w:r>
                            </w:p>
                            <w:p w14:paraId="0E53F391"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49A810AB" wp14:editId="4F945739">
                                    <wp:extent cx="5711825" cy="5925820"/>
                                    <wp:effectExtent l="0" t="0" r="3175" b="0"/>
                                    <wp:docPr id="333" name="Picture 333" descr="https://helpv4.meinvoice.vn/wp-content/uploads/2019/12/r8_web_nguoi_mua_thanh_toan_truc_tuyen_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descr="https://helpv4.meinvoice.vn/wp-content/uploads/2019/12/r8_web_nguoi_mua_thanh_toan_truc_tuyen_10-1.png"/>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5711825" cy="5925820"/>
                                            </a:xfrm>
                                            <a:prstGeom prst="rect">
                                              <a:avLst/>
                                            </a:prstGeom>
                                            <a:noFill/>
                                            <a:ln>
                                              <a:noFill/>
                                            </a:ln>
                                          </pic:spPr>
                                        </pic:pic>
                                      </a:graphicData>
                                    </a:graphic>
                                  </wp:inline>
                                </w:drawing>
                              </w:r>
                            </w:p>
                            <w:p w14:paraId="45B3C124" w14:textId="77777777" w:rsidR="000546A0" w:rsidRDefault="000546A0" w:rsidP="00A663E2">
                              <w:pPr>
                                <w:pStyle w:val="NormalWeb"/>
                                <w:spacing w:before="0" w:beforeAutospacing="0" w:after="0" w:afterAutospacing="0"/>
                                <w:jc w:val="both"/>
                              </w:pPr>
                              <w:r>
                                <w:rPr>
                                  <w:rStyle w:val="Strong"/>
                                </w:rPr>
                                <w:t>Bước 3:</w:t>
                              </w:r>
                              <w:r>
                                <w:t> Nhập mã OTP (do VNPay cung cấp), nhấn </w:t>
                              </w:r>
                              <w:r>
                                <w:rPr>
                                  <w:rStyle w:val="Strong"/>
                                </w:rPr>
                                <w:t>Thanh toán.</w:t>
                              </w:r>
                            </w:p>
                          </w:tc>
                        </w:tr>
                      </w:tbl>
                      <w:p w14:paraId="13C6C201" w14:textId="77777777" w:rsidR="000546A0" w:rsidRDefault="000546A0" w:rsidP="00A663E2">
                        <w:pPr>
                          <w:jc w:val="both"/>
                          <w:rPr>
                            <w:b/>
                            <w:bCs/>
                            <w:color w:val="000000" w:themeColor="text1"/>
                            <w:sz w:val="28"/>
                            <w:szCs w:val="28"/>
                          </w:rPr>
                        </w:pPr>
                      </w:p>
                    </w:tc>
                  </w:tr>
                </w:tbl>
                <w:p w14:paraId="5AD47F93" w14:textId="77777777" w:rsidR="000546A0" w:rsidRPr="00B87BE4" w:rsidRDefault="000546A0" w:rsidP="00A663E2">
                  <w:pPr>
                    <w:jc w:val="both"/>
                    <w:rPr>
                      <w:b/>
                      <w:bCs/>
                      <w:color w:val="000000" w:themeColor="text1"/>
                      <w:sz w:val="28"/>
                      <w:szCs w:val="28"/>
                    </w:rPr>
                  </w:pPr>
                </w:p>
                <w:p w14:paraId="61DDDB73" w14:textId="77777777" w:rsidR="000546A0" w:rsidRDefault="000546A0" w:rsidP="00A663E2">
                  <w:pPr>
                    <w:jc w:val="both"/>
                    <w:rPr>
                      <w:b/>
                      <w:bCs/>
                      <w:color w:val="000000" w:themeColor="text1"/>
                      <w:sz w:val="28"/>
                      <w:szCs w:val="28"/>
                    </w:rPr>
                  </w:pPr>
                </w:p>
              </w:tc>
            </w:tr>
          </w:tbl>
          <w:p w14:paraId="0C736FAF" w14:textId="77777777" w:rsidR="00B87BE4" w:rsidRDefault="00B87BE4" w:rsidP="00A663E2">
            <w:pPr>
              <w:jc w:val="both"/>
              <w:rPr>
                <w:b/>
                <w:bCs/>
                <w:color w:val="000000" w:themeColor="text1"/>
                <w:sz w:val="28"/>
                <w:szCs w:val="28"/>
              </w:rPr>
            </w:pPr>
          </w:p>
        </w:tc>
      </w:tr>
    </w:tbl>
    <w:p w14:paraId="6DD9BA86" w14:textId="36C122BD" w:rsidR="00B87BE4" w:rsidRPr="00B87BE4" w:rsidRDefault="00B87BE4" w:rsidP="00A663E2">
      <w:pPr>
        <w:ind w:left="1710"/>
        <w:jc w:val="both"/>
        <w:outlineLvl w:val="3"/>
        <w:rPr>
          <w:b/>
          <w:bCs/>
          <w:color w:val="000000" w:themeColor="text1"/>
          <w:sz w:val="28"/>
          <w:szCs w:val="28"/>
        </w:rPr>
      </w:pPr>
    </w:p>
    <w:p w14:paraId="04769089" w14:textId="7C391857" w:rsidR="00B34F81" w:rsidRPr="00B87BE4" w:rsidRDefault="00B34F81" w:rsidP="00A663E2">
      <w:pPr>
        <w:pStyle w:val="ListParagraph"/>
        <w:numPr>
          <w:ilvl w:val="0"/>
          <w:numId w:val="3"/>
        </w:numPr>
        <w:jc w:val="both"/>
        <w:outlineLvl w:val="1"/>
        <w:rPr>
          <w:b/>
          <w:bCs/>
          <w:color w:val="000000" w:themeColor="text1"/>
          <w:sz w:val="28"/>
          <w:szCs w:val="28"/>
        </w:rPr>
      </w:pPr>
      <w:bookmarkStart w:id="25" w:name="_Toc218880387"/>
      <w:r w:rsidRPr="00B87BE4">
        <w:rPr>
          <w:b/>
          <w:bCs/>
          <w:color w:val="000000" w:themeColor="text1"/>
          <w:sz w:val="28"/>
          <w:szCs w:val="28"/>
        </w:rPr>
        <w:t>BIÊN LAI</w:t>
      </w:r>
      <w:bookmarkEnd w:id="25"/>
    </w:p>
    <w:p w14:paraId="52CBD81B" w14:textId="31C0DC2A" w:rsidR="005808C4" w:rsidRPr="005808C4" w:rsidRDefault="005808C4" w:rsidP="00A663E2">
      <w:pPr>
        <w:pStyle w:val="ListParagraph"/>
        <w:numPr>
          <w:ilvl w:val="2"/>
          <w:numId w:val="3"/>
        </w:numPr>
        <w:jc w:val="both"/>
        <w:outlineLvl w:val="2"/>
        <w:rPr>
          <w:b/>
          <w:bCs/>
          <w:color w:val="000000" w:themeColor="text1"/>
          <w:sz w:val="28"/>
          <w:szCs w:val="28"/>
        </w:rPr>
      </w:pPr>
      <w:bookmarkStart w:id="26" w:name="_Toc218880388"/>
      <w:r>
        <w:rPr>
          <w:b/>
          <w:bCs/>
          <w:color w:val="000000" w:themeColor="text1"/>
          <w:sz w:val="28"/>
          <w:szCs w:val="28"/>
        </w:rPr>
        <w:t>Bắt đầu Sử dụng</w:t>
      </w:r>
      <w:bookmarkEnd w:id="26"/>
    </w:p>
    <w:p w14:paraId="7F87E7EE" w14:textId="5A8F5356" w:rsidR="00B87BE4" w:rsidRDefault="005808C4" w:rsidP="00A663E2">
      <w:pPr>
        <w:pStyle w:val="ListParagraph"/>
        <w:numPr>
          <w:ilvl w:val="2"/>
          <w:numId w:val="3"/>
        </w:numPr>
        <w:jc w:val="both"/>
        <w:outlineLvl w:val="2"/>
        <w:rPr>
          <w:b/>
          <w:bCs/>
          <w:color w:val="000000" w:themeColor="text1"/>
          <w:sz w:val="28"/>
          <w:szCs w:val="28"/>
        </w:rPr>
      </w:pPr>
      <w:bookmarkStart w:id="27" w:name="_Toc218880389"/>
      <w:r>
        <w:rPr>
          <w:b/>
          <w:bCs/>
          <w:color w:val="000000" w:themeColor="text1"/>
          <w:sz w:val="28"/>
          <w:szCs w:val="28"/>
        </w:rPr>
        <w:t>Hướng dẫn nghiệp vụ</w:t>
      </w:r>
      <w:bookmarkEnd w:id="27"/>
    </w:p>
    <w:p w14:paraId="59E3692F" w14:textId="2B4EEDE9" w:rsidR="00B87BE4" w:rsidRDefault="005808C4" w:rsidP="00A663E2">
      <w:pPr>
        <w:pStyle w:val="ListParagraph"/>
        <w:numPr>
          <w:ilvl w:val="2"/>
          <w:numId w:val="3"/>
        </w:numPr>
        <w:jc w:val="both"/>
        <w:outlineLvl w:val="2"/>
        <w:rPr>
          <w:b/>
          <w:bCs/>
          <w:color w:val="000000" w:themeColor="text1"/>
          <w:sz w:val="28"/>
          <w:szCs w:val="28"/>
        </w:rPr>
      </w:pPr>
      <w:bookmarkStart w:id="28" w:name="_Toc218880390"/>
      <w:r w:rsidRPr="00B87BE4">
        <w:rPr>
          <w:b/>
          <w:bCs/>
          <w:color w:val="000000" w:themeColor="text1"/>
          <w:sz w:val="28"/>
          <w:szCs w:val="28"/>
        </w:rPr>
        <w:t>Biên lai in sẵn mệnh giá</w:t>
      </w:r>
      <w:bookmarkEnd w:id="28"/>
    </w:p>
    <w:p w14:paraId="1651F92C" w14:textId="53AE51D3" w:rsidR="00B34F81" w:rsidRPr="00B87BE4" w:rsidRDefault="005808C4" w:rsidP="00A663E2">
      <w:pPr>
        <w:pStyle w:val="ListParagraph"/>
        <w:numPr>
          <w:ilvl w:val="2"/>
          <w:numId w:val="3"/>
        </w:numPr>
        <w:jc w:val="both"/>
        <w:outlineLvl w:val="2"/>
        <w:rPr>
          <w:b/>
          <w:bCs/>
          <w:color w:val="000000" w:themeColor="text1"/>
          <w:sz w:val="28"/>
          <w:szCs w:val="28"/>
        </w:rPr>
      </w:pPr>
      <w:bookmarkStart w:id="29" w:name="_Toc218880391"/>
      <w:r w:rsidRPr="00B87BE4">
        <w:rPr>
          <w:b/>
          <w:bCs/>
          <w:color w:val="000000" w:themeColor="text1"/>
          <w:sz w:val="28"/>
          <w:szCs w:val="28"/>
        </w:rPr>
        <w:t>Biên lai không in sẵn mệnh giá</w:t>
      </w:r>
      <w:bookmarkEnd w:id="29"/>
    </w:p>
    <w:p w14:paraId="3DE845B4" w14:textId="6D4757A6" w:rsidR="00B34F81" w:rsidRDefault="00B34F81" w:rsidP="00A663E2">
      <w:pPr>
        <w:pStyle w:val="ListParagraph"/>
        <w:numPr>
          <w:ilvl w:val="1"/>
          <w:numId w:val="3"/>
        </w:numPr>
        <w:ind w:left="1080"/>
        <w:jc w:val="both"/>
        <w:outlineLvl w:val="1"/>
        <w:rPr>
          <w:b/>
          <w:bCs/>
          <w:color w:val="000000" w:themeColor="text1"/>
          <w:sz w:val="28"/>
          <w:szCs w:val="28"/>
        </w:rPr>
      </w:pPr>
      <w:bookmarkStart w:id="30" w:name="_Toc218880392"/>
      <w:r>
        <w:rPr>
          <w:b/>
          <w:bCs/>
          <w:color w:val="000000" w:themeColor="text1"/>
          <w:sz w:val="28"/>
          <w:szCs w:val="28"/>
        </w:rPr>
        <w:lastRenderedPageBreak/>
        <w:t>VÉ</w:t>
      </w:r>
      <w:bookmarkEnd w:id="30"/>
    </w:p>
    <w:p w14:paraId="30E04AC9" w14:textId="3E5CF6A0" w:rsidR="005808C4" w:rsidRPr="005808C4" w:rsidRDefault="005808C4" w:rsidP="00A663E2">
      <w:pPr>
        <w:pStyle w:val="ListParagraph"/>
        <w:numPr>
          <w:ilvl w:val="2"/>
          <w:numId w:val="3"/>
        </w:numPr>
        <w:jc w:val="both"/>
        <w:outlineLvl w:val="2"/>
        <w:rPr>
          <w:b/>
          <w:bCs/>
          <w:color w:val="000000" w:themeColor="text1"/>
          <w:sz w:val="28"/>
          <w:szCs w:val="28"/>
        </w:rPr>
      </w:pPr>
      <w:bookmarkStart w:id="31" w:name="_Toc218880393"/>
      <w:r>
        <w:rPr>
          <w:b/>
          <w:bCs/>
          <w:color w:val="000000" w:themeColor="text1"/>
          <w:sz w:val="28"/>
          <w:szCs w:val="28"/>
        </w:rPr>
        <w:t>Bắt đầu Sử dụng</w:t>
      </w:r>
      <w:bookmarkEnd w:id="31"/>
    </w:p>
    <w:p w14:paraId="4AD11D31" w14:textId="65B0C357" w:rsidR="006D3A09" w:rsidRDefault="005808C4" w:rsidP="00A663E2">
      <w:pPr>
        <w:pStyle w:val="ListParagraph"/>
        <w:numPr>
          <w:ilvl w:val="2"/>
          <w:numId w:val="3"/>
        </w:numPr>
        <w:jc w:val="both"/>
        <w:outlineLvl w:val="2"/>
        <w:rPr>
          <w:b/>
          <w:bCs/>
          <w:color w:val="000000" w:themeColor="text1"/>
          <w:sz w:val="28"/>
          <w:szCs w:val="28"/>
        </w:rPr>
      </w:pPr>
      <w:bookmarkStart w:id="32" w:name="_Toc218880394"/>
      <w:r>
        <w:rPr>
          <w:b/>
          <w:bCs/>
          <w:color w:val="000000" w:themeColor="text1"/>
          <w:sz w:val="28"/>
          <w:szCs w:val="28"/>
        </w:rPr>
        <w:t>Hướng dẫn nghiệp vụ</w:t>
      </w:r>
      <w:bookmarkEnd w:id="32"/>
    </w:p>
    <w:p w14:paraId="04A13AC4" w14:textId="5F0480E1" w:rsidR="005808C4" w:rsidRPr="006D3A09" w:rsidRDefault="005808C4" w:rsidP="00A663E2">
      <w:pPr>
        <w:pStyle w:val="ListParagraph"/>
        <w:numPr>
          <w:ilvl w:val="3"/>
          <w:numId w:val="3"/>
        </w:numPr>
        <w:ind w:left="2070"/>
        <w:jc w:val="both"/>
        <w:rPr>
          <w:b/>
          <w:bCs/>
          <w:color w:val="000000" w:themeColor="text1"/>
          <w:sz w:val="28"/>
          <w:szCs w:val="28"/>
        </w:rPr>
      </w:pPr>
      <w:r w:rsidRPr="006D3A09">
        <w:rPr>
          <w:b/>
          <w:bCs/>
          <w:color w:val="000000" w:themeColor="text1"/>
          <w:sz w:val="28"/>
          <w:szCs w:val="28"/>
        </w:rPr>
        <w:t>Có mã cơ quan thuế</w:t>
      </w:r>
    </w:p>
    <w:p w14:paraId="46B2E279" w14:textId="59B0F42A" w:rsidR="005808C4" w:rsidRPr="005808C4" w:rsidRDefault="005808C4" w:rsidP="00A663E2">
      <w:pPr>
        <w:pStyle w:val="ListParagraph"/>
        <w:numPr>
          <w:ilvl w:val="3"/>
          <w:numId w:val="3"/>
        </w:numPr>
        <w:ind w:left="2070"/>
        <w:jc w:val="both"/>
        <w:rPr>
          <w:b/>
          <w:bCs/>
          <w:color w:val="000000" w:themeColor="text1"/>
          <w:sz w:val="28"/>
          <w:szCs w:val="28"/>
        </w:rPr>
      </w:pPr>
      <w:r>
        <w:rPr>
          <w:b/>
          <w:bCs/>
          <w:color w:val="000000" w:themeColor="text1"/>
          <w:sz w:val="28"/>
          <w:szCs w:val="28"/>
        </w:rPr>
        <w:t>Không có mã cơ quan thuế</w:t>
      </w:r>
    </w:p>
    <w:p w14:paraId="405A760C" w14:textId="6C656988" w:rsidR="00B34F81" w:rsidRDefault="00B34F81" w:rsidP="00A663E2">
      <w:pPr>
        <w:pStyle w:val="ListParagraph"/>
        <w:numPr>
          <w:ilvl w:val="1"/>
          <w:numId w:val="3"/>
        </w:numPr>
        <w:ind w:left="1080"/>
        <w:jc w:val="both"/>
        <w:rPr>
          <w:b/>
          <w:bCs/>
          <w:color w:val="000000" w:themeColor="text1"/>
          <w:sz w:val="28"/>
          <w:szCs w:val="28"/>
        </w:rPr>
      </w:pPr>
      <w:r>
        <w:rPr>
          <w:b/>
          <w:bCs/>
          <w:color w:val="000000" w:themeColor="text1"/>
          <w:sz w:val="28"/>
          <w:szCs w:val="28"/>
        </w:rPr>
        <w:t>XỬ LÝ HÓA ĐƠN</w:t>
      </w:r>
    </w:p>
    <w:p w14:paraId="06BF385A" w14:textId="01A5207F" w:rsidR="005808C4" w:rsidRDefault="005808C4" w:rsidP="00A663E2">
      <w:pPr>
        <w:pStyle w:val="ListParagraph"/>
        <w:numPr>
          <w:ilvl w:val="2"/>
          <w:numId w:val="3"/>
        </w:numPr>
        <w:jc w:val="both"/>
        <w:outlineLvl w:val="2"/>
        <w:rPr>
          <w:b/>
          <w:bCs/>
          <w:color w:val="000000" w:themeColor="text1"/>
          <w:sz w:val="28"/>
          <w:szCs w:val="28"/>
        </w:rPr>
      </w:pPr>
      <w:bookmarkStart w:id="33" w:name="_Toc218880395"/>
      <w:r>
        <w:rPr>
          <w:b/>
          <w:bCs/>
          <w:color w:val="000000" w:themeColor="text1"/>
          <w:sz w:val="28"/>
          <w:szCs w:val="28"/>
        </w:rPr>
        <w:t>Bắt đầu Sử dụng</w:t>
      </w:r>
      <w:bookmarkEnd w:id="33"/>
    </w:p>
    <w:tbl>
      <w:tblPr>
        <w:tblStyle w:val="TableGrid"/>
        <w:tblW w:w="0" w:type="auto"/>
        <w:tblLook w:val="04A0" w:firstRow="1" w:lastRow="0" w:firstColumn="1" w:lastColumn="0" w:noHBand="0" w:noVBand="1"/>
      </w:tblPr>
      <w:tblGrid>
        <w:gridCol w:w="9026"/>
      </w:tblGrid>
      <w:tr w:rsidR="00CD5E67" w14:paraId="30E89CB8" w14:textId="77777777" w:rsidTr="00CD5E67">
        <w:tc>
          <w:tcPr>
            <w:tcW w:w="9026" w:type="dxa"/>
          </w:tcPr>
          <w:p w14:paraId="4928F885" w14:textId="77777777" w:rsidR="00CD5E67" w:rsidRDefault="00CD5E67" w:rsidP="00A663E2">
            <w:pPr>
              <w:jc w:val="both"/>
              <w:rPr>
                <w:rFonts w:ascii="inherit" w:hAnsi="inherit"/>
              </w:rPr>
            </w:pPr>
            <w:r>
              <w:rPr>
                <w:rFonts w:ascii="inherit" w:hAnsi="inherit"/>
              </w:rPr>
              <w:t>(MISA meInvoice – Xử lý hóa đơn) Các bước bắt đầu sử dụng</w:t>
            </w:r>
          </w:p>
          <w:p w14:paraId="43D2D794" w14:textId="77777777" w:rsidR="00CD5E67" w:rsidRDefault="00CD5E67"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AA50F0D" w14:textId="77777777" w:rsidR="00CD5E67" w:rsidRDefault="00CD5E6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có cái nhìn tổng quan và định hướng cơ bản để </w:t>
            </w:r>
            <w:r>
              <w:rPr>
                <w:rStyle w:val="Strong"/>
                <w:rFonts w:ascii="MISA Sans" w:eastAsiaTheme="majorEastAsia" w:hAnsi="MISA Sans"/>
                <w:color w:val="030E43"/>
                <w:spacing w:val="-3"/>
              </w:rPr>
              <w:t>bắt đầu sử dụng hiệu quả phần mềm Meinvoice- xử lý hóa đơn đầu vào  </w:t>
            </w:r>
            <w:r>
              <w:rPr>
                <w:rFonts w:ascii="MISA Sans" w:hAnsi="MISA Sans"/>
                <w:color w:val="030E43"/>
                <w:spacing w:val="-3"/>
              </w:rPr>
              <w:t>– công cụ hỗ trợ kiểm soát, phân tích và xử lý hóa đơn điện tử tự động.</w:t>
            </w:r>
          </w:p>
          <w:p w14:paraId="793F27BB" w14:textId="77777777" w:rsidR="00CD5E67" w:rsidRDefault="00CD5E6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 </w:t>
            </w:r>
            <w:r>
              <w:rPr>
                <w:rFonts w:ascii="MISA Sans" w:hAnsi="MISA Sans"/>
                <w:color w:val="030E43"/>
                <w:spacing w:val="-3"/>
              </w:rPr>
              <w:t>Quy trình cài đặt ban đầu của phần mềm Meinvoice- xử lý hóa đơn đầu vào.</w:t>
            </w:r>
          </w:p>
          <w:p w14:paraId="06E4321D" w14:textId="77777777" w:rsidR="00CD5E67" w:rsidRDefault="00CD5E67" w:rsidP="00A663E2">
            <w:pPr>
              <w:jc w:val="both"/>
              <w:rPr>
                <w:rFonts w:ascii="inherit" w:hAnsi="inherit"/>
                <w:color w:val="030E43"/>
                <w:sz w:val="28"/>
                <w:szCs w:val="28"/>
              </w:rPr>
            </w:pPr>
            <w:r>
              <w:rPr>
                <w:rStyle w:val="Strong"/>
                <w:rFonts w:ascii="inherit" w:hAnsi="inherit"/>
                <w:b w:val="0"/>
                <w:bCs w:val="0"/>
                <w:color w:val="030E43"/>
                <w:sz w:val="28"/>
                <w:szCs w:val="28"/>
              </w:rPr>
              <w:t>2. Cách xử lý</w:t>
            </w:r>
          </w:p>
          <w:p w14:paraId="7B633BB4" w14:textId="77777777" w:rsidR="00CD5E67" w:rsidRDefault="00CD5E67" w:rsidP="00A663E2">
            <w:pPr>
              <w:jc w:val="both"/>
              <w:rPr>
                <w:rFonts w:ascii="inherit" w:hAnsi="inherit"/>
                <w:color w:val="030E43"/>
                <w:sz w:val="36"/>
                <w:szCs w:val="36"/>
              </w:rPr>
            </w:pPr>
            <w:r>
              <w:rPr>
                <w:rStyle w:val="Strong"/>
                <w:rFonts w:ascii="inherit" w:hAnsi="inherit"/>
                <w:b w:val="0"/>
                <w:bCs w:val="0"/>
                <w:color w:val="030E43"/>
                <w:sz w:val="28"/>
                <w:szCs w:val="28"/>
              </w:rPr>
              <w:t>Bước 1: Thiết lập giao diện làm việc với MISA meInvoice – Xử lý hóa đơn</w:t>
            </w:r>
          </w:p>
          <w:p w14:paraId="28F658EF" w14:textId="77777777" w:rsidR="00CD5E67" w:rsidRDefault="00CD5E67" w:rsidP="00A663E2">
            <w:pPr>
              <w:jc w:val="both"/>
              <w:rPr>
                <w:rFonts w:ascii="MISA Sans" w:hAnsi="MISA Sans"/>
                <w:color w:val="030E43"/>
                <w:spacing w:val="-3"/>
                <w:sz w:val="24"/>
                <w:szCs w:val="24"/>
              </w:rPr>
            </w:pPr>
            <w:r>
              <w:rPr>
                <w:rFonts w:ascii="MISA Sans" w:hAnsi="MISA Sans"/>
                <w:color w:val="030E43"/>
                <w:spacing w:val="-3"/>
              </w:rPr>
              <w:t>Truy cập vào website </w:t>
            </w:r>
            <w:hyperlink r:id="rId341" w:tgtFrame="_blank" w:history="1">
              <w:r>
                <w:rPr>
                  <w:rStyle w:val="Hyperlink"/>
                  <w:rFonts w:ascii="MISA Sans" w:hAnsi="MISA Sans"/>
                  <w:color w:val="337AB7"/>
                  <w:spacing w:val="-3"/>
                </w:rPr>
                <w:t>https://meInvoice.vn</w:t>
              </w:r>
            </w:hyperlink>
            <w:r>
              <w:rPr>
                <w:rFonts w:ascii="MISA Sans" w:hAnsi="MISA Sans"/>
                <w:color w:val="030E43"/>
                <w:spacing w:val="-3"/>
              </w:rPr>
              <w:t>. Nhấn </w:t>
            </w:r>
            <w:r>
              <w:rPr>
                <w:rStyle w:val="Strong"/>
                <w:rFonts w:ascii="MISA Sans" w:hAnsi="MISA Sans"/>
                <w:color w:val="030E43"/>
                <w:spacing w:val="-3"/>
              </w:rPr>
              <w:t>Đăng nhập</w:t>
            </w:r>
            <w:r>
              <w:rPr>
                <w:rFonts w:ascii="MISA Sans" w:hAnsi="MISA Sans"/>
                <w:color w:val="030E43"/>
                <w:spacing w:val="-3"/>
              </w:rPr>
              <w:t>.</w:t>
            </w:r>
          </w:p>
          <w:p w14:paraId="0DBE9C13" w14:textId="77777777" w:rsidR="00CD5E67" w:rsidRDefault="00CD5E67" w:rsidP="00A663E2">
            <w:pPr>
              <w:jc w:val="both"/>
              <w:rPr>
                <w:rFonts w:ascii="MISA Sans" w:hAnsi="MISA Sans"/>
                <w:color w:val="030E43"/>
                <w:spacing w:val="-3"/>
              </w:rPr>
            </w:pPr>
            <w:r>
              <w:rPr>
                <w:rStyle w:val="Strong"/>
                <w:rFonts w:ascii="MISA Sans" w:hAnsi="MISA Sans"/>
                <w:color w:val="030E43"/>
                <w:spacing w:val="-3"/>
              </w:rPr>
              <w:t> </w:t>
            </w:r>
            <w:r>
              <w:rPr>
                <w:rFonts w:ascii="MISA Sans" w:hAnsi="MISA Sans"/>
                <w:color w:val="030E43"/>
                <w:spacing w:val="-3"/>
              </w:rPr>
              <w:t>Khai báo các thông tin đăng nhập vào phần mềm</w:t>
            </w:r>
          </w:p>
          <w:p w14:paraId="647630CF" w14:textId="77777777" w:rsidR="00CD5E67" w:rsidRDefault="00CD5E67" w:rsidP="00A663E2">
            <w:pPr>
              <w:jc w:val="both"/>
              <w:rPr>
                <w:rFonts w:ascii="MISA Sans" w:hAnsi="MISA Sans"/>
                <w:color w:val="030E43"/>
                <w:spacing w:val="-3"/>
              </w:rPr>
            </w:pPr>
            <w:r>
              <w:rPr>
                <w:rFonts w:ascii="MISA Sans" w:hAnsi="MISA Sans"/>
                <w:color w:val="030E43"/>
                <w:spacing w:val="-3"/>
              </w:rPr>
              <w:t>Tham khảo chi tiết các trường hợp đăng nhập </w:t>
            </w:r>
            <w:hyperlink r:id="rId342" w:anchor="2-cac-buoc-thuc-hien" w:tgtFrame="_blank" w:history="1">
              <w:r>
                <w:rPr>
                  <w:rStyle w:val="Hyperlink"/>
                  <w:rFonts w:ascii="MISA Sans" w:hAnsi="MISA Sans"/>
                  <w:color w:val="337AB7"/>
                  <w:spacing w:val="-3"/>
                </w:rPr>
                <w:t>tại đây </w:t>
              </w:r>
            </w:hyperlink>
          </w:p>
          <w:p w14:paraId="253B5FF9" w14:textId="77777777" w:rsidR="00CD5E67" w:rsidRDefault="00CD5E67" w:rsidP="00A663E2">
            <w:pPr>
              <w:jc w:val="both"/>
              <w:rPr>
                <w:rFonts w:ascii="MISA Sans" w:hAnsi="MISA Sans"/>
                <w:color w:val="030E43"/>
                <w:spacing w:val="-3"/>
              </w:rPr>
            </w:pPr>
            <w:r>
              <w:rPr>
                <w:rFonts w:ascii="MISA Sans" w:hAnsi="MISA Sans"/>
                <w:color w:val="030E43"/>
                <w:spacing w:val="-3"/>
              </w:rPr>
              <w:t>Sau khi đăng nhập hệ thống, chọn mục </w:t>
            </w:r>
            <w:r>
              <w:rPr>
                <w:rStyle w:val="Strong"/>
                <w:rFonts w:ascii="MISA Sans" w:hAnsi="MISA Sans"/>
                <w:color w:val="030E43"/>
                <w:spacing w:val="-3"/>
              </w:rPr>
              <w:t>MISA meInvoice Xử lý hóa đơn</w:t>
            </w:r>
            <w:r>
              <w:rPr>
                <w:rFonts w:ascii="MISA Sans" w:hAnsi="MISA Sans"/>
                <w:color w:val="030E43"/>
                <w:spacing w:val="-3"/>
              </w:rPr>
              <w:t> trên góc phải màn hình.</w:t>
            </w:r>
          </w:p>
          <w:p w14:paraId="71DDA713" w14:textId="3E2EDCE8"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CB08777" wp14:editId="26F224EF">
                  <wp:extent cx="5629275" cy="1914746"/>
                  <wp:effectExtent l="0" t="0" r="0" b="9525"/>
                  <wp:docPr id="378" name="Picture 378" descr="https://helpv4.meinvoice.vn/wp-content/uploads/2021/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descr="https://helpv4.meinvoice.vn/wp-content/uploads/2021/01/1.jpg"/>
                          <pic:cNvPicPr>
                            <a:picLocks noChangeAspect="1" noChangeArrowheads="1"/>
                          </pic:cNvPicPr>
                        </pic:nvPicPr>
                        <pic:blipFill>
                          <a:blip r:embed="rId343" cstate="print">
                            <a:extLst>
                              <a:ext uri="{28A0092B-C50C-407E-A947-70E740481C1C}">
                                <a14:useLocalDpi xmlns:a14="http://schemas.microsoft.com/office/drawing/2010/main" val="0"/>
                              </a:ext>
                            </a:extLst>
                          </a:blip>
                          <a:srcRect/>
                          <a:stretch>
                            <a:fillRect/>
                          </a:stretch>
                        </pic:blipFill>
                        <pic:spPr bwMode="auto">
                          <a:xfrm>
                            <a:off x="0" y="0"/>
                            <a:ext cx="5656552" cy="1924024"/>
                          </a:xfrm>
                          <a:prstGeom prst="rect">
                            <a:avLst/>
                          </a:prstGeom>
                          <a:noFill/>
                          <a:ln>
                            <a:noFill/>
                          </a:ln>
                        </pic:spPr>
                      </pic:pic>
                    </a:graphicData>
                  </a:graphic>
                </wp:inline>
              </w:drawing>
            </w:r>
          </w:p>
          <w:p w14:paraId="5F5F7904" w14:textId="77777777" w:rsidR="00CD5E67" w:rsidRDefault="00CD5E67" w:rsidP="00A663E2">
            <w:pPr>
              <w:jc w:val="both"/>
              <w:rPr>
                <w:rFonts w:ascii="MISA Sans" w:hAnsi="MISA Sans"/>
                <w:color w:val="030E43"/>
                <w:spacing w:val="-3"/>
              </w:rPr>
            </w:pPr>
          </w:p>
          <w:p w14:paraId="6CB264B1" w14:textId="77777777" w:rsidR="00CD5E67" w:rsidRDefault="00CD5E67" w:rsidP="00A663E2">
            <w:pPr>
              <w:jc w:val="both"/>
              <w:rPr>
                <w:rFonts w:ascii="MISA Sans" w:hAnsi="MISA Sans"/>
                <w:color w:val="030E43"/>
                <w:spacing w:val="-3"/>
              </w:rPr>
            </w:pPr>
            <w:r>
              <w:rPr>
                <w:rFonts w:ascii="MISA Sans" w:hAnsi="MISA Sans"/>
                <w:color w:val="030E43"/>
                <w:spacing w:val="-3"/>
              </w:rPr>
              <w:t>Hoặc nhấn biểu tượng 4 ô vuông góc phải màn hình, chọn </w:t>
            </w:r>
            <w:r>
              <w:rPr>
                <w:rStyle w:val="Strong"/>
                <w:rFonts w:ascii="MISA Sans" w:hAnsi="MISA Sans"/>
                <w:color w:val="030E43"/>
                <w:spacing w:val="-3"/>
              </w:rPr>
              <w:t>Xử lý hóa đơn đầu vào</w:t>
            </w:r>
            <w:r>
              <w:rPr>
                <w:rFonts w:ascii="MISA Sans" w:hAnsi="MISA Sans"/>
                <w:color w:val="030E43"/>
                <w:spacing w:val="-3"/>
              </w:rPr>
              <w:t>.</w:t>
            </w:r>
          </w:p>
          <w:p w14:paraId="12CDDD21" w14:textId="086361DB" w:rsidR="00CD5E67" w:rsidRDefault="00CD5E6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B49A821" wp14:editId="3F3BB18F">
                  <wp:extent cx="5628311" cy="2193342"/>
                  <wp:effectExtent l="0" t="0" r="0" b="0"/>
                  <wp:docPr id="377" name="Picture 377" descr="https://helpv4.meinvoice.vn/wp-content/uploads/2021/01/r46_thiet_lap_giao_dien_lv_voi_inbot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 descr="https://helpv4.meinvoice.vn/wp-content/uploads/2021/01/r46_thiet_lap_giao_dien_lv_voi_inbot_02.jpg"/>
                          <pic:cNvPicPr>
                            <a:picLocks noChangeAspect="1" noChangeArrowheads="1"/>
                          </pic:cNvPicPr>
                        </pic:nvPicPr>
                        <pic:blipFill>
                          <a:blip r:embed="rId344" cstate="print">
                            <a:extLst>
                              <a:ext uri="{28A0092B-C50C-407E-A947-70E740481C1C}">
                                <a14:useLocalDpi xmlns:a14="http://schemas.microsoft.com/office/drawing/2010/main" val="0"/>
                              </a:ext>
                            </a:extLst>
                          </a:blip>
                          <a:srcRect/>
                          <a:stretch>
                            <a:fillRect/>
                          </a:stretch>
                        </pic:blipFill>
                        <pic:spPr bwMode="auto">
                          <a:xfrm>
                            <a:off x="0" y="0"/>
                            <a:ext cx="5650016" cy="2201800"/>
                          </a:xfrm>
                          <a:prstGeom prst="rect">
                            <a:avLst/>
                          </a:prstGeom>
                          <a:noFill/>
                          <a:ln>
                            <a:noFill/>
                          </a:ln>
                        </pic:spPr>
                      </pic:pic>
                    </a:graphicData>
                  </a:graphic>
                </wp:inline>
              </w:drawing>
            </w:r>
          </w:p>
          <w:p w14:paraId="7EA8F428" w14:textId="77777777" w:rsidR="00CD5E67" w:rsidRDefault="00CD5E67" w:rsidP="00A663E2">
            <w:pPr>
              <w:jc w:val="both"/>
              <w:rPr>
                <w:rFonts w:ascii="inherit" w:hAnsi="inherit"/>
                <w:color w:val="030E43"/>
                <w:sz w:val="36"/>
                <w:szCs w:val="36"/>
              </w:rPr>
            </w:pPr>
            <w:r>
              <w:rPr>
                <w:rFonts w:ascii="inherit" w:hAnsi="inherit"/>
                <w:b/>
                <w:bCs/>
                <w:color w:val="030E43"/>
                <w:sz w:val="28"/>
                <w:szCs w:val="28"/>
              </w:rPr>
              <w:t>Bước 2: Thiết lập email nhận hóa đơn.</w:t>
            </w:r>
          </w:p>
          <w:p w14:paraId="32AB9313" w14:textId="77777777" w:rsidR="00CD5E67" w:rsidRDefault="00CD5E67" w:rsidP="00A663E2">
            <w:pPr>
              <w:jc w:val="both"/>
              <w:rPr>
                <w:rFonts w:ascii="MISA Sans" w:hAnsi="MISA Sans"/>
                <w:color w:val="030E43"/>
                <w:spacing w:val="-3"/>
                <w:sz w:val="24"/>
                <w:szCs w:val="24"/>
              </w:rPr>
            </w:pPr>
            <w:r>
              <w:rPr>
                <w:rFonts w:ascii="MISA Sans" w:hAnsi="MISA Sans"/>
                <w:color w:val="030E43"/>
                <w:spacing w:val="-3"/>
              </w:rPr>
              <w:t>Khi hóa đơn được gửi đến email đã thiết lập, chương trình sẽ tự động đọc email và lấy hóa đơn vào phần mềm.</w:t>
            </w:r>
          </w:p>
          <w:p w14:paraId="7B361325" w14:textId="77777777" w:rsidR="00CD5E67" w:rsidRDefault="00CD5E67" w:rsidP="00A663E2">
            <w:pPr>
              <w:jc w:val="both"/>
              <w:rPr>
                <w:rFonts w:ascii="MISA Sans" w:hAnsi="MISA Sans"/>
                <w:color w:val="030E43"/>
                <w:spacing w:val="-3"/>
              </w:rPr>
            </w:pPr>
            <w:r>
              <w:rPr>
                <w:rFonts w:ascii="MISA Sans" w:hAnsi="MISA Sans"/>
                <w:color w:val="030E43"/>
                <w:spacing w:val="-3"/>
              </w:rPr>
              <w:t>Email nhận hóa đơn của chương trình có đuôi </w:t>
            </w:r>
            <w:r>
              <w:rPr>
                <w:rStyle w:val="Strong"/>
                <w:rFonts w:ascii="MISA Sans" w:hAnsi="MISA Sans"/>
                <w:color w:val="030E43"/>
                <w:spacing w:val="-3"/>
              </w:rPr>
              <w:t>@meinvoice.vn</w:t>
            </w:r>
            <w:r>
              <w:rPr>
                <w:rFonts w:ascii="MISA Sans" w:hAnsi="MISA Sans"/>
                <w:color w:val="030E43"/>
                <w:spacing w:val="-3"/>
              </w:rPr>
              <w:t>. VD: nhập tên email là </w:t>
            </w:r>
            <w:r>
              <w:rPr>
                <w:rStyle w:val="Strong"/>
                <w:rFonts w:ascii="MISA Sans" w:hAnsi="MISA Sans"/>
                <w:color w:val="030E43"/>
                <w:spacing w:val="-3"/>
              </w:rPr>
              <w:t>nvanh2</w:t>
            </w:r>
            <w:r>
              <w:rPr>
                <w:rFonts w:ascii="MISA Sans" w:hAnsi="MISA Sans"/>
                <w:color w:val="030E43"/>
                <w:spacing w:val="-3"/>
              </w:rPr>
              <w:t>=&gt; email nhận hóa đơn sẽ là: </w:t>
            </w:r>
            <w:r>
              <w:rPr>
                <w:rStyle w:val="Strong"/>
                <w:rFonts w:ascii="MISA Sans" w:hAnsi="MISA Sans"/>
                <w:color w:val="030E43"/>
                <w:spacing w:val="-3"/>
              </w:rPr>
              <w:t>nvanh2@meinvoice.vn</w:t>
            </w:r>
            <w:r>
              <w:rPr>
                <w:rFonts w:ascii="MISA Sans" w:hAnsi="MISA Sans"/>
                <w:color w:val="030E43"/>
                <w:spacing w:val="-3"/>
              </w:rPr>
              <w:t>.</w:t>
            </w:r>
          </w:p>
          <w:p w14:paraId="64896B13" w14:textId="77777777" w:rsidR="00CD5E67" w:rsidRDefault="00CD5E67" w:rsidP="00A663E2">
            <w:pPr>
              <w:jc w:val="both"/>
              <w:rPr>
                <w:rFonts w:ascii="MISA Sans" w:hAnsi="MISA Sans"/>
                <w:color w:val="030E43"/>
                <w:spacing w:val="-3"/>
              </w:rPr>
            </w:pPr>
            <w:r>
              <w:rPr>
                <w:rFonts w:ascii="MISA Sans" w:hAnsi="MISA Sans"/>
                <w:color w:val="030E43"/>
                <w:spacing w:val="-3"/>
              </w:rPr>
              <w:t>Thông tin đơn vị: Chương trình tự động lấy theo </w:t>
            </w:r>
            <w:hyperlink r:id="rId345" w:tgtFrame="_blank" w:history="1">
              <w:r>
                <w:rPr>
                  <w:rStyle w:val="Hyperlink"/>
                  <w:rFonts w:ascii="MISA Sans" w:hAnsi="MISA Sans"/>
                  <w:color w:val="337AB7"/>
                  <w:spacing w:val="-3"/>
                </w:rPr>
                <w:t>hồ sơ đơn vị trên meInvoice</w:t>
              </w:r>
            </w:hyperlink>
            <w:r>
              <w:rPr>
                <w:rFonts w:ascii="MISA Sans" w:hAnsi="MISA Sans"/>
                <w:color w:val="030E43"/>
                <w:spacing w:val="-3"/>
              </w:rPr>
              <w:t>.</w:t>
            </w:r>
          </w:p>
          <w:p w14:paraId="06DDA2D4" w14:textId="5293CCD8"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3C3A530" wp14:editId="0EF7C6D7">
                  <wp:extent cx="4800600" cy="4133850"/>
                  <wp:effectExtent l="0" t="0" r="0" b="0"/>
                  <wp:docPr id="376" name="Picture 376" descr="https://helpv4.meinvoice.vn/wp-content/uploads/2021/01/R31_bat_dau_su_dung_bots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4" descr="https://helpv4.meinvoice.vn/wp-content/uploads/2021/01/R31_bat_dau_su_dung_bots03.png"/>
                          <pic:cNvPicPr>
                            <a:picLocks noChangeAspect="1" noChangeArrowheads="1"/>
                          </pic:cNvPicPr>
                        </pic:nvPicPr>
                        <pic:blipFill>
                          <a:blip r:embed="rId346">
                            <a:extLst>
                              <a:ext uri="{28A0092B-C50C-407E-A947-70E740481C1C}">
                                <a14:useLocalDpi xmlns:a14="http://schemas.microsoft.com/office/drawing/2010/main" val="0"/>
                              </a:ext>
                            </a:extLst>
                          </a:blip>
                          <a:srcRect/>
                          <a:stretch>
                            <a:fillRect/>
                          </a:stretch>
                        </pic:blipFill>
                        <pic:spPr bwMode="auto">
                          <a:xfrm>
                            <a:off x="0" y="0"/>
                            <a:ext cx="4800600" cy="4133850"/>
                          </a:xfrm>
                          <a:prstGeom prst="rect">
                            <a:avLst/>
                          </a:prstGeom>
                          <a:noFill/>
                          <a:ln>
                            <a:noFill/>
                          </a:ln>
                        </pic:spPr>
                      </pic:pic>
                    </a:graphicData>
                  </a:graphic>
                </wp:inline>
              </w:drawing>
            </w:r>
          </w:p>
          <w:p w14:paraId="7FBC5A35" w14:textId="77777777" w:rsidR="00CD5E67" w:rsidRDefault="00CD5E67" w:rsidP="00A663E2">
            <w:pPr>
              <w:jc w:val="both"/>
              <w:rPr>
                <w:rFonts w:ascii="MISA Sans" w:hAnsi="MISA Sans"/>
                <w:color w:val="030E43"/>
                <w:spacing w:val="-3"/>
              </w:rPr>
            </w:pPr>
            <w:r>
              <w:rPr>
                <w:rFonts w:ascii="MISA Sans" w:hAnsi="MISA Sans"/>
                <w:color w:val="030E43"/>
                <w:spacing w:val="-3"/>
              </w:rPr>
              <w:t>Kế toán cung cấp địa chỉ email cho người bán để người bán gửi trực tiếp hóa đơn vào email này.</w:t>
            </w:r>
          </w:p>
          <w:p w14:paraId="77DD901F" w14:textId="77777777" w:rsidR="00CD5E67" w:rsidRDefault="00CD5E67" w:rsidP="00A663E2">
            <w:pPr>
              <w:jc w:val="both"/>
              <w:rPr>
                <w:rFonts w:ascii="MISA Sans" w:hAnsi="MISA Sans"/>
                <w:color w:val="030E43"/>
                <w:spacing w:val="-3"/>
              </w:rPr>
            </w:pPr>
            <w:r>
              <w:rPr>
                <w:rStyle w:val="Strong"/>
                <w:rFonts w:ascii="MISA Sans" w:eastAsiaTheme="majorEastAsia" w:hAnsi="MISA Sans"/>
                <w:i/>
                <w:iCs/>
                <w:color w:val="030E43"/>
                <w:spacing w:val="-3"/>
              </w:rPr>
              <w:lastRenderedPageBreak/>
              <w:t>Lưu ý: </w:t>
            </w:r>
            <w:r>
              <w:rPr>
                <w:rStyle w:val="Emphasis"/>
                <w:rFonts w:ascii="MISA Sans" w:eastAsia="MS Mincho" w:hAnsi="MISA Sans"/>
                <w:color w:val="030E43"/>
                <w:spacing w:val="-3"/>
              </w:rPr>
              <w:t>Khi thay đổi thông tin đơn vị trên meInvoice, thông tin đơn vị ở đây sẽ </w:t>
            </w:r>
            <w:r>
              <w:rPr>
                <w:rStyle w:val="Strong"/>
                <w:rFonts w:ascii="MISA Sans" w:eastAsiaTheme="majorEastAsia" w:hAnsi="MISA Sans"/>
                <w:i/>
                <w:iCs/>
                <w:color w:val="030E43"/>
                <w:spacing w:val="-3"/>
              </w:rPr>
              <w:t>không</w:t>
            </w:r>
            <w:r>
              <w:rPr>
                <w:rStyle w:val="Emphasis"/>
                <w:rFonts w:ascii="MISA Sans" w:eastAsia="MS Mincho" w:hAnsi="MISA Sans"/>
                <w:color w:val="030E43"/>
                <w:spacing w:val="-3"/>
              </w:rPr>
              <w:t> được cập nhật theo, kế toán tự cập nhật lại như sau:</w:t>
            </w:r>
          </w:p>
          <w:p w14:paraId="09EEF29F" w14:textId="77777777" w:rsidR="00CD5E67" w:rsidRDefault="00CD5E67" w:rsidP="00A663E2">
            <w:pPr>
              <w:jc w:val="both"/>
              <w:rPr>
                <w:rFonts w:ascii="MISA Sans" w:hAnsi="MISA Sans"/>
                <w:color w:val="030E43"/>
                <w:spacing w:val="-3"/>
              </w:rPr>
            </w:pPr>
          </w:p>
          <w:p w14:paraId="2EDE6CE5" w14:textId="77777777" w:rsidR="00CD5E67" w:rsidRDefault="00CD5E67" w:rsidP="00A663E2">
            <w:pPr>
              <w:jc w:val="both"/>
              <w:rPr>
                <w:rFonts w:ascii="MISA Sans" w:hAnsi="MISA Sans"/>
                <w:color w:val="030E43"/>
                <w:spacing w:val="-3"/>
              </w:rPr>
            </w:pPr>
          </w:p>
          <w:p w14:paraId="26044A56"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Vào mục </w:t>
            </w:r>
            <w:r>
              <w:rPr>
                <w:rStyle w:val="Strong"/>
                <w:rFonts w:ascii="MISA Sans" w:hAnsi="MISA Sans"/>
                <w:i/>
                <w:iCs/>
                <w:color w:val="030E43"/>
                <w:spacing w:val="-3"/>
              </w:rPr>
              <w:t>Danh mục\Cơ cấu tổ chức.</w:t>
            </w:r>
          </w:p>
          <w:p w14:paraId="0DA4811D"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Tại đơn vị cần sửa thông tin, nhấn biểu tượng 3 chấm.</w:t>
            </w:r>
          </w:p>
          <w:p w14:paraId="7AF9EE07" w14:textId="4D3DAA94"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3A4DE32" wp14:editId="35239E83">
                  <wp:extent cx="5610225" cy="1945235"/>
                  <wp:effectExtent l="0" t="0" r="0" b="0"/>
                  <wp:docPr id="375" name="Picture 375" descr="https://helpv4.meinvoice.vn/wp-content/uploads/2021/01/r46_thiet_lap_giao_dien_lv_voi_inbot_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https://helpv4.meinvoice.vn/wp-content/uploads/2021/01/r46_thiet_lap_giao_dien_lv_voi_inbot_03.jpg"/>
                          <pic:cNvPicPr>
                            <a:picLocks noChangeAspect="1" noChangeArrowheads="1"/>
                          </pic:cNvPicPr>
                        </pic:nvPicPr>
                        <pic:blipFill>
                          <a:blip r:embed="rId347" cstate="print">
                            <a:extLst>
                              <a:ext uri="{28A0092B-C50C-407E-A947-70E740481C1C}">
                                <a14:useLocalDpi xmlns:a14="http://schemas.microsoft.com/office/drawing/2010/main" val="0"/>
                              </a:ext>
                            </a:extLst>
                          </a:blip>
                          <a:srcRect/>
                          <a:stretch>
                            <a:fillRect/>
                          </a:stretch>
                        </pic:blipFill>
                        <pic:spPr bwMode="auto">
                          <a:xfrm>
                            <a:off x="0" y="0"/>
                            <a:ext cx="5653852" cy="1960362"/>
                          </a:xfrm>
                          <a:prstGeom prst="rect">
                            <a:avLst/>
                          </a:prstGeom>
                          <a:noFill/>
                          <a:ln>
                            <a:noFill/>
                          </a:ln>
                        </pic:spPr>
                      </pic:pic>
                    </a:graphicData>
                  </a:graphic>
                </wp:inline>
              </w:drawing>
            </w:r>
          </w:p>
          <w:p w14:paraId="612D8118" w14:textId="77777777" w:rsidR="00CD5E67" w:rsidRDefault="00CD5E67" w:rsidP="00A663E2">
            <w:pPr>
              <w:jc w:val="both"/>
              <w:rPr>
                <w:rFonts w:ascii="MISA Sans" w:hAnsi="MISA Sans"/>
                <w:color w:val="030E43"/>
                <w:spacing w:val="-3"/>
              </w:rPr>
            </w:pPr>
          </w:p>
          <w:p w14:paraId="29BE6DFB" w14:textId="77777777" w:rsidR="00CD5E67" w:rsidRDefault="00CD5E67" w:rsidP="00A663E2">
            <w:pPr>
              <w:jc w:val="both"/>
              <w:rPr>
                <w:rFonts w:ascii="MISA Sans" w:hAnsi="MISA Sans"/>
                <w:color w:val="030E43"/>
                <w:spacing w:val="-3"/>
              </w:rPr>
            </w:pPr>
          </w:p>
          <w:p w14:paraId="098DFE1E"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Chỉnh sửa lại thông tin đơn vị, nhấn </w:t>
            </w:r>
            <w:r>
              <w:rPr>
                <w:rStyle w:val="Strong"/>
                <w:rFonts w:ascii="MISA Sans" w:hAnsi="MISA Sans"/>
                <w:i/>
                <w:iCs/>
                <w:color w:val="030E43"/>
                <w:spacing w:val="-3"/>
              </w:rPr>
              <w:t>Lưu</w:t>
            </w:r>
            <w:r>
              <w:rPr>
                <w:rStyle w:val="Emphasis"/>
                <w:rFonts w:ascii="MISA Sans" w:hAnsi="MISA Sans"/>
                <w:color w:val="030E43"/>
                <w:spacing w:val="-3"/>
              </w:rPr>
              <w:t>.</w:t>
            </w:r>
          </w:p>
          <w:p w14:paraId="275A86C3" w14:textId="3B573E15" w:rsidR="00CD5E67" w:rsidRDefault="00CD5E6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ECE565" wp14:editId="25940A2E">
                  <wp:extent cx="5810250" cy="6429375"/>
                  <wp:effectExtent l="0" t="0" r="0" b="9525"/>
                  <wp:docPr id="374" name="Picture 374" descr="https://helpv4.meinvoice.vn/wp-content/uploads/2021/01/r46_dan_nhan_de_Ploai_hoa_don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6" descr="https://helpv4.meinvoice.vn/wp-content/uploads/2021/01/r46_dan_nhan_de_Ploai_hoa_don_10.jpg"/>
                          <pic:cNvPicPr>
                            <a:picLocks noChangeAspect="1" noChangeArrowheads="1"/>
                          </pic:cNvPicPr>
                        </pic:nvPicPr>
                        <pic:blipFill>
                          <a:blip r:embed="rId348">
                            <a:extLst>
                              <a:ext uri="{28A0092B-C50C-407E-A947-70E740481C1C}">
                                <a14:useLocalDpi xmlns:a14="http://schemas.microsoft.com/office/drawing/2010/main" val="0"/>
                              </a:ext>
                            </a:extLst>
                          </a:blip>
                          <a:srcRect/>
                          <a:stretch>
                            <a:fillRect/>
                          </a:stretch>
                        </pic:blipFill>
                        <pic:spPr bwMode="auto">
                          <a:xfrm>
                            <a:off x="0" y="0"/>
                            <a:ext cx="5810250" cy="6429375"/>
                          </a:xfrm>
                          <a:prstGeom prst="rect">
                            <a:avLst/>
                          </a:prstGeom>
                          <a:noFill/>
                          <a:ln>
                            <a:noFill/>
                          </a:ln>
                        </pic:spPr>
                      </pic:pic>
                    </a:graphicData>
                  </a:graphic>
                </wp:inline>
              </w:drawing>
            </w:r>
          </w:p>
          <w:p w14:paraId="56F0B3B7" w14:textId="77777777" w:rsidR="00CD5E67" w:rsidRDefault="00CD5E67" w:rsidP="00A663E2">
            <w:pPr>
              <w:jc w:val="both"/>
              <w:rPr>
                <w:rFonts w:ascii="MISA Sans" w:hAnsi="MISA Sans"/>
                <w:color w:val="030E43"/>
                <w:spacing w:val="-3"/>
              </w:rPr>
            </w:pPr>
            <w:r>
              <w:rPr>
                <w:rFonts w:ascii="MISA Sans" w:hAnsi="MISA Sans"/>
                <w:color w:val="030E43"/>
                <w:spacing w:val="-3"/>
              </w:rPr>
              <w:t>Ngoài thiết lập email nhận hóa đơn, đơn vị có thể chuyển hóa đơn vào hệ thống bằng cách:</w:t>
            </w:r>
          </w:p>
          <w:p w14:paraId="6B2B5B41" w14:textId="77777777" w:rsidR="00CD5E67" w:rsidRDefault="00CD5E67" w:rsidP="00A663E2">
            <w:pPr>
              <w:jc w:val="both"/>
              <w:rPr>
                <w:rFonts w:ascii="MISA Sans" w:hAnsi="MISA Sans"/>
                <w:color w:val="030E43"/>
                <w:spacing w:val="-3"/>
              </w:rPr>
            </w:pPr>
            <w:r>
              <w:rPr>
                <w:rFonts w:ascii="MISA Sans" w:hAnsi="MISA Sans"/>
                <w:color w:val="030E43"/>
                <w:spacing w:val="-3"/>
              </w:rPr>
              <w:t>Kết nối với trang tra cứu hóa đơn của Cơ quan thuế để chương trình tự động tải hóa đơn về đối với hóa đơn nghị định 123/2020/NĐ-CP.</w:t>
            </w:r>
          </w:p>
          <w:p w14:paraId="7958BC67" w14:textId="77777777" w:rsidR="00CD5E67" w:rsidRDefault="00F8723B" w:rsidP="00A663E2">
            <w:pPr>
              <w:jc w:val="both"/>
              <w:rPr>
                <w:rFonts w:ascii="MISA Sans" w:hAnsi="MISA Sans"/>
                <w:color w:val="030E43"/>
                <w:spacing w:val="-3"/>
              </w:rPr>
            </w:pPr>
            <w:hyperlink r:id="rId349" w:tgtFrame="_blank" w:history="1">
              <w:r w:rsidR="00CD5E67">
                <w:rPr>
                  <w:rStyle w:val="Hyperlink"/>
                  <w:rFonts w:ascii="MISA Sans" w:hAnsi="MISA Sans"/>
                  <w:color w:val="337AB7"/>
                  <w:spacing w:val="-3"/>
                </w:rPr>
                <w:t>Kết nối với trang tra cứu hóa đơn của nhà cung cấp</w:t>
              </w:r>
            </w:hyperlink>
            <w:r w:rsidR="00CD5E67">
              <w:rPr>
                <w:rFonts w:ascii="MISA Sans" w:hAnsi="MISA Sans"/>
                <w:color w:val="030E43"/>
                <w:spacing w:val="-3"/>
              </w:rPr>
              <w:t> để chương trình tự động lấy hóa đơn về.</w:t>
            </w:r>
          </w:p>
          <w:p w14:paraId="5C40BBEB" w14:textId="77777777" w:rsidR="00CD5E67" w:rsidRDefault="00F8723B" w:rsidP="00A663E2">
            <w:pPr>
              <w:jc w:val="both"/>
              <w:rPr>
                <w:rFonts w:ascii="MISA Sans" w:hAnsi="MISA Sans"/>
                <w:color w:val="030E43"/>
                <w:spacing w:val="-3"/>
              </w:rPr>
            </w:pPr>
            <w:hyperlink r:id="rId350" w:tgtFrame="_blank" w:history="1">
              <w:r w:rsidR="00CD5E67">
                <w:rPr>
                  <w:rStyle w:val="Hyperlink"/>
                  <w:rFonts w:ascii="MISA Sans" w:hAnsi="MISA Sans"/>
                  <w:color w:val="337AB7"/>
                  <w:spacing w:val="-3"/>
                </w:rPr>
                <w:t>Tải hóa đơn vào hệ thống</w:t>
              </w:r>
            </w:hyperlink>
            <w:r w:rsidR="00CD5E67">
              <w:rPr>
                <w:rFonts w:ascii="MISA Sans" w:hAnsi="MISA Sans"/>
                <w:color w:val="030E43"/>
                <w:spacing w:val="-3"/>
              </w:rPr>
              <w:t>.</w:t>
            </w:r>
          </w:p>
          <w:p w14:paraId="3A7613FE" w14:textId="77777777" w:rsidR="00CD5E67" w:rsidRDefault="00F8723B" w:rsidP="00A663E2">
            <w:pPr>
              <w:jc w:val="both"/>
              <w:rPr>
                <w:rFonts w:ascii="MISA Sans" w:hAnsi="MISA Sans"/>
                <w:color w:val="030E43"/>
                <w:spacing w:val="-3"/>
              </w:rPr>
            </w:pPr>
            <w:hyperlink r:id="rId351" w:tgtFrame="_blank" w:history="1">
              <w:r w:rsidR="00CD5E67">
                <w:rPr>
                  <w:rStyle w:val="Hyperlink"/>
                  <w:rFonts w:ascii="MISA Sans" w:hAnsi="MISA Sans"/>
                  <w:color w:val="337AB7"/>
                  <w:spacing w:val="-3"/>
                </w:rPr>
                <w:t>Nhập tay hóa đơn</w:t>
              </w:r>
            </w:hyperlink>
            <w:r w:rsidR="00CD5E67">
              <w:rPr>
                <w:rFonts w:ascii="MISA Sans" w:hAnsi="MISA Sans"/>
                <w:color w:val="030E43"/>
                <w:spacing w:val="-3"/>
              </w:rPr>
              <w:t>.</w:t>
            </w:r>
          </w:p>
          <w:p w14:paraId="5EE9C725" w14:textId="77777777" w:rsidR="00CD5E67" w:rsidRDefault="00CD5E67" w:rsidP="00A663E2">
            <w:pPr>
              <w:jc w:val="both"/>
              <w:rPr>
                <w:rFonts w:ascii="MISA Sans" w:hAnsi="MISA Sans"/>
                <w:color w:val="030E43"/>
                <w:spacing w:val="-3"/>
              </w:rPr>
            </w:pPr>
            <w:r>
              <w:rPr>
                <w:rFonts w:ascii="MISA Sans" w:hAnsi="MISA Sans"/>
                <w:color w:val="030E43"/>
                <w:spacing w:val="-3"/>
              </w:rPr>
              <w:lastRenderedPageBreak/>
              <w:t>Sau khi hóa đơn được chuyển vào hệ thống, chương trình sẽ thực hiện </w:t>
            </w:r>
            <w:hyperlink r:id="rId352" w:tgtFrame="_blank" w:history="1">
              <w:r>
                <w:rPr>
                  <w:rStyle w:val="Hyperlink"/>
                  <w:rFonts w:ascii="MISA Sans" w:hAnsi="MISA Sans"/>
                  <w:color w:val="337AB7"/>
                  <w:spacing w:val="-3"/>
                </w:rPr>
                <w:t>xử lý hóa đơn</w:t>
              </w:r>
            </w:hyperlink>
            <w:r>
              <w:rPr>
                <w:rFonts w:ascii="MISA Sans" w:hAnsi="MISA Sans"/>
                <w:color w:val="030E43"/>
                <w:spacing w:val="-3"/>
              </w:rPr>
              <w:t>.</w:t>
            </w:r>
          </w:p>
          <w:p w14:paraId="4989C868" w14:textId="77777777" w:rsidR="00CD5E67" w:rsidRDefault="00CD5E67" w:rsidP="00A663E2">
            <w:pPr>
              <w:jc w:val="both"/>
              <w:rPr>
                <w:rFonts w:ascii="MISA Sans" w:hAnsi="MISA Sans"/>
                <w:color w:val="030E43"/>
                <w:spacing w:val="-3"/>
              </w:rPr>
            </w:pPr>
            <w:r>
              <w:rPr>
                <w:rFonts w:ascii="MISA Sans" w:hAnsi="MISA Sans"/>
                <w:color w:val="030E43"/>
                <w:spacing w:val="-3"/>
              </w:rPr>
              <w:t>Hiện nay, ngày càng nhiều doanh nghiệp lựa chọn sử dụng chữ ký số để đảm bảo tính an toàn và ngăn ngừa giả mạo hóa đơn điện tử sau khi phát hành. Trong đó, </w:t>
            </w:r>
            <w:hyperlink r:id="rId353" w:tgtFrame="_blank" w:history="1">
              <w:r>
                <w:rPr>
                  <w:rStyle w:val="Strong"/>
                  <w:rFonts w:ascii="MISA Sans" w:eastAsiaTheme="majorEastAsia" w:hAnsi="MISA Sans"/>
                  <w:color w:val="337AB7"/>
                  <w:spacing w:val="-3"/>
                </w:rPr>
                <w:t>MISA eSign</w:t>
              </w:r>
            </w:hyperlink>
            <w:r>
              <w:rPr>
                <w:rFonts w:ascii="MISA Sans" w:hAnsi="MISA Sans"/>
                <w:color w:val="030E43"/>
                <w:spacing w:val="-3"/>
              </w:rPr>
              <w:t> được xem là một trong những giải pháp chữ ký số từ xa uy tín hàng đầu Việt Nam, tích hợp trực tiếp trên hóa đơn điện tử MISA meInvoice.</w:t>
            </w:r>
          </w:p>
          <w:p w14:paraId="45DA222F" w14:textId="77777777" w:rsidR="00CD5E67" w:rsidRDefault="00CD5E67" w:rsidP="00A663E2">
            <w:pPr>
              <w:jc w:val="both"/>
              <w:rPr>
                <w:rFonts w:ascii="MISA Sans" w:hAnsi="MISA Sans"/>
                <w:color w:val="030E43"/>
                <w:spacing w:val="-3"/>
              </w:rPr>
            </w:pPr>
            <w:r>
              <w:rPr>
                <w:rFonts w:ascii="MISA Sans" w:hAnsi="MISA Sans"/>
                <w:b/>
                <w:bCs/>
                <w:color w:val="030E43"/>
                <w:spacing w:val="-3"/>
              </w:rPr>
              <w:t>Chữ ký số từ xa MISA eSign:</w:t>
            </w:r>
          </w:p>
          <w:p w14:paraId="5C5E4E32" w14:textId="77777777" w:rsidR="00CD5E67" w:rsidRDefault="00CD5E67" w:rsidP="00A663E2">
            <w:pPr>
              <w:jc w:val="both"/>
              <w:rPr>
                <w:rFonts w:ascii="MISA Sans" w:hAnsi="MISA Sans"/>
                <w:color w:val="030E43"/>
                <w:spacing w:val="-3"/>
              </w:rPr>
            </w:pPr>
            <w:r>
              <w:rPr>
                <w:rFonts w:ascii="MISA Sans" w:hAnsi="MISA Sans"/>
                <w:b/>
                <w:bCs/>
                <w:color w:val="030E43"/>
                <w:spacing w:val="-3"/>
              </w:rPr>
              <w:t>Bảo mật thông tin, an toàn tuyệt đối:</w:t>
            </w:r>
          </w:p>
          <w:p w14:paraId="28EACE4D" w14:textId="77777777" w:rsidR="00CD5E67" w:rsidRDefault="00CD5E67" w:rsidP="00A663E2">
            <w:pPr>
              <w:jc w:val="both"/>
              <w:rPr>
                <w:rFonts w:ascii="MISA Sans" w:hAnsi="MISA Sans"/>
                <w:color w:val="030E43"/>
                <w:spacing w:val="-3"/>
              </w:rPr>
            </w:pPr>
            <w:r>
              <w:rPr>
                <w:rFonts w:ascii="MISA Sans" w:hAnsi="MISA Sans"/>
                <w:color w:val="030E43"/>
                <w:spacing w:val="-3"/>
              </w:rPr>
              <w:t>Được bộ TT&amp;TT cấp phép, đạt tiêu chuẩn Châu Âu eIDAS</w:t>
            </w:r>
          </w:p>
          <w:p w14:paraId="52F9164B" w14:textId="77777777" w:rsidR="00CD5E67" w:rsidRDefault="00CD5E67" w:rsidP="00A663E2">
            <w:pPr>
              <w:jc w:val="both"/>
              <w:rPr>
                <w:rFonts w:ascii="MISA Sans" w:hAnsi="MISA Sans"/>
                <w:color w:val="030E43"/>
                <w:spacing w:val="-3"/>
              </w:rPr>
            </w:pPr>
            <w:r>
              <w:rPr>
                <w:rFonts w:ascii="MISA Sans" w:hAnsi="MISA Sans"/>
                <w:color w:val="030E43"/>
                <w:spacing w:val="-3"/>
              </w:rPr>
              <w:t>Đáp ứng đầy đủ quy định pháp luật theo nghị định 130/2018/NĐ-CP và thông tư 16/2019/TT-BTTTT của Bộ TT&amp;TT.</w:t>
            </w:r>
          </w:p>
          <w:p w14:paraId="38D92F89" w14:textId="77777777" w:rsidR="00CD5E67" w:rsidRDefault="00CD5E67" w:rsidP="00A663E2">
            <w:pPr>
              <w:jc w:val="both"/>
              <w:rPr>
                <w:rFonts w:ascii="MISA Sans" w:hAnsi="MISA Sans"/>
                <w:color w:val="030E43"/>
                <w:spacing w:val="-3"/>
              </w:rPr>
            </w:pPr>
            <w:r>
              <w:rPr>
                <w:rFonts w:ascii="MISA Sans" w:hAnsi="MISA Sans"/>
                <w:b/>
                <w:bCs/>
                <w:color w:val="030E43"/>
                <w:spacing w:val="-3"/>
              </w:rPr>
              <w:t>Đầy đủ nghiệp vụ giao dịch điện tử:</w:t>
            </w:r>
            <w:r>
              <w:rPr>
                <w:rFonts w:ascii="MISA Sans" w:hAnsi="MISA Sans"/>
                <w:color w:val="030E43"/>
                <w:spacing w:val="-3"/>
              </w:rPr>
              <w:t> Xuất hóa đơn điện tử, kê khai/nộp thuế điện tử, BHXH, ký hợp đồng điện tử…</w:t>
            </w:r>
          </w:p>
          <w:p w14:paraId="7F017102" w14:textId="77777777" w:rsidR="00CD5E67" w:rsidRDefault="00CD5E67" w:rsidP="00A663E2">
            <w:pPr>
              <w:jc w:val="both"/>
              <w:rPr>
                <w:rFonts w:ascii="MISA Sans" w:hAnsi="MISA Sans"/>
                <w:color w:val="030E43"/>
                <w:spacing w:val="-3"/>
              </w:rPr>
            </w:pPr>
            <w:r>
              <w:rPr>
                <w:rFonts w:ascii="MISA Sans" w:hAnsi="MISA Sans"/>
                <w:b/>
                <w:bCs/>
                <w:color w:val="030E43"/>
                <w:spacing w:val="-3"/>
              </w:rPr>
              <w:t>Tối ưu năng suất, tiết kiệm chi phí </w:t>
            </w:r>
            <w:r>
              <w:rPr>
                <w:rFonts w:ascii="MISA Sans" w:hAnsi="MISA Sans"/>
                <w:color w:val="030E43"/>
                <w:spacing w:val="-3"/>
              </w:rPr>
              <w:t>vì MISA eSign tích hợp sẵn trong phần mềm hóa đơn điện tử, Thuế điện tử, BHXH, kế toán, bán hàng, nhân sự</w:t>
            </w:r>
            <w:r>
              <w:rPr>
                <w:rFonts w:ascii="MISA Sans" w:hAnsi="MISA Sans"/>
                <w:b/>
                <w:bCs/>
                <w:color w:val="030E43"/>
                <w:spacing w:val="-3"/>
              </w:rPr>
              <w:t>…</w:t>
            </w:r>
          </w:p>
          <w:p w14:paraId="75595C8C" w14:textId="77777777" w:rsidR="00CD5E67" w:rsidRDefault="00CD5E67" w:rsidP="00A663E2">
            <w:pPr>
              <w:jc w:val="both"/>
              <w:rPr>
                <w:rFonts w:ascii="MISA Sans" w:hAnsi="MISA Sans"/>
                <w:color w:val="030E43"/>
                <w:spacing w:val="-3"/>
              </w:rPr>
            </w:pPr>
            <w:r>
              <w:rPr>
                <w:rFonts w:ascii="MISA Sans" w:hAnsi="MISA Sans"/>
                <w:b/>
                <w:bCs/>
                <w:color w:val="030E43"/>
                <w:spacing w:val="-3"/>
              </w:rPr>
              <w:t>Ký kết linh hoạt mọi văn bản</w:t>
            </w:r>
            <w:r>
              <w:rPr>
                <w:rFonts w:ascii="MISA Sans" w:hAnsi="MISA Sans"/>
                <w:color w:val="030E43"/>
                <w:spacing w:val="-3"/>
              </w:rPr>
              <w:t>, chứng từ, hợp đồng dạng word, excel, pdf… </w:t>
            </w:r>
            <w:r>
              <w:rPr>
                <w:rFonts w:ascii="MISA Sans" w:hAnsi="MISA Sans"/>
                <w:b/>
                <w:bCs/>
                <w:color w:val="030E43"/>
                <w:spacing w:val="-3"/>
              </w:rPr>
              <w:t>mọi lúc, mọi nơi</w:t>
            </w:r>
            <w:r>
              <w:rPr>
                <w:rFonts w:ascii="MISA Sans" w:hAnsi="MISA Sans"/>
                <w:color w:val="030E43"/>
                <w:spacing w:val="-3"/>
              </w:rPr>
              <w:t> ngay trên điện thoại di động, tablet, máy tính mà không cần USB Token</w:t>
            </w:r>
          </w:p>
          <w:p w14:paraId="00406CC3" w14:textId="77777777" w:rsidR="00CD5E67" w:rsidRDefault="00CD5E67" w:rsidP="00A663E2">
            <w:pPr>
              <w:jc w:val="both"/>
              <w:rPr>
                <w:rFonts w:ascii="MISA Sans" w:hAnsi="MISA Sans"/>
                <w:color w:val="030E43"/>
                <w:spacing w:val="-3"/>
              </w:rPr>
            </w:pPr>
            <w:r>
              <w:rPr>
                <w:rFonts w:ascii="MISA Sans" w:hAnsi="MISA Sans"/>
                <w:b/>
                <w:bCs/>
                <w:color w:val="030E43"/>
                <w:spacing w:val="-3"/>
              </w:rPr>
              <w:t>Thủ tục đăng ký đơn giản; Phần mềm dễ dàng sử dụng; hỗ trợ nhanh chóng</w:t>
            </w:r>
          </w:p>
          <w:p w14:paraId="1C959101" w14:textId="77777777" w:rsidR="00CD5E67" w:rsidRDefault="00CD5E67" w:rsidP="00A663E2">
            <w:pPr>
              <w:jc w:val="both"/>
              <w:rPr>
                <w:b/>
                <w:bCs/>
                <w:color w:val="000000" w:themeColor="text1"/>
                <w:sz w:val="28"/>
                <w:szCs w:val="28"/>
              </w:rPr>
            </w:pPr>
          </w:p>
        </w:tc>
      </w:tr>
    </w:tbl>
    <w:p w14:paraId="03381621" w14:textId="77777777" w:rsidR="00CD5E67" w:rsidRPr="00CD5E67" w:rsidRDefault="00CD5E67" w:rsidP="00A663E2">
      <w:pPr>
        <w:jc w:val="both"/>
        <w:rPr>
          <w:b/>
          <w:bCs/>
          <w:color w:val="000000" w:themeColor="text1"/>
          <w:sz w:val="28"/>
          <w:szCs w:val="28"/>
        </w:rPr>
      </w:pPr>
    </w:p>
    <w:p w14:paraId="70E18060" w14:textId="2B78DA35" w:rsidR="005808C4" w:rsidRDefault="005808C4" w:rsidP="00A663E2">
      <w:pPr>
        <w:pStyle w:val="ListParagraph"/>
        <w:numPr>
          <w:ilvl w:val="2"/>
          <w:numId w:val="3"/>
        </w:numPr>
        <w:jc w:val="both"/>
        <w:outlineLvl w:val="2"/>
        <w:rPr>
          <w:b/>
          <w:bCs/>
          <w:color w:val="000000" w:themeColor="text1"/>
          <w:sz w:val="28"/>
          <w:szCs w:val="28"/>
        </w:rPr>
      </w:pPr>
      <w:bookmarkStart w:id="34" w:name="_Toc218880396"/>
      <w:r>
        <w:rPr>
          <w:b/>
          <w:bCs/>
          <w:color w:val="000000" w:themeColor="text1"/>
          <w:sz w:val="28"/>
          <w:szCs w:val="28"/>
        </w:rPr>
        <w:t>Hướng dẫn nghiệp vụ hóa đơn đầu vào – ND51</w:t>
      </w:r>
      <w:bookmarkEnd w:id="34"/>
    </w:p>
    <w:p w14:paraId="0006FC3C" w14:textId="0C2A92C1" w:rsidR="00995CC7" w:rsidRDefault="00215980" w:rsidP="00CC7F7E">
      <w:pPr>
        <w:pStyle w:val="ListParagraph"/>
        <w:numPr>
          <w:ilvl w:val="1"/>
          <w:numId w:val="20"/>
        </w:numPr>
        <w:ind w:left="1800"/>
        <w:jc w:val="both"/>
        <w:rPr>
          <w:b/>
          <w:bCs/>
          <w:color w:val="000000" w:themeColor="text1"/>
          <w:sz w:val="28"/>
          <w:szCs w:val="28"/>
        </w:rPr>
      </w:pPr>
      <w:r w:rsidRPr="00995CC7">
        <w:rPr>
          <w:b/>
          <w:bCs/>
          <w:color w:val="000000" w:themeColor="text1"/>
          <w:sz w:val="28"/>
          <w:szCs w:val="28"/>
        </w:rPr>
        <w:t xml:space="preserve"> </w:t>
      </w:r>
      <w:r w:rsidR="00995CC7" w:rsidRPr="00995CC7">
        <w:rPr>
          <w:b/>
          <w:bCs/>
          <w:color w:val="000000" w:themeColor="text1"/>
          <w:sz w:val="28"/>
          <w:szCs w:val="28"/>
        </w:rPr>
        <w:t>(MISA meInvoice - Xử lý hóa đơn) Chuyển hóa đơn vào chương trình</w:t>
      </w:r>
    </w:p>
    <w:p w14:paraId="2882ADDE" w14:textId="738C30C0" w:rsidR="00995CC7" w:rsidRDefault="00995CC7" w:rsidP="00A663E2">
      <w:pPr>
        <w:pStyle w:val="ListParagraph"/>
        <w:numPr>
          <w:ilvl w:val="0"/>
          <w:numId w:val="5"/>
        </w:numPr>
        <w:jc w:val="both"/>
        <w:rPr>
          <w:b/>
          <w:bCs/>
          <w:color w:val="000000" w:themeColor="text1"/>
          <w:sz w:val="28"/>
          <w:szCs w:val="28"/>
        </w:rPr>
      </w:pPr>
      <w:r w:rsidRPr="00995CC7">
        <w:rPr>
          <w:b/>
          <w:bCs/>
          <w:color w:val="000000" w:themeColor="text1"/>
          <w:sz w:val="28"/>
          <w:szCs w:val="28"/>
        </w:rPr>
        <w:t>(MISA meInvoice – Xử lý hóa đơn) Tải lên file xml hóa đơn có sẵn vào phần mềm</w:t>
      </w:r>
    </w:p>
    <w:tbl>
      <w:tblPr>
        <w:tblStyle w:val="TableGrid"/>
        <w:tblW w:w="0" w:type="auto"/>
        <w:tblLook w:val="04A0" w:firstRow="1" w:lastRow="0" w:firstColumn="1" w:lastColumn="0" w:noHBand="0" w:noVBand="1"/>
      </w:tblPr>
      <w:tblGrid>
        <w:gridCol w:w="9026"/>
      </w:tblGrid>
      <w:tr w:rsidR="00995CC7" w14:paraId="1854F764" w14:textId="77777777" w:rsidTr="00995CC7">
        <w:tc>
          <w:tcPr>
            <w:tcW w:w="9026" w:type="dxa"/>
          </w:tcPr>
          <w:p w14:paraId="7403CA88" w14:textId="77777777" w:rsidR="00995CC7" w:rsidRDefault="00995CC7" w:rsidP="00A663E2">
            <w:pPr>
              <w:jc w:val="both"/>
              <w:rPr>
                <w:rFonts w:ascii="inherit" w:hAnsi="inherit"/>
              </w:rPr>
            </w:pPr>
            <w:r>
              <w:rPr>
                <w:rFonts w:ascii="inherit" w:hAnsi="inherit"/>
              </w:rPr>
              <w:t>MISA meInvoice – Xử lý hóa đơn) Tải lên file xml hóa đơn có sẵn vào phần mềm</w:t>
            </w:r>
          </w:p>
          <w:p w14:paraId="507DB3F3" w14:textId="77777777" w:rsidR="00995CC7" w:rsidRDefault="00995CC7" w:rsidP="00A663E2">
            <w:pPr>
              <w:jc w:val="both"/>
              <w:rPr>
                <w:rFonts w:ascii="inherit" w:hAnsi="inherit"/>
                <w:b/>
                <w:color w:val="030E43"/>
                <w:sz w:val="54"/>
                <w:szCs w:val="54"/>
              </w:rPr>
            </w:pPr>
            <w:r>
              <w:rPr>
                <w:rFonts w:ascii="inherit" w:hAnsi="inherit"/>
                <w:b/>
                <w:bCs/>
                <w:color w:val="030E43"/>
                <w:sz w:val="54"/>
                <w:szCs w:val="54"/>
              </w:rPr>
              <w:t>1. Tổng quan</w:t>
            </w:r>
          </w:p>
          <w:p w14:paraId="016D4487"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Giúp Anh/Chị hiểu và tận dụng chức năng </w:t>
            </w:r>
            <w:r>
              <w:rPr>
                <w:rStyle w:val="Strong"/>
                <w:rFonts w:ascii="MISA Sans" w:eastAsiaTheme="majorEastAsia" w:hAnsi="MISA Sans"/>
                <w:color w:val="030E43"/>
                <w:spacing w:val="-3"/>
              </w:rPr>
              <w:t>upload file xml hóa đơn có sẵn</w:t>
            </w:r>
            <w:r>
              <w:rPr>
                <w:rFonts w:ascii="MISA Sans" w:hAnsi="MISA Sans"/>
                <w:color w:val="030E43"/>
                <w:spacing w:val="-3"/>
              </w:rPr>
              <w:t> để nhập nhanh dữ liệu hóa đơn vào phần mềm MISA meInvoice.</w:t>
            </w:r>
          </w:p>
          <w:p w14:paraId="57EA9AF3"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5E47470D" w14:textId="77777777" w:rsidR="00995CC7" w:rsidRDefault="00995CC7" w:rsidP="00A663E2">
            <w:pPr>
              <w:jc w:val="both"/>
              <w:rPr>
                <w:rFonts w:ascii="MISA Sans" w:hAnsi="MISA Sans"/>
                <w:color w:val="030E43"/>
                <w:spacing w:val="-3"/>
              </w:rPr>
            </w:pPr>
            <w:r>
              <w:rPr>
                <w:rFonts w:ascii="MISA Sans" w:hAnsi="MISA Sans"/>
                <w:color w:val="030E43"/>
                <w:spacing w:val="-3"/>
              </w:rPr>
              <w:t>Hướng dẫn các bước upload và kiểm tra file hợp lệ</w:t>
            </w:r>
          </w:p>
          <w:p w14:paraId="6F7D9CCE" w14:textId="77777777" w:rsidR="00995CC7" w:rsidRDefault="00995CC7" w:rsidP="00A663E2">
            <w:pPr>
              <w:jc w:val="both"/>
              <w:rPr>
                <w:rFonts w:ascii="MISA Sans" w:hAnsi="MISA Sans"/>
                <w:color w:val="030E43"/>
                <w:spacing w:val="-3"/>
              </w:rPr>
            </w:pPr>
            <w:r>
              <w:rPr>
                <w:rFonts w:ascii="MISA Sans" w:hAnsi="MISA Sans"/>
                <w:color w:val="030E43"/>
                <w:spacing w:val="-3"/>
              </w:rPr>
              <w:t>Lưu ý về định dạng file và các trường dữ liệu cần có</w:t>
            </w:r>
          </w:p>
          <w:p w14:paraId="40F577EF" w14:textId="77777777" w:rsidR="00995CC7" w:rsidRDefault="00995CC7" w:rsidP="00A663E2">
            <w:pPr>
              <w:jc w:val="both"/>
              <w:rPr>
                <w:rFonts w:ascii="inherit" w:hAnsi="inherit"/>
                <w:b/>
                <w:color w:val="030E43"/>
                <w:sz w:val="54"/>
                <w:szCs w:val="54"/>
              </w:rPr>
            </w:pPr>
            <w:r>
              <w:rPr>
                <w:rFonts w:ascii="inherit" w:hAnsi="inherit"/>
                <w:b/>
                <w:bCs/>
                <w:color w:val="030E43"/>
                <w:sz w:val="54"/>
                <w:szCs w:val="54"/>
              </w:rPr>
              <w:t>2. Các bước thực hiện</w:t>
            </w:r>
          </w:p>
          <w:p w14:paraId="2406D149"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Vào phân hệ </w:t>
            </w:r>
            <w:r>
              <w:rPr>
                <w:rStyle w:val="Strong"/>
                <w:rFonts w:ascii="MISA Sans" w:eastAsiaTheme="majorEastAsia" w:hAnsi="MISA Sans"/>
                <w:color w:val="030E43"/>
                <w:spacing w:val="-3"/>
              </w:rPr>
              <w:t>Hóa đơn đầu vào/Hóa đơn đầu ra</w:t>
            </w:r>
            <w:r>
              <w:rPr>
                <w:rFonts w:ascii="MISA Sans" w:hAnsi="MISA Sans"/>
                <w:color w:val="030E43"/>
                <w:spacing w:val="-3"/>
              </w:rPr>
              <w:t>, nhấn</w:t>
            </w:r>
            <w:r>
              <w:rPr>
                <w:rStyle w:val="Strong"/>
                <w:rFonts w:ascii="MISA Sans" w:eastAsiaTheme="majorEastAsia" w:hAnsi="MISA Sans"/>
                <w:color w:val="030E43"/>
                <w:spacing w:val="-3"/>
              </w:rPr>
              <w:t> Thêm hóa đơn</w:t>
            </w:r>
            <w:r>
              <w:rPr>
                <w:rFonts w:ascii="MISA Sans" w:hAnsi="MISA Sans"/>
                <w:color w:val="030E43"/>
                <w:spacing w:val="-3"/>
              </w:rPr>
              <w:t>.</w:t>
            </w:r>
          </w:p>
          <w:p w14:paraId="34979F9B"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lastRenderedPageBreak/>
              <w:t>Bước 2: </w:t>
            </w:r>
            <w:r>
              <w:rPr>
                <w:rFonts w:ascii="MISA Sans" w:hAnsi="MISA Sans"/>
                <w:color w:val="030E43"/>
                <w:spacing w:val="-3"/>
              </w:rPr>
              <w:t> Chọn file hóa đơn cần tải lên.</w:t>
            </w:r>
          </w:p>
          <w:p w14:paraId="37D2DF17" w14:textId="687D641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283B4228" wp14:editId="4A011A49">
                  <wp:extent cx="5591175" cy="1918380"/>
                  <wp:effectExtent l="0" t="0" r="0" b="5715"/>
                  <wp:docPr id="390" name="Picture 390" descr="https://helpv4.meinvoice.vn/wp-content/uploads/2021/01/xm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2" descr="https://helpv4.meinvoice.vn/wp-content/uploads/2021/01/xml-1.png"/>
                          <pic:cNvPicPr>
                            <a:picLocks noChangeAspect="1" noChangeArrowheads="1"/>
                          </pic:cNvPicPr>
                        </pic:nvPicPr>
                        <pic:blipFill>
                          <a:blip r:embed="rId354" cstate="print">
                            <a:extLst>
                              <a:ext uri="{28A0092B-C50C-407E-A947-70E740481C1C}">
                                <a14:useLocalDpi xmlns:a14="http://schemas.microsoft.com/office/drawing/2010/main" val="0"/>
                              </a:ext>
                            </a:extLst>
                          </a:blip>
                          <a:srcRect/>
                          <a:stretch>
                            <a:fillRect/>
                          </a:stretch>
                        </pic:blipFill>
                        <pic:spPr bwMode="auto">
                          <a:xfrm>
                            <a:off x="0" y="0"/>
                            <a:ext cx="5615238" cy="1926636"/>
                          </a:xfrm>
                          <a:prstGeom prst="rect">
                            <a:avLst/>
                          </a:prstGeom>
                          <a:noFill/>
                          <a:ln>
                            <a:noFill/>
                          </a:ln>
                        </pic:spPr>
                      </pic:pic>
                    </a:graphicData>
                  </a:graphic>
                </wp:inline>
              </w:drawing>
            </w:r>
          </w:p>
          <w:p w14:paraId="2FC550C5"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Chương trình hiển thị kết quả tải hóa đơn ở góc dưới bên trái.</w:t>
            </w:r>
          </w:p>
          <w:p w14:paraId="3FB8601F" w14:textId="3886E5A2"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465BED1" wp14:editId="214D962C">
                  <wp:extent cx="5467350" cy="1200150"/>
                  <wp:effectExtent l="0" t="0" r="0" b="0"/>
                  <wp:docPr id="389" name="Picture 389" descr="https://helpv4.meinvoice.vn/wp-content/uploads/2021/01/beta6_kiem_tra_tinh_hop_phap_cua_hoa_don_0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3" descr="https://helpv4.meinvoice.vn/wp-content/uploads/2021/01/beta6_kiem_tra_tinh_hop_phap_cua_hoa_don_05-1.png"/>
                          <pic:cNvPicPr>
                            <a:picLocks noChangeAspect="1" noChangeArrowheads="1"/>
                          </pic:cNvPicPr>
                        </pic:nvPicPr>
                        <pic:blipFill>
                          <a:blip r:embed="rId355">
                            <a:extLst>
                              <a:ext uri="{28A0092B-C50C-407E-A947-70E740481C1C}">
                                <a14:useLocalDpi xmlns:a14="http://schemas.microsoft.com/office/drawing/2010/main" val="0"/>
                              </a:ext>
                            </a:extLst>
                          </a:blip>
                          <a:srcRect/>
                          <a:stretch>
                            <a:fillRect/>
                          </a:stretch>
                        </pic:blipFill>
                        <pic:spPr bwMode="auto">
                          <a:xfrm>
                            <a:off x="0" y="0"/>
                            <a:ext cx="5467350" cy="1200150"/>
                          </a:xfrm>
                          <a:prstGeom prst="rect">
                            <a:avLst/>
                          </a:prstGeom>
                          <a:noFill/>
                          <a:ln>
                            <a:noFill/>
                          </a:ln>
                        </pic:spPr>
                      </pic:pic>
                    </a:graphicData>
                  </a:graphic>
                </wp:inline>
              </w:drawing>
            </w:r>
          </w:p>
          <w:p w14:paraId="1F4C54D6"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 </w:t>
            </w:r>
          </w:p>
          <w:p w14:paraId="4E5F6BD6" w14:textId="77777777" w:rsidR="00995CC7" w:rsidRDefault="00995CC7" w:rsidP="00A663E2">
            <w:pPr>
              <w:jc w:val="both"/>
              <w:rPr>
                <w:rFonts w:ascii="MISA Sans" w:hAnsi="MISA Sans"/>
                <w:color w:val="030E43"/>
                <w:spacing w:val="-3"/>
              </w:rPr>
            </w:pPr>
          </w:p>
          <w:p w14:paraId="3DB8BF44"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Nếu đơn vị </w:t>
            </w:r>
            <w:hyperlink r:id="rId356" w:tgtFrame="_blank" w:history="1">
              <w:r>
                <w:rPr>
                  <w:rStyle w:val="Hyperlink"/>
                  <w:rFonts w:ascii="MISA Sans" w:hAnsi="MISA Sans"/>
                  <w:i/>
                  <w:iCs/>
                  <w:color w:val="337AB7"/>
                  <w:spacing w:val="-3"/>
                </w:rPr>
                <w:t>thiết lập làm việc trên nhiều chi nhánh</w:t>
              </w:r>
            </w:hyperlink>
            <w:r>
              <w:rPr>
                <w:rStyle w:val="Emphasis"/>
                <w:rFonts w:ascii="MISA Sans" w:hAnsi="MISA Sans"/>
                <w:color w:val="030E43"/>
                <w:spacing w:val="-3"/>
              </w:rPr>
              <w:t> thì cần chọn đúng email cần upload hóa đơn.</w:t>
            </w:r>
          </w:p>
          <w:p w14:paraId="738E7B53" w14:textId="4A56C51D"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4E5619F0" wp14:editId="7DE7654C">
                  <wp:extent cx="5619750" cy="2195796"/>
                  <wp:effectExtent l="0" t="0" r="0" b="0"/>
                  <wp:docPr id="388" name="Picture 388" descr="https://helpv4.meinvoice.vn/wp-content/uploads/2021/01/beta6_kiem_tra_tinh_hop_phap_cua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4" descr="https://helpv4.meinvoice.vn/wp-content/uploads/2021/01/beta6_kiem_tra_tinh_hop_phap_cua_hoa_don_04.png"/>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5624545" cy="2197670"/>
                          </a:xfrm>
                          <a:prstGeom prst="rect">
                            <a:avLst/>
                          </a:prstGeom>
                          <a:noFill/>
                          <a:ln>
                            <a:noFill/>
                          </a:ln>
                        </pic:spPr>
                      </pic:pic>
                    </a:graphicData>
                  </a:graphic>
                </wp:inline>
              </w:drawing>
            </w:r>
          </w:p>
          <w:p w14:paraId="3C1E275F" w14:textId="77777777" w:rsidR="00995CC7" w:rsidRDefault="00995CC7" w:rsidP="00A663E2">
            <w:pPr>
              <w:jc w:val="both"/>
              <w:rPr>
                <w:rFonts w:ascii="MISA Sans" w:hAnsi="MISA Sans"/>
                <w:color w:val="030E43"/>
                <w:spacing w:val="-3"/>
              </w:rPr>
            </w:pPr>
          </w:p>
          <w:p w14:paraId="6BD94A0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Trường hợp upload hóa đơn chương trình hiển thị trạng thái </w:t>
            </w:r>
            <w:r>
              <w:rPr>
                <w:rStyle w:val="Strong"/>
                <w:rFonts w:ascii="MISA Sans" w:hAnsi="MISA Sans"/>
                <w:i/>
                <w:iCs/>
                <w:color w:val="030E43"/>
                <w:spacing w:val="-3"/>
              </w:rPr>
              <w:t>Đang tải lên</w:t>
            </w:r>
            <w:r>
              <w:rPr>
                <w:rStyle w:val="Emphasis"/>
                <w:rFonts w:ascii="MISA Sans" w:hAnsi="MISA Sans"/>
                <w:color w:val="030E43"/>
                <w:spacing w:val="-3"/>
              </w:rPr>
              <w:t> quá lâu. Xem nguyên nhân và cách khắc phục </w:t>
            </w:r>
            <w:hyperlink r:id="rId358"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09FA5C5E" w14:textId="378E4AB1"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82DE700" wp14:editId="7A1A7B64">
                  <wp:extent cx="5619750" cy="1865665"/>
                  <wp:effectExtent l="0" t="0" r="0" b="1270"/>
                  <wp:docPr id="387" name="Picture 387" descr="https://helpv4.meinvoice.vn/wp-content/uploads/2021/01/loi_khi_upload_hoa_don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5" descr="https://helpv4.meinvoice.vn/wp-content/uploads/2021/01/loi_khi_upload_hoa_don_01.jpg"/>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5660189" cy="1879090"/>
                          </a:xfrm>
                          <a:prstGeom prst="rect">
                            <a:avLst/>
                          </a:prstGeom>
                          <a:noFill/>
                          <a:ln>
                            <a:noFill/>
                          </a:ln>
                        </pic:spPr>
                      </pic:pic>
                    </a:graphicData>
                  </a:graphic>
                </wp:inline>
              </w:drawing>
            </w:r>
          </w:p>
          <w:p w14:paraId="61ABD69C" w14:textId="77777777" w:rsidR="00995CC7" w:rsidRDefault="00995CC7" w:rsidP="00A663E2">
            <w:pPr>
              <w:jc w:val="both"/>
              <w:rPr>
                <w:b/>
                <w:bCs/>
                <w:color w:val="000000" w:themeColor="text1"/>
                <w:sz w:val="28"/>
                <w:szCs w:val="28"/>
              </w:rPr>
            </w:pPr>
          </w:p>
        </w:tc>
      </w:tr>
    </w:tbl>
    <w:p w14:paraId="64373B1F" w14:textId="77777777" w:rsidR="00995CC7" w:rsidRPr="00995CC7" w:rsidRDefault="00995CC7" w:rsidP="00A663E2">
      <w:pPr>
        <w:jc w:val="both"/>
        <w:rPr>
          <w:b/>
          <w:bCs/>
          <w:color w:val="000000" w:themeColor="text1"/>
          <w:sz w:val="28"/>
          <w:szCs w:val="28"/>
        </w:rPr>
      </w:pPr>
    </w:p>
    <w:p w14:paraId="58AB1349" w14:textId="2B12AA11" w:rsidR="00995CC7" w:rsidRDefault="00995CC7" w:rsidP="00A663E2">
      <w:pPr>
        <w:pStyle w:val="ListParagraph"/>
        <w:numPr>
          <w:ilvl w:val="0"/>
          <w:numId w:val="5"/>
        </w:numPr>
        <w:jc w:val="both"/>
        <w:rPr>
          <w:b/>
          <w:bCs/>
          <w:color w:val="000000" w:themeColor="text1"/>
          <w:sz w:val="28"/>
          <w:szCs w:val="28"/>
        </w:rPr>
      </w:pPr>
      <w:r w:rsidRPr="00995CC7">
        <w:rPr>
          <w:b/>
          <w:bCs/>
          <w:color w:val="000000" w:themeColor="text1"/>
          <w:sz w:val="28"/>
          <w:szCs w:val="28"/>
        </w:rPr>
        <w:t>(MISA meInvoice – Xử lý hóa đơn) Tải lên file PDF hóa đơn vào phần mềm</w:t>
      </w:r>
    </w:p>
    <w:tbl>
      <w:tblPr>
        <w:tblStyle w:val="TableGrid"/>
        <w:tblW w:w="0" w:type="auto"/>
        <w:tblLook w:val="04A0" w:firstRow="1" w:lastRow="0" w:firstColumn="1" w:lastColumn="0" w:noHBand="0" w:noVBand="1"/>
      </w:tblPr>
      <w:tblGrid>
        <w:gridCol w:w="9026"/>
      </w:tblGrid>
      <w:tr w:rsidR="00995CC7" w14:paraId="3C7D12A7" w14:textId="77777777" w:rsidTr="00995CC7">
        <w:tc>
          <w:tcPr>
            <w:tcW w:w="9026" w:type="dxa"/>
          </w:tcPr>
          <w:p w14:paraId="5E2DCD90" w14:textId="77777777" w:rsidR="00995CC7" w:rsidRDefault="00995CC7" w:rsidP="00A663E2">
            <w:pPr>
              <w:jc w:val="both"/>
              <w:rPr>
                <w:rFonts w:ascii="inherit" w:hAnsi="inherit"/>
              </w:rPr>
            </w:pPr>
            <w:r>
              <w:rPr>
                <w:rFonts w:ascii="inherit" w:hAnsi="inherit"/>
              </w:rPr>
              <w:t>(MISA meInvoice – Xử lý hóa đơn) Tải lên file PDF hóa đơn vào phần mềm</w:t>
            </w:r>
          </w:p>
          <w:p w14:paraId="1E3407F9" w14:textId="77777777" w:rsidR="00995CC7" w:rsidRDefault="00995CC7"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4D229C32"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Hướng dẫn Anh/Chị nhập tay (upload) hóa đơn giấy hoặc hóa đơn dạng</w:t>
            </w:r>
            <w:r>
              <w:rPr>
                <w:rStyle w:val="Strong"/>
                <w:rFonts w:ascii="MISA Sans" w:eastAsiaTheme="majorEastAsia" w:hAnsi="MISA Sans"/>
                <w:color w:val="030E43"/>
                <w:spacing w:val="-3"/>
              </w:rPr>
              <w:t> PDF</w:t>
            </w:r>
            <w:r>
              <w:rPr>
                <w:rFonts w:ascii="MISA Sans" w:hAnsi="MISA Sans"/>
                <w:color w:val="030E43"/>
                <w:spacing w:val="-3"/>
              </w:rPr>
              <w:t> mà chương trình chưa đọc được lên hệ thống, từ đó nâng cao độ chính xác và tiết kiệm thời gian cho kế toán.</w:t>
            </w:r>
          </w:p>
          <w:p w14:paraId="43CF019B"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777D702C" w14:textId="77777777" w:rsidR="00995CC7" w:rsidRDefault="00995CC7" w:rsidP="00A663E2">
            <w:pPr>
              <w:jc w:val="both"/>
              <w:rPr>
                <w:rFonts w:ascii="MISA Sans" w:hAnsi="MISA Sans"/>
                <w:color w:val="030E43"/>
                <w:spacing w:val="-3"/>
              </w:rPr>
            </w:pPr>
            <w:r>
              <w:rPr>
                <w:rFonts w:ascii="MISA Sans" w:hAnsi="MISA Sans"/>
                <w:color w:val="030E43"/>
                <w:spacing w:val="-3"/>
              </w:rPr>
              <w:t>Các bước nhập tay hóa đơn dạng file PDF vào phần mềm.</w:t>
            </w:r>
          </w:p>
          <w:p w14:paraId="22453229" w14:textId="77777777" w:rsidR="00995CC7" w:rsidRDefault="00995CC7" w:rsidP="00A663E2">
            <w:pPr>
              <w:jc w:val="both"/>
              <w:rPr>
                <w:rFonts w:ascii="MISA Sans" w:hAnsi="MISA Sans"/>
                <w:color w:val="030E43"/>
                <w:spacing w:val="-3"/>
              </w:rPr>
            </w:pPr>
            <w:r>
              <w:rPr>
                <w:rFonts w:ascii="MISA Sans" w:hAnsi="MISA Sans"/>
                <w:color w:val="030E43"/>
                <w:spacing w:val="-3"/>
              </w:rPr>
              <w:t>Lưu ý khi sử dụng chức năng để đảm bảo tính toàn vẹn và chuẩn xác của dữ liệu</w:t>
            </w:r>
          </w:p>
          <w:p w14:paraId="53A21135" w14:textId="77777777" w:rsidR="00995CC7" w:rsidRDefault="00995CC7"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0B7AEE95"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1: </w:t>
            </w:r>
            <w:r>
              <w:rPr>
                <w:rFonts w:ascii="MISA Sans" w:hAnsi="MISA Sans"/>
                <w:color w:val="030E43"/>
                <w:spacing w:val="-3"/>
              </w:rPr>
              <w:t>Tải file PDF hóa đơn lên hệ thống.</w:t>
            </w:r>
          </w:p>
          <w:p w14:paraId="061F72D2" w14:textId="77777777" w:rsidR="00995CC7" w:rsidRDefault="00995CC7" w:rsidP="00A663E2">
            <w:pPr>
              <w:jc w:val="both"/>
              <w:rPr>
                <w:rFonts w:ascii="MISA Sans" w:hAnsi="MISA Sans"/>
                <w:color w:val="030E43"/>
                <w:spacing w:val="-3"/>
              </w:rPr>
            </w:pPr>
            <w:r>
              <w:rPr>
                <w:rFonts w:ascii="MISA Sans" w:hAnsi="MISA Sans"/>
                <w:color w:val="030E43"/>
                <w:spacing w:val="-3"/>
              </w:rPr>
              <w:t>Vào mục </w:t>
            </w:r>
            <w:r>
              <w:rPr>
                <w:rStyle w:val="Strong"/>
                <w:rFonts w:ascii="MISA Sans" w:hAnsi="MISA Sans"/>
                <w:color w:val="030E43"/>
                <w:spacing w:val="-3"/>
              </w:rPr>
              <w:t>Hóa đơn đầu và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 tải PDF hóa đơn lên.</w:t>
            </w:r>
          </w:p>
          <w:p w14:paraId="7F84879A" w14:textId="742457BB"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365E1D3" wp14:editId="44C58F1D">
                  <wp:extent cx="5723827" cy="2702371"/>
                  <wp:effectExtent l="0" t="0" r="0" b="3175"/>
                  <wp:docPr id="398" name="Picture 398" descr="https://helpv4.meinvoice.vn/wp-content/uploads/2021/07/R42_nhap_tay_hoa_don_vao_he_thong_0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0" descr="https://helpv4.meinvoice.vn/wp-content/uploads/2021/07/R42_nhap_tay_hoa_don_vao_he_thong_01-1-1.jpg"/>
                          <pic:cNvPicPr>
                            <a:picLocks noChangeAspect="1" noChangeArrowheads="1"/>
                          </pic:cNvPicPr>
                        </pic:nvPicPr>
                        <pic:blipFill>
                          <a:blip r:embed="rId360" cstate="print">
                            <a:extLst>
                              <a:ext uri="{28A0092B-C50C-407E-A947-70E740481C1C}">
                                <a14:useLocalDpi xmlns:a14="http://schemas.microsoft.com/office/drawing/2010/main" val="0"/>
                              </a:ext>
                            </a:extLst>
                          </a:blip>
                          <a:srcRect/>
                          <a:stretch>
                            <a:fillRect/>
                          </a:stretch>
                        </pic:blipFill>
                        <pic:spPr bwMode="auto">
                          <a:xfrm>
                            <a:off x="0" y="0"/>
                            <a:ext cx="5777877" cy="2727889"/>
                          </a:xfrm>
                          <a:prstGeom prst="rect">
                            <a:avLst/>
                          </a:prstGeom>
                          <a:noFill/>
                          <a:ln>
                            <a:noFill/>
                          </a:ln>
                        </pic:spPr>
                      </pic:pic>
                    </a:graphicData>
                  </a:graphic>
                </wp:inline>
              </w:drawing>
            </w:r>
          </w:p>
          <w:p w14:paraId="1A530A52" w14:textId="77777777" w:rsidR="00995CC7" w:rsidRDefault="00995CC7" w:rsidP="00A663E2">
            <w:pPr>
              <w:jc w:val="both"/>
              <w:rPr>
                <w:rFonts w:ascii="MISA Sans" w:hAnsi="MISA Sans"/>
                <w:color w:val="030E43"/>
                <w:spacing w:val="-3"/>
              </w:rPr>
            </w:pPr>
            <w:r>
              <w:rPr>
                <w:rFonts w:ascii="MISA Sans" w:hAnsi="MISA Sans"/>
                <w:color w:val="030E43"/>
                <w:spacing w:val="-3"/>
              </w:rPr>
              <w:t> </w:t>
            </w:r>
          </w:p>
          <w:p w14:paraId="7EBFAA80"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2: </w:t>
            </w:r>
            <w:r>
              <w:rPr>
                <w:rFonts w:ascii="MISA Sans" w:hAnsi="MISA Sans"/>
                <w:color w:val="030E43"/>
                <w:spacing w:val="-3"/>
              </w:rPr>
              <w:t>Chương trình hiển thị kết quả tải hóa đơn không thành công, nhấn biểu tương</w:t>
            </w:r>
            <w:r>
              <w:rPr>
                <w:rStyle w:val="Strong"/>
                <w:rFonts w:ascii="MISA Sans" w:eastAsiaTheme="majorEastAsia" w:hAnsi="MISA Sans"/>
                <w:color w:val="030E43"/>
                <w:spacing w:val="-3"/>
              </w:rPr>
              <w:t> </w:t>
            </w:r>
            <w:r>
              <w:rPr>
                <w:rStyle w:val="Strong"/>
                <w:rFonts w:ascii="Segoe UI Symbol" w:eastAsiaTheme="majorEastAsia" w:hAnsi="Segoe UI Symbol" w:cs="Segoe UI Symbol"/>
                <w:color w:val="030E43"/>
                <w:spacing w:val="-3"/>
              </w:rPr>
              <w:t>✎</w:t>
            </w:r>
            <w:r>
              <w:rPr>
                <w:rStyle w:val="Strong"/>
                <w:rFonts w:ascii="MISA Sans" w:eastAsiaTheme="majorEastAsia" w:hAnsi="MISA Sans"/>
                <w:color w:val="030E43"/>
                <w:spacing w:val="-3"/>
              </w:rPr>
              <w:t xml:space="preserve"> nhập liệu hóa đơn.</w:t>
            </w:r>
          </w:p>
          <w:p w14:paraId="19FCF1FB" w14:textId="1D2B7000"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69545FB" wp14:editId="24A3B4D4">
                  <wp:extent cx="5581650" cy="2586806"/>
                  <wp:effectExtent l="0" t="0" r="0" b="4445"/>
                  <wp:docPr id="397" name="Picture 397" descr="https://helpv4.meinvoice.vn/wp-content/uploads/2021/07/R42_nhap_tay_hoa_don_vao_he_thong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1" descr="https://helpv4.meinvoice.vn/wp-content/uploads/2021/07/R42_nhap_tay_hoa_don_vao_he_thong_02-1.jpg"/>
                          <pic:cNvPicPr>
                            <a:picLocks noChangeAspect="1" noChangeArrowheads="1"/>
                          </pic:cNvPicPr>
                        </pic:nvPicPr>
                        <pic:blipFill>
                          <a:blip r:embed="rId361" cstate="print">
                            <a:extLst>
                              <a:ext uri="{28A0092B-C50C-407E-A947-70E740481C1C}">
                                <a14:useLocalDpi xmlns:a14="http://schemas.microsoft.com/office/drawing/2010/main" val="0"/>
                              </a:ext>
                            </a:extLst>
                          </a:blip>
                          <a:srcRect/>
                          <a:stretch>
                            <a:fillRect/>
                          </a:stretch>
                        </pic:blipFill>
                        <pic:spPr bwMode="auto">
                          <a:xfrm>
                            <a:off x="0" y="0"/>
                            <a:ext cx="5601947" cy="2596213"/>
                          </a:xfrm>
                          <a:prstGeom prst="rect">
                            <a:avLst/>
                          </a:prstGeom>
                          <a:noFill/>
                          <a:ln>
                            <a:noFill/>
                          </a:ln>
                        </pic:spPr>
                      </pic:pic>
                    </a:graphicData>
                  </a:graphic>
                </wp:inline>
              </w:drawing>
            </w:r>
          </w:p>
          <w:p w14:paraId="17DBD8DE"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Nhập liệu các thông tin còn thiếu trên hóa đơn (có thể copy trực tiếp thông tin từ hóa đơn sang giao diện này)</w:t>
            </w:r>
          </w:p>
          <w:p w14:paraId="681B7657" w14:textId="40877FB8"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7AA57FF" wp14:editId="1926F7DE">
                  <wp:extent cx="5572125" cy="4372412"/>
                  <wp:effectExtent l="0" t="0" r="0" b="9525"/>
                  <wp:docPr id="396" name="Picture 396" descr="https://helpv4.meinvoice.vn/wp-content/uploads/2021/07/R42_nhap_tay_hoa_don_vao_he_thong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2" descr="https://helpv4.meinvoice.vn/wp-content/uploads/2021/07/R42_nhap_tay_hoa_don_vao_he_thong_03-1.jpg"/>
                          <pic:cNvPicPr>
                            <a:picLocks noChangeAspect="1" noChangeArrowheads="1"/>
                          </pic:cNvPicPr>
                        </pic:nvPicPr>
                        <pic:blipFill>
                          <a:blip r:embed="rId362">
                            <a:extLst>
                              <a:ext uri="{28A0092B-C50C-407E-A947-70E740481C1C}">
                                <a14:useLocalDpi xmlns:a14="http://schemas.microsoft.com/office/drawing/2010/main" val="0"/>
                              </a:ext>
                            </a:extLst>
                          </a:blip>
                          <a:srcRect/>
                          <a:stretch>
                            <a:fillRect/>
                          </a:stretch>
                        </pic:blipFill>
                        <pic:spPr bwMode="auto">
                          <a:xfrm>
                            <a:off x="0" y="0"/>
                            <a:ext cx="5582180" cy="4380302"/>
                          </a:xfrm>
                          <a:prstGeom prst="rect">
                            <a:avLst/>
                          </a:prstGeom>
                          <a:noFill/>
                          <a:ln>
                            <a:noFill/>
                          </a:ln>
                        </pic:spPr>
                      </pic:pic>
                    </a:graphicData>
                  </a:graphic>
                </wp:inline>
              </w:drawing>
            </w:r>
          </w:p>
          <w:p w14:paraId="0097E291"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Nhấn </w:t>
            </w:r>
            <w:r>
              <w:rPr>
                <w:rStyle w:val="Strong"/>
                <w:rFonts w:ascii="MISA Sans" w:eastAsiaTheme="majorEastAsia" w:hAnsi="MISA Sans"/>
                <w:color w:val="030E43"/>
                <w:spacing w:val="-3"/>
              </w:rPr>
              <w:t>Thêm &amp; kiểm tra</w:t>
            </w:r>
            <w:r>
              <w:rPr>
                <w:rFonts w:ascii="MISA Sans" w:hAnsi="MISA Sans"/>
                <w:color w:val="030E43"/>
                <w:spacing w:val="-3"/>
              </w:rPr>
              <w:t> để chương trình thêm hóa đơn vào hệ thống đồng thời kiểm tra hóa đơn.</w:t>
            </w:r>
          </w:p>
          <w:p w14:paraId="5DDB8AEC"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eastAsiaTheme="majorEastAsia" w:hAnsi="MISA Sans"/>
                <w:color w:val="030E43"/>
                <w:spacing w:val="-3"/>
              </w:rPr>
              <w:t>: chương trình không hỗ trợ kiểm tra thông tin chữ ký của hóa đơn nhập tay.</w:t>
            </w:r>
          </w:p>
          <w:p w14:paraId="4A6D6D0E" w14:textId="4860811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4CFE92C0" wp14:editId="24ADD4D7">
                  <wp:extent cx="5637592" cy="2508250"/>
                  <wp:effectExtent l="0" t="0" r="1270" b="6350"/>
                  <wp:docPr id="395" name="Picture 395" descr="https://helpv4.meinvoice.vn/wp-content/uploads/2021/07/R42_nhap_tay_hoa_don_vao_he_thong_0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descr="https://helpv4.meinvoice.vn/wp-content/uploads/2021/07/R42_nhap_tay_hoa_don_vao_he_thong_04-1.jpg"/>
                          <pic:cNvPicPr>
                            <a:picLocks noChangeAspect="1" noChangeArrowheads="1"/>
                          </pic:cNvPicPr>
                        </pic:nvPicPr>
                        <pic:blipFill>
                          <a:blip r:embed="rId363" cstate="print">
                            <a:extLst>
                              <a:ext uri="{28A0092B-C50C-407E-A947-70E740481C1C}">
                                <a14:useLocalDpi xmlns:a14="http://schemas.microsoft.com/office/drawing/2010/main" val="0"/>
                              </a:ext>
                            </a:extLst>
                          </a:blip>
                          <a:srcRect/>
                          <a:stretch>
                            <a:fillRect/>
                          </a:stretch>
                        </pic:blipFill>
                        <pic:spPr bwMode="auto">
                          <a:xfrm>
                            <a:off x="0" y="0"/>
                            <a:ext cx="5655354" cy="2516153"/>
                          </a:xfrm>
                          <a:prstGeom prst="rect">
                            <a:avLst/>
                          </a:prstGeom>
                          <a:noFill/>
                          <a:ln>
                            <a:noFill/>
                          </a:ln>
                        </pic:spPr>
                      </pic:pic>
                    </a:graphicData>
                  </a:graphic>
                </wp:inline>
              </w:drawing>
            </w:r>
          </w:p>
          <w:p w14:paraId="62FD97E9" w14:textId="77777777" w:rsidR="00995CC7" w:rsidRDefault="00995CC7" w:rsidP="00A663E2">
            <w:pPr>
              <w:jc w:val="both"/>
              <w:rPr>
                <w:rFonts w:ascii="MISA Sans" w:hAnsi="MISA Sans"/>
                <w:color w:val="030E43"/>
                <w:spacing w:val="-3"/>
              </w:rPr>
            </w:pPr>
            <w:r>
              <w:rPr>
                <w:rFonts w:ascii="MISA Sans" w:hAnsi="MISA Sans"/>
                <w:color w:val="030E43"/>
                <w:spacing w:val="-3"/>
              </w:rPr>
              <w:t>Sau khi hóa đơn được thêm vào hệ thống, giao diện chi tiết kiểm tra hóa đơn sẽ có dấu hiệu nhận biết hóa đơn nhập tay.</w:t>
            </w:r>
          </w:p>
          <w:p w14:paraId="35B9C014" w14:textId="4FAC29C1"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D50A3AB" wp14:editId="56517A18">
                  <wp:extent cx="5580052" cy="3133725"/>
                  <wp:effectExtent l="0" t="0" r="1905" b="0"/>
                  <wp:docPr id="394" name="Picture 394" descr="https://helpv4.meinvoice.vn/wp-content/uploads/2021/07/R42_nhap_tay_hoa_don_vao_he_thong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4" descr="https://helpv4.meinvoice.vn/wp-content/uploads/2021/07/R42_nhap_tay_hoa_don_vao_he_thong_05.jpg"/>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0" y="0"/>
                            <a:ext cx="5587097" cy="3137682"/>
                          </a:xfrm>
                          <a:prstGeom prst="rect">
                            <a:avLst/>
                          </a:prstGeom>
                          <a:noFill/>
                          <a:ln>
                            <a:noFill/>
                          </a:ln>
                        </pic:spPr>
                      </pic:pic>
                    </a:graphicData>
                  </a:graphic>
                </wp:inline>
              </w:drawing>
            </w:r>
          </w:p>
          <w:p w14:paraId="320A9177"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 </w:t>
            </w:r>
          </w:p>
          <w:p w14:paraId="5A7B3FAC"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Với hóa đơn giấy:</w:t>
            </w:r>
          </w:p>
          <w:p w14:paraId="4546813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Kế toán chụp ảnh hóa đơn.</w:t>
            </w:r>
          </w:p>
          <w:p w14:paraId="3CD85C72"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 </w:t>
            </w:r>
            <w:hyperlink r:id="rId365" w:tgtFrame="_blank" w:history="1">
              <w:r>
                <w:rPr>
                  <w:rStyle w:val="Hyperlink"/>
                  <w:rFonts w:ascii="MISA Sans" w:hAnsi="MISA Sans"/>
                  <w:i/>
                  <w:iCs/>
                  <w:color w:val="337AB7"/>
                  <w:spacing w:val="-3"/>
                </w:rPr>
                <w:t>Tải ảnh của hóa đơn giấy lên chương trình</w:t>
              </w:r>
            </w:hyperlink>
          </w:p>
          <w:p w14:paraId="535F5B1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Sau đó nhập tay hóa đơn tương tự như trên.</w:t>
            </w:r>
          </w:p>
          <w:p w14:paraId="0C36DE8C" w14:textId="77777777" w:rsidR="00995CC7" w:rsidRDefault="00995CC7" w:rsidP="00A663E2">
            <w:pPr>
              <w:jc w:val="both"/>
              <w:rPr>
                <w:rFonts w:ascii="MISA Sans" w:hAnsi="MISA Sans"/>
                <w:color w:val="030E43"/>
                <w:spacing w:val="-3"/>
              </w:rPr>
            </w:pPr>
          </w:p>
          <w:p w14:paraId="30045C21"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Với hóa đơn nhập tay sau đó nhấn </w:t>
            </w:r>
            <w:r>
              <w:rPr>
                <w:rStyle w:val="Strong"/>
                <w:rFonts w:ascii="MISA Sans" w:hAnsi="MISA Sans"/>
                <w:i/>
                <w:iCs/>
                <w:color w:val="030E43"/>
                <w:spacing w:val="-3"/>
              </w:rPr>
              <w:t>Lưu nháp</w:t>
            </w:r>
            <w:r>
              <w:rPr>
                <w:rStyle w:val="Emphasis"/>
                <w:rFonts w:ascii="MISA Sans" w:hAnsi="MISA Sans"/>
                <w:color w:val="030E43"/>
                <w:spacing w:val="-3"/>
              </w:rPr>
              <w:t>, hóa đơn sẽ có trạng thái </w:t>
            </w:r>
            <w:r>
              <w:rPr>
                <w:rStyle w:val="Strong"/>
                <w:rFonts w:ascii="MISA Sans" w:hAnsi="MISA Sans"/>
                <w:i/>
                <w:iCs/>
                <w:color w:val="030E43"/>
                <w:spacing w:val="-3"/>
              </w:rPr>
              <w:t>Bản nháp</w:t>
            </w:r>
            <w:r>
              <w:rPr>
                <w:rStyle w:val="Emphasis"/>
                <w:rFonts w:ascii="MISA Sans" w:hAnsi="MISA Sans"/>
                <w:color w:val="030E43"/>
                <w:spacing w:val="-3"/>
              </w:rPr>
              <w:t> trên thông báo kết quả tải hóa đơn và không được cập nhật vào danh sách hóa đơn đầu vào.</w:t>
            </w:r>
          </w:p>
          <w:p w14:paraId="324F2B77" w14:textId="71D75D62"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79A3C1BE" wp14:editId="24642AAE">
                  <wp:extent cx="5570377" cy="2503805"/>
                  <wp:effectExtent l="0" t="0" r="0" b="0"/>
                  <wp:docPr id="393" name="Picture 393" descr="https://helpv4.meinvoice.vn/wp-content/uploads/2021/07/R42_nhap_tay_hoa_don_vao_he_thong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5" descr="https://helpv4.meinvoice.vn/wp-content/uploads/2021/07/R42_nhap_tay_hoa_don_vao_he_thong_08.jpg"/>
                          <pic:cNvPicPr>
                            <a:picLocks noChangeAspect="1" noChangeArrowheads="1"/>
                          </pic:cNvPicPr>
                        </pic:nvPicPr>
                        <pic:blipFill>
                          <a:blip r:embed="rId366" cstate="print">
                            <a:extLst>
                              <a:ext uri="{28A0092B-C50C-407E-A947-70E740481C1C}">
                                <a14:useLocalDpi xmlns:a14="http://schemas.microsoft.com/office/drawing/2010/main" val="0"/>
                              </a:ext>
                            </a:extLst>
                          </a:blip>
                          <a:srcRect/>
                          <a:stretch>
                            <a:fillRect/>
                          </a:stretch>
                        </pic:blipFill>
                        <pic:spPr bwMode="auto">
                          <a:xfrm>
                            <a:off x="0" y="0"/>
                            <a:ext cx="5590118" cy="2512678"/>
                          </a:xfrm>
                          <a:prstGeom prst="rect">
                            <a:avLst/>
                          </a:prstGeom>
                          <a:noFill/>
                          <a:ln>
                            <a:noFill/>
                          </a:ln>
                        </pic:spPr>
                      </pic:pic>
                    </a:graphicData>
                  </a:graphic>
                </wp:inline>
              </w:drawing>
            </w:r>
          </w:p>
          <w:p w14:paraId="22434707" w14:textId="77777777" w:rsidR="00995CC7" w:rsidRDefault="00995CC7" w:rsidP="00A663E2">
            <w:pPr>
              <w:jc w:val="both"/>
              <w:rPr>
                <w:rFonts w:ascii="MISA Sans" w:hAnsi="MISA Sans"/>
                <w:color w:val="030E43"/>
                <w:spacing w:val="-3"/>
              </w:rPr>
            </w:pPr>
          </w:p>
          <w:p w14:paraId="0A08A65F"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lastRenderedPageBreak/>
              <w:t>Trường hợp sau khi nhập tay hóa đơn vào hệ thống phát hiện có thông tin nhập sai thì có thể sửa lại hóa đơn nhập tay.</w:t>
            </w:r>
          </w:p>
          <w:p w14:paraId="08E3414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 xml:space="preserve">Vào Hóa đơn đầu vào, nhấn nút 3 chấm </w:t>
            </w:r>
            <w:r>
              <w:rPr>
                <w:rStyle w:val="Emphasis"/>
                <w:rFonts w:ascii="Cambria Math" w:hAnsi="Cambria Math" w:cs="Cambria Math"/>
                <w:color w:val="030E43"/>
                <w:spacing w:val="-3"/>
              </w:rPr>
              <w:t>⋯</w:t>
            </w:r>
            <w:r>
              <w:rPr>
                <w:rStyle w:val="Emphasis"/>
                <w:rFonts w:ascii="MISA Sans" w:hAnsi="MISA Sans"/>
                <w:color w:val="030E43"/>
                <w:spacing w:val="-3"/>
              </w:rPr>
              <w:t xml:space="preserve"> ở cuối dòng hóa đơn và chọn </w:t>
            </w:r>
            <w:r>
              <w:rPr>
                <w:rStyle w:val="Emphasis"/>
                <w:rFonts w:ascii="Segoe UI Symbol" w:hAnsi="Segoe UI Symbol" w:cs="Segoe UI Symbol"/>
                <w:color w:val="030E43"/>
                <w:spacing w:val="-3"/>
              </w:rPr>
              <w:t>✎</w:t>
            </w:r>
            <w:r>
              <w:rPr>
                <w:rStyle w:val="Emphasis"/>
                <w:rFonts w:ascii="MISA Sans" w:hAnsi="MISA Sans"/>
                <w:color w:val="030E43"/>
                <w:spacing w:val="-3"/>
              </w:rPr>
              <w:t xml:space="preserve"> sửa.</w:t>
            </w:r>
          </w:p>
          <w:p w14:paraId="114C5EE5" w14:textId="7721C6B3"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1A4C8213" wp14:editId="7A93C756">
                  <wp:extent cx="5542063" cy="2281043"/>
                  <wp:effectExtent l="0" t="0" r="1905" b="5080"/>
                  <wp:docPr id="392" name="Picture 392" descr="https://helpv4.meinvoice.vn/wp-content/uploads/2021/07/R42_nhap_tay_hoa_don_vao_he_thong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6" descr="https://helpv4.meinvoice.vn/wp-content/uploads/2021/07/R42_nhap_tay_hoa_don_vao_he_thong_06.jpg"/>
                          <pic:cNvPicPr>
                            <a:picLocks noChangeAspect="1" noChangeArrowheads="1"/>
                          </pic:cNvPicPr>
                        </pic:nvPicPr>
                        <pic:blipFill>
                          <a:blip r:embed="rId367" cstate="print">
                            <a:extLst>
                              <a:ext uri="{28A0092B-C50C-407E-A947-70E740481C1C}">
                                <a14:useLocalDpi xmlns:a14="http://schemas.microsoft.com/office/drawing/2010/main" val="0"/>
                              </a:ext>
                            </a:extLst>
                          </a:blip>
                          <a:srcRect/>
                          <a:stretch>
                            <a:fillRect/>
                          </a:stretch>
                        </pic:blipFill>
                        <pic:spPr bwMode="auto">
                          <a:xfrm>
                            <a:off x="0" y="0"/>
                            <a:ext cx="5573292" cy="2293897"/>
                          </a:xfrm>
                          <a:prstGeom prst="rect">
                            <a:avLst/>
                          </a:prstGeom>
                          <a:noFill/>
                          <a:ln>
                            <a:noFill/>
                          </a:ln>
                        </pic:spPr>
                      </pic:pic>
                    </a:graphicData>
                  </a:graphic>
                </wp:inline>
              </w:drawing>
            </w:r>
          </w:p>
          <w:p w14:paraId="39E134B5" w14:textId="77777777" w:rsidR="00995CC7" w:rsidRDefault="00995CC7" w:rsidP="00A663E2">
            <w:pPr>
              <w:jc w:val="both"/>
              <w:rPr>
                <w:rFonts w:ascii="MISA Sans" w:hAnsi="MISA Sans"/>
                <w:color w:val="030E43"/>
                <w:spacing w:val="-3"/>
              </w:rPr>
            </w:pPr>
          </w:p>
          <w:p w14:paraId="0FAFE277" w14:textId="77777777" w:rsidR="00995CC7" w:rsidRDefault="00995CC7" w:rsidP="00A663E2">
            <w:pPr>
              <w:jc w:val="both"/>
              <w:rPr>
                <w:rFonts w:ascii="MISA Sans" w:hAnsi="MISA Sans"/>
                <w:color w:val="030E43"/>
                <w:spacing w:val="-3"/>
              </w:rPr>
            </w:pPr>
          </w:p>
          <w:p w14:paraId="698FB97B"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Hoặc sửa tại giao diện chi tiết hóa đơn: mở hóa đơn và chọn nút 3 chấm ở cuối trang</w:t>
            </w:r>
            <w:r>
              <w:rPr>
                <w:rFonts w:ascii="MISA Sans" w:hAnsi="MISA Sans"/>
                <w:color w:val="030E43"/>
                <w:spacing w:val="-3"/>
              </w:rPr>
              <w:t> ⁝ </w:t>
            </w:r>
            <w:r>
              <w:rPr>
                <w:rStyle w:val="Emphasis"/>
                <w:rFonts w:ascii="MISA Sans" w:hAnsi="MISA Sans"/>
                <w:color w:val="030E43"/>
                <w:spacing w:val="-3"/>
              </w:rPr>
              <w:t> và chọn </w:t>
            </w:r>
            <w:r>
              <w:rPr>
                <w:rStyle w:val="Strong"/>
                <w:rFonts w:ascii="MISA Sans" w:hAnsi="MISA Sans"/>
                <w:i/>
                <w:iCs/>
                <w:color w:val="030E43"/>
                <w:spacing w:val="-3"/>
              </w:rPr>
              <w:t>Sửa</w:t>
            </w:r>
          </w:p>
          <w:p w14:paraId="49CBA41C" w14:textId="1BBA2AE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426C3AF" wp14:editId="2EEC2C7F">
                  <wp:extent cx="5600700" cy="3675036"/>
                  <wp:effectExtent l="0" t="0" r="0" b="1905"/>
                  <wp:docPr id="391" name="Picture 391" descr="https://helpv4.meinvoice.vn/wp-content/uploads/2021/07/R42_nhap_tay_hoa_don_vao_he_thong_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7" descr="https://helpv4.meinvoice.vn/wp-content/uploads/2021/07/R42_nhap_tay_hoa_don_vao_he_thong_07.jpg"/>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0" y="0"/>
                            <a:ext cx="5613452" cy="3683404"/>
                          </a:xfrm>
                          <a:prstGeom prst="rect">
                            <a:avLst/>
                          </a:prstGeom>
                          <a:noFill/>
                          <a:ln>
                            <a:noFill/>
                          </a:ln>
                        </pic:spPr>
                      </pic:pic>
                    </a:graphicData>
                  </a:graphic>
                </wp:inline>
              </w:drawing>
            </w:r>
          </w:p>
          <w:p w14:paraId="7DE7B0F8" w14:textId="77777777" w:rsidR="00995CC7" w:rsidRDefault="00995CC7" w:rsidP="00A663E2">
            <w:pPr>
              <w:jc w:val="both"/>
              <w:rPr>
                <w:b/>
                <w:bCs/>
                <w:color w:val="000000" w:themeColor="text1"/>
                <w:sz w:val="28"/>
                <w:szCs w:val="28"/>
              </w:rPr>
            </w:pPr>
          </w:p>
        </w:tc>
      </w:tr>
    </w:tbl>
    <w:p w14:paraId="06130B19" w14:textId="77777777" w:rsidR="00995CC7" w:rsidRPr="00995CC7" w:rsidRDefault="00995CC7" w:rsidP="00A663E2">
      <w:pPr>
        <w:jc w:val="both"/>
        <w:rPr>
          <w:b/>
          <w:bCs/>
          <w:color w:val="000000" w:themeColor="text1"/>
          <w:sz w:val="28"/>
          <w:szCs w:val="28"/>
        </w:rPr>
      </w:pPr>
    </w:p>
    <w:p w14:paraId="7B0445CF" w14:textId="6B5D5A50" w:rsidR="00995CC7" w:rsidRDefault="00B67632" w:rsidP="00A663E2">
      <w:pPr>
        <w:pStyle w:val="ListParagraph"/>
        <w:numPr>
          <w:ilvl w:val="0"/>
          <w:numId w:val="5"/>
        </w:numPr>
        <w:jc w:val="both"/>
        <w:rPr>
          <w:b/>
          <w:bCs/>
          <w:color w:val="000000" w:themeColor="text1"/>
          <w:sz w:val="28"/>
          <w:szCs w:val="28"/>
        </w:rPr>
      </w:pPr>
      <w:r w:rsidRPr="00B67632">
        <w:rPr>
          <w:b/>
          <w:bCs/>
          <w:color w:val="000000" w:themeColor="text1"/>
          <w:sz w:val="28"/>
          <w:szCs w:val="28"/>
        </w:rPr>
        <w:lastRenderedPageBreak/>
        <w:t>(MISA meInvoice – Xử lý hóa đơn) Đáp ứng Hóa đơn thương mại theo NĐ70</w:t>
      </w:r>
    </w:p>
    <w:tbl>
      <w:tblPr>
        <w:tblStyle w:val="TableGrid"/>
        <w:tblW w:w="0" w:type="auto"/>
        <w:tblLook w:val="04A0" w:firstRow="1" w:lastRow="0" w:firstColumn="1" w:lastColumn="0" w:noHBand="0" w:noVBand="1"/>
      </w:tblPr>
      <w:tblGrid>
        <w:gridCol w:w="9026"/>
      </w:tblGrid>
      <w:tr w:rsidR="00B67632" w14:paraId="4DFFCA02" w14:textId="77777777" w:rsidTr="00B67632">
        <w:tc>
          <w:tcPr>
            <w:tcW w:w="9026" w:type="dxa"/>
          </w:tcPr>
          <w:p w14:paraId="0DD42718" w14:textId="77777777" w:rsidR="00B67632" w:rsidRDefault="00B67632" w:rsidP="00A663E2">
            <w:pPr>
              <w:jc w:val="both"/>
              <w:rPr>
                <w:rFonts w:ascii="inherit" w:hAnsi="inherit"/>
              </w:rPr>
            </w:pPr>
            <w:r>
              <w:rPr>
                <w:rFonts w:ascii="inherit" w:hAnsi="inherit"/>
              </w:rPr>
              <w:t>(MISA meInvoice – Xử lý hóa đơn) Đáp ứng Hóa đơn thương mại theo NĐ70</w:t>
            </w:r>
          </w:p>
          <w:p w14:paraId="1EEC74E0"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04C6ED8"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Mục đích bài viết</w:t>
            </w:r>
            <w:r>
              <w:rPr>
                <w:rFonts w:ascii="MISA Sans" w:hAnsi="MISA Sans"/>
                <w:color w:val="030E43"/>
                <w:spacing w:val="-3"/>
              </w:rPr>
              <w:t>: hướng dẫn cách sử dụng phần mềm </w:t>
            </w:r>
            <w:r>
              <w:rPr>
                <w:rStyle w:val="Strong"/>
                <w:rFonts w:ascii="MISA Sans" w:eastAsiaTheme="majorEastAsia" w:hAnsi="MISA Sans"/>
                <w:color w:val="030E43"/>
                <w:spacing w:val="-3"/>
              </w:rPr>
              <w:t>MISA meInvoice</w:t>
            </w:r>
            <w:r>
              <w:rPr>
                <w:rFonts w:ascii="MISA Sans" w:hAnsi="MISA Sans"/>
                <w:color w:val="030E43"/>
                <w:spacing w:val="-3"/>
              </w:rPr>
              <w:t> để xử lý </w:t>
            </w:r>
            <w:r>
              <w:rPr>
                <w:rStyle w:val="Strong"/>
                <w:rFonts w:ascii="MISA Sans" w:eastAsiaTheme="majorEastAsia" w:hAnsi="MISA Sans"/>
                <w:color w:val="030E43"/>
                <w:spacing w:val="-3"/>
              </w:rPr>
              <w:t>hóa đơn thương mại</w:t>
            </w:r>
            <w:r>
              <w:rPr>
                <w:rFonts w:ascii="MISA Sans" w:hAnsi="MISA Sans"/>
                <w:color w:val="030E43"/>
                <w:spacing w:val="-3"/>
              </w:rPr>
              <w:t> theo quy định mới tại </w:t>
            </w:r>
            <w:r>
              <w:rPr>
                <w:rStyle w:val="Strong"/>
                <w:rFonts w:ascii="MISA Sans" w:eastAsiaTheme="majorEastAsia" w:hAnsi="MISA Sans"/>
                <w:color w:val="030E43"/>
                <w:spacing w:val="-3"/>
              </w:rPr>
              <w:t>Nghị định 70/2025/NĐ-CP</w:t>
            </w:r>
            <w:r>
              <w:rPr>
                <w:rFonts w:ascii="MISA Sans" w:hAnsi="MISA Sans"/>
                <w:color w:val="030E43"/>
                <w:spacing w:val="-3"/>
              </w:rPr>
              <w:t>, áp dụng khi doanh nghiệp xuất khẩu hàng hóa, cung cấp dịch vụ ra nước ngoài và đáp ứng điều kiện chuyển dữ liệu điện tử đến cơ quan thuế.</w:t>
            </w:r>
          </w:p>
          <w:p w14:paraId="3F453A85"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hướng dẫn</w:t>
            </w:r>
            <w:r>
              <w:rPr>
                <w:rFonts w:ascii="MISA Sans" w:hAnsi="MISA Sans"/>
                <w:color w:val="030E43"/>
                <w:spacing w:val="-3"/>
              </w:rPr>
              <w:t>:</w:t>
            </w:r>
          </w:p>
          <w:p w14:paraId="5DE2E970" w14:textId="77777777" w:rsidR="00B67632" w:rsidRDefault="00B67632" w:rsidP="00A663E2">
            <w:pPr>
              <w:jc w:val="both"/>
              <w:rPr>
                <w:rFonts w:ascii="MISA Sans" w:hAnsi="MISA Sans"/>
                <w:color w:val="030E43"/>
                <w:spacing w:val="-3"/>
              </w:rPr>
            </w:pPr>
            <w:r>
              <w:rPr>
                <w:rFonts w:ascii="MISA Sans" w:hAnsi="MISA Sans"/>
                <w:color w:val="030E43"/>
                <w:spacing w:val="-3"/>
              </w:rPr>
              <w:t>Cách kiểm tra hóa đơn thương mại NĐ70 trên phần mềm MISA meInvoice – xử lý hóa đơn.</w:t>
            </w:r>
          </w:p>
          <w:p w14:paraId="652267D2" w14:textId="77777777" w:rsidR="00B67632" w:rsidRDefault="00B67632" w:rsidP="00A663E2">
            <w:pPr>
              <w:jc w:val="both"/>
              <w:rPr>
                <w:rFonts w:ascii="MISA Sans" w:hAnsi="MISA Sans"/>
                <w:color w:val="030E43"/>
                <w:spacing w:val="-3"/>
              </w:rPr>
            </w:pPr>
            <w:r>
              <w:rPr>
                <w:rFonts w:ascii="MISA Sans" w:hAnsi="MISA Sans"/>
                <w:color w:val="030E43"/>
                <w:spacing w:val="-3"/>
              </w:rPr>
              <w:t>Các lưu ý liên quan.</w:t>
            </w:r>
          </w:p>
          <w:p w14:paraId="73F5BFF9"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2. Hướng dẫn chi tiết</w:t>
            </w:r>
          </w:p>
          <w:p w14:paraId="35D2A7BF" w14:textId="77777777" w:rsidR="00B67632" w:rsidRDefault="00B67632" w:rsidP="00A663E2">
            <w:pPr>
              <w:jc w:val="both"/>
              <w:rPr>
                <w:rFonts w:ascii="inherit" w:hAnsi="inherit"/>
                <w:color w:val="030E43"/>
                <w:sz w:val="36"/>
                <w:szCs w:val="36"/>
              </w:rPr>
            </w:pPr>
            <w:r>
              <w:rPr>
                <w:rFonts w:ascii="inherit" w:hAnsi="inherit"/>
                <w:b/>
                <w:bCs/>
                <w:color w:val="030E43"/>
                <w:sz w:val="36"/>
                <w:szCs w:val="36"/>
              </w:rPr>
              <w:t>2.1. Chuyển hóa đơn vào chương trình</w:t>
            </w:r>
          </w:p>
          <w:p w14:paraId="6D7A20A0" w14:textId="77777777" w:rsidR="00B67632" w:rsidRDefault="00B67632" w:rsidP="00A663E2">
            <w:pPr>
              <w:jc w:val="both"/>
              <w:rPr>
                <w:rFonts w:ascii="MISA Sans" w:hAnsi="MISA Sans"/>
                <w:color w:val="030E43"/>
                <w:spacing w:val="-3"/>
              </w:rPr>
            </w:pPr>
            <w:r>
              <w:rPr>
                <w:rStyle w:val="Emphasis"/>
                <w:rFonts w:ascii="MISA Sans" w:hAnsi="MISA Sans"/>
                <w:b/>
                <w:bCs/>
                <w:color w:val="030E43"/>
                <w:spacing w:val="-3"/>
              </w:rPr>
              <w:t>Tải trực tiếp file XML vào chương trình:</w:t>
            </w:r>
          </w:p>
          <w:p w14:paraId="01429CF4" w14:textId="77777777" w:rsidR="00B67632" w:rsidRDefault="00B67632" w:rsidP="00A663E2">
            <w:pPr>
              <w:jc w:val="both"/>
              <w:rPr>
                <w:rFonts w:ascii="MISA Sans" w:hAnsi="MISA Sans"/>
                <w:color w:val="030E43"/>
                <w:spacing w:val="-3"/>
              </w:rPr>
            </w:pPr>
            <w:r>
              <w:rPr>
                <w:rFonts w:ascii="MISA Sans" w:hAnsi="MISA Sans"/>
                <w:color w:val="030E43"/>
                <w:spacing w:val="-3"/>
              </w:rPr>
              <w:t>Tại mục</w:t>
            </w:r>
            <w:r>
              <w:rPr>
                <w:rStyle w:val="Strong"/>
                <w:rFonts w:ascii="MISA Sans" w:hAnsi="MISA Sans"/>
                <w:color w:val="030E43"/>
                <w:spacing w:val="-3"/>
              </w:rPr>
              <w:t> Hóa đơn đầu vào →</w:t>
            </w:r>
            <w:r>
              <w:rPr>
                <w:rFonts w:ascii="MISA Sans" w:hAnsi="MISA Sans"/>
                <w:color w:val="030E43"/>
                <w:spacing w:val="-3"/>
              </w:rPr>
              <w:t> chọn </w:t>
            </w:r>
            <w:r>
              <w:rPr>
                <w:rStyle w:val="Strong"/>
                <w:rFonts w:ascii="MISA Sans" w:hAnsi="MISA Sans"/>
                <w:color w:val="030E43"/>
                <w:spacing w:val="-3"/>
              </w:rPr>
              <w:t>Thêm hóa đơn </w:t>
            </w:r>
            <w:r>
              <w:rPr>
                <w:rFonts w:ascii="MISA Sans" w:hAnsi="MISA Sans"/>
                <w:color w:val="030E43"/>
                <w:spacing w:val="-3"/>
              </w:rPr>
              <w:t>(biểu tượng màu xanh góc phải màn hình).</w:t>
            </w:r>
          </w:p>
          <w:p w14:paraId="738BF5CF" w14:textId="6E5855BC"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7DCE8E90" wp14:editId="26D1C989">
                  <wp:extent cx="5629275" cy="3160970"/>
                  <wp:effectExtent l="0" t="0" r="0" b="1905"/>
                  <wp:docPr id="403" name="Picture 403" descr="https://helpv4.meinvoice.vn/wp-content/uploads/2025/12/2025-12-22_16-18-43-1024x57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6" descr="https://helpv4.meinvoice.vn/wp-content/uploads/2025/12/2025-12-22_16-18-43-1024x575.png"/>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0" y="0"/>
                            <a:ext cx="5652058" cy="3173763"/>
                          </a:xfrm>
                          <a:prstGeom prst="rect">
                            <a:avLst/>
                          </a:prstGeom>
                          <a:noFill/>
                          <a:ln>
                            <a:noFill/>
                          </a:ln>
                        </pic:spPr>
                      </pic:pic>
                    </a:graphicData>
                  </a:graphic>
                </wp:inline>
              </w:drawing>
            </w:r>
          </w:p>
          <w:p w14:paraId="5B61F6BE" w14:textId="77777777" w:rsidR="00B67632" w:rsidRDefault="00B67632" w:rsidP="00A663E2">
            <w:pPr>
              <w:jc w:val="both"/>
              <w:rPr>
                <w:rFonts w:ascii="MISA Sans" w:hAnsi="MISA Sans"/>
                <w:color w:val="030E43"/>
                <w:spacing w:val="-3"/>
              </w:rPr>
            </w:pPr>
            <w:r>
              <w:rPr>
                <w:rFonts w:ascii="MISA Sans" w:hAnsi="MISA Sans"/>
                <w:color w:val="030E43"/>
                <w:spacing w:val="-3"/>
              </w:rPr>
              <w:t>Chọn file XML hóa đơn cần tải lên phần mềm </w:t>
            </w:r>
            <w:r>
              <w:rPr>
                <w:rStyle w:val="Strong"/>
                <w:rFonts w:ascii="MISA Sans" w:hAnsi="MISA Sans"/>
                <w:color w:val="030E43"/>
                <w:spacing w:val="-3"/>
              </w:rPr>
              <w:t>→ </w:t>
            </w:r>
            <w:r>
              <w:rPr>
                <w:rFonts w:ascii="MISA Sans" w:hAnsi="MISA Sans"/>
                <w:color w:val="030E43"/>
                <w:spacing w:val="-3"/>
              </w:rPr>
              <w:t>Nhấn </w:t>
            </w:r>
            <w:r>
              <w:rPr>
                <w:rStyle w:val="Strong"/>
                <w:rFonts w:ascii="MISA Sans" w:hAnsi="MISA Sans"/>
                <w:color w:val="030E43"/>
                <w:spacing w:val="-3"/>
              </w:rPr>
              <w:t>Open.</w:t>
            </w:r>
          </w:p>
          <w:p w14:paraId="5843B5A8" w14:textId="78902899"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8401DA0" wp14:editId="6DD94D9A">
                  <wp:extent cx="5572125" cy="2878568"/>
                  <wp:effectExtent l="0" t="0" r="0" b="0"/>
                  <wp:docPr id="402" name="Picture 402" descr="https://helpv4.meinvoice.vn/wp-content/uploads/2025/12/2025-12-22_16-22-42-1024x5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7" descr="https://helpv4.meinvoice.vn/wp-content/uploads/2025/12/2025-12-22_16-22-42-1024x529.png"/>
                          <pic:cNvPicPr>
                            <a:picLocks noChangeAspect="1" noChangeArrowheads="1"/>
                          </pic:cNvPicPr>
                        </pic:nvPicPr>
                        <pic:blipFill>
                          <a:blip r:embed="rId370">
                            <a:extLst>
                              <a:ext uri="{28A0092B-C50C-407E-A947-70E740481C1C}">
                                <a14:useLocalDpi xmlns:a14="http://schemas.microsoft.com/office/drawing/2010/main" val="0"/>
                              </a:ext>
                            </a:extLst>
                          </a:blip>
                          <a:srcRect/>
                          <a:stretch>
                            <a:fillRect/>
                          </a:stretch>
                        </pic:blipFill>
                        <pic:spPr bwMode="auto">
                          <a:xfrm>
                            <a:off x="0" y="0"/>
                            <a:ext cx="5592615" cy="2889153"/>
                          </a:xfrm>
                          <a:prstGeom prst="rect">
                            <a:avLst/>
                          </a:prstGeom>
                          <a:noFill/>
                          <a:ln>
                            <a:noFill/>
                          </a:ln>
                        </pic:spPr>
                      </pic:pic>
                    </a:graphicData>
                  </a:graphic>
                </wp:inline>
              </w:drawing>
            </w:r>
          </w:p>
          <w:p w14:paraId="389CD7AE" w14:textId="77777777" w:rsidR="00B67632" w:rsidRDefault="00B67632" w:rsidP="00A663E2">
            <w:pPr>
              <w:jc w:val="both"/>
              <w:rPr>
                <w:rFonts w:ascii="MISA Sans" w:hAnsi="MISA Sans"/>
                <w:color w:val="030E43"/>
                <w:spacing w:val="-3"/>
              </w:rPr>
            </w:pPr>
            <w:r>
              <w:rPr>
                <w:rFonts w:ascii="MISA Sans" w:hAnsi="MISA Sans"/>
                <w:color w:val="030E43"/>
                <w:spacing w:val="-3"/>
              </w:rPr>
              <w:t>Phần mềm sẽ hiển thị trạng thái tải hóa đơn vào chương trình tại góc phải màn hình.</w:t>
            </w:r>
          </w:p>
          <w:p w14:paraId="740B0C65" w14:textId="76ADF0C4"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4EBD71F2" wp14:editId="10C8DE95">
                  <wp:extent cx="5629275" cy="2963066"/>
                  <wp:effectExtent l="0" t="0" r="0" b="8890"/>
                  <wp:docPr id="401" name="Picture 401" descr="https://helpv4.meinvoice.vn/wp-content/uploads/2025/12/2025-12-22_16-28-04-1-1024x5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8" descr="https://helpv4.meinvoice.vn/wp-content/uploads/2025/12/2025-12-22_16-28-04-1-1024x539.png"/>
                          <pic:cNvPicPr>
                            <a:picLocks noChangeAspect="1" noChangeArrowheads="1"/>
                          </pic:cNvPicPr>
                        </pic:nvPicPr>
                        <pic:blipFill>
                          <a:blip r:embed="rId371">
                            <a:extLst>
                              <a:ext uri="{28A0092B-C50C-407E-A947-70E740481C1C}">
                                <a14:useLocalDpi xmlns:a14="http://schemas.microsoft.com/office/drawing/2010/main" val="0"/>
                              </a:ext>
                            </a:extLst>
                          </a:blip>
                          <a:srcRect/>
                          <a:stretch>
                            <a:fillRect/>
                          </a:stretch>
                        </pic:blipFill>
                        <pic:spPr bwMode="auto">
                          <a:xfrm>
                            <a:off x="0" y="0"/>
                            <a:ext cx="5645383" cy="2971545"/>
                          </a:xfrm>
                          <a:prstGeom prst="rect">
                            <a:avLst/>
                          </a:prstGeom>
                          <a:noFill/>
                          <a:ln>
                            <a:noFill/>
                          </a:ln>
                        </pic:spPr>
                      </pic:pic>
                    </a:graphicData>
                  </a:graphic>
                </wp:inline>
              </w:drawing>
            </w:r>
          </w:p>
          <w:p w14:paraId="66E764E4" w14:textId="77777777" w:rsidR="00B67632" w:rsidRDefault="00B67632" w:rsidP="00A663E2">
            <w:pPr>
              <w:jc w:val="both"/>
              <w:rPr>
                <w:rFonts w:ascii="MISA Sans" w:hAnsi="MISA Sans"/>
                <w:color w:val="030E43"/>
                <w:spacing w:val="-3"/>
              </w:rPr>
            </w:pPr>
            <w:r>
              <w:rPr>
                <w:rFonts w:ascii="MISA Sans" w:hAnsi="MISA Sans"/>
                <w:b/>
                <w:bCs/>
                <w:i/>
                <w:iCs/>
                <w:color w:val="030E43"/>
                <w:spacing w:val="-3"/>
              </w:rPr>
              <w:t>Chuyển hóa đơn thương mại vào chương trình tương tự hóa đơn thông thường, xem thêm các cách khác </w:t>
            </w:r>
            <w:hyperlink r:id="rId372" w:tgtFrame="_blank" w:history="1">
              <w:r>
                <w:rPr>
                  <w:rStyle w:val="Hyperlink"/>
                  <w:rFonts w:ascii="MISA Sans" w:hAnsi="MISA Sans"/>
                  <w:b/>
                  <w:bCs/>
                  <w:i/>
                  <w:iCs/>
                  <w:color w:val="337AB7"/>
                  <w:spacing w:val="-3"/>
                </w:rPr>
                <w:t>tại đây</w:t>
              </w:r>
            </w:hyperlink>
            <w:r>
              <w:rPr>
                <w:rFonts w:ascii="MISA Sans" w:hAnsi="MISA Sans"/>
                <w:b/>
                <w:bCs/>
                <w:i/>
                <w:iCs/>
                <w:color w:val="030E43"/>
                <w:spacing w:val="-3"/>
              </w:rPr>
              <w:t>.</w:t>
            </w:r>
          </w:p>
          <w:p w14:paraId="561675BD" w14:textId="77777777" w:rsidR="00B67632" w:rsidRDefault="00B67632" w:rsidP="00A663E2">
            <w:pPr>
              <w:jc w:val="both"/>
              <w:rPr>
                <w:rFonts w:ascii="inherit" w:hAnsi="inherit"/>
                <w:color w:val="030E43"/>
                <w:sz w:val="36"/>
                <w:szCs w:val="36"/>
              </w:rPr>
            </w:pPr>
            <w:r>
              <w:rPr>
                <w:rFonts w:ascii="inherit" w:hAnsi="inherit"/>
                <w:b/>
                <w:bCs/>
                <w:color w:val="030E43"/>
                <w:sz w:val="36"/>
                <w:szCs w:val="36"/>
              </w:rPr>
              <w:t>2.2. Kiểm tra hóa đơn</w:t>
            </w:r>
          </w:p>
          <w:p w14:paraId="36AFB79E" w14:textId="77777777" w:rsidR="00B67632" w:rsidRDefault="00B67632" w:rsidP="00A663E2">
            <w:pPr>
              <w:jc w:val="both"/>
              <w:rPr>
                <w:rFonts w:ascii="MISA Sans" w:hAnsi="MISA Sans"/>
                <w:color w:val="030E43"/>
                <w:spacing w:val="-3"/>
              </w:rPr>
            </w:pPr>
            <w:r>
              <w:rPr>
                <w:rFonts w:ascii="MISA Sans" w:hAnsi="MISA Sans"/>
                <w:color w:val="030E43"/>
                <w:spacing w:val="-3"/>
              </w:rPr>
              <w:t>Sau khi hóa đơn được đưa vào hệ thống, chương trình thực hiện kiểm tra và hóa đơn được hiển thị tại danh sách hóa đơn đầu vào.</w:t>
            </w:r>
          </w:p>
          <w:p w14:paraId="0E23E7B7"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Tại phân hệ </w:t>
            </w:r>
            <w:r>
              <w:rPr>
                <w:rStyle w:val="Strong"/>
                <w:rFonts w:ascii="MISA Sans" w:eastAsiaTheme="majorEastAsia" w:hAnsi="MISA Sans"/>
                <w:color w:val="030E43"/>
                <w:spacing w:val="-3"/>
              </w:rPr>
              <w:t>Hóa đơn đầu vào →</w:t>
            </w:r>
            <w:r>
              <w:rPr>
                <w:rFonts w:ascii="MISA Sans" w:hAnsi="MISA Sans"/>
                <w:color w:val="030E43"/>
                <w:spacing w:val="-3"/>
              </w:rPr>
              <w:t> nhấn vào </w:t>
            </w:r>
            <w:r>
              <w:rPr>
                <w:rStyle w:val="Strong"/>
                <w:rFonts w:ascii="MISA Sans" w:eastAsiaTheme="majorEastAsia" w:hAnsi="MISA Sans"/>
                <w:color w:val="030E43"/>
                <w:spacing w:val="-3"/>
              </w:rPr>
              <w:t>Số hóa đơn</w:t>
            </w:r>
            <w:r>
              <w:rPr>
                <w:rFonts w:ascii="MISA Sans" w:hAnsi="MISA Sans"/>
                <w:color w:val="030E43"/>
                <w:spacing w:val="-3"/>
              </w:rPr>
              <w:t> để xem hóa đơn.</w:t>
            </w:r>
          </w:p>
          <w:p w14:paraId="127D1D9E" w14:textId="5DC5B7DC"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4C91D44" wp14:editId="650E8BB2">
                  <wp:extent cx="5629275" cy="2847622"/>
                  <wp:effectExtent l="0" t="0" r="0" b="0"/>
                  <wp:docPr id="400" name="Picture 400" descr="https://helpv4.meinvoice.vn/wp-content/uploads/2025/12/2025-12-22_15-05-54-1024x5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 descr="https://helpv4.meinvoice.vn/wp-content/uploads/2025/12/2025-12-22_15-05-54-1024x518.png"/>
                          <pic:cNvPicPr>
                            <a:picLocks noChangeAspect="1" noChangeArrowheads="1"/>
                          </pic:cNvPicPr>
                        </pic:nvPicPr>
                        <pic:blipFill>
                          <a:blip r:embed="rId373">
                            <a:extLst>
                              <a:ext uri="{28A0092B-C50C-407E-A947-70E740481C1C}">
                                <a14:useLocalDpi xmlns:a14="http://schemas.microsoft.com/office/drawing/2010/main" val="0"/>
                              </a:ext>
                            </a:extLst>
                          </a:blip>
                          <a:srcRect/>
                          <a:stretch>
                            <a:fillRect/>
                          </a:stretch>
                        </pic:blipFill>
                        <pic:spPr bwMode="auto">
                          <a:xfrm>
                            <a:off x="0" y="0"/>
                            <a:ext cx="5642416" cy="2854270"/>
                          </a:xfrm>
                          <a:prstGeom prst="rect">
                            <a:avLst/>
                          </a:prstGeom>
                          <a:noFill/>
                          <a:ln>
                            <a:noFill/>
                          </a:ln>
                        </pic:spPr>
                      </pic:pic>
                    </a:graphicData>
                  </a:graphic>
                </wp:inline>
              </w:drawing>
            </w:r>
          </w:p>
          <w:p w14:paraId="64E5EA79"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ọn </w:t>
            </w:r>
            <w:r>
              <w:rPr>
                <w:rStyle w:val="Strong"/>
                <w:rFonts w:ascii="MISA Sans" w:eastAsiaTheme="majorEastAsia" w:hAnsi="MISA Sans"/>
                <w:color w:val="030E43"/>
                <w:spacing w:val="-3"/>
              </w:rPr>
              <w:t>Mẫu mặc định</w:t>
            </w:r>
            <w:r>
              <w:rPr>
                <w:rFonts w:ascii="MISA Sans" w:hAnsi="MISA Sans"/>
                <w:color w:val="030E43"/>
                <w:spacing w:val="-3"/>
              </w:rPr>
              <w:t> để xem hóa đơn.</w:t>
            </w:r>
          </w:p>
          <w:p w14:paraId="63610703" w14:textId="3C75E42B"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42749710" wp14:editId="274E3F25">
                  <wp:extent cx="5581650" cy="3036112"/>
                  <wp:effectExtent l="0" t="0" r="0" b="0"/>
                  <wp:docPr id="399" name="Picture 399" descr="https://helpv4.meinvoice.vn/wp-content/uploads/2025/12/2025-12-22_15-29-14-1024x5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0" descr="https://helpv4.meinvoice.vn/wp-content/uploads/2025/12/2025-12-22_15-29-14-1024x557.png"/>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5600515" cy="3046374"/>
                          </a:xfrm>
                          <a:prstGeom prst="rect">
                            <a:avLst/>
                          </a:prstGeom>
                          <a:noFill/>
                          <a:ln>
                            <a:noFill/>
                          </a:ln>
                        </pic:spPr>
                      </pic:pic>
                    </a:graphicData>
                  </a:graphic>
                </wp:inline>
              </w:drawing>
            </w:r>
          </w:p>
          <w:p w14:paraId="1C56DCE0" w14:textId="77777777" w:rsidR="00B67632" w:rsidRDefault="00B67632" w:rsidP="00A663E2">
            <w:pPr>
              <w:jc w:val="both"/>
              <w:rPr>
                <w:rFonts w:ascii="MISA Sans" w:hAnsi="MISA Sans"/>
                <w:color w:val="030E43"/>
                <w:spacing w:val="-3"/>
              </w:rPr>
            </w:pPr>
            <w:r>
              <w:rPr>
                <w:rStyle w:val="Strong"/>
                <w:rFonts w:ascii="MISA Sans" w:hAnsi="MISA Sans"/>
                <w:i/>
                <w:iCs/>
                <w:color w:val="030E43"/>
                <w:spacing w:val="-3"/>
              </w:rPr>
              <w:t>Xem chi tiết các trường thông tin kiểm tra trên hóa đơn tương tự </w:t>
            </w:r>
            <w:hyperlink r:id="rId375" w:tgtFrame="_blank" w:history="1">
              <w:r>
                <w:rPr>
                  <w:rStyle w:val="Hyperlink"/>
                  <w:rFonts w:ascii="MISA Sans" w:hAnsi="MISA Sans"/>
                  <w:b/>
                  <w:bCs/>
                  <w:i/>
                  <w:iCs/>
                  <w:color w:val="337AB7"/>
                  <w:spacing w:val="-3"/>
                </w:rPr>
                <w:t>tại đây</w:t>
              </w:r>
            </w:hyperlink>
            <w:r>
              <w:rPr>
                <w:rStyle w:val="Emphasis"/>
                <w:rFonts w:ascii="MISA Sans" w:hAnsi="MISA Sans"/>
                <w:color w:val="030E43"/>
                <w:spacing w:val="-3"/>
              </w:rPr>
              <w:t>.</w:t>
            </w:r>
          </w:p>
          <w:p w14:paraId="743FC89B" w14:textId="77777777" w:rsidR="00B67632" w:rsidRDefault="00B67632" w:rsidP="00A663E2">
            <w:pPr>
              <w:jc w:val="both"/>
              <w:rPr>
                <w:b/>
                <w:bCs/>
                <w:color w:val="000000" w:themeColor="text1"/>
                <w:sz w:val="28"/>
                <w:szCs w:val="28"/>
              </w:rPr>
            </w:pPr>
          </w:p>
        </w:tc>
      </w:tr>
    </w:tbl>
    <w:p w14:paraId="775E9483" w14:textId="77777777" w:rsidR="00B67632" w:rsidRPr="00B67632" w:rsidRDefault="00B67632" w:rsidP="00A663E2">
      <w:pPr>
        <w:jc w:val="both"/>
        <w:rPr>
          <w:b/>
          <w:bCs/>
          <w:color w:val="000000" w:themeColor="text1"/>
          <w:sz w:val="28"/>
          <w:szCs w:val="28"/>
        </w:rPr>
      </w:pPr>
    </w:p>
    <w:p w14:paraId="6519324F" w14:textId="4DD6DFF7" w:rsidR="00B67632" w:rsidRDefault="00B67632" w:rsidP="00A663E2">
      <w:pPr>
        <w:pStyle w:val="ListParagraph"/>
        <w:numPr>
          <w:ilvl w:val="0"/>
          <w:numId w:val="5"/>
        </w:numPr>
        <w:jc w:val="both"/>
        <w:rPr>
          <w:b/>
          <w:bCs/>
          <w:color w:val="000000" w:themeColor="text1"/>
          <w:sz w:val="28"/>
          <w:szCs w:val="28"/>
        </w:rPr>
      </w:pPr>
      <w:r>
        <w:rPr>
          <w:b/>
          <w:bCs/>
          <w:color w:val="000000" w:themeColor="text1"/>
          <w:sz w:val="28"/>
          <w:szCs w:val="28"/>
        </w:rPr>
        <w:t>(</w:t>
      </w:r>
      <w:r w:rsidRPr="00B67632">
        <w:rPr>
          <w:b/>
          <w:bCs/>
          <w:color w:val="000000" w:themeColor="text1"/>
          <w:sz w:val="28"/>
          <w:szCs w:val="28"/>
        </w:rPr>
        <w:t>MISA meInvoice – Xử lý hóa đơn) Gửi email hóa đơn đầu vào vào chương trình</w:t>
      </w:r>
    </w:p>
    <w:tbl>
      <w:tblPr>
        <w:tblStyle w:val="TableGrid"/>
        <w:tblW w:w="0" w:type="auto"/>
        <w:tblLook w:val="04A0" w:firstRow="1" w:lastRow="0" w:firstColumn="1" w:lastColumn="0" w:noHBand="0" w:noVBand="1"/>
      </w:tblPr>
      <w:tblGrid>
        <w:gridCol w:w="9026"/>
      </w:tblGrid>
      <w:tr w:rsidR="00B67632" w14:paraId="1A3F02AC" w14:textId="77777777" w:rsidTr="00B67632">
        <w:tc>
          <w:tcPr>
            <w:tcW w:w="9026" w:type="dxa"/>
          </w:tcPr>
          <w:p w14:paraId="14812AEB" w14:textId="77777777" w:rsidR="00B67632" w:rsidRDefault="00B67632" w:rsidP="00A663E2">
            <w:pPr>
              <w:jc w:val="both"/>
              <w:rPr>
                <w:rFonts w:ascii="inherit" w:hAnsi="inherit"/>
              </w:rPr>
            </w:pPr>
            <w:r>
              <w:rPr>
                <w:rFonts w:ascii="inherit" w:hAnsi="inherit"/>
              </w:rPr>
              <w:t>(MISA meInvoice – Xử lý hóa đơn) Gửi email hóa đơn đầu vào vào chương trình</w:t>
            </w:r>
          </w:p>
          <w:p w14:paraId="3A58304B" w14:textId="77777777" w:rsidR="00B67632" w:rsidRDefault="00B67632"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64418C8E"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lastRenderedPageBreak/>
              <w:t>Mục đích:</w:t>
            </w:r>
            <w:r>
              <w:rPr>
                <w:rFonts w:ascii="MISA Sans" w:hAnsi="MISA Sans"/>
                <w:color w:val="030E43"/>
                <w:spacing w:val="-3"/>
              </w:rPr>
              <w:t> Bài viết hướng dẫn Anh/Chị cách </w:t>
            </w:r>
            <w:r>
              <w:rPr>
                <w:rStyle w:val="Strong"/>
                <w:rFonts w:ascii="MISA Sans" w:eastAsiaTheme="majorEastAsia" w:hAnsi="MISA Sans"/>
                <w:color w:val="030E43"/>
                <w:spacing w:val="-3"/>
              </w:rPr>
              <w:t>gửi email hóa đơn đầu vào </w:t>
            </w:r>
            <w:r>
              <w:rPr>
                <w:rFonts w:ascii="MISA Sans" w:hAnsi="MISA Sans"/>
                <w:color w:val="030E43"/>
                <w:spacing w:val="-3"/>
              </w:rPr>
              <w:t>của các nhà cung cấp vào hệ thống phần mềm, từ đó tối ưu hóa thao tác kiểm soát, nhập liệu hóa đơn, hạn chế sai sót và gia tăng hiệu quả tổng hợp, kiểm tra và lưu trữ chứng từ đầu vào.</w:t>
            </w:r>
          </w:p>
          <w:p w14:paraId="41B9FF39"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 </w:t>
            </w:r>
            <w:r>
              <w:rPr>
                <w:rFonts w:ascii="MISA Sans" w:hAnsi="MISA Sans"/>
                <w:color w:val="030E43"/>
                <w:spacing w:val="-3"/>
              </w:rPr>
              <w:t>Các cách để gửi email hóa đơn đầu vào về phần mềm.</w:t>
            </w:r>
          </w:p>
          <w:p w14:paraId="17810D2B" w14:textId="77777777" w:rsidR="00B67632" w:rsidRDefault="00B67632"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4CE2EDD5"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Cách 1.</w:t>
            </w:r>
            <w:r>
              <w:rPr>
                <w:rFonts w:ascii="MISA Sans" w:hAnsi="MISA Sans"/>
                <w:color w:val="030E43"/>
                <w:spacing w:val="-3"/>
              </w:rPr>
              <w:t> Anh/Chị cung cấp thông tin </w:t>
            </w:r>
            <w:hyperlink r:id="rId376" w:anchor="buoc-2-thiet-lap-email-nhan-hoa-don" w:tgtFrame="_blank" w:history="1">
              <w:r>
                <w:rPr>
                  <w:rStyle w:val="Hyperlink"/>
                  <w:rFonts w:ascii="MISA Sans" w:eastAsiaTheme="majorEastAsia" w:hAnsi="MISA Sans"/>
                  <w:color w:val="337AB7"/>
                  <w:spacing w:val="-3"/>
                </w:rPr>
                <w:t>email đã thiết lập để nhận hóa đơn</w:t>
              </w:r>
            </w:hyperlink>
            <w:r>
              <w:rPr>
                <w:rFonts w:ascii="MISA Sans" w:hAnsi="MISA Sans"/>
                <w:color w:val="030E43"/>
                <w:spacing w:val="-3"/>
              </w:rPr>
              <w:t> cho người bán, người bán gửi trực tiếp hóa đơn vào email trên.</w:t>
            </w:r>
          </w:p>
          <w:p w14:paraId="38CADB99"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Trường hợp tài khoản đơn vị có nhiều công ty/chi nhánh/phòng ban, Anh/Chị cung cấp đúng email đã thiết lập trong phân hệ</w:t>
            </w:r>
            <w:r>
              <w:rPr>
                <w:rStyle w:val="Strong"/>
                <w:rFonts w:ascii="MISA Sans" w:eastAsiaTheme="majorEastAsia" w:hAnsi="MISA Sans"/>
                <w:i/>
                <w:iCs/>
                <w:color w:val="030E43"/>
                <w:spacing w:val="-3"/>
              </w:rPr>
              <w:t> Cơ cấu tổ chức</w:t>
            </w:r>
            <w:r>
              <w:rPr>
                <w:rStyle w:val="Emphasis"/>
                <w:rFonts w:ascii="MISA Sans" w:hAnsi="MISA Sans"/>
                <w:color w:val="030E43"/>
                <w:spacing w:val="-3"/>
              </w:rPr>
              <w:t> của phần mềm</w:t>
            </w:r>
          </w:p>
          <w:p w14:paraId="5957408A" w14:textId="7C5D40FF"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3A75FC8F" wp14:editId="0DC7582D">
                  <wp:extent cx="5636260" cy="2575910"/>
                  <wp:effectExtent l="0" t="0" r="2540" b="0"/>
                  <wp:docPr id="405" name="Picture 405" descr="https://helpv4.meinvoice.vn/wp-content/uploads/2021/06/mai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6" descr="https://helpv4.meinvoice.vn/wp-content/uploads/2021/06/mail-1.png"/>
                          <pic:cNvPicPr>
                            <a:picLocks noChangeAspect="1" noChangeArrowheads="1"/>
                          </pic:cNvPicPr>
                        </pic:nvPicPr>
                        <pic:blipFill>
                          <a:blip r:embed="rId377">
                            <a:extLst>
                              <a:ext uri="{28A0092B-C50C-407E-A947-70E740481C1C}">
                                <a14:useLocalDpi xmlns:a14="http://schemas.microsoft.com/office/drawing/2010/main" val="0"/>
                              </a:ext>
                            </a:extLst>
                          </a:blip>
                          <a:srcRect/>
                          <a:stretch>
                            <a:fillRect/>
                          </a:stretch>
                        </pic:blipFill>
                        <pic:spPr bwMode="auto">
                          <a:xfrm>
                            <a:off x="0" y="0"/>
                            <a:ext cx="5659826" cy="2586680"/>
                          </a:xfrm>
                          <a:prstGeom prst="rect">
                            <a:avLst/>
                          </a:prstGeom>
                          <a:noFill/>
                          <a:ln>
                            <a:noFill/>
                          </a:ln>
                        </pic:spPr>
                      </pic:pic>
                    </a:graphicData>
                  </a:graphic>
                </wp:inline>
              </w:drawing>
            </w:r>
          </w:p>
          <w:p w14:paraId="0353E4AC" w14:textId="77777777" w:rsidR="00B67632" w:rsidRDefault="00B67632" w:rsidP="00A663E2">
            <w:pPr>
              <w:jc w:val="both"/>
              <w:rPr>
                <w:rFonts w:ascii="MISA Sans" w:hAnsi="MISA Sans"/>
                <w:color w:val="030E43"/>
                <w:spacing w:val="-3"/>
              </w:rPr>
            </w:pPr>
            <w:r>
              <w:rPr>
                <w:rFonts w:ascii="MISA Sans" w:hAnsi="MISA Sans"/>
                <w:color w:val="030E43"/>
                <w:spacing w:val="-3"/>
              </w:rPr>
              <w:t>Hoặc sau khi nhận email từ người bán, kế toán forward hóa đơn vào </w:t>
            </w:r>
            <w:hyperlink r:id="rId378" w:anchor="buoc-2-thiet-lap-email-nhan-hoa-don" w:tgtFrame="_blank" w:history="1">
              <w:r>
                <w:rPr>
                  <w:rStyle w:val="Hyperlink"/>
                  <w:rFonts w:ascii="MISA Sans" w:hAnsi="MISA Sans"/>
                  <w:color w:val="337AB7"/>
                  <w:spacing w:val="-3"/>
                </w:rPr>
                <w:t>email đã thiết lập để nhận hóa đơn</w:t>
              </w:r>
            </w:hyperlink>
            <w:r>
              <w:rPr>
                <w:rFonts w:ascii="MISA Sans" w:hAnsi="MISA Sans"/>
                <w:color w:val="030E43"/>
                <w:spacing w:val="-3"/>
              </w:rPr>
              <w:t>.</w:t>
            </w:r>
          </w:p>
          <w:p w14:paraId="44785B99" w14:textId="4FF4EA80"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B66DEE0" wp14:editId="349A3F94">
                  <wp:extent cx="5553458" cy="5905500"/>
                  <wp:effectExtent l="0" t="0" r="9525" b="0"/>
                  <wp:docPr id="404" name="Picture 404" descr="https://helpv4.meinvoice.vn/wp-content/uploads/2021/01/R31_web_quan_ky_hoa_don_dau_va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7" descr="https://helpv4.meinvoice.vn/wp-content/uploads/2021/01/R31_web_quan_ky_hoa_don_dau_vao_01.png"/>
                          <pic:cNvPicPr>
                            <a:picLocks noChangeAspect="1" noChangeArrowheads="1"/>
                          </pic:cNvPicPr>
                        </pic:nvPicPr>
                        <pic:blipFill>
                          <a:blip r:embed="rId379">
                            <a:extLst>
                              <a:ext uri="{28A0092B-C50C-407E-A947-70E740481C1C}">
                                <a14:useLocalDpi xmlns:a14="http://schemas.microsoft.com/office/drawing/2010/main" val="0"/>
                              </a:ext>
                            </a:extLst>
                          </a:blip>
                          <a:srcRect/>
                          <a:stretch>
                            <a:fillRect/>
                          </a:stretch>
                        </pic:blipFill>
                        <pic:spPr bwMode="auto">
                          <a:xfrm>
                            <a:off x="0" y="0"/>
                            <a:ext cx="5556430" cy="5908661"/>
                          </a:xfrm>
                          <a:prstGeom prst="rect">
                            <a:avLst/>
                          </a:prstGeom>
                          <a:noFill/>
                          <a:ln>
                            <a:noFill/>
                          </a:ln>
                        </pic:spPr>
                      </pic:pic>
                    </a:graphicData>
                  </a:graphic>
                </wp:inline>
              </w:drawing>
            </w:r>
          </w:p>
          <w:p w14:paraId="585ED081"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Cách 2.</w:t>
            </w:r>
            <w:r>
              <w:rPr>
                <w:rFonts w:ascii="MISA Sans" w:hAnsi="MISA Sans"/>
                <w:color w:val="030E43"/>
                <w:spacing w:val="-3"/>
              </w:rPr>
              <w:t> Thực hiện tải file hóa đơn đã lưu sẵn trên máy trước đó lên phần mềm.</w:t>
            </w:r>
          </w:p>
          <w:p w14:paraId="4871C020" w14:textId="77777777" w:rsidR="00B67632" w:rsidRDefault="00B67632" w:rsidP="00A663E2">
            <w:pPr>
              <w:jc w:val="both"/>
              <w:rPr>
                <w:rFonts w:ascii="MISA Sans" w:hAnsi="MISA Sans"/>
                <w:color w:val="030E43"/>
                <w:spacing w:val="-3"/>
              </w:rPr>
            </w:pPr>
            <w:r>
              <w:rPr>
                <w:rFonts w:ascii="MISA Sans" w:hAnsi="MISA Sans"/>
                <w:color w:val="030E43"/>
                <w:spacing w:val="-3"/>
              </w:rPr>
              <w:t>Xem chi tiết </w:t>
            </w:r>
            <w:hyperlink r:id="rId380" w:tgtFrame="_blank" w:history="1">
              <w:r>
                <w:rPr>
                  <w:rStyle w:val="Hyperlink"/>
                  <w:rFonts w:ascii="MISA Sans" w:hAnsi="MISA Sans"/>
                  <w:color w:val="337AB7"/>
                  <w:spacing w:val="-3"/>
                </w:rPr>
                <w:t>Tại đây.</w:t>
              </w:r>
            </w:hyperlink>
          </w:p>
          <w:p w14:paraId="4EE46E9B"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Sau khi chuyển hóa đơn vào phần mềm, chương trình sẽ tự động </w:t>
            </w:r>
            <w:hyperlink r:id="rId381" w:tgtFrame="_blank" w:history="1">
              <w:r>
                <w:rPr>
                  <w:rStyle w:val="Hyperlink"/>
                  <w:rFonts w:ascii="MISA Sans" w:eastAsiaTheme="majorEastAsia" w:hAnsi="MISA Sans"/>
                  <w:i/>
                  <w:iCs/>
                  <w:color w:val="337AB7"/>
                  <w:spacing w:val="-3"/>
                </w:rPr>
                <w:t>kiếm tra tính hợp lệ, hợp pháp của hóa đơn</w:t>
              </w:r>
            </w:hyperlink>
            <w:r>
              <w:rPr>
                <w:rStyle w:val="Emphasis"/>
                <w:rFonts w:ascii="MISA Sans" w:hAnsi="MISA Sans"/>
                <w:color w:val="030E43"/>
                <w:spacing w:val="-3"/>
              </w:rPr>
              <w:t>.</w:t>
            </w:r>
          </w:p>
          <w:p w14:paraId="184B4266" w14:textId="77777777" w:rsidR="00B67632" w:rsidRDefault="00B67632" w:rsidP="00A663E2">
            <w:pPr>
              <w:jc w:val="both"/>
              <w:rPr>
                <w:b/>
                <w:bCs/>
                <w:color w:val="000000" w:themeColor="text1"/>
                <w:sz w:val="28"/>
                <w:szCs w:val="28"/>
              </w:rPr>
            </w:pPr>
          </w:p>
        </w:tc>
      </w:tr>
    </w:tbl>
    <w:p w14:paraId="7FDD9A2A" w14:textId="4FB9163C" w:rsidR="00B67632" w:rsidRPr="00B67632" w:rsidRDefault="00B67632" w:rsidP="00A663E2">
      <w:pPr>
        <w:jc w:val="both"/>
        <w:rPr>
          <w:b/>
          <w:bCs/>
          <w:color w:val="000000" w:themeColor="text1"/>
          <w:sz w:val="28"/>
          <w:szCs w:val="28"/>
        </w:rPr>
      </w:pPr>
    </w:p>
    <w:p w14:paraId="6098D6E8" w14:textId="7BDB8ACE" w:rsidR="00B67632" w:rsidRDefault="00B67632" w:rsidP="00A663E2">
      <w:pPr>
        <w:pStyle w:val="ListParagraph"/>
        <w:numPr>
          <w:ilvl w:val="0"/>
          <w:numId w:val="5"/>
        </w:numPr>
        <w:jc w:val="both"/>
        <w:rPr>
          <w:b/>
          <w:bCs/>
          <w:color w:val="000000" w:themeColor="text1"/>
          <w:sz w:val="28"/>
          <w:szCs w:val="28"/>
        </w:rPr>
      </w:pPr>
      <w:r w:rsidRPr="00B67632">
        <w:rPr>
          <w:b/>
          <w:bCs/>
          <w:color w:val="000000" w:themeColor="text1"/>
          <w:sz w:val="28"/>
          <w:szCs w:val="28"/>
        </w:rPr>
        <w:t>(MISA meInvoice – Xử lý hóa đơn) Tự động tải hóa đơn đầu vào về từ trang tra cứu hóa đơn của NCC (Grab, Coca-Cola, La Vie, Epass, BIDV, VNPT, Viettel, VETC…)</w:t>
      </w:r>
    </w:p>
    <w:tbl>
      <w:tblPr>
        <w:tblStyle w:val="TableGrid"/>
        <w:tblW w:w="0" w:type="auto"/>
        <w:tblLook w:val="04A0" w:firstRow="1" w:lastRow="0" w:firstColumn="1" w:lastColumn="0" w:noHBand="0" w:noVBand="1"/>
      </w:tblPr>
      <w:tblGrid>
        <w:gridCol w:w="9026"/>
      </w:tblGrid>
      <w:tr w:rsidR="00B67632" w14:paraId="5BBC37CF" w14:textId="77777777" w:rsidTr="00B67632">
        <w:tc>
          <w:tcPr>
            <w:tcW w:w="9026" w:type="dxa"/>
          </w:tcPr>
          <w:p w14:paraId="7D73AA22" w14:textId="77777777" w:rsidR="00B67632" w:rsidRDefault="00B67632" w:rsidP="00A663E2">
            <w:pPr>
              <w:jc w:val="both"/>
              <w:rPr>
                <w:rFonts w:ascii="inherit" w:hAnsi="inherit"/>
              </w:rPr>
            </w:pPr>
            <w:r>
              <w:rPr>
                <w:rFonts w:ascii="inherit" w:hAnsi="inherit"/>
              </w:rPr>
              <w:lastRenderedPageBreak/>
              <w:t>(MISA meInvoice – Xử lý hóa đơn) Tự động tải hóa đơn đầu vào về từ trang tra cứu hóa đơn của NCC (Grab, Coca-Cola, La Vie, Epass, BIDV, VNPT, Viettel, VETC…)</w:t>
            </w:r>
          </w:p>
          <w:p w14:paraId="5952DDC6"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B12E5D8"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Mục đích: </w:t>
            </w:r>
            <w:r>
              <w:rPr>
                <w:rFonts w:ascii="MISA Sans" w:hAnsi="MISA Sans"/>
                <w:color w:val="030E43"/>
                <w:spacing w:val="-3"/>
              </w:rPr>
              <w:t>Bài viết nhằm hướng dẫn Anh/Chị kết nối phần mềm xử lý hóa đơn đầu vào với hệ thống tra cứu hóa đơn của nhà cung cấp để </w:t>
            </w:r>
            <w:r>
              <w:rPr>
                <w:rStyle w:val="Strong"/>
                <w:rFonts w:ascii="MISA Sans" w:eastAsiaTheme="majorEastAsia" w:hAnsi="MISA Sans"/>
                <w:color w:val="030E43"/>
                <w:spacing w:val="-3"/>
              </w:rPr>
              <w:t>tự động tải hóa đơn từ trang tra cứu của nhà cung cấp</w:t>
            </w:r>
            <w:r>
              <w:rPr>
                <w:rFonts w:ascii="MISA Sans" w:hAnsi="MISA Sans"/>
                <w:color w:val="030E43"/>
                <w:spacing w:val="-3"/>
              </w:rPr>
              <w:t>, từ đó </w:t>
            </w:r>
            <w:r>
              <w:rPr>
                <w:rStyle w:val="Strong"/>
                <w:rFonts w:ascii="MISA Sans" w:eastAsiaTheme="majorEastAsia" w:hAnsi="MISA Sans"/>
                <w:color w:val="030E43"/>
                <w:spacing w:val="-3"/>
              </w:rPr>
              <w:t>tăng tốc độ tiếp nhận hóa đơn đầu vào</w:t>
            </w:r>
            <w:r>
              <w:rPr>
                <w:rFonts w:ascii="MISA Sans" w:hAnsi="MISA Sans"/>
                <w:color w:val="030E43"/>
                <w:spacing w:val="-3"/>
              </w:rPr>
              <w:t>, giảm thao tác thủ công và đảm bảo tính chính xác trong quá trình lưu trữ chứng từ.</w:t>
            </w:r>
          </w:p>
          <w:p w14:paraId="7F088567"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04F2BCE1" w14:textId="77777777" w:rsidR="00B67632" w:rsidRDefault="00B67632" w:rsidP="00A663E2">
            <w:pPr>
              <w:jc w:val="both"/>
              <w:rPr>
                <w:rFonts w:ascii="MISA Sans" w:hAnsi="MISA Sans"/>
                <w:color w:val="030E43"/>
                <w:spacing w:val="-3"/>
              </w:rPr>
            </w:pPr>
            <w:r>
              <w:rPr>
                <w:rFonts w:ascii="MISA Sans" w:hAnsi="MISA Sans"/>
                <w:color w:val="030E43"/>
                <w:spacing w:val="-3"/>
              </w:rPr>
              <w:t>Các bước thiết lập kết nối phần mềm xử lý hóa đơn đầu vào với hệ thống tra cứu hóa đơn của nhà cung cấp.</w:t>
            </w:r>
          </w:p>
          <w:p w14:paraId="6F44ABF9" w14:textId="77777777" w:rsidR="00B67632" w:rsidRDefault="00B67632" w:rsidP="00A663E2">
            <w:pPr>
              <w:jc w:val="both"/>
              <w:rPr>
                <w:rFonts w:ascii="MISA Sans" w:hAnsi="MISA Sans"/>
                <w:color w:val="030E43"/>
                <w:spacing w:val="-3"/>
              </w:rPr>
            </w:pPr>
            <w:r>
              <w:rPr>
                <w:rFonts w:ascii="MISA Sans" w:hAnsi="MISA Sans"/>
                <w:color w:val="030E43"/>
                <w:spacing w:val="-3"/>
              </w:rPr>
              <w:t>Lưu ý khi sử dụng để đảm bảo dữ liệu được đồng bộ đầy đủ và đúng định dạng</w:t>
            </w:r>
          </w:p>
          <w:p w14:paraId="38865E0D"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Phạm vi áp dụng: </w:t>
            </w:r>
            <w:r>
              <w:rPr>
                <w:rFonts w:ascii="MISA Sans" w:hAnsi="MISA Sans"/>
                <w:color w:val="030E43"/>
                <w:spacing w:val="-3"/>
              </w:rPr>
              <w:t>Áp dụng kết nối lấy hóa đơn từ các nhà cung cấp:</w:t>
            </w:r>
          </w:p>
          <w:p w14:paraId="15D2F676" w14:textId="77777777" w:rsidR="00B67632" w:rsidRDefault="00B67632" w:rsidP="00A663E2">
            <w:pPr>
              <w:jc w:val="both"/>
              <w:rPr>
                <w:rFonts w:ascii="MISA Sans" w:hAnsi="MISA Sans"/>
                <w:color w:val="030E43"/>
                <w:spacing w:val="-3"/>
              </w:rPr>
            </w:pPr>
            <w:r>
              <w:rPr>
                <w:rStyle w:val="Strong"/>
                <w:rFonts w:ascii="MISA Sans" w:hAnsi="MISA Sans"/>
                <w:color w:val="030E43"/>
                <w:spacing w:val="-3"/>
              </w:rPr>
              <w:t>Nhà cung cấp hóa đơn điện tử:</w:t>
            </w:r>
            <w:r>
              <w:rPr>
                <w:rFonts w:ascii="MISA Sans" w:hAnsi="MISA Sans"/>
                <w:color w:val="030E43"/>
                <w:spacing w:val="-3"/>
              </w:rPr>
              <w:t> NCC hóa đơn MISA (MEINVOICE- phát hành hóa đơn)</w:t>
            </w:r>
          </w:p>
          <w:p w14:paraId="5945C942" w14:textId="77777777" w:rsidR="00B67632" w:rsidRDefault="00B67632" w:rsidP="00A663E2">
            <w:pPr>
              <w:jc w:val="both"/>
              <w:rPr>
                <w:rFonts w:ascii="MISA Sans" w:hAnsi="MISA Sans"/>
                <w:color w:val="030E43"/>
                <w:spacing w:val="-3"/>
              </w:rPr>
            </w:pPr>
            <w:r>
              <w:rPr>
                <w:rStyle w:val="Strong"/>
                <w:rFonts w:ascii="MISA Sans" w:hAnsi="MISA Sans"/>
                <w:color w:val="030E43"/>
                <w:spacing w:val="-3"/>
              </w:rPr>
              <w:t>Nhà cung cấp hàng hóa dịch vụ:</w:t>
            </w:r>
            <w:r>
              <w:rPr>
                <w:rFonts w:ascii="MISA Sans" w:hAnsi="MISA Sans"/>
                <w:color w:val="030E43"/>
                <w:spacing w:val="-3"/>
              </w:rPr>
              <w:t> Công ty trách nhiệm hữu hạn Grab (Grab), Công ty TNHH nước giải khát Coca-Cola Việt Nam, Công ty TNHH La Vie, Công ty cổ phần Giao thông số Việt Nam (Epass), Ngân hàng TMCP Đầu tư và Phát triển Việt Nam (BIDV), Tập đoàn Bưu chính Viễn thông Việt Nam (VNPT), Tổng công ty Viễn thông Viettel (Viettel Telecom), Tập đoàn Điện lực Việt Nam (EVN), Công ty cổ phần cấp nước Nghệ An, Tập đoàn Xăng Dầu Việt Nam – Petrolimex, Cảng vụ Đường thủy nội địa Hải Phòng, Ngân hàng Thương mại Cổ phần hàng hải Việt Nam (MBS), Công ty TNHH thu phí tự động VETC, Công ty TNHH Aeon Việt Nam, Công ty Cổ phần Cấp Thoát nước Phú Yên, Tổng công ty Bưu điện Việt Nam.</w:t>
            </w:r>
          </w:p>
          <w:p w14:paraId="6546D240"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68FCC2F4"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Kết nối với hệ thống tra cứu hóa đơn của nhà cung cấp.</w:t>
            </w:r>
          </w:p>
          <w:p w14:paraId="43D00573" w14:textId="77777777" w:rsidR="00B67632" w:rsidRDefault="00B67632" w:rsidP="00A663E2">
            <w:pPr>
              <w:jc w:val="both"/>
              <w:rPr>
                <w:rFonts w:ascii="MISA Sans" w:hAnsi="MISA Sans"/>
                <w:color w:val="030E43"/>
                <w:spacing w:val="-3"/>
              </w:rPr>
            </w:pPr>
            <w:r>
              <w:rPr>
                <w:rFonts w:ascii="MISA Sans" w:hAnsi="MISA Sans"/>
                <w:color w:val="030E43"/>
                <w:spacing w:val="-3"/>
              </w:rPr>
              <w:t>Vào mục </w:t>
            </w:r>
            <w:r>
              <w:rPr>
                <w:rStyle w:val="Strong"/>
                <w:rFonts w:ascii="MISA Sans" w:hAnsi="MISA Sans"/>
                <w:color w:val="030E43"/>
                <w:spacing w:val="-3"/>
              </w:rPr>
              <w:t>Kết nối nhà cung cấp, </w:t>
            </w:r>
            <w:r>
              <w:rPr>
                <w:rFonts w:ascii="MISA Sans" w:hAnsi="MISA Sans"/>
                <w:color w:val="030E43"/>
                <w:spacing w:val="-3"/>
              </w:rPr>
              <w:t>chọn nhà cung cấp cần kết nối, nhấn </w:t>
            </w:r>
            <w:r>
              <w:rPr>
                <w:rStyle w:val="Strong"/>
                <w:rFonts w:ascii="MISA Sans" w:hAnsi="MISA Sans"/>
                <w:color w:val="030E43"/>
                <w:spacing w:val="-3"/>
              </w:rPr>
              <w:t>Kết nối</w:t>
            </w:r>
            <w:r>
              <w:rPr>
                <w:rFonts w:ascii="MISA Sans" w:hAnsi="MISA Sans"/>
                <w:color w:val="030E43"/>
                <w:spacing w:val="-3"/>
              </w:rPr>
              <w:t>.</w:t>
            </w:r>
          </w:p>
          <w:p w14:paraId="1E6DDB74" w14:textId="022C1246"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DF88FD4" wp14:editId="7306E375">
                  <wp:extent cx="5610225" cy="2565626"/>
                  <wp:effectExtent l="0" t="0" r="0" b="6350"/>
                  <wp:docPr id="410" name="Picture 410" descr="https://helpv4.meinvoice.vn/wp-content/uploads/2025/01/R54-ket_noi_N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0" descr="https://helpv4.meinvoice.vn/wp-content/uploads/2025/01/R54-ket_noi_NCC.jpg"/>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5622294" cy="2571145"/>
                          </a:xfrm>
                          <a:prstGeom prst="rect">
                            <a:avLst/>
                          </a:prstGeom>
                          <a:noFill/>
                          <a:ln>
                            <a:noFill/>
                          </a:ln>
                        </pic:spPr>
                      </pic:pic>
                    </a:graphicData>
                  </a:graphic>
                </wp:inline>
              </w:drawing>
            </w:r>
          </w:p>
          <w:p w14:paraId="7788C056" w14:textId="77777777" w:rsidR="00B67632" w:rsidRDefault="00B67632" w:rsidP="00A663E2">
            <w:pPr>
              <w:jc w:val="both"/>
              <w:rPr>
                <w:rFonts w:ascii="MISA Sans" w:hAnsi="MISA Sans"/>
                <w:color w:val="030E43"/>
                <w:spacing w:val="-3"/>
              </w:rPr>
            </w:pPr>
            <w:r>
              <w:rPr>
                <w:rFonts w:ascii="MISA Sans" w:hAnsi="MISA Sans"/>
                <w:color w:val="030E43"/>
                <w:spacing w:val="-3"/>
              </w:rPr>
              <w:t>Kết nối hệ thống tra cứu hóa đơn với tài khoản được nhà cung cấp cung cấp.</w:t>
            </w:r>
          </w:p>
          <w:p w14:paraId="5447A338" w14:textId="390E63C0"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63B26A97" wp14:editId="5FBEE2C4">
                  <wp:extent cx="4086225" cy="2752725"/>
                  <wp:effectExtent l="0" t="0" r="9525" b="9525"/>
                  <wp:docPr id="409" name="Picture 409" descr="https://helpv4.meinvoice.vn/wp-content/uploads/2022/03/ket_noi_nhieu_tk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1" descr="https://helpv4.meinvoice.vn/wp-content/uploads/2022/03/ket_noi_nhieu_tk_02-1.jpg"/>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4086225" cy="2752725"/>
                          </a:xfrm>
                          <a:prstGeom prst="rect">
                            <a:avLst/>
                          </a:prstGeom>
                          <a:noFill/>
                          <a:ln>
                            <a:noFill/>
                          </a:ln>
                        </pic:spPr>
                      </pic:pic>
                    </a:graphicData>
                  </a:graphic>
                </wp:inline>
              </w:drawing>
            </w:r>
          </w:p>
          <w:p w14:paraId="5B4D7E79" w14:textId="77777777" w:rsidR="00B67632" w:rsidRDefault="00B67632" w:rsidP="00A663E2">
            <w:pPr>
              <w:jc w:val="both"/>
              <w:rPr>
                <w:rFonts w:ascii="MISA Sans" w:hAnsi="MISA Sans"/>
                <w:color w:val="030E43"/>
                <w:spacing w:val="-3"/>
              </w:rPr>
            </w:pPr>
            <w:r>
              <w:rPr>
                <w:rFonts w:ascii="MISA Sans" w:hAnsi="MISA Sans"/>
                <w:color w:val="030E43"/>
                <w:spacing w:val="-3"/>
              </w:rPr>
              <w:t>Sau khi kết nối thành công hệ thống sẽ tự động lấy hóa đơn về vào các khung giờ cố định mà MISA đáp ứng. Tuy nhiên, có thể </w:t>
            </w:r>
            <w:r>
              <w:rPr>
                <w:rStyle w:val="Strong"/>
                <w:rFonts w:ascii="MISA Sans" w:eastAsiaTheme="majorEastAsia" w:hAnsi="MISA Sans"/>
                <w:color w:val="030E43"/>
                <w:spacing w:val="-3"/>
              </w:rPr>
              <w:t>Đồng bộ ngay hóa đơn</w:t>
            </w:r>
            <w:r>
              <w:rPr>
                <w:rFonts w:ascii="MISA Sans" w:hAnsi="MISA Sans"/>
                <w:color w:val="030E43"/>
                <w:spacing w:val="-3"/>
              </w:rPr>
              <w:t> để xử lý trong trường hợp gấp.</w:t>
            </w:r>
          </w:p>
          <w:p w14:paraId="46F9CDB6"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Ví dụ</w:t>
            </w:r>
            <w:r>
              <w:rPr>
                <w:rStyle w:val="Emphasis"/>
                <w:rFonts w:ascii="MISA Sans" w:hAnsi="MISA Sans"/>
                <w:color w:val="030E43"/>
                <w:spacing w:val="-3"/>
              </w:rPr>
              <w:t>: Nhấn </w:t>
            </w:r>
            <w:r>
              <w:rPr>
                <w:rStyle w:val="Strong"/>
                <w:rFonts w:ascii="MISA Sans" w:eastAsiaTheme="majorEastAsia" w:hAnsi="MISA Sans"/>
                <w:i/>
                <w:iCs/>
                <w:color w:val="030E43"/>
                <w:spacing w:val="-3"/>
              </w:rPr>
              <w:t>Đồng bộ ngay</w:t>
            </w:r>
            <w:r>
              <w:rPr>
                <w:rStyle w:val="Emphasis"/>
                <w:rFonts w:ascii="MISA Sans" w:hAnsi="MISA Sans"/>
                <w:color w:val="030E43"/>
                <w:spacing w:val="-3"/>
              </w:rPr>
              <w:t> vào 7h sáng thì: Vào lúc 7h hệ thống sẽ lấy HĐ từ khung giờ lấy tự động gần nhất (5h59) đến 7h.</w:t>
            </w:r>
          </w:p>
          <w:p w14:paraId="78558C37" w14:textId="77777777" w:rsidR="00B67632" w:rsidRDefault="00B67632" w:rsidP="00A663E2">
            <w:pPr>
              <w:jc w:val="both"/>
              <w:rPr>
                <w:rFonts w:ascii="MISA Sans" w:hAnsi="MISA Sans"/>
                <w:color w:val="030E43"/>
                <w:spacing w:val="-3"/>
              </w:rPr>
            </w:pPr>
          </w:p>
          <w:p w14:paraId="04F116AA"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 xml:space="preserve">Tích vào nhà cung cấp đã kết nối, chọn tap Đã kết nối và nhấn nút 3 chấm </w:t>
            </w:r>
            <w:r>
              <w:rPr>
                <w:rStyle w:val="Emphasis"/>
                <w:rFonts w:ascii="Cambria Math" w:hAnsi="Cambria Math" w:cs="Cambria Math"/>
                <w:color w:val="030E43"/>
                <w:spacing w:val="-3"/>
              </w:rPr>
              <w:t>⋯</w:t>
            </w:r>
            <w:r>
              <w:rPr>
                <w:rStyle w:val="Emphasis"/>
                <w:rFonts w:ascii="MISA Sans" w:hAnsi="MISA Sans"/>
                <w:color w:val="030E43"/>
                <w:spacing w:val="-3"/>
              </w:rPr>
              <w:t>, chọn </w:t>
            </w:r>
            <w:r>
              <w:rPr>
                <w:rStyle w:val="Strong"/>
                <w:rFonts w:ascii="MISA Sans" w:hAnsi="MISA Sans"/>
                <w:i/>
                <w:iCs/>
                <w:color w:val="030E43"/>
                <w:spacing w:val="-3"/>
              </w:rPr>
              <w:t>Đồng bộ ngay.</w:t>
            </w:r>
          </w:p>
          <w:p w14:paraId="2FFF34D3" w14:textId="16415CF5"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EB013FF" wp14:editId="2DDD1A29">
                  <wp:extent cx="4019550" cy="2667000"/>
                  <wp:effectExtent l="0" t="0" r="0" b="0"/>
                  <wp:docPr id="408" name="Picture 408" descr="https://helpv4.meinvoice.vn/wp-content/uploads/2022/03/ket_noi_nhieu_tk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2" descr="https://helpv4.meinvoice.vn/wp-content/uploads/2022/03/ket_noi_nhieu_tk_04.jpg"/>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0" y="0"/>
                            <a:ext cx="4019550" cy="2667000"/>
                          </a:xfrm>
                          <a:prstGeom prst="rect">
                            <a:avLst/>
                          </a:prstGeom>
                          <a:noFill/>
                          <a:ln>
                            <a:noFill/>
                          </a:ln>
                        </pic:spPr>
                      </pic:pic>
                    </a:graphicData>
                  </a:graphic>
                </wp:inline>
              </w:drawing>
            </w:r>
          </w:p>
          <w:p w14:paraId="6C9A5DEA" w14:textId="77777777" w:rsidR="00B67632" w:rsidRDefault="00B67632" w:rsidP="00A663E2">
            <w:pPr>
              <w:jc w:val="both"/>
              <w:rPr>
                <w:rFonts w:ascii="MISA Sans" w:hAnsi="MISA Sans"/>
                <w:color w:val="030E43"/>
                <w:spacing w:val="-3"/>
              </w:rPr>
            </w:pPr>
          </w:p>
          <w:p w14:paraId="7911BCFC"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Chọn khoảng thời gian cần đồng bộ hóa đơn về, nhấn </w:t>
            </w:r>
            <w:r>
              <w:rPr>
                <w:rStyle w:val="Strong"/>
                <w:rFonts w:ascii="MISA Sans" w:hAnsi="MISA Sans"/>
                <w:i/>
                <w:iCs/>
                <w:color w:val="030E43"/>
                <w:spacing w:val="-3"/>
              </w:rPr>
              <w:t>Đồng bộ</w:t>
            </w:r>
            <w:r>
              <w:rPr>
                <w:rStyle w:val="Emphasis"/>
                <w:rFonts w:ascii="MISA Sans" w:hAnsi="MISA Sans"/>
                <w:color w:val="030E43"/>
                <w:spacing w:val="-3"/>
              </w:rPr>
              <w:t>. </w:t>
            </w:r>
          </w:p>
          <w:p w14:paraId="388C0DCD"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w:t>
            </w:r>
          </w:p>
          <w:p w14:paraId="6FFA4DDB" w14:textId="77777777" w:rsidR="00B67632" w:rsidRDefault="00B67632" w:rsidP="00A663E2">
            <w:pPr>
              <w:jc w:val="both"/>
              <w:rPr>
                <w:rFonts w:ascii="MISA Sans" w:hAnsi="MISA Sans"/>
                <w:color w:val="030E43"/>
                <w:spacing w:val="-3"/>
              </w:rPr>
            </w:pPr>
          </w:p>
          <w:p w14:paraId="7089C956" w14:textId="77777777" w:rsidR="00B67632" w:rsidRDefault="00B67632" w:rsidP="00A663E2">
            <w:pPr>
              <w:jc w:val="both"/>
              <w:rPr>
                <w:rFonts w:ascii="MISA Sans" w:hAnsi="MISA Sans"/>
                <w:color w:val="030E43"/>
                <w:spacing w:val="-3"/>
              </w:rPr>
            </w:pPr>
          </w:p>
          <w:p w14:paraId="70FDCEF7"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Mỗi ngày có thể </w:t>
            </w:r>
            <w:r>
              <w:rPr>
                <w:rStyle w:val="Strong"/>
                <w:rFonts w:ascii="MISA Sans" w:hAnsi="MISA Sans"/>
                <w:i/>
                <w:iCs/>
                <w:color w:val="030E43"/>
                <w:spacing w:val="-3"/>
              </w:rPr>
              <w:t>thực hiện đồng bộ tối đa 20 lần</w:t>
            </w:r>
            <w:r>
              <w:rPr>
                <w:rStyle w:val="Emphasis"/>
                <w:rFonts w:ascii="MISA Sans" w:hAnsi="MISA Sans"/>
                <w:color w:val="030E43"/>
                <w:spacing w:val="-3"/>
              </w:rPr>
              <w:t>, mỗi lần đồng bộ khoảng thời gian </w:t>
            </w:r>
            <w:r>
              <w:rPr>
                <w:rStyle w:val="Strong"/>
                <w:rFonts w:ascii="MISA Sans" w:hAnsi="MISA Sans"/>
                <w:i/>
                <w:iCs/>
                <w:color w:val="030E43"/>
                <w:spacing w:val="-3"/>
              </w:rPr>
              <w:t>không quá 60 ngày</w:t>
            </w:r>
            <w:r>
              <w:rPr>
                <w:rStyle w:val="Emphasis"/>
                <w:rFonts w:ascii="MISA Sans" w:hAnsi="MISA Sans"/>
                <w:b/>
                <w:bCs/>
                <w:color w:val="030E43"/>
                <w:spacing w:val="-3"/>
              </w:rPr>
              <w:t>.</w:t>
            </w:r>
          </w:p>
          <w:p w14:paraId="53F9DB21" w14:textId="4FC8C2E6"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53FC021D" wp14:editId="100CA2A8">
                  <wp:extent cx="2686050" cy="2486025"/>
                  <wp:effectExtent l="0" t="0" r="0" b="9525"/>
                  <wp:docPr id="407" name="Picture 407" descr="https://helpv4.meinvoice.vn/wp-content/uploads/2022/03/dong_bo_hoa_don_ve_pm_01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3" descr="https://helpv4.meinvoice.vn/wp-content/uploads/2022/03/dong_bo_hoa_don_ve_pm_01png.png"/>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2686050" cy="2486025"/>
                          </a:xfrm>
                          <a:prstGeom prst="rect">
                            <a:avLst/>
                          </a:prstGeom>
                          <a:noFill/>
                          <a:ln>
                            <a:noFill/>
                          </a:ln>
                        </pic:spPr>
                      </pic:pic>
                    </a:graphicData>
                  </a:graphic>
                </wp:inline>
              </w:drawing>
            </w:r>
          </w:p>
          <w:p w14:paraId="33587581" w14:textId="77777777" w:rsidR="00B67632" w:rsidRDefault="00B67632" w:rsidP="00A663E2">
            <w:pPr>
              <w:jc w:val="both"/>
              <w:rPr>
                <w:rFonts w:ascii="MISA Sans" w:hAnsi="MISA Sans"/>
                <w:color w:val="030E43"/>
                <w:spacing w:val="-3"/>
              </w:rPr>
            </w:pPr>
          </w:p>
          <w:p w14:paraId="63A09AA5" w14:textId="77777777" w:rsidR="00B67632" w:rsidRDefault="00B67632" w:rsidP="00A663E2">
            <w:pPr>
              <w:jc w:val="both"/>
              <w:rPr>
                <w:rFonts w:ascii="MISA Sans" w:hAnsi="MISA Sans"/>
                <w:color w:val="030E43"/>
                <w:spacing w:val="-3"/>
              </w:rPr>
            </w:pPr>
          </w:p>
          <w:p w14:paraId="2359A268" w14:textId="77777777" w:rsidR="00B67632" w:rsidRDefault="00B67632" w:rsidP="00A663E2">
            <w:pPr>
              <w:jc w:val="both"/>
              <w:rPr>
                <w:rFonts w:ascii="MISA Sans" w:hAnsi="MISA Sans"/>
                <w:color w:val="030E43"/>
                <w:spacing w:val="-3"/>
              </w:rPr>
            </w:pPr>
            <w:r>
              <w:rPr>
                <w:rStyle w:val="Strong"/>
                <w:rFonts w:ascii="MISA Sans" w:hAnsi="MISA Sans"/>
                <w:i/>
                <w:iCs/>
                <w:color w:val="030E43"/>
                <w:spacing w:val="-3"/>
              </w:rPr>
              <w:t>Link website tra cứu là</w:t>
            </w:r>
            <w:r>
              <w:rPr>
                <w:rStyle w:val="Emphasis"/>
                <w:rFonts w:ascii="MISA Sans" w:hAnsi="MISA Sans"/>
                <w:color w:val="030E43"/>
                <w:spacing w:val="-3"/>
              </w:rPr>
              <w:t> link </w:t>
            </w:r>
            <w:r>
              <w:rPr>
                <w:rStyle w:val="Strong"/>
                <w:rFonts w:ascii="MISA Sans" w:hAnsi="MISA Sans"/>
                <w:i/>
                <w:iCs/>
                <w:color w:val="030E43"/>
                <w:spacing w:val="-3"/>
              </w:rPr>
              <w:t>mặc định kết nối</w:t>
            </w:r>
            <w:r>
              <w:rPr>
                <w:rStyle w:val="Emphasis"/>
                <w:rFonts w:ascii="MISA Sans" w:hAnsi="MISA Sans"/>
                <w:color w:val="030E43"/>
                <w:spacing w:val="-3"/>
              </w:rPr>
              <w:t> </w:t>
            </w:r>
            <w:r>
              <w:rPr>
                <w:rStyle w:val="Strong"/>
                <w:rFonts w:ascii="MISA Sans" w:hAnsi="MISA Sans"/>
                <w:i/>
                <w:iCs/>
                <w:color w:val="030E43"/>
                <w:spacing w:val="-3"/>
              </w:rPr>
              <w:t>(không thay đổi được)</w:t>
            </w:r>
            <w:r>
              <w:rPr>
                <w:rStyle w:val="Emphasis"/>
                <w:rFonts w:ascii="MISA Sans" w:hAnsi="MISA Sans"/>
                <w:color w:val="030E43"/>
                <w:spacing w:val="-3"/>
              </w:rPr>
              <w:t>, mỗi nhà cung cấp chỉ có 1 link tra cứu để kết nối. Tuy nhiên, có một số nhà cung cấp có nhiều link tra cứu, phần mềm đã cập nhât các link đó vào nhà cung cấp tương ứng.(ví dụ: nhà cung cấp VNPT; EVN…)</w:t>
            </w:r>
          </w:p>
          <w:p w14:paraId="40B829ED"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lastRenderedPageBreak/>
              <w:t>Trường hợp khi Anh/Chị kết nối nhà cung cấp, thấy tại </w:t>
            </w:r>
            <w:r>
              <w:rPr>
                <w:rStyle w:val="Strong"/>
                <w:rFonts w:ascii="MISA Sans" w:hAnsi="MISA Sans"/>
                <w:i/>
                <w:iCs/>
                <w:color w:val="030E43"/>
                <w:spacing w:val="-3"/>
              </w:rPr>
              <w:t>Link website tra cứu </w:t>
            </w:r>
            <w:r>
              <w:rPr>
                <w:rStyle w:val="Emphasis"/>
                <w:rFonts w:ascii="MISA Sans" w:hAnsi="MISA Sans"/>
                <w:color w:val="030E43"/>
                <w:spacing w:val="-3"/>
              </w:rPr>
              <w:t>có dấu mũi tên để sổ xuống, Anh/chị thực hiện chọn link website tra cứu (ví dụ: nhà cung cấp VNPT; EVN…),sau đó khai báo tài khoản đăng nhập do nhà cung cấp cấp như bình thường.</w:t>
            </w:r>
          </w:p>
          <w:p w14:paraId="742D4123" w14:textId="05CAB24E"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05EA02A2" wp14:editId="71594B17">
                  <wp:extent cx="5607217" cy="2768600"/>
                  <wp:effectExtent l="0" t="0" r="0" b="0"/>
                  <wp:docPr id="406" name="Picture 406" descr="https://helpv4.meinvoice.vn/wp-content/uploads/2022/03/ket_noi_vn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4" descr="https://helpv4.meinvoice.vn/wp-content/uploads/2022/03/ket_noi_vnpt.png"/>
                          <pic:cNvPicPr>
                            <a:picLocks noChangeAspect="1" noChangeArrowheads="1"/>
                          </pic:cNvPicPr>
                        </pic:nvPicPr>
                        <pic:blipFill>
                          <a:blip r:embed="rId386" cstate="print">
                            <a:extLst>
                              <a:ext uri="{28A0092B-C50C-407E-A947-70E740481C1C}">
                                <a14:useLocalDpi xmlns:a14="http://schemas.microsoft.com/office/drawing/2010/main" val="0"/>
                              </a:ext>
                            </a:extLst>
                          </a:blip>
                          <a:srcRect/>
                          <a:stretch>
                            <a:fillRect/>
                          </a:stretch>
                        </pic:blipFill>
                        <pic:spPr bwMode="auto">
                          <a:xfrm>
                            <a:off x="0" y="0"/>
                            <a:ext cx="5623490" cy="2776635"/>
                          </a:xfrm>
                          <a:prstGeom prst="rect">
                            <a:avLst/>
                          </a:prstGeom>
                          <a:noFill/>
                          <a:ln>
                            <a:noFill/>
                          </a:ln>
                        </pic:spPr>
                      </pic:pic>
                    </a:graphicData>
                  </a:graphic>
                </wp:inline>
              </w:drawing>
            </w:r>
          </w:p>
          <w:p w14:paraId="0728C5F8" w14:textId="77777777" w:rsidR="00B67632" w:rsidRDefault="00B67632" w:rsidP="00A663E2">
            <w:pPr>
              <w:jc w:val="both"/>
              <w:rPr>
                <w:rFonts w:ascii="MISA Sans" w:hAnsi="MISA Sans"/>
                <w:color w:val="030E43"/>
                <w:spacing w:val="-3"/>
              </w:rPr>
            </w:pPr>
          </w:p>
          <w:p w14:paraId="423F5E16" w14:textId="77777777" w:rsidR="00B67632" w:rsidRDefault="00B67632" w:rsidP="00A663E2">
            <w:pPr>
              <w:jc w:val="both"/>
              <w:rPr>
                <w:rFonts w:ascii="MISA Sans" w:hAnsi="MISA Sans"/>
                <w:color w:val="030E43"/>
                <w:spacing w:val="-3"/>
              </w:rPr>
            </w:pPr>
          </w:p>
          <w:p w14:paraId="1409452A"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Nếu khi kết nối nhà cung cấp bằng Link website tra cứu và tài khoản không được (báo lỗi), Anh/Chị liên hệ lại phía nhà cung cập để kiểm tra lại tại khoản kết nối.</w:t>
            </w:r>
          </w:p>
          <w:p w14:paraId="42AF2790"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Có thể kết nối cùng lúc </w:t>
            </w:r>
            <w:r>
              <w:rPr>
                <w:rStyle w:val="Strong"/>
                <w:rFonts w:ascii="MISA Sans" w:hAnsi="MISA Sans"/>
                <w:i/>
                <w:iCs/>
                <w:color w:val="030E43"/>
                <w:spacing w:val="-3"/>
              </w:rPr>
              <w:t>nhiều nhà cung cấp</w:t>
            </w:r>
            <w:r>
              <w:rPr>
                <w:rStyle w:val="Emphasis"/>
                <w:rFonts w:ascii="MISA Sans" w:hAnsi="MISA Sans"/>
                <w:color w:val="030E43"/>
                <w:spacing w:val="-3"/>
              </w:rPr>
              <w:t> để lấy hóa đơn về.</w:t>
            </w:r>
          </w:p>
          <w:p w14:paraId="197940EB" w14:textId="77777777" w:rsidR="00B67632" w:rsidRDefault="00B67632" w:rsidP="00A663E2">
            <w:pPr>
              <w:jc w:val="both"/>
              <w:rPr>
                <w:b/>
                <w:bCs/>
                <w:color w:val="000000" w:themeColor="text1"/>
                <w:sz w:val="28"/>
                <w:szCs w:val="28"/>
              </w:rPr>
            </w:pPr>
          </w:p>
        </w:tc>
      </w:tr>
    </w:tbl>
    <w:p w14:paraId="7C573366" w14:textId="0C59CB51" w:rsidR="00B67632" w:rsidRPr="00D87297" w:rsidRDefault="00B67632" w:rsidP="00A663E2">
      <w:pPr>
        <w:jc w:val="both"/>
        <w:rPr>
          <w:b/>
          <w:bCs/>
          <w:color w:val="000000" w:themeColor="text1"/>
          <w:sz w:val="28"/>
          <w:szCs w:val="28"/>
        </w:rPr>
      </w:pPr>
    </w:p>
    <w:p w14:paraId="13B814BE" w14:textId="4E75310D" w:rsidR="00995CC7" w:rsidRDefault="00D87297" w:rsidP="00CC7F7E">
      <w:pPr>
        <w:pStyle w:val="ListParagraph"/>
        <w:numPr>
          <w:ilvl w:val="1"/>
          <w:numId w:val="20"/>
        </w:numPr>
        <w:ind w:left="1800"/>
        <w:jc w:val="both"/>
        <w:rPr>
          <w:b/>
          <w:bCs/>
          <w:color w:val="000000" w:themeColor="text1"/>
          <w:sz w:val="28"/>
          <w:szCs w:val="28"/>
        </w:rPr>
      </w:pPr>
      <w:r>
        <w:rPr>
          <w:b/>
          <w:bCs/>
          <w:color w:val="000000" w:themeColor="text1"/>
          <w:sz w:val="28"/>
          <w:szCs w:val="28"/>
        </w:rPr>
        <w:t>Xử lý hóa đơn</w:t>
      </w:r>
    </w:p>
    <w:tbl>
      <w:tblPr>
        <w:tblStyle w:val="TableGrid"/>
        <w:tblW w:w="0" w:type="auto"/>
        <w:tblLook w:val="04A0" w:firstRow="1" w:lastRow="0" w:firstColumn="1" w:lastColumn="0" w:noHBand="0" w:noVBand="1"/>
      </w:tblPr>
      <w:tblGrid>
        <w:gridCol w:w="9026"/>
      </w:tblGrid>
      <w:tr w:rsidR="00D87297" w14:paraId="55F7F8B6" w14:textId="77777777" w:rsidTr="00D87297">
        <w:tc>
          <w:tcPr>
            <w:tcW w:w="9026" w:type="dxa"/>
          </w:tcPr>
          <w:p w14:paraId="754D05F2" w14:textId="77777777" w:rsidR="00D87297" w:rsidRDefault="00D87297" w:rsidP="00A663E2">
            <w:pPr>
              <w:jc w:val="both"/>
              <w:rPr>
                <w:rFonts w:ascii="inherit" w:hAnsi="inherit"/>
              </w:rPr>
            </w:pPr>
            <w:r>
              <w:rPr>
                <w:rFonts w:ascii="inherit" w:hAnsi="inherit"/>
              </w:rPr>
              <w:t>(MISA meInvoice – Xử lý hóa đơn) Xử lý và kiểm tra thông tin hóa đơn</w:t>
            </w:r>
          </w:p>
          <w:p w14:paraId="26EA0C6D" w14:textId="77777777" w:rsidR="00D87297" w:rsidRDefault="00D87297"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BEB80A5" w14:textId="77777777" w:rsidR="00D87297" w:rsidRDefault="00D87297" w:rsidP="00A663E2">
            <w:pPr>
              <w:jc w:val="both"/>
              <w:rPr>
                <w:rFonts w:ascii="MISA Sans" w:hAnsi="MISA Sans"/>
                <w:color w:val="030E43"/>
                <w:spacing w:val="-3"/>
              </w:rPr>
            </w:pPr>
            <w:r>
              <w:rPr>
                <w:rFonts w:ascii="MISA Sans" w:hAnsi="MISA Sans"/>
                <w:color w:val="030E43"/>
                <w:spacing w:val="-3"/>
              </w:rPr>
              <w:t>Bài viết này giúp Quý khách nắm được quy trình kiểm tra, phân tích thông tin hóa đơn đầu vào trên phần mềm meInvoice Web, hỗ trợ kiểm tra kỹ lưỡng các thông tin người mua, người bán, chữ ký điện tử và đối chiếu với hệ thống Tổng cục Thuế, đảm bảo tính hợp lệ, phòng tránh rủi ro và tuân thủ quy định về hóa đơn điện tử.</w:t>
            </w:r>
          </w:p>
          <w:p w14:paraId="14B32BFC" w14:textId="77777777" w:rsidR="00D87297" w:rsidRDefault="00D8729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38AB27B5" w14:textId="77777777" w:rsidR="00D87297" w:rsidRDefault="00D87297" w:rsidP="00A663E2">
            <w:pPr>
              <w:jc w:val="both"/>
              <w:rPr>
                <w:rFonts w:ascii="MISA Sans" w:hAnsi="MISA Sans"/>
                <w:color w:val="030E43"/>
                <w:spacing w:val="-3"/>
              </w:rPr>
            </w:pPr>
            <w:r>
              <w:rPr>
                <w:rFonts w:ascii="MISA Sans" w:hAnsi="MISA Sans"/>
                <w:color w:val="030E43"/>
                <w:spacing w:val="-3"/>
              </w:rPr>
              <w:t>Hướng dẫn kiểm tra thông tin người mua trên hóa đơn</w:t>
            </w:r>
          </w:p>
          <w:p w14:paraId="191F1755" w14:textId="77777777" w:rsidR="00D87297" w:rsidRDefault="00D87297" w:rsidP="00A663E2">
            <w:pPr>
              <w:jc w:val="both"/>
              <w:rPr>
                <w:rFonts w:ascii="MISA Sans" w:hAnsi="MISA Sans"/>
                <w:color w:val="030E43"/>
                <w:spacing w:val="-3"/>
              </w:rPr>
            </w:pPr>
            <w:r>
              <w:rPr>
                <w:rFonts w:ascii="MISA Sans" w:hAnsi="MISA Sans"/>
                <w:color w:val="030E43"/>
                <w:spacing w:val="-3"/>
              </w:rPr>
              <w:t>Hướng dẫn kiểm tra thông tin người bán và đối chiếu với cơ quan thuế</w:t>
            </w:r>
          </w:p>
          <w:p w14:paraId="58CEE3C8" w14:textId="77777777" w:rsidR="00D87297" w:rsidRDefault="00D87297" w:rsidP="00A663E2">
            <w:pPr>
              <w:jc w:val="both"/>
              <w:rPr>
                <w:rFonts w:ascii="MISA Sans" w:hAnsi="MISA Sans"/>
                <w:color w:val="030E43"/>
                <w:spacing w:val="-3"/>
              </w:rPr>
            </w:pPr>
            <w:r>
              <w:rPr>
                <w:rFonts w:ascii="MISA Sans" w:hAnsi="MISA Sans"/>
                <w:color w:val="030E43"/>
                <w:spacing w:val="-3"/>
              </w:rPr>
              <w:t>Phân tích, kiểm tra chữ ký điện tử và chứng thư số</w:t>
            </w:r>
          </w:p>
          <w:p w14:paraId="14054993" w14:textId="77777777" w:rsidR="00D87297" w:rsidRDefault="00D87297" w:rsidP="00A663E2">
            <w:pPr>
              <w:jc w:val="both"/>
              <w:rPr>
                <w:rFonts w:ascii="MISA Sans" w:hAnsi="MISA Sans"/>
                <w:color w:val="030E43"/>
                <w:spacing w:val="-3"/>
              </w:rPr>
            </w:pPr>
            <w:r>
              <w:rPr>
                <w:rFonts w:ascii="MISA Sans" w:hAnsi="MISA Sans"/>
                <w:color w:val="030E43"/>
                <w:spacing w:val="-3"/>
              </w:rPr>
              <w:t>Đối chiếu thông tin hóa đơn với hệ thống Tổng cục Thuế</w:t>
            </w:r>
          </w:p>
          <w:p w14:paraId="29E43EAE" w14:textId="77777777" w:rsidR="00D87297" w:rsidRDefault="00D87297" w:rsidP="00A663E2">
            <w:pPr>
              <w:jc w:val="both"/>
              <w:rPr>
                <w:rFonts w:ascii="MISA Sans" w:hAnsi="MISA Sans"/>
                <w:color w:val="030E43"/>
                <w:spacing w:val="-3"/>
              </w:rPr>
            </w:pPr>
            <w:r>
              <w:rPr>
                <w:rFonts w:ascii="MISA Sans" w:hAnsi="MISA Sans"/>
                <w:color w:val="030E43"/>
                <w:spacing w:val="-3"/>
              </w:rPr>
              <w:lastRenderedPageBreak/>
              <w:t>Lưu ý về tìm kiếm, quản lý hóa đơn và xử lý các trường hợp đặc biệt</w:t>
            </w:r>
          </w:p>
          <w:p w14:paraId="34456E7B" w14:textId="77777777" w:rsidR="00D87297" w:rsidRDefault="00D87297"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D87297" w14:paraId="4A98795B" w14:textId="77777777" w:rsidTr="00D8729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66AC3348" w14:textId="77777777" w:rsidR="00D87297" w:rsidRDefault="00D87297" w:rsidP="00A663E2">
                  <w:pPr>
                    <w:jc w:val="both"/>
                    <w:rPr>
                      <w:rFonts w:ascii="inherit" w:hAnsi="inherit"/>
                      <w:sz w:val="28"/>
                      <w:szCs w:val="28"/>
                    </w:rPr>
                  </w:pPr>
                  <w:r>
                    <w:rPr>
                      <w:rStyle w:val="Strong"/>
                      <w:rFonts w:ascii="inherit" w:hAnsi="inherit"/>
                      <w:b w:val="0"/>
                      <w:bCs w:val="0"/>
                      <w:sz w:val="28"/>
                      <w:szCs w:val="28"/>
                    </w:rPr>
                    <w:t>2.1. Phân tích và kiểm tra thông tin người mua</w:t>
                  </w:r>
                </w:p>
                <w:p w14:paraId="77383FBF" w14:textId="77777777" w:rsidR="00D87297" w:rsidRDefault="00D87297" w:rsidP="00A663E2">
                  <w:pPr>
                    <w:jc w:val="both"/>
                  </w:pPr>
                  <w:r>
                    <w:rPr>
                      <w:rStyle w:val="Strong"/>
                      <w:rFonts w:eastAsiaTheme="majorEastAsia"/>
                    </w:rPr>
                    <w:t>Bước 1:</w:t>
                  </w:r>
                  <w:r>
                    <w:t> Đăng nhập vào Meinvoice Xử lý hóa đơn theo </w:t>
                  </w:r>
                  <w:hyperlink r:id="rId387" w:history="1">
                    <w:r>
                      <w:rPr>
                        <w:rStyle w:val="Hyperlink"/>
                        <w:color w:val="337AB7"/>
                      </w:rPr>
                      <w:t>hướng dẫn tại đây </w:t>
                    </w:r>
                  </w:hyperlink>
                </w:p>
                <w:p w14:paraId="43F2867C" w14:textId="77777777" w:rsidR="00D87297" w:rsidRDefault="00D87297" w:rsidP="00A663E2">
                  <w:pPr>
                    <w:jc w:val="both"/>
                  </w:pPr>
                  <w:r>
                    <w:rPr>
                      <w:rStyle w:val="Strong"/>
                      <w:rFonts w:eastAsiaTheme="majorEastAsia"/>
                    </w:rPr>
                    <w:t>Bước 2:</w:t>
                  </w:r>
                  <w:r>
                    <w:t> Tại phân hệ </w:t>
                  </w:r>
                  <w:r>
                    <w:rPr>
                      <w:rStyle w:val="Strong"/>
                      <w:rFonts w:eastAsiaTheme="majorEastAsia"/>
                    </w:rPr>
                    <w:t>Hóa đơn đầu vào</w:t>
                  </w:r>
                  <w:r>
                    <w:t>, nhấn vào số hóa đơn để xem chi tiết kết quả kiểm tra.</w:t>
                  </w:r>
                </w:p>
                <w:p w14:paraId="4A1E25E1" w14:textId="660E3427" w:rsidR="00D87297" w:rsidRDefault="00D87297" w:rsidP="00A663E2">
                  <w:pPr>
                    <w:jc w:val="both"/>
                  </w:pPr>
                  <w:r>
                    <w:rPr>
                      <w:noProof/>
                    </w:rPr>
                    <w:drawing>
                      <wp:inline distT="0" distB="0" distL="0" distR="0" wp14:anchorId="44C140E6" wp14:editId="60C44EC1">
                        <wp:extent cx="5238750" cy="2124075"/>
                        <wp:effectExtent l="0" t="0" r="0" b="9525"/>
                        <wp:docPr id="422" name="Picture 422" descr="https://helpv4.meinvoice.vn/wp-content/uploads/2021/06/kiem_tra_hoa-don_123_19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0" descr="https://helpv4.meinvoice.vn/wp-content/uploads/2021/06/kiem_tra_hoa-don_123_19jpg.jpg"/>
                                <pic:cNvPicPr>
                                  <a:picLocks noChangeAspect="1" noChangeArrowheads="1"/>
                                </pic:cNvPicPr>
                              </pic:nvPicPr>
                              <pic:blipFill>
                                <a:blip r:embed="rId388" cstate="print">
                                  <a:extLst>
                                    <a:ext uri="{28A0092B-C50C-407E-A947-70E740481C1C}">
                                      <a14:useLocalDpi xmlns:a14="http://schemas.microsoft.com/office/drawing/2010/main" val="0"/>
                                    </a:ext>
                                  </a:extLst>
                                </a:blip>
                                <a:srcRect/>
                                <a:stretch>
                                  <a:fillRect/>
                                </a:stretch>
                              </pic:blipFill>
                              <pic:spPr bwMode="auto">
                                <a:xfrm>
                                  <a:off x="0" y="0"/>
                                  <a:ext cx="5238750" cy="2124075"/>
                                </a:xfrm>
                                <a:prstGeom prst="rect">
                                  <a:avLst/>
                                </a:prstGeom>
                                <a:noFill/>
                                <a:ln>
                                  <a:noFill/>
                                </a:ln>
                              </pic:spPr>
                            </pic:pic>
                          </a:graphicData>
                        </a:graphic>
                      </wp:inline>
                    </w:drawing>
                  </w:r>
                </w:p>
                <w:p w14:paraId="019FF29F" w14:textId="77777777" w:rsidR="00D87297" w:rsidRDefault="00D87297" w:rsidP="00A663E2">
                  <w:pPr>
                    <w:jc w:val="both"/>
                  </w:pPr>
                  <w:r>
                    <w:rPr>
                      <w:rStyle w:val="Strong"/>
                      <w:rFonts w:eastAsiaTheme="majorEastAsia"/>
                    </w:rPr>
                    <w:t>Bước 3:</w:t>
                  </w:r>
                  <w:r>
                    <w:t> Kiểm tra tên người mua trên hóa đơn và tên đã khai báo trên phần mềm</w:t>
                  </w:r>
                </w:p>
                <w:p w14:paraId="702B74FB" w14:textId="77777777" w:rsidR="00D87297" w:rsidRDefault="00D87297" w:rsidP="00A663E2">
                  <w:pPr>
                    <w:jc w:val="both"/>
                  </w:pPr>
                </w:p>
                <w:p w14:paraId="4E33BC5E" w14:textId="77777777" w:rsidR="00D87297" w:rsidRDefault="00D87297" w:rsidP="00A663E2">
                  <w:pPr>
                    <w:jc w:val="both"/>
                  </w:pPr>
                  <w:r>
                    <w:rPr>
                      <w:rStyle w:val="Emphasis"/>
                    </w:rPr>
                    <w:t>Có thể chấp nhận tên người mua trong trường hợp thông tin có sai lệch (viết tắt,…)</w:t>
                  </w:r>
                </w:p>
                <w:p w14:paraId="31CE38D7" w14:textId="7F75CA4D" w:rsidR="00D87297" w:rsidRDefault="00D87297" w:rsidP="00A663E2">
                  <w:pPr>
                    <w:jc w:val="both"/>
                  </w:pPr>
                  <w:r>
                    <w:rPr>
                      <w:noProof/>
                    </w:rPr>
                    <w:drawing>
                      <wp:inline distT="0" distB="0" distL="0" distR="0" wp14:anchorId="44E39165" wp14:editId="344CC030">
                        <wp:extent cx="4933950" cy="2457450"/>
                        <wp:effectExtent l="0" t="0" r="0" b="0"/>
                        <wp:docPr id="421" name="Picture 421" descr="https://helpv4.meinvoice.vn/wp-content/uploads/2021/06/kiem_tra_hoa-don_123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1" descr="https://helpv4.meinvoice.vn/wp-content/uploads/2021/06/kiem_tra_hoa-don_123_11.jpg"/>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4933950" cy="2457450"/>
                                </a:xfrm>
                                <a:prstGeom prst="rect">
                                  <a:avLst/>
                                </a:prstGeom>
                                <a:noFill/>
                                <a:ln>
                                  <a:noFill/>
                                </a:ln>
                              </pic:spPr>
                            </pic:pic>
                          </a:graphicData>
                        </a:graphic>
                      </wp:inline>
                    </w:drawing>
                  </w:r>
                </w:p>
                <w:p w14:paraId="4F677003" w14:textId="77777777" w:rsidR="00D87297" w:rsidRDefault="00D87297" w:rsidP="00A663E2">
                  <w:pPr>
                    <w:jc w:val="both"/>
                  </w:pPr>
                  <w:r>
                    <w:rPr>
                      <w:rStyle w:val="Strong"/>
                      <w:rFonts w:eastAsiaTheme="majorEastAsia"/>
                    </w:rPr>
                    <w:t>Bước 4:</w:t>
                  </w:r>
                  <w:r>
                    <w:t> Kiểm tra mã số thuế và địa chỉ người mua, đối chiếu với dữ liệu đã khai báo.</w:t>
                  </w:r>
                </w:p>
                <w:p w14:paraId="4E41101C" w14:textId="26446334" w:rsidR="00D87297" w:rsidRDefault="00D87297" w:rsidP="00A663E2">
                  <w:pPr>
                    <w:jc w:val="both"/>
                  </w:pPr>
                  <w:r>
                    <w:rPr>
                      <w:noProof/>
                    </w:rPr>
                    <w:lastRenderedPageBreak/>
                    <w:drawing>
                      <wp:inline distT="0" distB="0" distL="0" distR="0" wp14:anchorId="694DA15C" wp14:editId="2640FD5B">
                        <wp:extent cx="4914900" cy="2457450"/>
                        <wp:effectExtent l="0" t="0" r="0" b="0"/>
                        <wp:docPr id="420" name="Picture 420" descr="https://helpv4.meinvoice.vn/wp-content/uploads/2021/06/kiem_tra_hoa-don_123_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2" descr="https://helpv4.meinvoice.vn/wp-content/uploads/2021/06/kiem_tra_hoa-don_123_13.jpg"/>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4914900" cy="2457450"/>
                                </a:xfrm>
                                <a:prstGeom prst="rect">
                                  <a:avLst/>
                                </a:prstGeom>
                                <a:noFill/>
                                <a:ln>
                                  <a:noFill/>
                                </a:ln>
                              </pic:spPr>
                            </pic:pic>
                          </a:graphicData>
                        </a:graphic>
                      </wp:inline>
                    </w:drawing>
                  </w:r>
                </w:p>
                <w:p w14:paraId="3113E707" w14:textId="77777777" w:rsidR="00D87297" w:rsidRDefault="00D87297" w:rsidP="00A663E2">
                  <w:pPr>
                    <w:jc w:val="both"/>
                  </w:pPr>
                  <w:r>
                    <w:rPr>
                      <w:rStyle w:val="Strong"/>
                      <w:rFonts w:eastAsiaTheme="majorEastAsia"/>
                    </w:rPr>
                    <w:t>Bước 5:</w:t>
                  </w:r>
                  <w:r>
                    <w:t> Kiểm tra địa chỉ người mua trên hóa đơn và tên đã khai báo trên phần mềm.</w:t>
                  </w:r>
                </w:p>
                <w:p w14:paraId="6392BDC0" w14:textId="60540D48" w:rsidR="00D87297" w:rsidRDefault="00D87297" w:rsidP="00A663E2">
                  <w:pPr>
                    <w:jc w:val="both"/>
                  </w:pPr>
                  <w:r>
                    <w:rPr>
                      <w:noProof/>
                    </w:rPr>
                    <w:drawing>
                      <wp:inline distT="0" distB="0" distL="0" distR="0" wp14:anchorId="6234462C" wp14:editId="0C98E349">
                        <wp:extent cx="4876800" cy="2019300"/>
                        <wp:effectExtent l="0" t="0" r="0" b="0"/>
                        <wp:docPr id="419" name="Picture 419" descr="https://helpv4.meinvoice.vn/wp-content/uploads/2021/06/kiem_tra_hoa-don_123_20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3" descr="https://helpv4.meinvoice.vn/wp-content/uploads/2021/06/kiem_tra_hoa-don_123_20jpg.jpg"/>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4876800" cy="2019300"/>
                                </a:xfrm>
                                <a:prstGeom prst="rect">
                                  <a:avLst/>
                                </a:prstGeom>
                                <a:noFill/>
                                <a:ln>
                                  <a:noFill/>
                                </a:ln>
                              </pic:spPr>
                            </pic:pic>
                          </a:graphicData>
                        </a:graphic>
                      </wp:inline>
                    </w:drawing>
                  </w:r>
                </w:p>
                <w:p w14:paraId="0F865029" w14:textId="77777777" w:rsidR="00D87297" w:rsidRDefault="00D87297" w:rsidP="00A663E2">
                  <w:pPr>
                    <w:jc w:val="both"/>
                    <w:rPr>
                      <w:rFonts w:ascii="inherit" w:hAnsi="inherit"/>
                      <w:sz w:val="28"/>
                      <w:szCs w:val="28"/>
                    </w:rPr>
                  </w:pPr>
                  <w:r>
                    <w:rPr>
                      <w:rStyle w:val="Strong"/>
                      <w:rFonts w:ascii="inherit" w:hAnsi="inherit"/>
                      <w:b w:val="0"/>
                      <w:bCs w:val="0"/>
                      <w:sz w:val="28"/>
                      <w:szCs w:val="28"/>
                    </w:rPr>
                    <w:t>2.2. Phân tích và kiểm tra thông tin người bán</w:t>
                  </w:r>
                </w:p>
                <w:p w14:paraId="2EBDED77" w14:textId="77777777" w:rsidR="00D87297" w:rsidRDefault="00D87297" w:rsidP="00A663E2">
                  <w:pPr>
                    <w:jc w:val="both"/>
                  </w:pPr>
                  <w:r>
                    <w:rPr>
                      <w:rStyle w:val="Strong"/>
                      <w:rFonts w:eastAsiaTheme="majorEastAsia"/>
                    </w:rPr>
                    <w:t>Bước 1:</w:t>
                  </w:r>
                  <w:r>
                    <w:t> Kiểm tra tên người bán trên hóa đơn và tên người bán trên website của cơ quan thuế.</w:t>
                  </w:r>
                </w:p>
                <w:p w14:paraId="474BCD64" w14:textId="17E398D7" w:rsidR="00D87297" w:rsidRDefault="00D87297" w:rsidP="00A663E2">
                  <w:pPr>
                    <w:jc w:val="both"/>
                  </w:pPr>
                  <w:r>
                    <w:rPr>
                      <w:noProof/>
                    </w:rPr>
                    <w:drawing>
                      <wp:inline distT="0" distB="0" distL="0" distR="0" wp14:anchorId="0A74FA94" wp14:editId="5D942887">
                        <wp:extent cx="4953000" cy="2486025"/>
                        <wp:effectExtent l="0" t="0" r="0" b="9525"/>
                        <wp:docPr id="418" name="Picture 418" descr="https://helpv4.meinvoice.vn/wp-content/uploads/2021/06/kiem_tra_hoa-don_123_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 descr="https://helpv4.meinvoice.vn/wp-content/uploads/2021/06/kiem_tra_hoa-don_123_14.jpg"/>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0" y="0"/>
                                  <a:ext cx="4953000" cy="2486025"/>
                                </a:xfrm>
                                <a:prstGeom prst="rect">
                                  <a:avLst/>
                                </a:prstGeom>
                                <a:noFill/>
                                <a:ln>
                                  <a:noFill/>
                                </a:ln>
                              </pic:spPr>
                            </pic:pic>
                          </a:graphicData>
                        </a:graphic>
                      </wp:inline>
                    </w:drawing>
                  </w:r>
                </w:p>
                <w:p w14:paraId="42134307" w14:textId="77777777" w:rsidR="00D87297" w:rsidRDefault="00D87297" w:rsidP="00A663E2">
                  <w:pPr>
                    <w:jc w:val="both"/>
                  </w:pPr>
                  <w:r>
                    <w:rPr>
                      <w:rStyle w:val="Strong"/>
                      <w:rFonts w:eastAsiaTheme="majorEastAsia"/>
                    </w:rPr>
                    <w:lastRenderedPageBreak/>
                    <w:t>Bước 2: </w:t>
                  </w:r>
                  <w:r>
                    <w:t>Kiểm tra địa chỉ người bán trên hóa đơn và địa chỉ người bán trên website của cơ quan thuế</w:t>
                  </w:r>
                </w:p>
                <w:p w14:paraId="77FF4B3E" w14:textId="54631EDA" w:rsidR="00D87297" w:rsidRDefault="00D87297" w:rsidP="00A663E2">
                  <w:pPr>
                    <w:jc w:val="both"/>
                  </w:pPr>
                  <w:r>
                    <w:rPr>
                      <w:noProof/>
                    </w:rPr>
                    <w:drawing>
                      <wp:inline distT="0" distB="0" distL="0" distR="0" wp14:anchorId="44BDA528" wp14:editId="15E3849C">
                        <wp:extent cx="5038725" cy="2571750"/>
                        <wp:effectExtent l="0" t="0" r="9525" b="0"/>
                        <wp:docPr id="417" name="Picture 417" descr="https://helpv4.meinvoice.vn/wp-content/uploads/2021/06/kiem_tra_hoa-don_123_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5" descr="https://helpv4.meinvoice.vn/wp-content/uploads/2021/06/kiem_tra_hoa-don_123_15.jpg"/>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5038725" cy="2571750"/>
                                </a:xfrm>
                                <a:prstGeom prst="rect">
                                  <a:avLst/>
                                </a:prstGeom>
                                <a:noFill/>
                                <a:ln>
                                  <a:noFill/>
                                </a:ln>
                              </pic:spPr>
                            </pic:pic>
                          </a:graphicData>
                        </a:graphic>
                      </wp:inline>
                    </w:drawing>
                  </w:r>
                </w:p>
                <w:p w14:paraId="17F6725A" w14:textId="77777777" w:rsidR="00D87297" w:rsidRDefault="00D87297" w:rsidP="00A663E2">
                  <w:pPr>
                    <w:jc w:val="both"/>
                  </w:pPr>
                  <w:r>
                    <w:rPr>
                      <w:rStyle w:val="Emphasis"/>
                    </w:rPr>
                    <w:t>Có thể chấp nhận tên người mua trong trường hợp thông tin có sai lệch (viết tắt,…)</w:t>
                  </w:r>
                </w:p>
                <w:p w14:paraId="648D9EAA" w14:textId="77777777" w:rsidR="00D87297" w:rsidRDefault="00D87297" w:rsidP="00A663E2">
                  <w:pPr>
                    <w:jc w:val="both"/>
                    <w:rPr>
                      <w:rFonts w:ascii="inherit" w:hAnsi="inherit"/>
                      <w:sz w:val="28"/>
                      <w:szCs w:val="28"/>
                    </w:rPr>
                  </w:pPr>
                  <w:r>
                    <w:rPr>
                      <w:rStyle w:val="Strong"/>
                      <w:rFonts w:ascii="inherit" w:hAnsi="inherit"/>
                      <w:b w:val="0"/>
                      <w:bCs w:val="0"/>
                      <w:sz w:val="28"/>
                      <w:szCs w:val="28"/>
                    </w:rPr>
                    <w:t>2.3. Phân tích và kiểm tra chữ ký điện tử</w:t>
                  </w:r>
                </w:p>
                <w:p w14:paraId="280CD3E6" w14:textId="77777777" w:rsidR="00D87297" w:rsidRDefault="00D87297" w:rsidP="00A663E2">
                  <w:pPr>
                    <w:jc w:val="both"/>
                    <w:rPr>
                      <w:sz w:val="24"/>
                      <w:szCs w:val="24"/>
                    </w:rPr>
                  </w:pPr>
                  <w:r>
                    <w:t>Phần mềm liệt kê được các thông tin nhà phát hành chứng thư, đơn vị ký, ngày bắt đầu hiệu lực, ngày kết thúc hiệu lực, ngày ký hóa đơn.</w:t>
                  </w:r>
                </w:p>
                <w:p w14:paraId="0F29E6DD" w14:textId="77777777" w:rsidR="00D87297" w:rsidRDefault="00D87297" w:rsidP="00A663E2">
                  <w:pPr>
                    <w:jc w:val="both"/>
                  </w:pPr>
                  <w:r>
                    <w:t>Kiểm tra được ngày ký và ngày lập hóa đơn có trùng ngày không.</w:t>
                  </w:r>
                </w:p>
                <w:p w14:paraId="558A6AA0" w14:textId="77777777" w:rsidR="00D87297" w:rsidRDefault="00D87297" w:rsidP="00A663E2">
                  <w:pPr>
                    <w:jc w:val="both"/>
                  </w:pPr>
                  <w:r>
                    <w:t>Kiểm tra tính hợp lệ của thông tin thuê bao chứng thư số.</w:t>
                  </w:r>
                </w:p>
                <w:p w14:paraId="3A295AC3" w14:textId="77777777" w:rsidR="00D87297" w:rsidRDefault="00D87297" w:rsidP="00A663E2">
                  <w:pPr>
                    <w:jc w:val="both"/>
                  </w:pPr>
                  <w:r>
                    <w:t>Kiểm tra chứng thư số còn hiệu lực.</w:t>
                  </w:r>
                </w:p>
                <w:p w14:paraId="5F8BAE20" w14:textId="77777777" w:rsidR="00D87297" w:rsidRDefault="00D87297" w:rsidP="00A663E2">
                  <w:pPr>
                    <w:jc w:val="both"/>
                  </w:pPr>
                  <w:r>
                    <w:t>Kiểm tra file XML sửa đổi sau khi ký.</w:t>
                  </w:r>
                </w:p>
                <w:p w14:paraId="0CA3DFD0" w14:textId="77777777" w:rsidR="00D87297" w:rsidRDefault="00D87297" w:rsidP="00A663E2">
                  <w:pPr>
                    <w:jc w:val="both"/>
                  </w:pPr>
                  <w:r>
                    <w:t>Kiểm tra nhà cung cấp chứng thư số nằm trong danh sách được cấp phép.</w:t>
                  </w:r>
                </w:p>
                <w:p w14:paraId="05CDEE68" w14:textId="77777777" w:rsidR="00D87297" w:rsidRDefault="00D87297" w:rsidP="00A663E2">
                  <w:pPr>
                    <w:jc w:val="both"/>
                  </w:pPr>
                  <w:r>
                    <w:t>Chấp nhận tính hợp lệ thông tin chứng thư số sau kiểm tra.</w:t>
                  </w:r>
                </w:p>
                <w:p w14:paraId="483FB5F7" w14:textId="6CF6BF27" w:rsidR="00D87297" w:rsidRDefault="00D87297" w:rsidP="00A663E2">
                  <w:pPr>
                    <w:jc w:val="both"/>
                  </w:pPr>
                  <w:r>
                    <w:rPr>
                      <w:noProof/>
                    </w:rPr>
                    <w:lastRenderedPageBreak/>
                    <w:drawing>
                      <wp:inline distT="0" distB="0" distL="0" distR="0" wp14:anchorId="3A75BB82" wp14:editId="466A0962">
                        <wp:extent cx="4457700" cy="2819400"/>
                        <wp:effectExtent l="0" t="0" r="0" b="0"/>
                        <wp:docPr id="416" name="Picture 416" descr="https://helpv4.meinvoice.vn/wp-content/uploads/2021/06/kiem_tra_hoa-don_123_16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6" descr="https://helpv4.meinvoice.vn/wp-content/uploads/2021/06/kiem_tra_hoa-don_123_16jpg.jpg"/>
                                <pic:cNvPicPr>
                                  <a:picLocks noChangeAspect="1" noChangeArrowheads="1"/>
                                </pic:cNvPicPr>
                              </pic:nvPicPr>
                              <pic:blipFill>
                                <a:blip r:embed="rId394">
                                  <a:extLst>
                                    <a:ext uri="{28A0092B-C50C-407E-A947-70E740481C1C}">
                                      <a14:useLocalDpi xmlns:a14="http://schemas.microsoft.com/office/drawing/2010/main" val="0"/>
                                    </a:ext>
                                  </a:extLst>
                                </a:blip>
                                <a:srcRect/>
                                <a:stretch>
                                  <a:fillRect/>
                                </a:stretch>
                              </pic:blipFill>
                              <pic:spPr bwMode="auto">
                                <a:xfrm>
                                  <a:off x="0" y="0"/>
                                  <a:ext cx="4457700" cy="2819400"/>
                                </a:xfrm>
                                <a:prstGeom prst="rect">
                                  <a:avLst/>
                                </a:prstGeom>
                                <a:noFill/>
                                <a:ln>
                                  <a:noFill/>
                                </a:ln>
                              </pic:spPr>
                            </pic:pic>
                          </a:graphicData>
                        </a:graphic>
                      </wp:inline>
                    </w:drawing>
                  </w:r>
                </w:p>
                <w:p w14:paraId="4F34A8AF" w14:textId="77777777" w:rsidR="00D87297" w:rsidRDefault="00D87297" w:rsidP="00A663E2">
                  <w:pPr>
                    <w:jc w:val="both"/>
                    <w:rPr>
                      <w:rFonts w:ascii="inherit" w:hAnsi="inherit"/>
                      <w:sz w:val="28"/>
                      <w:szCs w:val="28"/>
                    </w:rPr>
                  </w:pPr>
                  <w:r>
                    <w:rPr>
                      <w:rStyle w:val="Strong"/>
                      <w:rFonts w:ascii="inherit" w:hAnsi="inherit"/>
                      <w:b w:val="0"/>
                      <w:bCs w:val="0"/>
                      <w:sz w:val="28"/>
                      <w:szCs w:val="28"/>
                    </w:rPr>
                    <w:t>2.4. Phân tích và kiểm tra với hệ thống Tổng cục thuế</w:t>
                  </w:r>
                </w:p>
                <w:p w14:paraId="32382741" w14:textId="77777777" w:rsidR="00D87297" w:rsidRDefault="00D87297" w:rsidP="00A663E2">
                  <w:pPr>
                    <w:jc w:val="both"/>
                  </w:pPr>
                  <w:r>
                    <w:rPr>
                      <w:rStyle w:val="Strong"/>
                      <w:rFonts w:eastAsiaTheme="majorEastAsia"/>
                    </w:rPr>
                    <w:t>Bước 1: </w:t>
                  </w:r>
                  <w:r>
                    <w:t>Kiểm tra tình trạng hoạt động của người bán.</w:t>
                  </w:r>
                </w:p>
                <w:p w14:paraId="2F46AEBF" w14:textId="77777777" w:rsidR="00D87297" w:rsidRDefault="00D87297" w:rsidP="00A663E2">
                  <w:pPr>
                    <w:jc w:val="both"/>
                  </w:pPr>
                  <w:r>
                    <w:rPr>
                      <w:rStyle w:val="Strong"/>
                      <w:rFonts w:eastAsiaTheme="majorEastAsia"/>
                    </w:rPr>
                    <w:t>Bước 2: </w:t>
                  </w:r>
                  <w:r>
                    <w:t>Kiểm tra tình trạng rủi ro của người bán tại thời điểm phát hành hóa đơn.</w:t>
                  </w:r>
                </w:p>
                <w:p w14:paraId="45AAAFD3" w14:textId="22BC77AB" w:rsidR="00D87297" w:rsidRDefault="00D87297" w:rsidP="00A663E2">
                  <w:pPr>
                    <w:jc w:val="both"/>
                  </w:pPr>
                  <w:r>
                    <w:rPr>
                      <w:noProof/>
                    </w:rPr>
                    <w:drawing>
                      <wp:inline distT="0" distB="0" distL="0" distR="0" wp14:anchorId="51A74B1C" wp14:editId="6CB97B4F">
                        <wp:extent cx="4476750" cy="2266950"/>
                        <wp:effectExtent l="0" t="0" r="0" b="0"/>
                        <wp:docPr id="415" name="Picture 415" descr="https://helpv4.meinvoice.vn/wp-content/uploads/2021/06/kiem_tra_hoa-don_123_17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7" descr="https://helpv4.meinvoice.vn/wp-content/uploads/2021/06/kiem_tra_hoa-don_123_17jpg.jpg"/>
                                <pic:cNvPicPr>
                                  <a:picLocks noChangeAspect="1" noChangeArrowheads="1"/>
                                </pic:cNvPicPr>
                              </pic:nvPicPr>
                              <pic:blipFill>
                                <a:blip r:embed="rId395">
                                  <a:extLst>
                                    <a:ext uri="{28A0092B-C50C-407E-A947-70E740481C1C}">
                                      <a14:useLocalDpi xmlns:a14="http://schemas.microsoft.com/office/drawing/2010/main" val="0"/>
                                    </a:ext>
                                  </a:extLst>
                                </a:blip>
                                <a:srcRect/>
                                <a:stretch>
                                  <a:fillRect/>
                                </a:stretch>
                              </pic:blipFill>
                              <pic:spPr bwMode="auto">
                                <a:xfrm>
                                  <a:off x="0" y="0"/>
                                  <a:ext cx="4476750" cy="2266950"/>
                                </a:xfrm>
                                <a:prstGeom prst="rect">
                                  <a:avLst/>
                                </a:prstGeom>
                                <a:noFill/>
                                <a:ln>
                                  <a:noFill/>
                                </a:ln>
                              </pic:spPr>
                            </pic:pic>
                          </a:graphicData>
                        </a:graphic>
                      </wp:inline>
                    </w:drawing>
                  </w:r>
                </w:p>
                <w:p w14:paraId="402814B5" w14:textId="77777777" w:rsidR="00D87297" w:rsidRDefault="00D87297" w:rsidP="00A663E2">
                  <w:pPr>
                    <w:jc w:val="both"/>
                  </w:pPr>
                  <w:r>
                    <w:rPr>
                      <w:rStyle w:val="Strong"/>
                      <w:rFonts w:eastAsiaTheme="majorEastAsia"/>
                    </w:rPr>
                    <w:t>Bước 3: </w:t>
                  </w:r>
                  <w:r>
                    <w:t>Kiểm tra tình trạng thông báo phát hành hóa đơn bao gồm mẫu số – ký hiệu, số hóa đơn thuộc khoảng hóa đơn thông báo phát hành (từ số, đến số), ngày hóa đơn nhỏ hơn ngày bắt đầu sử dụng.</w:t>
                  </w:r>
                </w:p>
                <w:p w14:paraId="5CAF4289" w14:textId="26CFAEC2" w:rsidR="00D87297" w:rsidRDefault="00D87297" w:rsidP="00A663E2">
                  <w:pPr>
                    <w:jc w:val="both"/>
                  </w:pPr>
                  <w:r>
                    <w:rPr>
                      <w:noProof/>
                    </w:rPr>
                    <w:lastRenderedPageBreak/>
                    <w:drawing>
                      <wp:inline distT="0" distB="0" distL="0" distR="0" wp14:anchorId="19F945B2" wp14:editId="499CFE2C">
                        <wp:extent cx="4438650" cy="2247900"/>
                        <wp:effectExtent l="0" t="0" r="0" b="0"/>
                        <wp:docPr id="414" name="Picture 414" descr="https://helpv4.meinvoice.vn/wp-content/uploads/2021/06/kiem_tra_hoa-don_123_18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8" descr="https://helpv4.meinvoice.vn/wp-content/uploads/2021/06/kiem_tra_hoa-don_123_18jpg.jpg"/>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4438650" cy="2247900"/>
                                </a:xfrm>
                                <a:prstGeom prst="rect">
                                  <a:avLst/>
                                </a:prstGeom>
                                <a:noFill/>
                                <a:ln>
                                  <a:noFill/>
                                </a:ln>
                              </pic:spPr>
                            </pic:pic>
                          </a:graphicData>
                        </a:graphic>
                      </wp:inline>
                    </w:drawing>
                  </w:r>
                </w:p>
              </w:tc>
            </w:tr>
          </w:tbl>
          <w:p w14:paraId="56746E00" w14:textId="77777777" w:rsidR="00D87297" w:rsidRDefault="00D87297"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Lưu ý</w:t>
            </w:r>
          </w:p>
          <w:p w14:paraId="4BACDCF3" w14:textId="77777777" w:rsidR="00D87297" w:rsidRDefault="00D87297" w:rsidP="00CC7F7E">
            <w:pPr>
              <w:numPr>
                <w:ilvl w:val="0"/>
                <w:numId w:val="30"/>
              </w:numPr>
              <w:shd w:val="clear" w:color="auto" w:fill="FFFFFF"/>
              <w:spacing w:after="330"/>
              <w:ind w:left="0"/>
              <w:jc w:val="both"/>
              <w:rPr>
                <w:rFonts w:ascii="MISA Sans" w:hAnsi="MISA Sans"/>
                <w:color w:val="030E43"/>
                <w:spacing w:val="-3"/>
                <w:sz w:val="24"/>
                <w:szCs w:val="24"/>
              </w:rPr>
            </w:pPr>
          </w:p>
          <w:p w14:paraId="41A54625" w14:textId="77777777" w:rsidR="00D87297" w:rsidRDefault="00D87297" w:rsidP="00CC7F7E">
            <w:pPr>
              <w:numPr>
                <w:ilvl w:val="1"/>
                <w:numId w:val="30"/>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Trường hợp đơn vị </w:t>
            </w:r>
            <w:hyperlink r:id="rId397" w:tgtFrame="_blank" w:history="1">
              <w:r>
                <w:rPr>
                  <w:rStyle w:val="Hyperlink"/>
                  <w:rFonts w:ascii="MISA Sans" w:hAnsi="MISA Sans"/>
                  <w:i/>
                  <w:iCs/>
                  <w:color w:val="337AB7"/>
                  <w:spacing w:val="-3"/>
                </w:rPr>
                <w:t>thiết lập làm việc trên nhiều chi nhánh</w:t>
              </w:r>
            </w:hyperlink>
            <w:r>
              <w:rPr>
                <w:rStyle w:val="Emphasis"/>
                <w:rFonts w:ascii="MISA Sans" w:hAnsi="MISA Sans"/>
                <w:color w:val="030E43"/>
                <w:spacing w:val="-3"/>
              </w:rPr>
              <w:t> thì cần chọn đúng email nhận hóa đơn.</w:t>
            </w:r>
          </w:p>
          <w:p w14:paraId="7C80DA8C" w14:textId="6AD0585F"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0AF36CF3" wp14:editId="0906F421">
                  <wp:extent cx="5286375" cy="1752600"/>
                  <wp:effectExtent l="0" t="0" r="9525" b="0"/>
                  <wp:docPr id="413" name="Picture 413" descr="https://helpv4.meinvoice.vn/wp-content/uploads/2021/01/R31_web_quan_ky_hoa_don_dau_vao_0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9" descr="https://helpv4.meinvoice.vn/wp-content/uploads/2021/01/R31_web_quan_ky_hoa_don_dau_vao_06-1.png"/>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5286375" cy="1752600"/>
                          </a:xfrm>
                          <a:prstGeom prst="rect">
                            <a:avLst/>
                          </a:prstGeom>
                          <a:noFill/>
                          <a:ln>
                            <a:noFill/>
                          </a:ln>
                        </pic:spPr>
                      </pic:pic>
                    </a:graphicData>
                  </a:graphic>
                </wp:inline>
              </w:drawing>
            </w:r>
          </w:p>
          <w:p w14:paraId="764D1648" w14:textId="77777777" w:rsidR="00D87297" w:rsidRDefault="00D87297" w:rsidP="00CC7F7E">
            <w:pPr>
              <w:numPr>
                <w:ilvl w:val="0"/>
                <w:numId w:val="31"/>
              </w:numPr>
              <w:shd w:val="clear" w:color="auto" w:fill="FFFFFF"/>
              <w:spacing w:after="330"/>
              <w:ind w:left="0"/>
              <w:jc w:val="both"/>
              <w:rPr>
                <w:rFonts w:ascii="MISA Sans" w:hAnsi="MISA Sans"/>
                <w:color w:val="030E43"/>
                <w:spacing w:val="-3"/>
              </w:rPr>
            </w:pPr>
          </w:p>
          <w:p w14:paraId="065CB7E1" w14:textId="77777777" w:rsidR="00D87297" w:rsidRDefault="00D87297" w:rsidP="00CC7F7E">
            <w:pPr>
              <w:numPr>
                <w:ilvl w:val="1"/>
                <w:numId w:val="31"/>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tìm kiếm nhanh chi nhánh, phòng ban bằng mã số thuế.</w:t>
            </w:r>
          </w:p>
          <w:p w14:paraId="2E06DF9F" w14:textId="30A482DF"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37A74AFE" wp14:editId="556C23C1">
                  <wp:extent cx="5391150" cy="1266825"/>
                  <wp:effectExtent l="0" t="0" r="0" b="9525"/>
                  <wp:docPr id="412" name="Picture 412" descr="https://helpv4.meinvoice.vn/wp-content/uploads/2021/06/r4_inbot_tim_chi_nhanh_phong_b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0" descr="https://helpv4.meinvoice.vn/wp-content/uploads/2021/06/r4_inbot_tim_chi_nhanh_phong_ban.png"/>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5391150" cy="1266825"/>
                          </a:xfrm>
                          <a:prstGeom prst="rect">
                            <a:avLst/>
                          </a:prstGeom>
                          <a:noFill/>
                          <a:ln>
                            <a:noFill/>
                          </a:ln>
                        </pic:spPr>
                      </pic:pic>
                    </a:graphicData>
                  </a:graphic>
                </wp:inline>
              </w:drawing>
            </w:r>
          </w:p>
          <w:p w14:paraId="58BDA908" w14:textId="77777777" w:rsidR="00D87297" w:rsidRDefault="00D87297" w:rsidP="00CC7F7E">
            <w:pPr>
              <w:numPr>
                <w:ilvl w:val="0"/>
                <w:numId w:val="32"/>
              </w:numPr>
              <w:shd w:val="clear" w:color="auto" w:fill="FFFFFF"/>
              <w:spacing w:after="330"/>
              <w:ind w:left="0"/>
              <w:jc w:val="both"/>
              <w:rPr>
                <w:rFonts w:ascii="MISA Sans" w:hAnsi="MISA Sans"/>
                <w:color w:val="030E43"/>
                <w:spacing w:val="-3"/>
              </w:rPr>
            </w:pPr>
          </w:p>
          <w:p w14:paraId="7F0A82AD" w14:textId="77777777" w:rsidR="00D87297" w:rsidRDefault="00D87297" w:rsidP="00CC7F7E">
            <w:pPr>
              <w:numPr>
                <w:ilvl w:val="1"/>
                <w:numId w:val="32"/>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lastRenderedPageBreak/>
              <w:t>Có thể tìm kiếm nhanh hóa đơn cần xem kết quả kiểm tra bằng cách nhập </w:t>
            </w:r>
            <w:r>
              <w:rPr>
                <w:rStyle w:val="Strong"/>
                <w:rFonts w:ascii="MISA Sans" w:hAnsi="MISA Sans"/>
                <w:i/>
                <w:iCs/>
                <w:color w:val="030E43"/>
                <w:spacing w:val="-3"/>
              </w:rPr>
              <w:t>Số hóa đơn</w:t>
            </w:r>
            <w:r>
              <w:rPr>
                <w:rStyle w:val="Emphasis"/>
                <w:rFonts w:ascii="MISA Sans" w:hAnsi="MISA Sans"/>
                <w:color w:val="030E43"/>
                <w:spacing w:val="-3"/>
              </w:rPr>
              <w:t>, </w:t>
            </w:r>
            <w:r>
              <w:rPr>
                <w:rStyle w:val="Strong"/>
                <w:rFonts w:ascii="MISA Sans" w:hAnsi="MISA Sans"/>
                <w:i/>
                <w:iCs/>
                <w:color w:val="030E43"/>
                <w:spacing w:val="-3"/>
              </w:rPr>
              <w:t>Tên người bán</w:t>
            </w:r>
            <w:r>
              <w:rPr>
                <w:rStyle w:val="Emphasis"/>
                <w:rFonts w:ascii="MISA Sans" w:hAnsi="MISA Sans"/>
                <w:color w:val="030E43"/>
                <w:spacing w:val="-3"/>
              </w:rPr>
              <w:t>, </w:t>
            </w:r>
            <w:r>
              <w:rPr>
                <w:rStyle w:val="Strong"/>
                <w:rFonts w:ascii="MISA Sans" w:hAnsi="MISA Sans"/>
                <w:i/>
                <w:iCs/>
                <w:color w:val="030E43"/>
                <w:spacing w:val="-3"/>
              </w:rPr>
              <w:t>Mã số thuế người bán…</w:t>
            </w:r>
            <w:r>
              <w:rPr>
                <w:rStyle w:val="Emphasis"/>
                <w:rFonts w:ascii="MISA Sans" w:hAnsi="MISA Sans"/>
                <w:color w:val="030E43"/>
                <w:spacing w:val="-3"/>
              </w:rPr>
              <w:t> hoặc thiết lập điều kiện tìm kiếm.</w:t>
            </w:r>
          </w:p>
          <w:p w14:paraId="514420D5" w14:textId="27BACAA9"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27F4CC44" wp14:editId="0FA0D291">
                  <wp:extent cx="5000625" cy="4000500"/>
                  <wp:effectExtent l="0" t="0" r="9525" b="0"/>
                  <wp:docPr id="411" name="Picture 411" descr="https://helpv4.meinvoice.vn/wp-content/uploads/2021/01/R31_web_quan_ky_hoa_don_dau_vao_0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1" descr="https://helpv4.meinvoice.vn/wp-content/uploads/2021/01/R31_web_quan_ky_hoa_don_dau_vao_09-1.png"/>
                          <pic:cNvPicPr>
                            <a:picLocks noChangeAspect="1" noChangeArrowheads="1"/>
                          </pic:cNvPicPr>
                        </pic:nvPicPr>
                        <pic:blipFill>
                          <a:blip r:embed="rId400">
                            <a:extLst>
                              <a:ext uri="{28A0092B-C50C-407E-A947-70E740481C1C}">
                                <a14:useLocalDpi xmlns:a14="http://schemas.microsoft.com/office/drawing/2010/main" val="0"/>
                              </a:ext>
                            </a:extLst>
                          </a:blip>
                          <a:srcRect/>
                          <a:stretch>
                            <a:fillRect/>
                          </a:stretch>
                        </pic:blipFill>
                        <pic:spPr bwMode="auto">
                          <a:xfrm>
                            <a:off x="0" y="0"/>
                            <a:ext cx="5000625" cy="4000500"/>
                          </a:xfrm>
                          <a:prstGeom prst="rect">
                            <a:avLst/>
                          </a:prstGeom>
                          <a:noFill/>
                          <a:ln>
                            <a:noFill/>
                          </a:ln>
                        </pic:spPr>
                      </pic:pic>
                    </a:graphicData>
                  </a:graphic>
                </wp:inline>
              </w:drawing>
            </w:r>
          </w:p>
          <w:p w14:paraId="3DAC5A21" w14:textId="77777777" w:rsidR="00D87297" w:rsidRDefault="00D87297" w:rsidP="00CC7F7E">
            <w:pPr>
              <w:numPr>
                <w:ilvl w:val="0"/>
                <w:numId w:val="33"/>
              </w:numPr>
              <w:shd w:val="clear" w:color="auto" w:fill="FFFFFF"/>
              <w:spacing w:after="330"/>
              <w:ind w:left="0"/>
              <w:jc w:val="both"/>
              <w:rPr>
                <w:rFonts w:ascii="MISA Sans" w:hAnsi="MISA Sans"/>
                <w:color w:val="030E43"/>
                <w:spacing w:val="-3"/>
              </w:rPr>
            </w:pPr>
          </w:p>
          <w:p w14:paraId="180A7A29"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Nếu có thắc mắc về kết quả kiểm tra của chương trình thì có thể </w:t>
            </w:r>
            <w:hyperlink r:id="rId401" w:tgtFrame="_blank" w:history="1">
              <w:r>
                <w:rPr>
                  <w:rStyle w:val="Hyperlink"/>
                  <w:rFonts w:ascii="MISA Sans" w:hAnsi="MISA Sans"/>
                  <w:i/>
                  <w:iCs/>
                  <w:color w:val="337AB7"/>
                  <w:spacing w:val="-3"/>
                </w:rPr>
                <w:t>Gửi phản hồi cho MISA.</w:t>
              </w:r>
            </w:hyperlink>
          </w:p>
          <w:p w14:paraId="64FD2606"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w:t>
            </w:r>
            <w:hyperlink r:id="rId402" w:tgtFrame="_blank" w:history="1">
              <w:r>
                <w:rPr>
                  <w:rStyle w:val="Hyperlink"/>
                  <w:rFonts w:ascii="MISA Sans" w:hAnsi="MISA Sans"/>
                  <w:i/>
                  <w:iCs/>
                  <w:color w:val="337AB7"/>
                  <w:spacing w:val="-3"/>
                </w:rPr>
                <w:t> đính kèm lên hóa đơn (hợp đồng, báo giá…) </w:t>
              </w:r>
            </w:hyperlink>
            <w:r>
              <w:rPr>
                <w:rStyle w:val="Emphasis"/>
                <w:rFonts w:ascii="MISA Sans" w:hAnsi="MISA Sans"/>
                <w:color w:val="030E43"/>
                <w:spacing w:val="-3"/>
              </w:rPr>
              <w:t>phục vụ công tác quản lý.</w:t>
            </w:r>
          </w:p>
          <w:p w14:paraId="5EA897AF"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w:t>
            </w:r>
            <w:hyperlink r:id="rId403" w:tgtFrame="_blank" w:history="1">
              <w:r>
                <w:rPr>
                  <w:rStyle w:val="Hyperlink"/>
                  <w:rFonts w:ascii="MISA Sans" w:hAnsi="MISA Sans"/>
                  <w:i/>
                  <w:iCs/>
                  <w:color w:val="337AB7"/>
                  <w:spacing w:val="-3"/>
                </w:rPr>
                <w:t>dán nhãn để theo dõi từng loại hóa đơn trên danh sách.</w:t>
              </w:r>
            </w:hyperlink>
          </w:p>
          <w:p w14:paraId="04CFF6CF"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w:t>
            </w:r>
            <w:hyperlink r:id="rId404" w:tgtFrame="_blank" w:history="1">
              <w:r>
                <w:rPr>
                  <w:rStyle w:val="Hyperlink"/>
                  <w:rFonts w:ascii="MISA Sans" w:hAnsi="MISA Sans"/>
                  <w:i/>
                  <w:iCs/>
                  <w:color w:val="337AB7"/>
                  <w:spacing w:val="-3"/>
                </w:rPr>
                <w:t>nhập các thông tin ghi chú cho từng hóa đơn </w:t>
              </w:r>
            </w:hyperlink>
            <w:r>
              <w:rPr>
                <w:rStyle w:val="Emphasis"/>
                <w:rFonts w:ascii="MISA Sans" w:hAnsi="MISA Sans"/>
                <w:color w:val="030E43"/>
                <w:spacing w:val="-3"/>
              </w:rPr>
              <w:t>(hóa đơn đã nhập kho hay chưa, hóa đơn đã thanh toán hay chưa…) để dễ dàng theo dõi.</w:t>
            </w:r>
          </w:p>
          <w:p w14:paraId="1FA3476E" w14:textId="77777777" w:rsidR="00D87297" w:rsidRDefault="00D87297" w:rsidP="00A663E2">
            <w:pPr>
              <w:jc w:val="both"/>
              <w:rPr>
                <w:b/>
                <w:bCs/>
                <w:color w:val="000000" w:themeColor="text1"/>
                <w:sz w:val="28"/>
                <w:szCs w:val="28"/>
              </w:rPr>
            </w:pPr>
          </w:p>
        </w:tc>
      </w:tr>
    </w:tbl>
    <w:p w14:paraId="00E79B5D" w14:textId="77777777" w:rsidR="00D87297" w:rsidRPr="00D87297" w:rsidRDefault="00D87297" w:rsidP="00A663E2">
      <w:pPr>
        <w:jc w:val="both"/>
        <w:rPr>
          <w:b/>
          <w:bCs/>
          <w:color w:val="000000" w:themeColor="text1"/>
          <w:sz w:val="28"/>
          <w:szCs w:val="28"/>
        </w:rPr>
      </w:pPr>
    </w:p>
    <w:p w14:paraId="53E6E9A3" w14:textId="1EE2A21D" w:rsidR="00995CC7" w:rsidRDefault="00215980" w:rsidP="00CC7F7E">
      <w:pPr>
        <w:pStyle w:val="ListParagraph"/>
        <w:numPr>
          <w:ilvl w:val="1"/>
          <w:numId w:val="20"/>
        </w:numPr>
        <w:ind w:left="1800"/>
        <w:jc w:val="both"/>
        <w:rPr>
          <w:b/>
          <w:bCs/>
          <w:color w:val="000000" w:themeColor="text1"/>
          <w:sz w:val="28"/>
          <w:szCs w:val="28"/>
        </w:rPr>
      </w:pPr>
      <w:r>
        <w:rPr>
          <w:b/>
          <w:bCs/>
          <w:color w:val="000000" w:themeColor="text1"/>
          <w:sz w:val="28"/>
          <w:szCs w:val="28"/>
        </w:rPr>
        <w:t>Đồng bộ phần mềm kế toán</w:t>
      </w:r>
    </w:p>
    <w:tbl>
      <w:tblPr>
        <w:tblStyle w:val="TableGrid"/>
        <w:tblW w:w="0" w:type="auto"/>
        <w:tblLook w:val="04A0" w:firstRow="1" w:lastRow="0" w:firstColumn="1" w:lastColumn="0" w:noHBand="0" w:noVBand="1"/>
      </w:tblPr>
      <w:tblGrid>
        <w:gridCol w:w="9026"/>
      </w:tblGrid>
      <w:tr w:rsidR="00215980" w14:paraId="069A01C3" w14:textId="77777777" w:rsidTr="00215980">
        <w:tc>
          <w:tcPr>
            <w:tcW w:w="9026" w:type="dxa"/>
          </w:tcPr>
          <w:p w14:paraId="1AD45FF8" w14:textId="77777777" w:rsidR="00215980" w:rsidRDefault="00215980" w:rsidP="00A663E2">
            <w:pPr>
              <w:jc w:val="both"/>
              <w:rPr>
                <w:rFonts w:ascii="inherit" w:hAnsi="inherit"/>
              </w:rPr>
            </w:pPr>
            <w:r>
              <w:rPr>
                <w:rFonts w:ascii="inherit" w:hAnsi="inherit"/>
              </w:rPr>
              <w:t>(MISA meInvoice – Xử lý hóa đơn) Đồng bộ hóa đơn lên phần mềm kế toán</w:t>
            </w:r>
          </w:p>
          <w:p w14:paraId="607268A9" w14:textId="77777777" w:rsidR="00215980" w:rsidRDefault="00215980" w:rsidP="00A663E2">
            <w:pPr>
              <w:jc w:val="both"/>
              <w:rPr>
                <w:rFonts w:ascii="inherit" w:hAnsi="inherit"/>
                <w:b/>
                <w:color w:val="030E43"/>
                <w:sz w:val="54"/>
                <w:szCs w:val="54"/>
              </w:rPr>
            </w:pPr>
            <w:r>
              <w:rPr>
                <w:rStyle w:val="Strong"/>
                <w:rFonts w:ascii="inherit" w:hAnsi="inherit"/>
                <w:b w:val="0"/>
                <w:bCs w:val="0"/>
                <w:color w:val="030E43"/>
                <w:sz w:val="54"/>
                <w:szCs w:val="54"/>
              </w:rPr>
              <w:t>1. Tổng quan</w:t>
            </w:r>
          </w:p>
          <w:p w14:paraId="202604BF" w14:textId="77777777" w:rsidR="00215980" w:rsidRDefault="00215980"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nắm được tổng quan về chức năng </w:t>
            </w:r>
            <w:r>
              <w:rPr>
                <w:rStyle w:val="Strong"/>
                <w:rFonts w:ascii="MISA Sans" w:eastAsiaTheme="majorEastAsia" w:hAnsi="MISA Sans"/>
                <w:color w:val="030E43"/>
                <w:spacing w:val="-3"/>
              </w:rPr>
              <w:t>đồng bộ tự động hóa đơn điện tử từ Inbot lên phần mềm kế toán</w:t>
            </w:r>
            <w:r>
              <w:rPr>
                <w:rFonts w:ascii="MISA Sans" w:hAnsi="MISA Sans"/>
                <w:color w:val="030E43"/>
                <w:spacing w:val="-3"/>
              </w:rPr>
              <w:t xml:space="preserve">, đảm bảo thông tin hóa đơn đầu </w:t>
            </w:r>
            <w:r>
              <w:rPr>
                <w:rFonts w:ascii="MISA Sans" w:hAnsi="MISA Sans"/>
                <w:color w:val="030E43"/>
                <w:spacing w:val="-3"/>
              </w:rPr>
              <w:lastRenderedPageBreak/>
              <w:t>vào/đầu ra được cập nhật chính xác, kịp thời, hạn chế thao tác thủ công và giảm thiểu sai sót.</w:t>
            </w:r>
          </w:p>
          <w:p w14:paraId="6D90D5B2" w14:textId="77777777" w:rsidR="00215980" w:rsidRDefault="00215980"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r>
              <w:rPr>
                <w:rFonts w:ascii="MISA Sans" w:hAnsi="MISA Sans"/>
                <w:color w:val="030E43"/>
                <w:spacing w:val="-3"/>
              </w:rPr>
              <w:t> Hướng dẫn đồng bộ hóa đơn các phần mềm kế toán: MISA SME, MISA AMIS kế toán, Bamboo, Mimosa và các phần mềm kế toán khác.</w:t>
            </w:r>
          </w:p>
          <w:p w14:paraId="68630459" w14:textId="77777777" w:rsidR="00215980" w:rsidRDefault="00215980" w:rsidP="00A663E2">
            <w:pPr>
              <w:jc w:val="both"/>
              <w:rPr>
                <w:rFonts w:ascii="inherit" w:hAnsi="inherit"/>
                <w:b/>
                <w:color w:val="030E43"/>
                <w:sz w:val="54"/>
                <w:szCs w:val="54"/>
              </w:rPr>
            </w:pPr>
            <w:r>
              <w:rPr>
                <w:rStyle w:val="Strong"/>
                <w:rFonts w:ascii="inherit" w:hAnsi="inherit"/>
                <w:b w:val="0"/>
                <w:bCs w:val="0"/>
                <w:color w:val="030E43"/>
                <w:sz w:val="54"/>
                <w:szCs w:val="54"/>
              </w:rPr>
              <w:t>2. Cách xử lý với từng phần mềm</w:t>
            </w:r>
          </w:p>
          <w:p w14:paraId="39AABFBF" w14:textId="77777777" w:rsidR="00215980" w:rsidRDefault="00215980" w:rsidP="00A663E2">
            <w:pPr>
              <w:jc w:val="both"/>
              <w:rPr>
                <w:rFonts w:ascii="inherit" w:hAnsi="inherit"/>
                <w:b/>
                <w:bCs/>
                <w:color w:val="030E43"/>
                <w:sz w:val="36"/>
                <w:szCs w:val="36"/>
              </w:rPr>
            </w:pPr>
            <w:r>
              <w:rPr>
                <w:rStyle w:val="Strong"/>
                <w:rFonts w:ascii="inherit" w:hAnsi="inherit"/>
                <w:b w:val="0"/>
                <w:bCs w:val="0"/>
                <w:color w:val="030E43"/>
              </w:rPr>
              <w:t>2.1. MISA SME.NET.</w:t>
            </w:r>
          </w:p>
          <w:p w14:paraId="668ACE10"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MISA SME.NET. Chương trình tự đồng bộ hóa đơn từ MISA meInvoice – Xử lý hóa đơn đầu vào vào phần mềm. Xem hướng dẫn </w:t>
            </w:r>
            <w:hyperlink r:id="rId405" w:tgtFrame="_blank" w:history="1">
              <w:r>
                <w:rPr>
                  <w:rStyle w:val="Hyperlink"/>
                  <w:rFonts w:ascii="MISA Sans" w:hAnsi="MISA Sans"/>
                  <w:color w:val="337AB7"/>
                  <w:spacing w:val="-3"/>
                </w:rPr>
                <w:t>tại đây</w:t>
              </w:r>
            </w:hyperlink>
            <w:r>
              <w:rPr>
                <w:rFonts w:ascii="MISA Sans" w:hAnsi="MISA Sans"/>
                <w:color w:val="030E43"/>
                <w:spacing w:val="-3"/>
              </w:rPr>
              <w:t>.</w:t>
            </w:r>
          </w:p>
          <w:p w14:paraId="7610272F" w14:textId="77777777" w:rsidR="00215980" w:rsidRDefault="00215980" w:rsidP="00A663E2">
            <w:pPr>
              <w:jc w:val="both"/>
              <w:rPr>
                <w:rFonts w:ascii="inherit" w:hAnsi="inherit"/>
                <w:color w:val="030E43"/>
                <w:sz w:val="36"/>
                <w:szCs w:val="36"/>
              </w:rPr>
            </w:pPr>
            <w:r>
              <w:rPr>
                <w:rFonts w:ascii="inherit" w:hAnsi="inherit"/>
                <w:b/>
                <w:bCs/>
                <w:color w:val="030E43"/>
              </w:rPr>
              <w:t>2.2. MISA </w:t>
            </w:r>
            <w:r>
              <w:rPr>
                <w:rStyle w:val="Strong"/>
                <w:rFonts w:ascii="inherit" w:hAnsi="inherit"/>
                <w:b w:val="0"/>
                <w:bCs w:val="0"/>
                <w:color w:val="030E43"/>
              </w:rPr>
              <w:t>AMIS kế toán</w:t>
            </w:r>
          </w:p>
          <w:p w14:paraId="64BC1B13"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w:t>
            </w:r>
            <w:r>
              <w:rPr>
                <w:rStyle w:val="Strong"/>
                <w:rFonts w:ascii="MISA Sans" w:eastAsiaTheme="majorEastAsia" w:hAnsi="MISA Sans"/>
                <w:color w:val="030E43"/>
                <w:spacing w:val="-3"/>
              </w:rPr>
              <w:t>AMIS kế toán</w:t>
            </w:r>
            <w:r>
              <w:rPr>
                <w:rFonts w:ascii="MISA Sans" w:hAnsi="MISA Sans"/>
                <w:color w:val="030E43"/>
                <w:spacing w:val="-3"/>
              </w:rPr>
              <w:t>. Chương trình tự đồng bộ hóa đơn từ MISA meInvoice – Xử lý hóa đơn đầu vào vào phần mềm. Xem hướng dẫn </w:t>
            </w:r>
            <w:hyperlink r:id="rId406" w:tgtFrame="_blank" w:history="1">
              <w:r>
                <w:rPr>
                  <w:rStyle w:val="Hyperlink"/>
                  <w:rFonts w:ascii="MISA Sans" w:hAnsi="MISA Sans"/>
                  <w:color w:val="337AB7"/>
                  <w:spacing w:val="-3"/>
                </w:rPr>
                <w:t>tại đây</w:t>
              </w:r>
            </w:hyperlink>
            <w:r>
              <w:rPr>
                <w:rFonts w:ascii="MISA Sans" w:hAnsi="MISA Sans"/>
                <w:color w:val="030E43"/>
                <w:spacing w:val="-3"/>
              </w:rPr>
              <w:t>.</w:t>
            </w:r>
          </w:p>
          <w:p w14:paraId="1F67A26A" w14:textId="77777777" w:rsidR="00215980" w:rsidRDefault="00215980" w:rsidP="00A663E2">
            <w:pPr>
              <w:jc w:val="both"/>
              <w:rPr>
                <w:rFonts w:ascii="inherit" w:hAnsi="inherit"/>
                <w:color w:val="030E43"/>
                <w:sz w:val="36"/>
                <w:szCs w:val="36"/>
              </w:rPr>
            </w:pPr>
            <w:r>
              <w:rPr>
                <w:rFonts w:ascii="inherit" w:hAnsi="inherit"/>
                <w:b/>
                <w:bCs/>
                <w:color w:val="030E43"/>
              </w:rPr>
              <w:t>2.3. MISA A</w:t>
            </w:r>
            <w:r>
              <w:rPr>
                <w:rStyle w:val="Strong"/>
                <w:rFonts w:ascii="inherit" w:hAnsi="inherit"/>
                <w:b w:val="0"/>
                <w:bCs w:val="0"/>
                <w:color w:val="030E43"/>
              </w:rPr>
              <w:t>SP </w:t>
            </w:r>
          </w:p>
          <w:p w14:paraId="65CE6F4F"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w:t>
            </w:r>
            <w:r>
              <w:rPr>
                <w:rStyle w:val="Strong"/>
                <w:rFonts w:ascii="MISA Sans" w:eastAsiaTheme="majorEastAsia" w:hAnsi="MISA Sans"/>
                <w:color w:val="030E43"/>
                <w:spacing w:val="-3"/>
              </w:rPr>
              <w:t> ASP</w:t>
            </w:r>
            <w:r>
              <w:rPr>
                <w:rFonts w:ascii="MISA Sans" w:hAnsi="MISA Sans"/>
                <w:color w:val="030E43"/>
                <w:spacing w:val="-3"/>
              </w:rPr>
              <w:t>. Chương trình tự đồng bộ hóa đơn từ MISA meInvoice – Xử lý hóa đơn đầu vào vào phần mềm. Xem hướng dẫn </w:t>
            </w:r>
            <w:hyperlink r:id="rId407" w:tgtFrame="_blank" w:history="1">
              <w:r>
                <w:rPr>
                  <w:rStyle w:val="Hyperlink"/>
                  <w:rFonts w:ascii="MISA Sans" w:hAnsi="MISA Sans"/>
                  <w:color w:val="337AB7"/>
                  <w:spacing w:val="-3"/>
                </w:rPr>
                <w:t>tại đây</w:t>
              </w:r>
            </w:hyperlink>
            <w:r>
              <w:rPr>
                <w:rFonts w:ascii="MISA Sans" w:hAnsi="MISA Sans"/>
                <w:color w:val="030E43"/>
                <w:spacing w:val="-3"/>
              </w:rPr>
              <w:t>.</w:t>
            </w:r>
          </w:p>
          <w:p w14:paraId="3B910962" w14:textId="77777777" w:rsidR="00215980" w:rsidRDefault="00215980" w:rsidP="00A663E2">
            <w:pPr>
              <w:jc w:val="both"/>
              <w:rPr>
                <w:rFonts w:ascii="inherit" w:hAnsi="inherit"/>
                <w:color w:val="030E43"/>
                <w:sz w:val="36"/>
                <w:szCs w:val="36"/>
              </w:rPr>
            </w:pPr>
            <w:r>
              <w:rPr>
                <w:rFonts w:ascii="inherit" w:hAnsi="inherit"/>
                <w:b/>
                <w:bCs/>
                <w:color w:val="030E43"/>
              </w:rPr>
              <w:t>2.4. MISA AMIS HKD</w:t>
            </w:r>
          </w:p>
          <w:p w14:paraId="4621CCB8"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w:t>
            </w:r>
            <w:r>
              <w:rPr>
                <w:rStyle w:val="Strong"/>
                <w:rFonts w:ascii="MISA Sans" w:eastAsiaTheme="majorEastAsia" w:hAnsi="MISA Sans"/>
                <w:color w:val="030E43"/>
                <w:spacing w:val="-3"/>
              </w:rPr>
              <w:t>AMIS HKD</w:t>
            </w:r>
            <w:r>
              <w:rPr>
                <w:rFonts w:ascii="MISA Sans" w:hAnsi="MISA Sans"/>
                <w:color w:val="030E43"/>
                <w:spacing w:val="-3"/>
              </w:rPr>
              <w:t>. Chương trình tự đồng bộ hóa đơn từ MISA meInvoice – Xử lý hóa đơn đầu vào vào phần mềm. Xem hướng dẫn </w:t>
            </w:r>
            <w:hyperlink r:id="rId408" w:tgtFrame="_blank" w:history="1">
              <w:r>
                <w:rPr>
                  <w:rStyle w:val="Hyperlink"/>
                  <w:rFonts w:ascii="MISA Sans" w:hAnsi="MISA Sans"/>
                  <w:color w:val="337AB7"/>
                  <w:spacing w:val="-3"/>
                </w:rPr>
                <w:t>tại đây</w:t>
              </w:r>
            </w:hyperlink>
            <w:r>
              <w:rPr>
                <w:rFonts w:ascii="MISA Sans" w:hAnsi="MISA Sans"/>
                <w:color w:val="030E43"/>
                <w:spacing w:val="-3"/>
              </w:rPr>
              <w:t>.</w:t>
            </w:r>
          </w:p>
          <w:p w14:paraId="19B779B3" w14:textId="77777777" w:rsidR="00215980" w:rsidRDefault="00215980" w:rsidP="00A663E2">
            <w:pPr>
              <w:jc w:val="both"/>
              <w:rPr>
                <w:rFonts w:ascii="inherit" w:hAnsi="inherit"/>
                <w:color w:val="030E43"/>
                <w:sz w:val="36"/>
                <w:szCs w:val="36"/>
              </w:rPr>
            </w:pPr>
            <w:r>
              <w:rPr>
                <w:rStyle w:val="Strong"/>
                <w:rFonts w:ascii="inherit" w:hAnsi="inherit"/>
                <w:b w:val="0"/>
                <w:bCs w:val="0"/>
                <w:color w:val="030E43"/>
              </w:rPr>
              <w:t>2.5. Bamboo</w:t>
            </w:r>
          </w:p>
          <w:p w14:paraId="2EC48D1D"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w:t>
            </w:r>
            <w:r>
              <w:rPr>
                <w:rStyle w:val="Strong"/>
                <w:rFonts w:ascii="MISA Sans" w:eastAsiaTheme="majorEastAsia" w:hAnsi="MISA Sans"/>
                <w:color w:val="030E43"/>
                <w:spacing w:val="-3"/>
              </w:rPr>
              <w:t>Bamboo. </w:t>
            </w:r>
            <w:r>
              <w:rPr>
                <w:rFonts w:ascii="MISA Sans" w:hAnsi="MISA Sans"/>
                <w:color w:val="030E43"/>
                <w:spacing w:val="-3"/>
              </w:rPr>
              <w:t>Chương trình tự đồng bộ hóa đơn từ MISA meInvoice – Xử lý hóa đơn đầu vào vào phần mềm. Xem hướng dẫn </w:t>
            </w:r>
            <w:hyperlink r:id="rId409" w:tgtFrame="_blank" w:history="1">
              <w:r>
                <w:rPr>
                  <w:rStyle w:val="Hyperlink"/>
                  <w:rFonts w:ascii="MISA Sans" w:hAnsi="MISA Sans"/>
                  <w:color w:val="337AB7"/>
                  <w:spacing w:val="-3"/>
                </w:rPr>
                <w:t>tại đây</w:t>
              </w:r>
            </w:hyperlink>
            <w:r>
              <w:rPr>
                <w:rFonts w:ascii="MISA Sans" w:hAnsi="MISA Sans"/>
                <w:color w:val="030E43"/>
                <w:spacing w:val="-3"/>
              </w:rPr>
              <w:t>.</w:t>
            </w:r>
          </w:p>
          <w:p w14:paraId="45665725" w14:textId="77777777" w:rsidR="00215980" w:rsidRDefault="00215980" w:rsidP="00A663E2">
            <w:pPr>
              <w:jc w:val="both"/>
              <w:rPr>
                <w:rFonts w:ascii="inherit" w:hAnsi="inherit"/>
                <w:color w:val="030E43"/>
                <w:sz w:val="36"/>
                <w:szCs w:val="36"/>
              </w:rPr>
            </w:pPr>
            <w:r>
              <w:rPr>
                <w:rStyle w:val="Strong"/>
                <w:rFonts w:ascii="inherit" w:hAnsi="inherit"/>
                <w:b w:val="0"/>
                <w:bCs w:val="0"/>
                <w:color w:val="030E43"/>
              </w:rPr>
              <w:t>2.6. Mimosa</w:t>
            </w:r>
          </w:p>
          <w:p w14:paraId="0229F678"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w:t>
            </w:r>
            <w:r>
              <w:rPr>
                <w:rStyle w:val="Strong"/>
                <w:rFonts w:ascii="MISA Sans" w:eastAsiaTheme="majorEastAsia" w:hAnsi="MISA Sans"/>
                <w:color w:val="030E43"/>
                <w:spacing w:val="-3"/>
              </w:rPr>
              <w:t>Mimosa. </w:t>
            </w:r>
            <w:r>
              <w:rPr>
                <w:rFonts w:ascii="MISA Sans" w:hAnsi="MISA Sans"/>
                <w:color w:val="030E43"/>
                <w:spacing w:val="-3"/>
              </w:rPr>
              <w:t>Chương trình tự đồng bộ hóa đơn từ MISA meInvoice – Xử lý hóa đơn đầu vào vào phần mềm. Xem hướng dẫn </w:t>
            </w:r>
            <w:hyperlink r:id="rId410" w:tgtFrame="_blank" w:history="1">
              <w:r>
                <w:rPr>
                  <w:rStyle w:val="Hyperlink"/>
                  <w:rFonts w:ascii="MISA Sans" w:hAnsi="MISA Sans"/>
                  <w:color w:val="337AB7"/>
                  <w:spacing w:val="-3"/>
                </w:rPr>
                <w:t>tại đây</w:t>
              </w:r>
            </w:hyperlink>
            <w:r>
              <w:rPr>
                <w:rFonts w:ascii="MISA Sans" w:hAnsi="MISA Sans"/>
                <w:color w:val="030E43"/>
                <w:spacing w:val="-3"/>
              </w:rPr>
              <w:t>.</w:t>
            </w:r>
          </w:p>
          <w:p w14:paraId="1EE10CC6" w14:textId="77777777" w:rsidR="00215980" w:rsidRDefault="00215980" w:rsidP="00A663E2">
            <w:pPr>
              <w:jc w:val="both"/>
              <w:rPr>
                <w:rFonts w:ascii="inherit" w:hAnsi="inherit"/>
                <w:color w:val="030E43"/>
                <w:sz w:val="36"/>
                <w:szCs w:val="36"/>
              </w:rPr>
            </w:pPr>
            <w:r>
              <w:rPr>
                <w:rStyle w:val="Strong"/>
                <w:rFonts w:ascii="inherit" w:hAnsi="inherit"/>
                <w:b w:val="0"/>
                <w:bCs w:val="0"/>
                <w:color w:val="030E43"/>
              </w:rPr>
              <w:t>2.7. Phần mềm kế toán khác</w:t>
            </w:r>
          </w:p>
          <w:p w14:paraId="3AB3BDBB"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đang sử dụng phần mềm kế toán khác thì xuất khẩu danh sách hóa đơn trên phần mềm MISA meInvoice – Xử lý hóa đơn sau đó nhập khẩu vào phần mềm kế toán đang sử dụng.</w:t>
            </w:r>
          </w:p>
          <w:p w14:paraId="1C828973" w14:textId="77777777" w:rsidR="00215980" w:rsidRDefault="00215980" w:rsidP="00A663E2">
            <w:pPr>
              <w:jc w:val="both"/>
              <w:rPr>
                <w:rFonts w:ascii="MISA Sans" w:hAnsi="MISA Sans"/>
                <w:color w:val="030E43"/>
                <w:spacing w:val="-3"/>
              </w:rPr>
            </w:pPr>
          </w:p>
          <w:p w14:paraId="56DFC470" w14:textId="77777777" w:rsidR="00215980" w:rsidRDefault="00215980" w:rsidP="00A663E2">
            <w:pPr>
              <w:jc w:val="both"/>
              <w:rPr>
                <w:rFonts w:ascii="MISA Sans" w:hAnsi="MISA Sans"/>
                <w:color w:val="030E43"/>
                <w:spacing w:val="-3"/>
              </w:rPr>
            </w:pPr>
            <w:r>
              <w:rPr>
                <w:rFonts w:ascii="MISA Sans" w:hAnsi="MISA Sans"/>
                <w:color w:val="030E43"/>
                <w:spacing w:val="-3"/>
              </w:rPr>
              <w:t>Tích chọn danh sách hóa đơn cần xuất khẩu.</w:t>
            </w:r>
          </w:p>
          <w:p w14:paraId="617FD759" w14:textId="77777777" w:rsidR="00215980" w:rsidRDefault="00215980" w:rsidP="00A663E2">
            <w:pPr>
              <w:jc w:val="both"/>
              <w:rPr>
                <w:rFonts w:ascii="MISA Sans" w:hAnsi="MISA Sans"/>
                <w:color w:val="030E43"/>
                <w:spacing w:val="-3"/>
              </w:rPr>
            </w:pPr>
            <w:r>
              <w:rPr>
                <w:rFonts w:ascii="MISA Sans" w:hAnsi="MISA Sans"/>
                <w:color w:val="030E43"/>
                <w:spacing w:val="-3"/>
              </w:rPr>
              <w:t>Nhấn biểu tượng 3 chấm.</w:t>
            </w:r>
          </w:p>
          <w:p w14:paraId="0075694C" w14:textId="77777777" w:rsidR="00215980" w:rsidRDefault="00215980" w:rsidP="00A663E2">
            <w:pPr>
              <w:jc w:val="both"/>
              <w:rPr>
                <w:rFonts w:ascii="MISA Sans" w:hAnsi="MISA Sans"/>
                <w:color w:val="030E43"/>
                <w:spacing w:val="-3"/>
              </w:rPr>
            </w:pPr>
            <w:r>
              <w:rPr>
                <w:rFonts w:ascii="MISA Sans" w:hAnsi="MISA Sans"/>
                <w:color w:val="030E43"/>
                <w:spacing w:val="-3"/>
              </w:rPr>
              <w:t>Chọn </w:t>
            </w:r>
            <w:r>
              <w:rPr>
                <w:rStyle w:val="Strong"/>
                <w:rFonts w:ascii="MISA Sans" w:hAnsi="MISA Sans"/>
                <w:color w:val="030E43"/>
                <w:spacing w:val="-3"/>
              </w:rPr>
              <w:t>Xuất khẩu</w:t>
            </w:r>
            <w:r>
              <w:rPr>
                <w:rFonts w:ascii="MISA Sans" w:hAnsi="MISA Sans"/>
                <w:color w:val="030E43"/>
                <w:spacing w:val="-3"/>
              </w:rPr>
              <w:t>.</w:t>
            </w:r>
          </w:p>
          <w:p w14:paraId="08F3A8A9" w14:textId="1E3A2AE1" w:rsidR="00215980" w:rsidRPr="00215980" w:rsidRDefault="0021598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6404643" wp14:editId="4FDCB824">
                  <wp:extent cx="5615305" cy="2716989"/>
                  <wp:effectExtent l="0" t="0" r="4445" b="7620"/>
                  <wp:docPr id="423" name="Picture 423" descr="https://helpv4.meinvoice.vn/wp-content/uploads/2021/06/R46_xuat_khau_ds_hoa_don_dau_vao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4" descr="https://helpv4.meinvoice.vn/wp-content/uploads/2021/06/R46_xuat_khau_ds_hoa_don_dau_vao_01.jpg"/>
                          <pic:cNvPicPr>
                            <a:picLocks noChangeAspect="1" noChangeArrowheads="1"/>
                          </pic:cNvPicPr>
                        </pic:nvPicPr>
                        <pic:blipFill>
                          <a:blip r:embed="rId411" cstate="print">
                            <a:extLst>
                              <a:ext uri="{28A0092B-C50C-407E-A947-70E740481C1C}">
                                <a14:useLocalDpi xmlns:a14="http://schemas.microsoft.com/office/drawing/2010/main" val="0"/>
                              </a:ext>
                            </a:extLst>
                          </a:blip>
                          <a:srcRect/>
                          <a:stretch>
                            <a:fillRect/>
                          </a:stretch>
                        </pic:blipFill>
                        <pic:spPr bwMode="auto">
                          <a:xfrm>
                            <a:off x="0" y="0"/>
                            <a:ext cx="5639858" cy="2728869"/>
                          </a:xfrm>
                          <a:prstGeom prst="rect">
                            <a:avLst/>
                          </a:prstGeom>
                          <a:noFill/>
                          <a:ln>
                            <a:noFill/>
                          </a:ln>
                        </pic:spPr>
                      </pic:pic>
                    </a:graphicData>
                  </a:graphic>
                </wp:inline>
              </w:drawing>
            </w:r>
          </w:p>
        </w:tc>
      </w:tr>
    </w:tbl>
    <w:p w14:paraId="7771FD03" w14:textId="77777777" w:rsidR="00215980" w:rsidRPr="00215980" w:rsidRDefault="00215980" w:rsidP="00A663E2">
      <w:pPr>
        <w:jc w:val="both"/>
        <w:rPr>
          <w:b/>
          <w:bCs/>
          <w:color w:val="000000" w:themeColor="text1"/>
          <w:sz w:val="28"/>
          <w:szCs w:val="28"/>
        </w:rPr>
      </w:pPr>
    </w:p>
    <w:p w14:paraId="74CEBFF1" w14:textId="5DEA1E0F" w:rsidR="00995CC7" w:rsidRDefault="00215980" w:rsidP="00CC7F7E">
      <w:pPr>
        <w:pStyle w:val="ListParagraph"/>
        <w:numPr>
          <w:ilvl w:val="1"/>
          <w:numId w:val="20"/>
        </w:numPr>
        <w:ind w:left="1800"/>
        <w:jc w:val="both"/>
        <w:rPr>
          <w:b/>
          <w:bCs/>
          <w:color w:val="000000" w:themeColor="text1"/>
          <w:sz w:val="28"/>
          <w:szCs w:val="28"/>
        </w:rPr>
      </w:pPr>
      <w:r>
        <w:rPr>
          <w:b/>
          <w:bCs/>
          <w:color w:val="000000" w:themeColor="text1"/>
          <w:sz w:val="28"/>
          <w:szCs w:val="28"/>
        </w:rPr>
        <w:t>Báo cáo</w:t>
      </w:r>
    </w:p>
    <w:tbl>
      <w:tblPr>
        <w:tblStyle w:val="TableGrid"/>
        <w:tblW w:w="0" w:type="auto"/>
        <w:tblLook w:val="04A0" w:firstRow="1" w:lastRow="0" w:firstColumn="1" w:lastColumn="0" w:noHBand="0" w:noVBand="1"/>
      </w:tblPr>
      <w:tblGrid>
        <w:gridCol w:w="9026"/>
      </w:tblGrid>
      <w:tr w:rsidR="00757537" w14:paraId="2A9498C1" w14:textId="77777777" w:rsidTr="00757537">
        <w:tc>
          <w:tcPr>
            <w:tcW w:w="9026" w:type="dxa"/>
          </w:tcPr>
          <w:p w14:paraId="73E8CC5A" w14:textId="77777777" w:rsidR="00757537" w:rsidRDefault="00757537" w:rsidP="00757537">
            <w:pPr>
              <w:rPr>
                <w:rFonts w:ascii="inherit" w:hAnsi="inherit"/>
              </w:rPr>
            </w:pPr>
            <w:r>
              <w:rPr>
                <w:rFonts w:ascii="inherit" w:hAnsi="inherit"/>
              </w:rPr>
              <w:t>(MISA meInvoice – Xử lý hóa đơn) Báo cáo hóa đơn theo tình trạng hoạt động của nhà cung cấp</w:t>
            </w:r>
          </w:p>
          <w:p w14:paraId="44F497B3"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1. Tổng quan</w:t>
            </w:r>
          </w:p>
          <w:p w14:paraId="766C835E"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hiểu tổng quan về chức năng </w:t>
            </w:r>
            <w:r>
              <w:rPr>
                <w:rStyle w:val="Strong"/>
                <w:rFonts w:ascii="MISA Sans" w:hAnsi="MISA Sans"/>
                <w:color w:val="030E43"/>
                <w:spacing w:val="-3"/>
              </w:rPr>
              <w:t>báo cáo hóa đơn theo tình trạng hoạt động của nhà cung cấp</w:t>
            </w:r>
            <w:r>
              <w:rPr>
                <w:rFonts w:ascii="MISA Sans" w:hAnsi="MISA Sans"/>
                <w:color w:val="030E43"/>
                <w:spacing w:val="-3"/>
              </w:rPr>
              <w:t> trong phần mềm xử lý hóa đơn điện tử, từ đó chủ động kiểm tra, đánh giá và phân loại các hóa đơn đầu vào theo trạng thái kinh doanh thực tế của đối tác.</w:t>
            </w:r>
            <w:r>
              <w:rPr>
                <w:rFonts w:ascii="MISA Sans" w:hAnsi="MISA Sans"/>
                <w:color w:val="030E43"/>
                <w:spacing w:val="-3"/>
              </w:rPr>
              <w:br/>
            </w:r>
            <w:r>
              <w:rPr>
                <w:rStyle w:val="Strong"/>
                <w:rFonts w:ascii="MISA Sans" w:hAnsi="MISA Sans"/>
                <w:color w:val="030E43"/>
                <w:spacing w:val="-3"/>
              </w:rPr>
              <w:t>Nội dung bài viết gồm: </w:t>
            </w:r>
            <w:r>
              <w:rPr>
                <w:rFonts w:ascii="MISA Sans" w:hAnsi="MISA Sans"/>
                <w:color w:val="030E43"/>
                <w:spacing w:val="-3"/>
              </w:rPr>
              <w:t>Thao tác tra cứu và phân tích danh sách hóa đơn theo trạng thái</w:t>
            </w:r>
          </w:p>
          <w:p w14:paraId="3BF8A915"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2. Các bước thực hiện</w:t>
            </w:r>
          </w:p>
          <w:p w14:paraId="4D7B4EE3"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báo cáo hóa đơn theo tình trạng hoạt động của nhà cung cấp, nhấn biểu tượng xem.</w:t>
            </w:r>
          </w:p>
          <w:p w14:paraId="0E8E4684" w14:textId="7EFD0580"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528D2AE9" wp14:editId="312083BB">
                  <wp:extent cx="5619619" cy="2493818"/>
                  <wp:effectExtent l="0" t="0" r="635" b="1905"/>
                  <wp:docPr id="66" name="Picture 66" descr="https://helpv4.meinvoice.vn/wp-content/uploads/2024/01/bc-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helpv4.meinvoice.vn/wp-content/uploads/2024/01/bc-1.png"/>
                          <pic:cNvPicPr>
                            <a:picLocks noChangeAspect="1" noChangeArrowheads="1"/>
                          </pic:cNvPicPr>
                        </pic:nvPicPr>
                        <pic:blipFill>
                          <a:blip r:embed="rId412">
                            <a:extLst>
                              <a:ext uri="{28A0092B-C50C-407E-A947-70E740481C1C}">
                                <a14:useLocalDpi xmlns:a14="http://schemas.microsoft.com/office/drawing/2010/main" val="0"/>
                              </a:ext>
                            </a:extLst>
                          </a:blip>
                          <a:srcRect/>
                          <a:stretch>
                            <a:fillRect/>
                          </a:stretch>
                        </pic:blipFill>
                        <pic:spPr bwMode="auto">
                          <a:xfrm>
                            <a:off x="0" y="0"/>
                            <a:ext cx="5640035" cy="2502878"/>
                          </a:xfrm>
                          <a:prstGeom prst="rect">
                            <a:avLst/>
                          </a:prstGeom>
                          <a:noFill/>
                          <a:ln>
                            <a:noFill/>
                          </a:ln>
                        </pic:spPr>
                      </pic:pic>
                    </a:graphicData>
                  </a:graphic>
                </wp:inline>
              </w:drawing>
            </w:r>
          </w:p>
          <w:p w14:paraId="0333E69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Thiết lập điều kiện lọc báo cáo theo thời gian và tình trạng hoạt động của nhà cung cấp.</w:t>
            </w:r>
          </w:p>
          <w:p w14:paraId="7921B78B" w14:textId="77777777" w:rsidR="00757537" w:rsidRDefault="00757537" w:rsidP="00757537">
            <w:pPr>
              <w:rPr>
                <w:rFonts w:ascii="MISA Sans" w:hAnsi="MISA Sans"/>
                <w:color w:val="030E43"/>
                <w:spacing w:val="-3"/>
              </w:rPr>
            </w:pPr>
            <w:r>
              <w:rPr>
                <w:rFonts w:ascii="MISA Sans" w:hAnsi="MISA Sans"/>
                <w:color w:val="030E43"/>
                <w:spacing w:val="-3"/>
              </w:rPr>
              <w:t>Lọc danh sách hóa đơn của nhà cung cấp có tình trạng đang hoạt động chọn </w:t>
            </w:r>
            <w:r>
              <w:rPr>
                <w:rStyle w:val="Strong"/>
                <w:rFonts w:ascii="MISA Sans" w:hAnsi="MISA Sans"/>
                <w:color w:val="030E43"/>
                <w:spacing w:val="-3"/>
              </w:rPr>
              <w:t>Đang họat động</w:t>
            </w:r>
            <w:r>
              <w:rPr>
                <w:rFonts w:ascii="MISA Sans" w:hAnsi="MISA Sans"/>
                <w:color w:val="030E43"/>
                <w:spacing w:val="-3"/>
              </w:rPr>
              <w:t>.</w:t>
            </w:r>
          </w:p>
          <w:p w14:paraId="1D8B5267" w14:textId="77777777" w:rsidR="00757537" w:rsidRDefault="00757537" w:rsidP="00757537">
            <w:pPr>
              <w:rPr>
                <w:rFonts w:ascii="MISA Sans" w:hAnsi="MISA Sans"/>
                <w:color w:val="030E43"/>
                <w:spacing w:val="-3"/>
              </w:rPr>
            </w:pPr>
            <w:r>
              <w:rPr>
                <w:rFonts w:ascii="MISA Sans" w:hAnsi="MISA Sans"/>
                <w:color w:val="030E43"/>
                <w:spacing w:val="-3"/>
              </w:rPr>
              <w:t>Lọc danh sách hóa đơn của nhà cung cấp có tình trạng </w:t>
            </w:r>
            <w:r>
              <w:rPr>
                <w:rStyle w:val="Strong"/>
                <w:rFonts w:ascii="MISA Sans" w:hAnsi="MISA Sans"/>
                <w:color w:val="030E43"/>
                <w:spacing w:val="-3"/>
              </w:rPr>
              <w:t>Ngừng hoạt động </w:t>
            </w:r>
            <w:r>
              <w:rPr>
                <w:rFonts w:ascii="MISA Sans" w:hAnsi="MISA Sans"/>
                <w:color w:val="030E43"/>
                <w:spacing w:val="-3"/>
              </w:rPr>
              <w:t>(</w:t>
            </w:r>
            <w:r>
              <w:rPr>
                <w:rStyle w:val="Emphasis"/>
                <w:rFonts w:ascii="MISA Sans" w:hAnsi="MISA Sans"/>
                <w:color w:val="030E43"/>
                <w:spacing w:val="-3"/>
              </w:rPr>
              <w:t>bao gồm:</w:t>
            </w:r>
            <w:r>
              <w:rPr>
                <w:rFonts w:ascii="MISA Sans" w:hAnsi="MISA Sans"/>
                <w:color w:val="030E43"/>
                <w:spacing w:val="-3"/>
              </w:rPr>
              <w:t> </w:t>
            </w:r>
            <w:r>
              <w:rPr>
                <w:rStyle w:val="Emphasis"/>
                <w:rFonts w:ascii="MISA Sans" w:hAnsi="MISA Sans"/>
                <w:color w:val="030E43"/>
                <w:spacing w:val="-3"/>
              </w:rPr>
              <w:t>NCC ngừng hoạt động và đã đóng MST, NCC ngừng hoạt động nhưng chưa hoàn thành thủ tục đóng MST, NCC ngừng hoạt động nhưng chưa hoàn thành thủ tục đóng MST, NNT không hoạt động tại địa chỉ đã đăng ký</w:t>
            </w:r>
            <w:r>
              <w:rPr>
                <w:rFonts w:ascii="MISA Sans" w:hAnsi="MISA Sans"/>
                <w:color w:val="030E43"/>
                <w:spacing w:val="-3"/>
              </w:rPr>
              <w:t>) chọn </w:t>
            </w:r>
            <w:r>
              <w:rPr>
                <w:rStyle w:val="Strong"/>
                <w:rFonts w:ascii="MISA Sans" w:hAnsi="MISA Sans"/>
                <w:color w:val="030E43"/>
                <w:spacing w:val="-3"/>
              </w:rPr>
              <w:t>Cảnh báo</w:t>
            </w:r>
            <w:r>
              <w:rPr>
                <w:rFonts w:ascii="MISA Sans" w:hAnsi="MISA Sans"/>
                <w:color w:val="030E43"/>
                <w:spacing w:val="-3"/>
              </w:rPr>
              <w:t>.</w:t>
            </w:r>
          </w:p>
          <w:p w14:paraId="04E4EA0D" w14:textId="77777777" w:rsidR="00757537" w:rsidRDefault="00757537" w:rsidP="00757537">
            <w:pPr>
              <w:rPr>
                <w:rFonts w:ascii="MISA Sans" w:hAnsi="MISA Sans"/>
                <w:color w:val="030E43"/>
                <w:spacing w:val="-3"/>
              </w:rPr>
            </w:pPr>
            <w:r>
              <w:rPr>
                <w:rFonts w:ascii="MISA Sans" w:hAnsi="MISA Sans"/>
                <w:color w:val="030E43"/>
                <w:spacing w:val="-3"/>
              </w:rPr>
              <w:t>Tình trạng </w:t>
            </w:r>
            <w:r>
              <w:rPr>
                <w:rStyle w:val="Strong"/>
                <w:rFonts w:ascii="MISA Sans" w:hAnsi="MISA Sans"/>
                <w:color w:val="030E43"/>
                <w:spacing w:val="-3"/>
              </w:rPr>
              <w:t>Chưa xác định</w:t>
            </w:r>
            <w:r>
              <w:rPr>
                <w:rFonts w:ascii="MISA Sans" w:hAnsi="MISA Sans"/>
                <w:color w:val="030E43"/>
                <w:spacing w:val="-3"/>
              </w:rPr>
              <w:t>: Hóa đơn của NCC chưa xác định được tình trạng hoạt động.</w:t>
            </w:r>
          </w:p>
          <w:p w14:paraId="5CF3A3C7" w14:textId="2BE34013"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0CB41852" wp14:editId="27B4A9E3">
                  <wp:extent cx="5581617" cy="2458689"/>
                  <wp:effectExtent l="0" t="0" r="635" b="0"/>
                  <wp:docPr id="63" name="Picture 63" descr="https://helpv4.meinvoice.vn/wp-content/uploads/2024/01/Bao_cao_hoa_don_rui_ro_theo_ncc_02jp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helpv4.meinvoice.vn/wp-content/uploads/2024/01/Bao_cao_hoa_don_rui_ro_theo_ncc_02jpg-1.jpg"/>
                          <pic:cNvPicPr>
                            <a:picLocks noChangeAspect="1" noChangeArrowheads="1"/>
                          </pic:cNvPicPr>
                        </pic:nvPicPr>
                        <pic:blipFill>
                          <a:blip r:embed="rId413" cstate="print">
                            <a:extLst>
                              <a:ext uri="{28A0092B-C50C-407E-A947-70E740481C1C}">
                                <a14:useLocalDpi xmlns:a14="http://schemas.microsoft.com/office/drawing/2010/main" val="0"/>
                              </a:ext>
                            </a:extLst>
                          </a:blip>
                          <a:srcRect/>
                          <a:stretch>
                            <a:fillRect/>
                          </a:stretch>
                        </pic:blipFill>
                        <pic:spPr bwMode="auto">
                          <a:xfrm>
                            <a:off x="0" y="0"/>
                            <a:ext cx="5608766" cy="2470648"/>
                          </a:xfrm>
                          <a:prstGeom prst="rect">
                            <a:avLst/>
                          </a:prstGeom>
                          <a:noFill/>
                          <a:ln>
                            <a:noFill/>
                          </a:ln>
                        </pic:spPr>
                      </pic:pic>
                    </a:graphicData>
                  </a:graphic>
                </wp:inline>
              </w:drawing>
            </w:r>
          </w:p>
          <w:p w14:paraId="09DEE5D5"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 </w:t>
            </w:r>
            <w:r>
              <w:rPr>
                <w:rFonts w:ascii="MISA Sans" w:hAnsi="MISA Sans"/>
                <w:color w:val="030E43"/>
                <w:spacing w:val="-3"/>
              </w:rPr>
              <w:t> Chương trình hiển thị danh sách hóa đơn theo tình trạng hoạt động của nhà cung cấp.</w:t>
            </w:r>
          </w:p>
          <w:p w14:paraId="4723DC5E" w14:textId="19BD2921"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415B5F0" wp14:editId="6A509D64">
                  <wp:extent cx="5627369" cy="1813678"/>
                  <wp:effectExtent l="0" t="0" r="0" b="0"/>
                  <wp:docPr id="62" name="Picture 62" descr="https://helpv4.meinvoice.vn/wp-content/uploads/2024/01/Bao_cao_hoa_don_rui_ro_theo_ncc_03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helpv4.meinvoice.vn/wp-content/uploads/2024/01/Bao_cao_hoa_don_rui_ro_theo_ncc_03jpg.jpg"/>
                          <pic:cNvPicPr>
                            <a:picLocks noChangeAspect="1" noChangeArrowheads="1"/>
                          </pic:cNvPicPr>
                        </pic:nvPicPr>
                        <pic:blipFill>
                          <a:blip r:embed="rId414" cstate="print">
                            <a:extLst>
                              <a:ext uri="{28A0092B-C50C-407E-A947-70E740481C1C}">
                                <a14:useLocalDpi xmlns:a14="http://schemas.microsoft.com/office/drawing/2010/main" val="0"/>
                              </a:ext>
                            </a:extLst>
                          </a:blip>
                          <a:srcRect/>
                          <a:stretch>
                            <a:fillRect/>
                          </a:stretch>
                        </pic:blipFill>
                        <pic:spPr bwMode="auto">
                          <a:xfrm flipV="1">
                            <a:off x="0" y="0"/>
                            <a:ext cx="5669130" cy="1827137"/>
                          </a:xfrm>
                          <a:prstGeom prst="rect">
                            <a:avLst/>
                          </a:prstGeom>
                          <a:noFill/>
                          <a:ln>
                            <a:noFill/>
                          </a:ln>
                        </pic:spPr>
                      </pic:pic>
                    </a:graphicData>
                  </a:graphic>
                </wp:inline>
              </w:drawing>
            </w:r>
          </w:p>
          <w:p w14:paraId="45C9E0A2" w14:textId="77777777" w:rsidR="00757537" w:rsidRDefault="00757537" w:rsidP="00757537">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công tác quản lý tại đơn vị.</w:t>
            </w:r>
          </w:p>
          <w:p w14:paraId="6CBB8290" w14:textId="771A3825"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FF1A235" wp14:editId="031F7179">
                  <wp:extent cx="5580089" cy="1798440"/>
                  <wp:effectExtent l="0" t="0" r="1905" b="0"/>
                  <wp:docPr id="59" name="Picture 59" descr="https://helpv4.meinvoice.vn/wp-content/uploads/2024/01/Bao_cao_hoa_don_rui_ro_theo_ncc_04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helpv4.meinvoice.vn/wp-content/uploads/2024/01/Bao_cao_hoa_don_rui_ro_theo_ncc_04jpg.jpg"/>
                          <pic:cNvPicPr>
                            <a:picLocks noChangeAspect="1" noChangeArrowheads="1"/>
                          </pic:cNvPicPr>
                        </pic:nvPicPr>
                        <pic:blipFill>
                          <a:blip r:embed="rId415" cstate="print">
                            <a:extLst>
                              <a:ext uri="{28A0092B-C50C-407E-A947-70E740481C1C}">
                                <a14:useLocalDpi xmlns:a14="http://schemas.microsoft.com/office/drawing/2010/main" val="0"/>
                              </a:ext>
                            </a:extLst>
                          </a:blip>
                          <a:srcRect/>
                          <a:stretch>
                            <a:fillRect/>
                          </a:stretch>
                        </pic:blipFill>
                        <pic:spPr bwMode="auto">
                          <a:xfrm>
                            <a:off x="0" y="0"/>
                            <a:ext cx="5605812" cy="1806731"/>
                          </a:xfrm>
                          <a:prstGeom prst="rect">
                            <a:avLst/>
                          </a:prstGeom>
                          <a:noFill/>
                          <a:ln>
                            <a:noFill/>
                          </a:ln>
                        </pic:spPr>
                      </pic:pic>
                    </a:graphicData>
                  </a:graphic>
                </wp:inline>
              </w:drawing>
            </w:r>
          </w:p>
          <w:p w14:paraId="708CB4BD"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3. Lưu ý</w:t>
            </w:r>
          </w:p>
          <w:p w14:paraId="60FE9C30" w14:textId="77777777" w:rsidR="00757537" w:rsidRDefault="00757537" w:rsidP="00757537">
            <w:pPr>
              <w:rPr>
                <w:rFonts w:ascii="MISA Sans" w:hAnsi="MISA Sans"/>
                <w:color w:val="030E43"/>
                <w:spacing w:val="-3"/>
                <w:sz w:val="24"/>
                <w:szCs w:val="24"/>
              </w:rPr>
            </w:pPr>
            <w:r>
              <w:rPr>
                <w:rStyle w:val="Emphasis"/>
                <w:rFonts w:ascii="MISA Sans" w:hAnsi="MISA Sans"/>
                <w:color w:val="030E43"/>
                <w:spacing w:val="-3"/>
              </w:rPr>
              <w:t>Báo cáo hóa đơn theo tình trạng hoạt động của nhà cung cấp được cập nhật mới nhất vào chủ nhật hằng tuần. Vì vậy, nếu xem báo cáo vào ngày khác chủ nhật thì kế toán có thể vào danh mục </w:t>
            </w:r>
            <w:r>
              <w:rPr>
                <w:rStyle w:val="Strong"/>
                <w:rFonts w:ascii="MISA Sans" w:hAnsi="MISA Sans"/>
                <w:i/>
                <w:iCs/>
                <w:color w:val="030E43"/>
                <w:spacing w:val="-3"/>
              </w:rPr>
              <w:t>Khách hàng/Nhà cung cấp</w:t>
            </w:r>
            <w:r>
              <w:rPr>
                <w:rStyle w:val="Emphasis"/>
                <w:rFonts w:ascii="MISA Sans" w:hAnsi="MISA Sans"/>
                <w:color w:val="030E43"/>
                <w:spacing w:val="-3"/>
              </w:rPr>
              <w:t>, kiểm tra tình trạng hoạt động của hàng loạt nhà cung cấp, sau đó xem lại báo cáo để đảm bảo dữ liệu báo cáo được cập nhật mới nhất. Xem chi tiết </w:t>
            </w:r>
            <w:hyperlink r:id="rId416"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5439057E" w14:textId="77777777" w:rsidR="00757537" w:rsidRDefault="00757537" w:rsidP="00757537">
            <w:pPr>
              <w:rPr>
                <w:b/>
                <w:bCs/>
                <w:color w:val="000000" w:themeColor="text1"/>
                <w:sz w:val="28"/>
                <w:szCs w:val="28"/>
              </w:rPr>
            </w:pPr>
          </w:p>
        </w:tc>
      </w:tr>
      <w:tr w:rsidR="00757537" w14:paraId="32F8DF6F" w14:textId="77777777" w:rsidTr="00757537">
        <w:tc>
          <w:tcPr>
            <w:tcW w:w="9026" w:type="dxa"/>
          </w:tcPr>
          <w:p w14:paraId="3A8FA628" w14:textId="77777777" w:rsidR="00757537" w:rsidRDefault="00757537" w:rsidP="00757537">
            <w:pPr>
              <w:rPr>
                <w:rFonts w:ascii="inherit" w:hAnsi="inherit"/>
              </w:rPr>
            </w:pPr>
            <w:r>
              <w:rPr>
                <w:rFonts w:ascii="inherit" w:hAnsi="inherit"/>
              </w:rPr>
              <w:lastRenderedPageBreak/>
              <w:t>(MISA meInvoice – Xử lý hóa đơn) Báo cáo hóa đơn thay thế, điều chỉnh</w:t>
            </w:r>
          </w:p>
          <w:p w14:paraId="33E6317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2104490C"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Xem </w:t>
            </w:r>
            <w:r>
              <w:rPr>
                <w:rStyle w:val="Strong"/>
                <w:rFonts w:ascii="MISA Sans" w:hAnsi="MISA Sans"/>
                <w:color w:val="030E43"/>
                <w:spacing w:val="-3"/>
              </w:rPr>
              <w:t>báo cáo hóa đơn thay thế/điều chỉnh</w:t>
            </w:r>
            <w:r>
              <w:rPr>
                <w:rFonts w:ascii="MISA Sans" w:hAnsi="MISA Sans"/>
                <w:color w:val="030E43"/>
                <w:spacing w:val="-3"/>
              </w:rPr>
              <w:t> trong phần mềm MISA MeInvoice.</w:t>
            </w:r>
          </w:p>
          <w:p w14:paraId="3C730848"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Cách theo dõi và quản lý các hóa đơn thay thế hoặc điều chỉnh</w:t>
            </w:r>
          </w:p>
          <w:p w14:paraId="24119178"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51065DDE"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w:t>
            </w:r>
            <w:r>
              <w:rPr>
                <w:rStyle w:val="Strong"/>
                <w:rFonts w:ascii="MISA Sans" w:hAnsi="MISA Sans"/>
                <w:color w:val="030E43"/>
                <w:spacing w:val="-3"/>
              </w:rPr>
              <w:t>Báo cáo hóa đơn thay thế, điều chỉnh</w:t>
            </w:r>
            <w:r>
              <w:rPr>
                <w:rFonts w:ascii="MISA Sans" w:hAnsi="MISA Sans"/>
                <w:color w:val="030E43"/>
                <w:spacing w:val="-3"/>
              </w:rPr>
              <w:t>, nhấn biểu tượng xem.</w:t>
            </w:r>
          </w:p>
          <w:p w14:paraId="7C4BED1B" w14:textId="05D01002"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118E6763" wp14:editId="5674B0B3">
                  <wp:extent cx="5534033" cy="2434510"/>
                  <wp:effectExtent l="0" t="0" r="0" b="4445"/>
                  <wp:docPr id="99" name="Picture 99" descr="https://helpv4.meinvoice.vn/wp-content/uploads/2024/10/thay-the-d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helpv4.meinvoice.vn/wp-content/uploads/2024/10/thay-the-dc.png"/>
                          <pic:cNvPicPr>
                            <a:picLocks noChangeAspect="1" noChangeArrowheads="1"/>
                          </pic:cNvPicPr>
                        </pic:nvPicPr>
                        <pic:blipFill>
                          <a:blip r:embed="rId417">
                            <a:extLst>
                              <a:ext uri="{28A0092B-C50C-407E-A947-70E740481C1C}">
                                <a14:useLocalDpi xmlns:a14="http://schemas.microsoft.com/office/drawing/2010/main" val="0"/>
                              </a:ext>
                            </a:extLst>
                          </a:blip>
                          <a:srcRect/>
                          <a:stretch>
                            <a:fillRect/>
                          </a:stretch>
                        </pic:blipFill>
                        <pic:spPr bwMode="auto">
                          <a:xfrm>
                            <a:off x="0" y="0"/>
                            <a:ext cx="5547543" cy="2440453"/>
                          </a:xfrm>
                          <a:prstGeom prst="rect">
                            <a:avLst/>
                          </a:prstGeom>
                          <a:noFill/>
                          <a:ln>
                            <a:noFill/>
                          </a:ln>
                        </pic:spPr>
                      </pic:pic>
                    </a:graphicData>
                  </a:graphic>
                </wp:inline>
              </w:drawing>
            </w:r>
          </w:p>
          <w:p w14:paraId="07D40E6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thời gian và trạng thái hóa đơn cần xem báo cáo, nhấn </w:t>
            </w:r>
            <w:r>
              <w:rPr>
                <w:rStyle w:val="Strong"/>
                <w:rFonts w:ascii="MISA Sans" w:hAnsi="MISA Sans"/>
                <w:color w:val="030E43"/>
                <w:spacing w:val="-3"/>
              </w:rPr>
              <w:t>Lọc</w:t>
            </w:r>
            <w:r>
              <w:rPr>
                <w:rFonts w:ascii="MISA Sans" w:hAnsi="MISA Sans"/>
                <w:color w:val="030E43"/>
                <w:spacing w:val="-3"/>
              </w:rPr>
              <w:t>.</w:t>
            </w:r>
          </w:p>
          <w:p w14:paraId="6D389CE4" w14:textId="7987B59D"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F20F318" wp14:editId="006B008F">
                  <wp:extent cx="5486128" cy="2430010"/>
                  <wp:effectExtent l="0" t="0" r="635" b="8890"/>
                  <wp:docPr id="98" name="Picture 98" descr="https://helpv4.meinvoice.vn/wp-content/uploads/2024/10/R50_bao_cao_hd_dc_thay_the_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helpv4.meinvoice.vn/wp-content/uploads/2024/10/R50_bao_cao_hd_dc_thay_the_02-1.png"/>
                          <pic:cNvPicPr>
                            <a:picLocks noChangeAspect="1" noChangeArrowheads="1"/>
                          </pic:cNvPicPr>
                        </pic:nvPicPr>
                        <pic:blipFill>
                          <a:blip r:embed="rId418">
                            <a:extLst>
                              <a:ext uri="{28A0092B-C50C-407E-A947-70E740481C1C}">
                                <a14:useLocalDpi xmlns:a14="http://schemas.microsoft.com/office/drawing/2010/main" val="0"/>
                              </a:ext>
                            </a:extLst>
                          </a:blip>
                          <a:srcRect/>
                          <a:stretch>
                            <a:fillRect/>
                          </a:stretch>
                        </pic:blipFill>
                        <pic:spPr bwMode="auto">
                          <a:xfrm>
                            <a:off x="0" y="0"/>
                            <a:ext cx="5497812" cy="2435185"/>
                          </a:xfrm>
                          <a:prstGeom prst="rect">
                            <a:avLst/>
                          </a:prstGeom>
                          <a:noFill/>
                          <a:ln>
                            <a:noFill/>
                          </a:ln>
                        </pic:spPr>
                      </pic:pic>
                    </a:graphicData>
                  </a:graphic>
                </wp:inline>
              </w:drawing>
            </w:r>
          </w:p>
          <w:p w14:paraId="2FE7C81F"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thay thế, điều chỉnh tại đơn vị/chi nhánh đang làm việc theo hóa đơn sai sót.</w:t>
            </w:r>
          </w:p>
          <w:p w14:paraId="69F51950" w14:textId="77777777" w:rsidR="00757537" w:rsidRDefault="00757537" w:rsidP="00757537">
            <w:pPr>
              <w:rPr>
                <w:rFonts w:ascii="MISA Sans" w:hAnsi="MISA Sans"/>
                <w:color w:val="030E43"/>
                <w:spacing w:val="-3"/>
              </w:rPr>
            </w:pPr>
            <w:r>
              <w:rPr>
                <w:rFonts w:ascii="MISA Sans" w:hAnsi="MISA Sans"/>
                <w:color w:val="030E43"/>
                <w:spacing w:val="-3"/>
              </w:rPr>
              <w:t>Tại báo cáo, có thể nắm được các thông tin sau:</w:t>
            </w:r>
          </w:p>
          <w:p w14:paraId="7AD8F9E9" w14:textId="77777777" w:rsidR="00757537" w:rsidRDefault="00757537" w:rsidP="00757537">
            <w:pPr>
              <w:rPr>
                <w:rFonts w:ascii="MISA Sans" w:hAnsi="MISA Sans"/>
                <w:color w:val="030E43"/>
                <w:spacing w:val="-3"/>
              </w:rPr>
            </w:pPr>
            <w:r>
              <w:rPr>
                <w:rFonts w:ascii="MISA Sans" w:hAnsi="MISA Sans"/>
                <w:color w:val="030E43"/>
                <w:spacing w:val="-3"/>
              </w:rPr>
              <w:t>Chi tiết thông tin hóa đơn sai sót (mẫu số, ký hiệu, số hóa đơn, nhà cung cấp, kết quả kiểm tra hóa đơn, giá trị hóa đơn…)</w:t>
            </w:r>
          </w:p>
          <w:p w14:paraId="70F85667" w14:textId="77777777" w:rsidR="00757537" w:rsidRDefault="00757537" w:rsidP="00757537">
            <w:pPr>
              <w:rPr>
                <w:rFonts w:ascii="MISA Sans" w:hAnsi="MISA Sans"/>
                <w:color w:val="030E43"/>
                <w:spacing w:val="-3"/>
              </w:rPr>
            </w:pPr>
            <w:r>
              <w:rPr>
                <w:rFonts w:ascii="MISA Sans" w:hAnsi="MISA Sans"/>
                <w:color w:val="030E43"/>
                <w:spacing w:val="-3"/>
              </w:rPr>
              <w:t>Hóa đơn được xử lý thay thế hay điều chỉnh.</w:t>
            </w:r>
          </w:p>
          <w:p w14:paraId="0217A9E1" w14:textId="0DCEEC8E"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4E1AA70D" wp14:editId="00ACBA89">
                  <wp:extent cx="7406859" cy="1983179"/>
                  <wp:effectExtent l="0" t="0" r="3810" b="0"/>
                  <wp:docPr id="87" name="Picture 87" descr="https://helpv4.meinvoice.vn/wp-content/uploads/2024/10/R50_bao_cao_hd_dc_thay_the_0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helpv4.meinvoice.vn/wp-content/uploads/2024/10/R50_bao_cao_hd_dc_thay_the_03-1.png"/>
                          <pic:cNvPicPr>
                            <a:picLocks noChangeAspect="1" noChangeArrowheads="1"/>
                          </pic:cNvPicPr>
                        </pic:nvPicPr>
                        <pic:blipFill>
                          <a:blip r:embed="rId419" cstate="print">
                            <a:extLst>
                              <a:ext uri="{28A0092B-C50C-407E-A947-70E740481C1C}">
                                <a14:useLocalDpi xmlns:a14="http://schemas.microsoft.com/office/drawing/2010/main" val="0"/>
                              </a:ext>
                            </a:extLst>
                          </a:blip>
                          <a:srcRect/>
                          <a:stretch>
                            <a:fillRect/>
                          </a:stretch>
                        </pic:blipFill>
                        <pic:spPr bwMode="auto">
                          <a:xfrm>
                            <a:off x="0" y="0"/>
                            <a:ext cx="7572121" cy="2027428"/>
                          </a:xfrm>
                          <a:prstGeom prst="rect">
                            <a:avLst/>
                          </a:prstGeom>
                          <a:noFill/>
                          <a:ln>
                            <a:noFill/>
                          </a:ln>
                        </pic:spPr>
                      </pic:pic>
                    </a:graphicData>
                  </a:graphic>
                </wp:inline>
              </w:drawing>
            </w:r>
          </w:p>
          <w:p w14:paraId="60DCC4F9" w14:textId="77777777" w:rsidR="00757537" w:rsidRDefault="00757537" w:rsidP="00757537">
            <w:pPr>
              <w:rPr>
                <w:rFonts w:ascii="MISA Sans" w:hAnsi="MISA Sans"/>
                <w:color w:val="030E43"/>
                <w:spacing w:val="-3"/>
              </w:rPr>
            </w:pPr>
            <w:r>
              <w:rPr>
                <w:rFonts w:ascii="MISA Sans" w:hAnsi="MISA Sans"/>
                <w:color w:val="030E43"/>
                <w:spacing w:val="-3"/>
              </w:rPr>
              <w:t>Thông tin chi tiết hóa đơn thay thế/điều chỉnh cho hóa đơn sai sót.</w:t>
            </w:r>
          </w:p>
          <w:p w14:paraId="107D730F" w14:textId="2F78DCF0"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6F877490" wp14:editId="4503BAA6">
                  <wp:extent cx="5781070" cy="1286768"/>
                  <wp:effectExtent l="0" t="0" r="0" b="8890"/>
                  <wp:docPr id="86" name="Picture 86" descr="https://helpv4.meinvoice.vn/wp-content/uploads/2024/10/R50_bao_cao_hd_dc_thay_the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helpv4.meinvoice.vn/wp-content/uploads/2024/10/R50_bao_cao_hd_dc_thay_the_04-1.png"/>
                          <pic:cNvPicPr>
                            <a:picLocks noChangeAspect="1" noChangeArrowheads="1"/>
                          </pic:cNvPicPr>
                        </pic:nvPicPr>
                        <pic:blipFill>
                          <a:blip r:embed="rId420" cstate="print">
                            <a:extLst>
                              <a:ext uri="{28A0092B-C50C-407E-A947-70E740481C1C}">
                                <a14:useLocalDpi xmlns:a14="http://schemas.microsoft.com/office/drawing/2010/main" val="0"/>
                              </a:ext>
                            </a:extLst>
                          </a:blip>
                          <a:srcRect/>
                          <a:stretch>
                            <a:fillRect/>
                          </a:stretch>
                        </pic:blipFill>
                        <pic:spPr bwMode="auto">
                          <a:xfrm>
                            <a:off x="0" y="0"/>
                            <a:ext cx="5917096" cy="1317045"/>
                          </a:xfrm>
                          <a:prstGeom prst="rect">
                            <a:avLst/>
                          </a:prstGeom>
                          <a:noFill/>
                          <a:ln>
                            <a:noFill/>
                          </a:ln>
                        </pic:spPr>
                      </pic:pic>
                    </a:graphicData>
                  </a:graphic>
                </wp:inline>
              </w:drawing>
            </w:r>
          </w:p>
          <w:p w14:paraId="37B3AE7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3. Lưu ý</w:t>
            </w:r>
          </w:p>
          <w:p w14:paraId="0338BE8F" w14:textId="77777777" w:rsidR="00757537" w:rsidRDefault="00757537" w:rsidP="00757537">
            <w:pPr>
              <w:rPr>
                <w:rFonts w:ascii="MISA Sans" w:hAnsi="MISA Sans"/>
                <w:color w:val="030E43"/>
                <w:spacing w:val="-3"/>
                <w:sz w:val="24"/>
                <w:szCs w:val="24"/>
              </w:rPr>
            </w:pPr>
          </w:p>
          <w:p w14:paraId="32F337AF" w14:textId="77777777" w:rsidR="00757537" w:rsidRDefault="00757537" w:rsidP="00757537">
            <w:pPr>
              <w:rPr>
                <w:rFonts w:ascii="MISA Sans" w:hAnsi="MISA Sans"/>
                <w:color w:val="030E43"/>
                <w:spacing w:val="-3"/>
              </w:rPr>
            </w:pPr>
            <w:r>
              <w:rPr>
                <w:rStyle w:val="Emphasis"/>
                <w:rFonts w:ascii="MISA Sans" w:hAnsi="MISA Sans"/>
                <w:color w:val="030E43"/>
                <w:spacing w:val="-3"/>
              </w:rPr>
              <w:t>Báo cáo chỉ hiển thị dữ liệu khi có thông tin của hóa đơn sai sót, nếu chỉ có thông tin hóa đơn xử lý sai sót (điều chỉnh/thay thế) thì báo cáo không lên dữ liệu.</w:t>
            </w:r>
          </w:p>
          <w:p w14:paraId="37AC1635" w14:textId="77777777" w:rsidR="00757537" w:rsidRDefault="00757537" w:rsidP="00757537">
            <w:pPr>
              <w:rPr>
                <w:rFonts w:ascii="MISA Sans" w:hAnsi="MISA Sans"/>
                <w:color w:val="030E43"/>
                <w:spacing w:val="-3"/>
              </w:rPr>
            </w:pPr>
            <w:r>
              <w:rPr>
                <w:rStyle w:val="Emphasis"/>
                <w:rFonts w:ascii="MISA Sans" w:hAnsi="MISA Sans"/>
                <w:color w:val="030E43"/>
                <w:spacing w:val="-3"/>
              </w:rPr>
              <w:t>Đối với hóa đơn sai sót bị điều chỉnh nhiều lần thì sẽ hiển thị nhiều dòng trên báo cáo kèm thông tin các hóa đơn điều chỉnh.</w:t>
            </w:r>
          </w:p>
          <w:p w14:paraId="5FDCD3BB" w14:textId="77777777" w:rsidR="00757537" w:rsidRDefault="00757537" w:rsidP="00757537">
            <w:pPr>
              <w:rPr>
                <w:rFonts w:ascii="MISA Sans" w:hAnsi="MISA Sans"/>
                <w:color w:val="030E43"/>
                <w:spacing w:val="-3"/>
              </w:rPr>
            </w:pPr>
            <w:r>
              <w:rPr>
                <w:rStyle w:val="Emphasis"/>
                <w:rFonts w:ascii="MISA Sans" w:hAnsi="MISA Sans"/>
                <w:color w:val="030E43"/>
                <w:spacing w:val="-3"/>
              </w:rPr>
              <w:t>Có thể xuất khẩu báo cáo phục vụ công tác quản lý tại đơn vị bằng cách nhấn </w:t>
            </w:r>
            <w:r>
              <w:rPr>
                <w:rStyle w:val="Strong"/>
                <w:rFonts w:ascii="MISA Sans" w:hAnsi="MISA Sans"/>
                <w:i/>
                <w:iCs/>
                <w:color w:val="030E43"/>
                <w:spacing w:val="-3"/>
              </w:rPr>
              <w:t>Xuất khẩu</w:t>
            </w:r>
            <w:r>
              <w:rPr>
                <w:rStyle w:val="Emphasis"/>
                <w:rFonts w:ascii="MISA Sans" w:hAnsi="MISA Sans"/>
                <w:color w:val="030E43"/>
                <w:spacing w:val="-3"/>
              </w:rPr>
              <w:t>.</w:t>
            </w:r>
          </w:p>
          <w:p w14:paraId="21B4DFC2" w14:textId="77777777" w:rsidR="00757537" w:rsidRDefault="00757537" w:rsidP="00757537">
            <w:pPr>
              <w:rPr>
                <w:b/>
                <w:bCs/>
                <w:color w:val="000000" w:themeColor="text1"/>
                <w:sz w:val="28"/>
                <w:szCs w:val="28"/>
              </w:rPr>
            </w:pPr>
          </w:p>
        </w:tc>
      </w:tr>
      <w:tr w:rsidR="00757537" w14:paraId="74168FA6" w14:textId="77777777" w:rsidTr="00757537">
        <w:tc>
          <w:tcPr>
            <w:tcW w:w="9026" w:type="dxa"/>
          </w:tcPr>
          <w:p w14:paraId="55FC5E89" w14:textId="77777777" w:rsidR="00757537" w:rsidRDefault="00757537" w:rsidP="00757537">
            <w:pPr>
              <w:rPr>
                <w:rFonts w:ascii="inherit" w:hAnsi="inherit"/>
              </w:rPr>
            </w:pPr>
            <w:r>
              <w:rPr>
                <w:rFonts w:ascii="inherit" w:hAnsi="inherit"/>
              </w:rPr>
              <w:lastRenderedPageBreak/>
              <w:t>(MISA meInvoice – Xử lý hóa đơn) Xem báo cáo tổng hợp chi phí</w:t>
            </w:r>
          </w:p>
          <w:p w14:paraId="4DC38237"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t>1. Tổng quan</w:t>
            </w:r>
          </w:p>
          <w:p w14:paraId="606746A7"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 bài viết:</w:t>
            </w:r>
            <w:r>
              <w:rPr>
                <w:rFonts w:ascii="MISA Sans" w:hAnsi="MISA Sans"/>
                <w:color w:val="030E43"/>
                <w:spacing w:val="-3"/>
              </w:rPr>
              <w:t> Bài viết giúp Anh/Chị nắm được quy trình xem và phân tích báo cáo tổng hợp chi phí đầu vào theo từng loại chi phí trên phần mềm MISA meInvoice xử lý hóa đơn, hỗ trợ kế toán, quản lý dễ dàng kiểm soát, đánh giá các khoản chi phí phát sinh, từ đó đưa ra quyết định tài chính phù hợp.</w:t>
            </w:r>
          </w:p>
          <w:p w14:paraId="750E6A3A"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w:t>
            </w:r>
          </w:p>
          <w:p w14:paraId="450E330C" w14:textId="77777777" w:rsidR="00757537" w:rsidRDefault="00757537" w:rsidP="00757537">
            <w:pPr>
              <w:rPr>
                <w:rFonts w:ascii="MISA Sans" w:hAnsi="MISA Sans"/>
                <w:color w:val="030E43"/>
                <w:spacing w:val="-3"/>
              </w:rPr>
            </w:pPr>
            <w:r>
              <w:rPr>
                <w:rFonts w:ascii="MISA Sans" w:hAnsi="MISA Sans"/>
                <w:color w:val="030E43"/>
                <w:spacing w:val="-3"/>
              </w:rPr>
              <w:t>Giới thiệu chức năng báo cáo tổng hợp chi phí đầu vào</w:t>
            </w:r>
          </w:p>
          <w:p w14:paraId="4CC9367D" w14:textId="77777777" w:rsidR="00757537" w:rsidRDefault="00757537" w:rsidP="00757537">
            <w:pPr>
              <w:rPr>
                <w:rFonts w:ascii="MISA Sans" w:hAnsi="MISA Sans"/>
                <w:color w:val="030E43"/>
                <w:spacing w:val="-3"/>
              </w:rPr>
            </w:pPr>
            <w:r>
              <w:rPr>
                <w:rFonts w:ascii="MISA Sans" w:hAnsi="MISA Sans"/>
                <w:color w:val="030E43"/>
                <w:spacing w:val="-3"/>
              </w:rPr>
              <w:t>Các bước truy cập và lọc báo cáo theo loại chi phí</w:t>
            </w:r>
          </w:p>
          <w:p w14:paraId="5E3C3F29" w14:textId="77777777" w:rsidR="00757537" w:rsidRDefault="00757537" w:rsidP="00757537">
            <w:pPr>
              <w:rPr>
                <w:rFonts w:ascii="MISA Sans" w:hAnsi="MISA Sans"/>
                <w:color w:val="030E43"/>
                <w:spacing w:val="-3"/>
              </w:rPr>
            </w:pPr>
            <w:r>
              <w:rPr>
                <w:rFonts w:ascii="MISA Sans" w:hAnsi="MISA Sans"/>
                <w:color w:val="030E43"/>
                <w:spacing w:val="-3"/>
              </w:rPr>
              <w:t>Lưu ý khi sử dụng báo cáo và các trường hợp thường gặp</w:t>
            </w:r>
          </w:p>
          <w:p w14:paraId="484FFB5C"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lastRenderedPageBreak/>
              <w:t>2. Các bước thực hiện</w:t>
            </w:r>
          </w:p>
          <w:p w14:paraId="3F6ACEBD" w14:textId="77777777" w:rsidR="00757537" w:rsidRDefault="00757537" w:rsidP="00757537">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hiển thị được báo cáo, hóa đơn cần thiết lập </w:t>
            </w:r>
            <w:hyperlink r:id="rId421" w:tgtFrame="_blank" w:history="1">
              <w:r>
                <w:rPr>
                  <w:rStyle w:val="Hyperlink"/>
                  <w:rFonts w:ascii="MISA Sans" w:hAnsi="MISA Sans"/>
                  <w:i/>
                  <w:iCs/>
                  <w:color w:val="337AB7"/>
                  <w:spacing w:val="-3"/>
                </w:rPr>
                <w:t>phân loại chi phí</w:t>
              </w:r>
            </w:hyperlink>
            <w:r>
              <w:rPr>
                <w:rStyle w:val="Emphasis"/>
                <w:rFonts w:ascii="MISA Sans" w:hAnsi="MISA Sans"/>
                <w:color w:val="030E43"/>
                <w:spacing w:val="-3"/>
              </w:rPr>
              <w:t>.</w:t>
            </w:r>
          </w:p>
          <w:p w14:paraId="7F8A0C1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w:t>
            </w:r>
            <w:r>
              <w:rPr>
                <w:rStyle w:val="Strong"/>
                <w:rFonts w:ascii="MISA Sans" w:hAnsi="MISA Sans"/>
                <w:color w:val="030E43"/>
                <w:spacing w:val="-3"/>
              </w:rPr>
              <w:t> Báo cáo tổng hợp chi phí</w:t>
            </w:r>
            <w:r>
              <w:rPr>
                <w:rFonts w:ascii="MISA Sans" w:hAnsi="MISA Sans"/>
                <w:color w:val="030E43"/>
                <w:spacing w:val="-3"/>
              </w:rPr>
              <w:t>, nhấn biểu tượng xem.</w:t>
            </w:r>
          </w:p>
          <w:p w14:paraId="6DFEA99E" w14:textId="29F6A532"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3683A98C" wp14:editId="366B3FCF">
                  <wp:extent cx="5628846" cy="2187633"/>
                  <wp:effectExtent l="0" t="0" r="0" b="3175"/>
                  <wp:docPr id="104" name="Picture 104" descr="https://helpv4.meinvoice.vn/wp-content/uploads/2024/11/R52-Bao_cao_tong_hop_chi_phi_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helpv4.meinvoice.vn/wp-content/uploads/2024/11/R52-Bao_cao_tong_hop_chi_phi_01-1.png"/>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bwMode="auto">
                          <a:xfrm>
                            <a:off x="0" y="0"/>
                            <a:ext cx="5655749" cy="2198089"/>
                          </a:xfrm>
                          <a:prstGeom prst="rect">
                            <a:avLst/>
                          </a:prstGeom>
                          <a:noFill/>
                          <a:ln>
                            <a:noFill/>
                          </a:ln>
                        </pic:spPr>
                      </pic:pic>
                    </a:graphicData>
                  </a:graphic>
                </wp:inline>
              </w:drawing>
            </w:r>
          </w:p>
          <w:p w14:paraId="5DBDF587"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w:t>
            </w:r>
          </w:p>
          <w:p w14:paraId="5B8121DF" w14:textId="77777777" w:rsidR="00757537" w:rsidRDefault="00757537" w:rsidP="00757537">
            <w:pPr>
              <w:rPr>
                <w:rFonts w:ascii="MISA Sans" w:hAnsi="MISA Sans"/>
                <w:color w:val="030E43"/>
                <w:spacing w:val="-3"/>
              </w:rPr>
            </w:pPr>
            <w:r>
              <w:rPr>
                <w:rFonts w:ascii="MISA Sans" w:hAnsi="MISA Sans"/>
                <w:color w:val="030E43"/>
                <w:spacing w:val="-3"/>
              </w:rPr>
              <w:t>Khoảng thời gian cần xem báo cáo.</w:t>
            </w:r>
          </w:p>
          <w:p w14:paraId="03FD3C16" w14:textId="77777777" w:rsidR="00757537" w:rsidRDefault="00757537" w:rsidP="00757537">
            <w:pPr>
              <w:rPr>
                <w:rFonts w:ascii="MISA Sans" w:hAnsi="MISA Sans"/>
                <w:color w:val="030E43"/>
                <w:spacing w:val="-3"/>
              </w:rPr>
            </w:pPr>
            <w:r>
              <w:rPr>
                <w:rFonts w:ascii="MISA Sans" w:hAnsi="MISA Sans"/>
                <w:color w:val="030E43"/>
                <w:spacing w:val="-3"/>
              </w:rPr>
              <w:t>Loại chi phí cần tổng hợp số liệu.</w:t>
            </w:r>
          </w:p>
          <w:p w14:paraId="24F6C3D4" w14:textId="77777777" w:rsidR="00757537" w:rsidRDefault="00757537" w:rsidP="00757537">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29C35975" w14:textId="77777777" w:rsidR="00757537" w:rsidRDefault="00757537" w:rsidP="00757537">
            <w:pPr>
              <w:rPr>
                <w:rFonts w:ascii="MISA Sans" w:hAnsi="MISA Sans"/>
                <w:color w:val="030E43"/>
                <w:spacing w:val="-3"/>
              </w:rPr>
            </w:pPr>
            <w:r>
              <w:rPr>
                <w:rFonts w:ascii="MISA Sans" w:hAnsi="MISA Sans"/>
                <w:color w:val="030E43"/>
                <w:spacing w:val="-3"/>
              </w:rPr>
              <w:t>Tích chọn </w:t>
            </w:r>
            <w:r>
              <w:rPr>
                <w:rStyle w:val="Strong"/>
                <w:rFonts w:ascii="MISA Sans" w:hAnsi="MISA Sans"/>
                <w:color w:val="030E43"/>
                <w:spacing w:val="-3"/>
              </w:rPr>
              <w:t>Hiển thị chi phí chưa phân loại</w:t>
            </w:r>
            <w:r>
              <w:rPr>
                <w:rFonts w:ascii="MISA Sans" w:hAnsi="MISA Sans"/>
                <w:color w:val="030E43"/>
                <w:spacing w:val="-3"/>
              </w:rPr>
              <w:t> nếu muốn lấy lên cả hóa đơn phân loại chi phí.</w:t>
            </w:r>
          </w:p>
          <w:p w14:paraId="464BB53F" w14:textId="1B9D0584"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40C35F3" wp14:editId="6BD08902">
                  <wp:extent cx="5656009" cy="3224136"/>
                  <wp:effectExtent l="0" t="0" r="1905" b="0"/>
                  <wp:docPr id="103" name="Picture 103" descr="https://helpv4.meinvoice.vn/wp-content/uploads/2024/11/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helpv4.meinvoice.vn/wp-content/uploads/2024/11/14.jpg"/>
                          <pic:cNvPicPr>
                            <a:picLocks noChangeAspect="1" noChangeArrowheads="1"/>
                          </pic:cNvPicPr>
                        </pic:nvPicPr>
                        <pic:blipFill>
                          <a:blip r:embed="rId423">
                            <a:extLst>
                              <a:ext uri="{28A0092B-C50C-407E-A947-70E740481C1C}">
                                <a14:useLocalDpi xmlns:a14="http://schemas.microsoft.com/office/drawing/2010/main" val="0"/>
                              </a:ext>
                            </a:extLst>
                          </a:blip>
                          <a:srcRect/>
                          <a:stretch>
                            <a:fillRect/>
                          </a:stretch>
                        </pic:blipFill>
                        <pic:spPr bwMode="auto">
                          <a:xfrm>
                            <a:off x="0" y="0"/>
                            <a:ext cx="5677965" cy="3236652"/>
                          </a:xfrm>
                          <a:prstGeom prst="rect">
                            <a:avLst/>
                          </a:prstGeom>
                          <a:noFill/>
                          <a:ln>
                            <a:noFill/>
                          </a:ln>
                        </pic:spPr>
                      </pic:pic>
                    </a:graphicData>
                  </a:graphic>
                </wp:inline>
              </w:drawing>
            </w:r>
          </w:p>
          <w:p w14:paraId="61750043"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Fonts w:ascii="MISA Sans" w:hAnsi="MISA Sans"/>
                <w:color w:val="030E43"/>
                <w:spacing w:val="-3"/>
              </w:rPr>
              <w:t>: </w:t>
            </w:r>
            <w:r>
              <w:rPr>
                <w:rStyle w:val="Emphasis"/>
                <w:rFonts w:ascii="MISA Sans" w:hAnsi="MISA Sans"/>
                <w:color w:val="030E43"/>
                <w:spacing w:val="-3"/>
              </w:rPr>
              <w:t>người dùng có thể thiết lập lọc hiển thị/không hiển thị chi phí chưa phân loại để hỗ trợ quản lý dễ dàng hơn.</w:t>
            </w:r>
          </w:p>
          <w:p w14:paraId="6097E407" w14:textId="18C325B3"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137EA02B" wp14:editId="782DFF6A">
                  <wp:extent cx="5617177" cy="2736883"/>
                  <wp:effectExtent l="0" t="0" r="3175" b="6350"/>
                  <wp:docPr id="102" name="Picture 102" descr="https://helpv4.meinvoice.vn/wp-content/uploads/2024/11/15-1024x4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helpv4.meinvoice.vn/wp-content/uploads/2024/11/15-1024x499.jpg"/>
                          <pic:cNvPicPr>
                            <a:picLocks noChangeAspect="1" noChangeArrowheads="1"/>
                          </pic:cNvPicPr>
                        </pic:nvPicPr>
                        <pic:blipFill>
                          <a:blip r:embed="rId424">
                            <a:extLst>
                              <a:ext uri="{28A0092B-C50C-407E-A947-70E740481C1C}">
                                <a14:useLocalDpi xmlns:a14="http://schemas.microsoft.com/office/drawing/2010/main" val="0"/>
                              </a:ext>
                            </a:extLst>
                          </a:blip>
                          <a:srcRect/>
                          <a:stretch>
                            <a:fillRect/>
                          </a:stretch>
                        </pic:blipFill>
                        <pic:spPr bwMode="auto">
                          <a:xfrm>
                            <a:off x="0" y="0"/>
                            <a:ext cx="5639789" cy="2747901"/>
                          </a:xfrm>
                          <a:prstGeom prst="rect">
                            <a:avLst/>
                          </a:prstGeom>
                          <a:noFill/>
                          <a:ln>
                            <a:noFill/>
                          </a:ln>
                        </pic:spPr>
                      </pic:pic>
                    </a:graphicData>
                  </a:graphic>
                </wp:inline>
              </w:drawing>
            </w:r>
          </w:p>
          <w:p w14:paraId="3E13CAA4" w14:textId="77777777" w:rsidR="00757537" w:rsidRDefault="00757537" w:rsidP="00757537">
            <w:pPr>
              <w:rPr>
                <w:rFonts w:ascii="MISA Sans" w:hAnsi="MISA Sans"/>
                <w:color w:val="030E43"/>
                <w:spacing w:val="-3"/>
              </w:rPr>
            </w:pPr>
            <w:r>
              <w:rPr>
                <w:rStyle w:val="Emphasis"/>
                <w:rFonts w:ascii="MISA Sans" w:hAnsi="MISA Sans"/>
                <w:color w:val="030E43"/>
                <w:spacing w:val="-3"/>
              </w:rPr>
              <w:t>Báo cáo sẽ hiển thị Chi phí chưa phân loại để người dùng theo dõi.</w:t>
            </w:r>
          </w:p>
          <w:p w14:paraId="1851D73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tổng hợp giá trị từng loại chi phí theo từng tháng thuộc khoảng thời gian đã thiết lập.</w:t>
            </w:r>
          </w:p>
          <w:p w14:paraId="16BA0019"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Khi chọn xem báo cáo theo khoảng thời gian nào, báo cáo cũng sẽ tổng hợp chi phí theo từng tháng thuộc khoảng thời gian thiết lập.</w:t>
            </w:r>
          </w:p>
          <w:p w14:paraId="78A26B83" w14:textId="28D6FBE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BD352E1" wp14:editId="00E384B7">
                  <wp:extent cx="5676133" cy="1824273"/>
                  <wp:effectExtent l="0" t="0" r="1270" b="5080"/>
                  <wp:docPr id="101" name="Picture 101" descr="https://helpv4.meinvoice.vn/wp-content/uploads/2024/11/R52-Bao_cao_tong_hop_chi_phi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helpv4.meinvoice.vn/wp-content/uploads/2024/11/R52-Bao_cao_tong_hop_chi_phi_10.png"/>
                          <pic:cNvPicPr>
                            <a:picLocks noChangeAspect="1" noChangeArrowheads="1"/>
                          </pic:cNvPicPr>
                        </pic:nvPicPr>
                        <pic:blipFill>
                          <a:blip r:embed="rId425" cstate="print">
                            <a:extLst>
                              <a:ext uri="{28A0092B-C50C-407E-A947-70E740481C1C}">
                                <a14:useLocalDpi xmlns:a14="http://schemas.microsoft.com/office/drawing/2010/main" val="0"/>
                              </a:ext>
                            </a:extLst>
                          </a:blip>
                          <a:srcRect/>
                          <a:stretch>
                            <a:fillRect/>
                          </a:stretch>
                        </pic:blipFill>
                        <pic:spPr bwMode="auto">
                          <a:xfrm>
                            <a:off x="0" y="0"/>
                            <a:ext cx="5709663" cy="1835049"/>
                          </a:xfrm>
                          <a:prstGeom prst="rect">
                            <a:avLst/>
                          </a:prstGeom>
                          <a:noFill/>
                          <a:ln>
                            <a:noFill/>
                          </a:ln>
                        </pic:spPr>
                      </pic:pic>
                    </a:graphicData>
                  </a:graphic>
                </wp:inline>
              </w:drawing>
            </w:r>
          </w:p>
          <w:p w14:paraId="0A0375C8" w14:textId="77777777" w:rsidR="00757537" w:rsidRDefault="00757537" w:rsidP="00757537">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công tác quản lý tại đơn vị.</w:t>
            </w:r>
          </w:p>
          <w:p w14:paraId="41CA306E" w14:textId="0F7AF73C"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51F89F4" wp14:editId="4CA9CCA3">
                  <wp:extent cx="5616756" cy="1805189"/>
                  <wp:effectExtent l="0" t="0" r="3175" b="5080"/>
                  <wp:docPr id="100" name="Picture 100" descr="https://helpv4.meinvoice.vn/wp-content/uploads/2024/11/R52-Bao_cao_tong_hop_chi_phi_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helpv4.meinvoice.vn/wp-content/uploads/2024/11/R52-Bao_cao_tong_hop_chi_phi_11.png"/>
                          <pic:cNvPicPr>
                            <a:picLocks noChangeAspect="1" noChangeArrowheads="1"/>
                          </pic:cNvPicPr>
                        </pic:nvPicPr>
                        <pic:blipFill>
                          <a:blip r:embed="rId426" cstate="print">
                            <a:extLst>
                              <a:ext uri="{28A0092B-C50C-407E-A947-70E740481C1C}">
                                <a14:useLocalDpi xmlns:a14="http://schemas.microsoft.com/office/drawing/2010/main" val="0"/>
                              </a:ext>
                            </a:extLst>
                          </a:blip>
                          <a:srcRect/>
                          <a:stretch>
                            <a:fillRect/>
                          </a:stretch>
                        </pic:blipFill>
                        <pic:spPr bwMode="auto">
                          <a:xfrm>
                            <a:off x="0" y="0"/>
                            <a:ext cx="5638879" cy="1812299"/>
                          </a:xfrm>
                          <a:prstGeom prst="rect">
                            <a:avLst/>
                          </a:prstGeom>
                          <a:noFill/>
                          <a:ln>
                            <a:noFill/>
                          </a:ln>
                        </pic:spPr>
                      </pic:pic>
                    </a:graphicData>
                  </a:graphic>
                </wp:inline>
              </w:drawing>
            </w:r>
          </w:p>
          <w:p w14:paraId="04B0BD56"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Số liệu tổng hợp trên báo cáo là số liệu được quy đổi.</w:t>
            </w:r>
          </w:p>
          <w:p w14:paraId="47B938D4" w14:textId="77777777" w:rsidR="00757537" w:rsidRDefault="00757537" w:rsidP="00757537">
            <w:pPr>
              <w:rPr>
                <w:rFonts w:ascii="inherit" w:hAnsi="inherit"/>
              </w:rPr>
            </w:pPr>
            <w:r>
              <w:rPr>
                <w:rFonts w:ascii="inherit" w:hAnsi="inherit"/>
              </w:rPr>
              <w:lastRenderedPageBreak/>
              <w:t>(MISA meInvoice – Xử lý hóa đơn) Báo cáo chi phí vượt định mức</w:t>
            </w:r>
          </w:p>
          <w:p w14:paraId="27C5F29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6FF82899"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theo dõi </w:t>
            </w:r>
            <w:r>
              <w:rPr>
                <w:rStyle w:val="Strong"/>
                <w:rFonts w:ascii="MISA Sans" w:hAnsi="MISA Sans"/>
                <w:color w:val="030E43"/>
                <w:spacing w:val="-3"/>
              </w:rPr>
              <w:t>báo cáo chi phí vượt định mức</w:t>
            </w:r>
            <w:r>
              <w:rPr>
                <w:rFonts w:ascii="MISA Sans" w:hAnsi="MISA Sans"/>
                <w:color w:val="030E43"/>
                <w:spacing w:val="-3"/>
              </w:rPr>
              <w:t> trong 1 kỳ (tháng/quý/năm) trên phần mềm, hỗ trợ kiểm soát các khoản chi mua hàng, dịch vụ đầu vào, đảm bảo tuân thủ chính sách tài chính và hạn chế phát sinh ngân sách ngoài dự toán.</w:t>
            </w:r>
          </w:p>
          <w:p w14:paraId="1E3A7A0F"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tra cứu và xuất báo cáo chi phí vượt mức trong 1 kỳ (tháng/quý/năm).</w:t>
            </w:r>
          </w:p>
          <w:p w14:paraId="44694A52"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16550076" w14:textId="77777777" w:rsidR="00757537" w:rsidRDefault="00757537" w:rsidP="00757537">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được báo cáo chi phí nào vượt định mức, cần </w:t>
            </w:r>
            <w:hyperlink r:id="rId427" w:tgtFrame="_blank" w:history="1">
              <w:r>
                <w:rPr>
                  <w:rStyle w:val="Hyperlink"/>
                  <w:rFonts w:ascii="MISA Sans" w:hAnsi="MISA Sans"/>
                  <w:i/>
                  <w:iCs/>
                  <w:color w:val="337AB7"/>
                  <w:spacing w:val="-3"/>
                </w:rPr>
                <w:t>thiết lập định mức chi phí theo thời gian</w:t>
              </w:r>
            </w:hyperlink>
            <w:r>
              <w:rPr>
                <w:rStyle w:val="Emphasis"/>
                <w:rFonts w:ascii="MISA Sans" w:hAnsi="MISA Sans"/>
                <w:color w:val="030E43"/>
                <w:spacing w:val="-3"/>
              </w:rPr>
              <w:t>.</w:t>
            </w:r>
          </w:p>
          <w:p w14:paraId="55FF6C15" w14:textId="77777777" w:rsidR="00757537" w:rsidRDefault="00757537" w:rsidP="00757537">
            <w:pPr>
              <w:rPr>
                <w:rFonts w:ascii="MISA Sans" w:hAnsi="MISA Sans"/>
                <w:color w:val="030E43"/>
                <w:spacing w:val="-3"/>
              </w:rPr>
            </w:pPr>
            <w:r>
              <w:rPr>
                <w:rStyle w:val="Strong"/>
                <w:rFonts w:ascii="MISA Sans" w:hAnsi="MISA Sans"/>
                <w:color w:val="030E43"/>
                <w:spacing w:val="-3"/>
              </w:rPr>
              <w:t>Bươ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w:t>
            </w:r>
            <w:r>
              <w:rPr>
                <w:rStyle w:val="Strong"/>
                <w:rFonts w:ascii="MISA Sans" w:hAnsi="MISA Sans"/>
                <w:color w:val="030E43"/>
                <w:spacing w:val="-3"/>
              </w:rPr>
              <w:t>Báo cáo loại chi phí và định mức</w:t>
            </w:r>
            <w:r>
              <w:rPr>
                <w:rFonts w:ascii="MISA Sans" w:hAnsi="MISA Sans"/>
                <w:color w:val="030E43"/>
                <w:spacing w:val="-3"/>
              </w:rPr>
              <w:t>, nhấn biểu tượng </w:t>
            </w:r>
            <w:r>
              <w:rPr>
                <w:rStyle w:val="Strong"/>
                <w:rFonts w:ascii="MISA Sans" w:hAnsi="MISA Sans"/>
                <w:color w:val="030E43"/>
                <w:spacing w:val="-3"/>
              </w:rPr>
              <w:t>Xem.</w:t>
            </w:r>
          </w:p>
          <w:p w14:paraId="42E24AD4" w14:textId="653FBE87"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49A0C86" wp14:editId="3390DA13">
                  <wp:extent cx="5617276" cy="2724202"/>
                  <wp:effectExtent l="0" t="0" r="2540" b="0"/>
                  <wp:docPr id="109" name="Picture 109" descr="https://helpv4.meinvoice.vn/wp-content/uploads/2025/02/R56_bao_cao_chi_phi_VDM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helpv4.meinvoice.vn/wp-content/uploads/2025/02/R56_bao_cao_chi_phi_VDM_01.png"/>
                          <pic:cNvPicPr>
                            <a:picLocks noChangeAspect="1" noChangeArrowheads="1"/>
                          </pic:cNvPicPr>
                        </pic:nvPicPr>
                        <pic:blipFill>
                          <a:blip r:embed="rId428">
                            <a:extLst>
                              <a:ext uri="{28A0092B-C50C-407E-A947-70E740481C1C}">
                                <a14:useLocalDpi xmlns:a14="http://schemas.microsoft.com/office/drawing/2010/main" val="0"/>
                              </a:ext>
                            </a:extLst>
                          </a:blip>
                          <a:srcRect/>
                          <a:stretch>
                            <a:fillRect/>
                          </a:stretch>
                        </pic:blipFill>
                        <pic:spPr bwMode="auto">
                          <a:xfrm>
                            <a:off x="0" y="0"/>
                            <a:ext cx="5627760" cy="2729287"/>
                          </a:xfrm>
                          <a:prstGeom prst="rect">
                            <a:avLst/>
                          </a:prstGeom>
                          <a:noFill/>
                          <a:ln>
                            <a:noFill/>
                          </a:ln>
                        </pic:spPr>
                      </pic:pic>
                    </a:graphicData>
                  </a:graphic>
                </wp:inline>
              </w:drawing>
            </w:r>
          </w:p>
          <w:p w14:paraId="7E5D81C0"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kỳ báo cáo.</w:t>
            </w:r>
          </w:p>
          <w:p w14:paraId="6447A1AD" w14:textId="77777777" w:rsidR="00757537" w:rsidRDefault="00757537" w:rsidP="00757537">
            <w:pPr>
              <w:rPr>
                <w:rFonts w:ascii="MISA Sans" w:hAnsi="MISA Sans"/>
                <w:color w:val="030E43"/>
                <w:spacing w:val="-3"/>
              </w:rPr>
            </w:pPr>
            <w:r>
              <w:rPr>
                <w:rFonts w:ascii="MISA Sans" w:hAnsi="MISA Sans"/>
                <w:color w:val="030E43"/>
                <w:spacing w:val="-3"/>
              </w:rPr>
              <w:t>Chọn kỳ báo cáo đã thiết lập theo loại chi phí.</w:t>
            </w:r>
          </w:p>
          <w:p w14:paraId="2B125EAA" w14:textId="77777777" w:rsidR="00757537" w:rsidRDefault="00757537" w:rsidP="00757537">
            <w:pPr>
              <w:rPr>
                <w:rFonts w:ascii="MISA Sans" w:hAnsi="MISA Sans"/>
                <w:color w:val="030E43"/>
                <w:spacing w:val="-3"/>
              </w:rPr>
            </w:pPr>
            <w:r>
              <w:rPr>
                <w:rFonts w:ascii="MISA Sans" w:hAnsi="MISA Sans"/>
                <w:color w:val="030E43"/>
                <w:spacing w:val="-3"/>
              </w:rPr>
              <w:t>Tại mục Loại chi phí, chương trình sẽ lấy lên các loại chi phí được thiết lập theo dõi theo khoảng thời gian đã chọn (có thể bỏ chọn loại chi phí không có nhu cầu xem báo cáo)</w:t>
            </w:r>
          </w:p>
          <w:p w14:paraId="7AC65A0C" w14:textId="77777777" w:rsidR="00757537" w:rsidRDefault="00757537" w:rsidP="00757537">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26798AB4" w14:textId="580B300A"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4DF24AD" wp14:editId="4C7EC789">
                  <wp:extent cx="5569239" cy="2324173"/>
                  <wp:effectExtent l="0" t="0" r="0" b="0"/>
                  <wp:docPr id="108" name="Picture 108" descr="https://helpv4.meinvoice.vn/wp-content/uploads/2025/02/R56_dinh_muc_chi_Phi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helpv4.meinvoice.vn/wp-content/uploads/2025/02/R56_dinh_muc_chi_Phi_05.png"/>
                          <pic:cNvPicPr>
                            <a:picLocks noChangeAspect="1" noChangeArrowheads="1"/>
                          </pic:cNvPicPr>
                        </pic:nvPicPr>
                        <pic:blipFill>
                          <a:blip r:embed="rId429">
                            <a:extLst>
                              <a:ext uri="{28A0092B-C50C-407E-A947-70E740481C1C}">
                                <a14:useLocalDpi xmlns:a14="http://schemas.microsoft.com/office/drawing/2010/main" val="0"/>
                              </a:ext>
                            </a:extLst>
                          </a:blip>
                          <a:srcRect/>
                          <a:stretch>
                            <a:fillRect/>
                          </a:stretch>
                        </pic:blipFill>
                        <pic:spPr bwMode="auto">
                          <a:xfrm flipV="1">
                            <a:off x="0" y="0"/>
                            <a:ext cx="5585063" cy="2330777"/>
                          </a:xfrm>
                          <a:prstGeom prst="rect">
                            <a:avLst/>
                          </a:prstGeom>
                          <a:noFill/>
                          <a:ln>
                            <a:noFill/>
                          </a:ln>
                        </pic:spPr>
                      </pic:pic>
                    </a:graphicData>
                  </a:graphic>
                </wp:inline>
              </w:drawing>
            </w:r>
          </w:p>
          <w:p w14:paraId="1FCAD71C"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loại chi phí và định mức. Tại báo cáo có thể nắm được ngay: tổng chi phí của từng loại phí trong 1 kỳ, định mức của loại chi phí đó là bao nhiêu, mức chi thực tế đã vượt định mức hay chưa, vượt bao nhiêu %.</w:t>
            </w:r>
          </w:p>
          <w:p w14:paraId="43AB1E18" w14:textId="7F5BFE00"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2F8F034D" wp14:editId="677DD206">
                  <wp:extent cx="5600400" cy="1456372"/>
                  <wp:effectExtent l="0" t="0" r="635" b="0"/>
                  <wp:docPr id="107" name="Picture 107" descr="https://helpv4.meinvoice.vn/wp-content/uploads/2025/02/R56_dinh_muc_chi_Phi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helpv4.meinvoice.vn/wp-content/uploads/2025/02/R56_dinh_muc_chi_Phi_06.png"/>
                          <pic:cNvPicPr>
                            <a:picLocks noChangeAspect="1" noChangeArrowheads="1"/>
                          </pic:cNvPicPr>
                        </pic:nvPicPr>
                        <pic:blipFill>
                          <a:blip r:embed="rId430" cstate="print">
                            <a:extLst>
                              <a:ext uri="{28A0092B-C50C-407E-A947-70E740481C1C}">
                                <a14:useLocalDpi xmlns:a14="http://schemas.microsoft.com/office/drawing/2010/main" val="0"/>
                              </a:ext>
                            </a:extLst>
                          </a:blip>
                          <a:srcRect/>
                          <a:stretch>
                            <a:fillRect/>
                          </a:stretch>
                        </pic:blipFill>
                        <pic:spPr bwMode="auto">
                          <a:xfrm>
                            <a:off x="0" y="0"/>
                            <a:ext cx="5697057" cy="1481507"/>
                          </a:xfrm>
                          <a:prstGeom prst="rect">
                            <a:avLst/>
                          </a:prstGeom>
                          <a:noFill/>
                          <a:ln>
                            <a:noFill/>
                          </a:ln>
                        </pic:spPr>
                      </pic:pic>
                    </a:graphicData>
                  </a:graphic>
                </wp:inline>
              </w:drawing>
            </w:r>
          </w:p>
          <w:p w14:paraId="16AE5F28" w14:textId="77777777" w:rsidR="00757537" w:rsidRDefault="00757537" w:rsidP="00757537">
            <w:pPr>
              <w:rPr>
                <w:rFonts w:ascii="MISA Sans" w:hAnsi="MISA Sans"/>
                <w:color w:val="030E43"/>
                <w:spacing w:val="-3"/>
              </w:rPr>
            </w:pPr>
            <w:r>
              <w:rPr>
                <w:rFonts w:ascii="MISA Sans" w:hAnsi="MISA Sans"/>
                <w:color w:val="030E43"/>
                <w:spacing w:val="-3"/>
              </w:rPr>
              <w:t>Có thể nhấn vào biểu tượng hình mắt tại từng dòng chi phí để xem danh sách hóa đơn thuộc loại chi phí đó.</w:t>
            </w:r>
          </w:p>
          <w:p w14:paraId="3A852C3E" w14:textId="260C358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C7E5D98" wp14:editId="73496C8E">
                  <wp:extent cx="5557000" cy="1093267"/>
                  <wp:effectExtent l="0" t="0" r="5715" b="0"/>
                  <wp:docPr id="106" name="Picture 106" descr="https://helpv4.meinvoice.vn/wp-content/uploads/2025/02/R56_dinh_muc_chi_Phi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helpv4.meinvoice.vn/wp-content/uploads/2025/02/R56_dinh_muc_chi_Phi_07.png"/>
                          <pic:cNvPicPr>
                            <a:picLocks noChangeAspect="1" noChangeArrowheads="1"/>
                          </pic:cNvPicPr>
                        </pic:nvPicPr>
                        <pic:blipFill>
                          <a:blip r:embed="rId431" cstate="print">
                            <a:extLst>
                              <a:ext uri="{28A0092B-C50C-407E-A947-70E740481C1C}">
                                <a14:useLocalDpi xmlns:a14="http://schemas.microsoft.com/office/drawing/2010/main" val="0"/>
                              </a:ext>
                            </a:extLst>
                          </a:blip>
                          <a:srcRect/>
                          <a:stretch>
                            <a:fillRect/>
                          </a:stretch>
                        </pic:blipFill>
                        <pic:spPr bwMode="auto">
                          <a:xfrm>
                            <a:off x="0" y="0"/>
                            <a:ext cx="5660021" cy="1113535"/>
                          </a:xfrm>
                          <a:prstGeom prst="rect">
                            <a:avLst/>
                          </a:prstGeom>
                          <a:noFill/>
                          <a:ln>
                            <a:noFill/>
                          </a:ln>
                        </pic:spPr>
                      </pic:pic>
                    </a:graphicData>
                  </a:graphic>
                </wp:inline>
              </w:drawing>
            </w:r>
          </w:p>
          <w:p w14:paraId="21FF0E88" w14:textId="470F1C91"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6D941AC" wp14:editId="2E8FAE19">
                  <wp:extent cx="5663971" cy="3295015"/>
                  <wp:effectExtent l="0" t="0" r="0" b="635"/>
                  <wp:docPr id="105" name="Picture 105" descr="https://helpv4.meinvoice.vn/wp-content/uploads/2025/02/R56_dinh_muc_chi_Phi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helpv4.meinvoice.vn/wp-content/uploads/2025/02/R56_dinh_muc_chi_Phi_08.png"/>
                          <pic:cNvPicPr>
                            <a:picLocks noChangeAspect="1" noChangeArrowheads="1"/>
                          </pic:cNvPicPr>
                        </pic:nvPicPr>
                        <pic:blipFill>
                          <a:blip r:embed="rId432">
                            <a:extLst>
                              <a:ext uri="{28A0092B-C50C-407E-A947-70E740481C1C}">
                                <a14:useLocalDpi xmlns:a14="http://schemas.microsoft.com/office/drawing/2010/main" val="0"/>
                              </a:ext>
                            </a:extLst>
                          </a:blip>
                          <a:srcRect/>
                          <a:stretch>
                            <a:fillRect/>
                          </a:stretch>
                        </pic:blipFill>
                        <pic:spPr bwMode="auto">
                          <a:xfrm>
                            <a:off x="0" y="0"/>
                            <a:ext cx="5689381" cy="3309797"/>
                          </a:xfrm>
                          <a:prstGeom prst="rect">
                            <a:avLst/>
                          </a:prstGeom>
                          <a:noFill/>
                          <a:ln>
                            <a:noFill/>
                          </a:ln>
                        </pic:spPr>
                      </pic:pic>
                    </a:graphicData>
                  </a:graphic>
                </wp:inline>
              </w:drawing>
            </w:r>
          </w:p>
          <w:p w14:paraId="50DD403C" w14:textId="77777777" w:rsidR="00757537" w:rsidRDefault="00757537" w:rsidP="00757537">
            <w:pPr>
              <w:rPr>
                <w:rFonts w:ascii="MISA Sans" w:hAnsi="MISA Sans"/>
                <w:color w:val="030E43"/>
                <w:spacing w:val="-3"/>
              </w:rPr>
            </w:pPr>
            <w:r>
              <w:rPr>
                <w:rFonts w:ascii="MISA Sans" w:hAnsi="MISA Sans"/>
                <w:color w:val="030E43"/>
                <w:spacing w:val="-3"/>
              </w:rPr>
              <w:t>Có thể xuất khẩu báo cáo phục vụ công tác quản lý tại đơn vị bằng cách nhấn </w:t>
            </w:r>
            <w:r>
              <w:rPr>
                <w:rStyle w:val="Strong"/>
                <w:rFonts w:ascii="MISA Sans" w:hAnsi="MISA Sans"/>
                <w:color w:val="030E43"/>
                <w:spacing w:val="-3"/>
              </w:rPr>
              <w:t>Xuất khẩu</w:t>
            </w:r>
            <w:r>
              <w:rPr>
                <w:rFonts w:ascii="MISA Sans" w:hAnsi="MISA Sans"/>
                <w:color w:val="030E43"/>
                <w:spacing w:val="-3"/>
              </w:rPr>
              <w:t>.</w:t>
            </w:r>
          </w:p>
          <w:p w14:paraId="10A06385" w14:textId="77777777" w:rsidR="00757537" w:rsidRDefault="00757537" w:rsidP="00757537">
            <w:pPr>
              <w:rPr>
                <w:b/>
                <w:bCs/>
                <w:color w:val="000000" w:themeColor="text1"/>
                <w:sz w:val="28"/>
                <w:szCs w:val="28"/>
              </w:rPr>
            </w:pPr>
          </w:p>
        </w:tc>
      </w:tr>
      <w:tr w:rsidR="00757537" w14:paraId="1346EC9A" w14:textId="77777777" w:rsidTr="00757537">
        <w:tc>
          <w:tcPr>
            <w:tcW w:w="9026" w:type="dxa"/>
          </w:tcPr>
          <w:p w14:paraId="452DB01B" w14:textId="77777777" w:rsidR="00757537" w:rsidRDefault="00757537" w:rsidP="00757537">
            <w:pPr>
              <w:rPr>
                <w:rFonts w:ascii="inherit" w:hAnsi="inherit"/>
              </w:rPr>
            </w:pPr>
            <w:r>
              <w:rPr>
                <w:rFonts w:ascii="inherit" w:hAnsi="inherit"/>
              </w:rPr>
              <w:lastRenderedPageBreak/>
              <w:t>(MISA meInvoice – Xử lý hóa đơn) Xuất khẩu bảng kê/bảng kê chi tiết hàng hóa, dịch vụ mua vào không hiển thị các cột thông tin không sử dụng</w:t>
            </w:r>
          </w:p>
          <w:p w14:paraId="04C9E323"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501B7BB2"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hiểu tổng quan chức năng </w:t>
            </w:r>
            <w:r>
              <w:rPr>
                <w:rStyle w:val="Strong"/>
                <w:rFonts w:ascii="MISA Sans" w:hAnsi="MISA Sans"/>
                <w:color w:val="030E43"/>
                <w:spacing w:val="-3"/>
              </w:rPr>
              <w:t>thiết lập hiển thị thông tin chi tiết</w:t>
            </w:r>
            <w:r>
              <w:rPr>
                <w:rFonts w:ascii="MISA Sans" w:hAnsi="MISA Sans"/>
                <w:color w:val="030E43"/>
                <w:spacing w:val="-3"/>
              </w:rPr>
              <w:t> trên bảng kê hóa đơn trong phần mềm xử lý hóa đơn. Nhờ đó, Anh/Chị tùy chỉnh nội dung hiển thị phù hợp với nhu cầu nghiệp vụ hoặc quy định nội bộ khi kiểm tra và lưu trữ hóa đơn điện tử.</w:t>
            </w:r>
          </w:p>
          <w:p w14:paraId="49654E87"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w:t>
            </w:r>
          </w:p>
          <w:p w14:paraId="4E827C57" w14:textId="77777777" w:rsidR="00757537" w:rsidRDefault="00757537" w:rsidP="00757537">
            <w:pPr>
              <w:rPr>
                <w:rFonts w:ascii="MISA Sans" w:hAnsi="MISA Sans"/>
                <w:color w:val="030E43"/>
                <w:spacing w:val="-3"/>
              </w:rPr>
            </w:pPr>
            <w:r>
              <w:rPr>
                <w:rFonts w:ascii="MISA Sans" w:hAnsi="MISA Sans"/>
                <w:color w:val="030E43"/>
                <w:spacing w:val="-3"/>
              </w:rPr>
              <w:t>Hướng dẫn xuất khẩu báo cáo bảng kê bản tổng hợp và chi tiết</w:t>
            </w:r>
          </w:p>
          <w:p w14:paraId="7EE8F3A3" w14:textId="77777777" w:rsidR="00757537" w:rsidRDefault="00757537" w:rsidP="00757537">
            <w:pPr>
              <w:rPr>
                <w:rFonts w:ascii="MISA Sans" w:hAnsi="MISA Sans"/>
                <w:color w:val="030E43"/>
                <w:spacing w:val="-3"/>
              </w:rPr>
            </w:pPr>
            <w:r>
              <w:rPr>
                <w:rFonts w:ascii="MISA Sans" w:hAnsi="MISA Sans"/>
                <w:color w:val="030E43"/>
                <w:spacing w:val="-3"/>
              </w:rPr>
              <w:t>Lưu ý các tùy chọn ẩn/hiện trường thông tin khi xuất bảng kê</w:t>
            </w:r>
          </w:p>
          <w:p w14:paraId="49D7B2D8"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72F4E168" w14:textId="77777777" w:rsidR="00757537" w:rsidRDefault="00757537" w:rsidP="00757537">
            <w:pPr>
              <w:rPr>
                <w:rFonts w:ascii="inherit" w:hAnsi="inherit"/>
                <w:b/>
                <w:bCs/>
                <w:color w:val="030E43"/>
                <w:sz w:val="28"/>
                <w:szCs w:val="28"/>
              </w:rPr>
            </w:pPr>
            <w:r>
              <w:rPr>
                <w:rStyle w:val="Strong"/>
                <w:rFonts w:ascii="inherit" w:hAnsi="inherit"/>
                <w:b w:val="0"/>
                <w:bCs w:val="0"/>
                <w:color w:val="030E43"/>
                <w:sz w:val="28"/>
                <w:szCs w:val="28"/>
              </w:rPr>
              <w:t>2.1. Xuất khẩu bảng kê hàng hóa dịch vụ mua vào (tổng hợp)</w:t>
            </w:r>
          </w:p>
          <w:p w14:paraId="377843ED"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Tại tab </w:t>
            </w:r>
            <w:r>
              <w:rPr>
                <w:rStyle w:val="Strong"/>
                <w:rFonts w:ascii="MISA Sans" w:hAnsi="MISA Sans"/>
                <w:color w:val="030E43"/>
                <w:spacing w:val="-3"/>
              </w:rPr>
              <w:t>Hóa đơn đầu vào</w:t>
            </w:r>
            <w:r>
              <w:rPr>
                <w:rFonts w:ascii="MISA Sans" w:hAnsi="MISA Sans"/>
                <w:color w:val="030E43"/>
                <w:spacing w:val="-3"/>
              </w:rPr>
              <w:t>, chọn xuất khẩu </w:t>
            </w:r>
            <w:r>
              <w:rPr>
                <w:rStyle w:val="Strong"/>
                <w:rFonts w:ascii="MISA Sans" w:hAnsi="MISA Sans"/>
                <w:color w:val="030E43"/>
                <w:spacing w:val="-3"/>
              </w:rPr>
              <w:t>Bảng kê hóa đơn hàng hóa, dịch vụ mua vào (tổng hợp)</w:t>
            </w:r>
            <w:r>
              <w:rPr>
                <w:rFonts w:ascii="MISA Sans" w:hAnsi="MISA Sans"/>
                <w:color w:val="030E43"/>
                <w:spacing w:val="-3"/>
              </w:rPr>
              <w:t>.</w:t>
            </w:r>
          </w:p>
          <w:p w14:paraId="1BD2995E" w14:textId="13B8B540"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E54C389" wp14:editId="6F43DA29">
                  <wp:extent cx="5605277" cy="2999453"/>
                  <wp:effectExtent l="0" t="0" r="0" b="0"/>
                  <wp:docPr id="114" name="Picture 114" descr="https://helpv4.meinvoice.vn/wp-content/uploads/2024/05/an_hien_thong_tin_tren_file_xk_ds_hhdv_01jpg-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helpv4.meinvoice.vn/wp-content/uploads/2024/05/an_hien_thong_tin_tren_file_xk_ds_hhdv_01jpg-1-1.jpg"/>
                          <pic:cNvPicPr>
                            <a:picLocks noChangeAspect="1" noChangeArrowheads="1"/>
                          </pic:cNvPicPr>
                        </pic:nvPicPr>
                        <pic:blipFill>
                          <a:blip r:embed="rId433">
                            <a:extLst>
                              <a:ext uri="{28A0092B-C50C-407E-A947-70E740481C1C}">
                                <a14:useLocalDpi xmlns:a14="http://schemas.microsoft.com/office/drawing/2010/main" val="0"/>
                              </a:ext>
                            </a:extLst>
                          </a:blip>
                          <a:srcRect/>
                          <a:stretch>
                            <a:fillRect/>
                          </a:stretch>
                        </pic:blipFill>
                        <pic:spPr bwMode="auto">
                          <a:xfrm>
                            <a:off x="0" y="0"/>
                            <a:ext cx="5614646" cy="3004467"/>
                          </a:xfrm>
                          <a:prstGeom prst="rect">
                            <a:avLst/>
                          </a:prstGeom>
                          <a:noFill/>
                          <a:ln>
                            <a:noFill/>
                          </a:ln>
                        </pic:spPr>
                      </pic:pic>
                    </a:graphicData>
                  </a:graphic>
                </wp:inline>
              </w:drawing>
            </w:r>
          </w:p>
          <w:p w14:paraId="79525C7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ại mục </w:t>
            </w:r>
            <w:r>
              <w:rPr>
                <w:rStyle w:val="Strong"/>
                <w:rFonts w:ascii="MISA Sans" w:hAnsi="MISA Sans"/>
                <w:color w:val="030E43"/>
                <w:spacing w:val="-3"/>
              </w:rPr>
              <w:t>Danh sách cột hiển thị</w:t>
            </w:r>
            <w:r>
              <w:rPr>
                <w:rFonts w:ascii="MISA Sans" w:hAnsi="MISA Sans"/>
                <w:color w:val="030E43"/>
                <w:spacing w:val="-3"/>
              </w:rPr>
              <w:t>, không có nhu cầu hiển thị cột thông tin nào trên file xuất khẩu thì </w:t>
            </w:r>
            <w:r>
              <w:rPr>
                <w:rStyle w:val="Strong"/>
                <w:rFonts w:ascii="MISA Sans" w:hAnsi="MISA Sans"/>
                <w:color w:val="030E43"/>
                <w:spacing w:val="-3"/>
              </w:rPr>
              <w:t>bỏ tích chọn</w:t>
            </w:r>
            <w:r>
              <w:rPr>
                <w:rFonts w:ascii="MISA Sans" w:hAnsi="MISA Sans"/>
                <w:color w:val="030E43"/>
                <w:spacing w:val="-3"/>
              </w:rPr>
              <w:t> hiển thị thông tin đó.</w:t>
            </w:r>
          </w:p>
          <w:p w14:paraId="67B1958C" w14:textId="7AAABE54"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4DE6A4A" wp14:editId="5917237C">
                  <wp:extent cx="5523912" cy="3289465"/>
                  <wp:effectExtent l="0" t="0" r="635" b="6350"/>
                  <wp:docPr id="113" name="Picture 113" descr="https://helpv4.meinvoice.vn/wp-content/uploads/2024/05/an_hien_thong_tin_tren_file_xk_ds_hhdv_02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helpv4.meinvoice.vn/wp-content/uploads/2024/05/an_hien_thong_tin_tren_file_xk_ds_hhdv_02jpg.jpg"/>
                          <pic:cNvPicPr>
                            <a:picLocks noChangeAspect="1" noChangeArrowheads="1"/>
                          </pic:cNvPicPr>
                        </pic:nvPicPr>
                        <pic:blipFill>
                          <a:blip r:embed="rId434">
                            <a:extLst>
                              <a:ext uri="{28A0092B-C50C-407E-A947-70E740481C1C}">
                                <a14:useLocalDpi xmlns:a14="http://schemas.microsoft.com/office/drawing/2010/main" val="0"/>
                              </a:ext>
                            </a:extLst>
                          </a:blip>
                          <a:srcRect/>
                          <a:stretch>
                            <a:fillRect/>
                          </a:stretch>
                        </pic:blipFill>
                        <pic:spPr bwMode="auto">
                          <a:xfrm>
                            <a:off x="0" y="0"/>
                            <a:ext cx="5532903" cy="3294819"/>
                          </a:xfrm>
                          <a:prstGeom prst="rect">
                            <a:avLst/>
                          </a:prstGeom>
                          <a:noFill/>
                          <a:ln>
                            <a:noFill/>
                          </a:ln>
                        </pic:spPr>
                      </pic:pic>
                    </a:graphicData>
                  </a:graphic>
                </wp:inline>
              </w:drawing>
            </w:r>
          </w:p>
          <w:p w14:paraId="22C2F9BF"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Nhấn </w:t>
            </w:r>
            <w:r>
              <w:rPr>
                <w:rStyle w:val="Strong"/>
                <w:rFonts w:ascii="MISA Sans" w:hAnsi="MISA Sans"/>
                <w:color w:val="030E43"/>
                <w:spacing w:val="-3"/>
              </w:rPr>
              <w:t>Xuất khẩu</w:t>
            </w:r>
            <w:r>
              <w:rPr>
                <w:rFonts w:ascii="MISA Sans" w:hAnsi="MISA Sans"/>
                <w:color w:val="030E43"/>
                <w:spacing w:val="-3"/>
              </w:rPr>
              <w:t>, bảng kê hiển thị các cột thông tin theo thiết lập.</w:t>
            </w:r>
          </w:p>
          <w:p w14:paraId="2CF3DEB8"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t>2.2. Xuất khẩu bảng kê hàng hóa dịch vụ mua vào (chi tiết)</w:t>
            </w:r>
          </w:p>
          <w:p w14:paraId="22B3F384"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Tại tab </w:t>
            </w:r>
            <w:r>
              <w:rPr>
                <w:rStyle w:val="Strong"/>
                <w:rFonts w:ascii="MISA Sans" w:hAnsi="MISA Sans"/>
                <w:color w:val="030E43"/>
                <w:spacing w:val="-3"/>
              </w:rPr>
              <w:t>Hóa đơn đầu vào</w:t>
            </w:r>
            <w:r>
              <w:rPr>
                <w:rFonts w:ascii="MISA Sans" w:hAnsi="MISA Sans"/>
                <w:color w:val="030E43"/>
                <w:spacing w:val="-3"/>
              </w:rPr>
              <w:t>, chọn xuất khẩu </w:t>
            </w:r>
            <w:r>
              <w:rPr>
                <w:rStyle w:val="Strong"/>
                <w:rFonts w:ascii="MISA Sans" w:hAnsi="MISA Sans"/>
                <w:color w:val="030E43"/>
                <w:spacing w:val="-3"/>
              </w:rPr>
              <w:t>Bảng kê hóa đơn hàng hóa, dịch vụ mua vào (chi tiết)</w:t>
            </w:r>
            <w:r>
              <w:rPr>
                <w:rFonts w:ascii="MISA Sans" w:hAnsi="MISA Sans"/>
                <w:color w:val="030E43"/>
                <w:spacing w:val="-3"/>
              </w:rPr>
              <w:t>.</w:t>
            </w:r>
          </w:p>
          <w:p w14:paraId="6C91CB0B" w14:textId="1465F394"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3A054C0" wp14:editId="40E1CEB3">
                  <wp:extent cx="5640969" cy="2650660"/>
                  <wp:effectExtent l="0" t="0" r="0" b="0"/>
                  <wp:docPr id="112" name="Picture 112" descr="https://helpv4.meinvoice.vn/wp-content/uploads/2024/05/an_hien_thong_tin_tren_file_xk_ds_hhdv_03jp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helpv4.meinvoice.vn/wp-content/uploads/2024/05/an_hien_thong_tin_tren_file_xk_ds_hhdv_03jpg-1.jpg"/>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0" y="0"/>
                            <a:ext cx="5652272" cy="2655971"/>
                          </a:xfrm>
                          <a:prstGeom prst="rect">
                            <a:avLst/>
                          </a:prstGeom>
                          <a:noFill/>
                          <a:ln>
                            <a:noFill/>
                          </a:ln>
                        </pic:spPr>
                      </pic:pic>
                    </a:graphicData>
                  </a:graphic>
                </wp:inline>
              </w:drawing>
            </w:r>
          </w:p>
          <w:p w14:paraId="302758C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ại mục </w:t>
            </w:r>
            <w:r>
              <w:rPr>
                <w:rStyle w:val="Strong"/>
                <w:rFonts w:ascii="MISA Sans" w:hAnsi="MISA Sans"/>
                <w:color w:val="030E43"/>
                <w:spacing w:val="-3"/>
              </w:rPr>
              <w:t>Danh sách cột hiển thị</w:t>
            </w:r>
            <w:r>
              <w:rPr>
                <w:rFonts w:ascii="MISA Sans" w:hAnsi="MISA Sans"/>
                <w:color w:val="030E43"/>
                <w:spacing w:val="-3"/>
              </w:rPr>
              <w:t>, không có nhu cầu hiển thị cột thông tin nào trên file xuất khẩu thì </w:t>
            </w:r>
            <w:r>
              <w:rPr>
                <w:rStyle w:val="Strong"/>
                <w:rFonts w:ascii="MISA Sans" w:hAnsi="MISA Sans"/>
                <w:color w:val="030E43"/>
                <w:spacing w:val="-3"/>
              </w:rPr>
              <w:t>bỏ tích chọn</w:t>
            </w:r>
            <w:r>
              <w:rPr>
                <w:rFonts w:ascii="MISA Sans" w:hAnsi="MISA Sans"/>
                <w:color w:val="030E43"/>
                <w:spacing w:val="-3"/>
              </w:rPr>
              <w:t> hiển thị thông tin đó.</w:t>
            </w:r>
          </w:p>
          <w:p w14:paraId="7084FCBD" w14:textId="59875EA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28E0289C" wp14:editId="0DD8DFF3">
                  <wp:extent cx="5683446" cy="3384467"/>
                  <wp:effectExtent l="0" t="0" r="0" b="6985"/>
                  <wp:docPr id="111" name="Picture 111" descr="https://helpv4.meinvoice.vn/wp-content/uploads/2024/05/an_hien_thong_tin_tren_file_xk_ds_hhdv_02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helpv4.meinvoice.vn/wp-content/uploads/2024/05/an_hien_thong_tin_tren_file_xk_ds_hhdv_02jpg.jpg"/>
                          <pic:cNvPicPr>
                            <a:picLocks noChangeAspect="1" noChangeArrowheads="1"/>
                          </pic:cNvPicPr>
                        </pic:nvPicPr>
                        <pic:blipFill>
                          <a:blip r:embed="rId434">
                            <a:extLst>
                              <a:ext uri="{28A0092B-C50C-407E-A947-70E740481C1C}">
                                <a14:useLocalDpi xmlns:a14="http://schemas.microsoft.com/office/drawing/2010/main" val="0"/>
                              </a:ext>
                            </a:extLst>
                          </a:blip>
                          <a:srcRect/>
                          <a:stretch>
                            <a:fillRect/>
                          </a:stretch>
                        </pic:blipFill>
                        <pic:spPr bwMode="auto">
                          <a:xfrm>
                            <a:off x="0" y="0"/>
                            <a:ext cx="5700420" cy="3394575"/>
                          </a:xfrm>
                          <a:prstGeom prst="rect">
                            <a:avLst/>
                          </a:prstGeom>
                          <a:noFill/>
                          <a:ln>
                            <a:noFill/>
                          </a:ln>
                        </pic:spPr>
                      </pic:pic>
                    </a:graphicData>
                  </a:graphic>
                </wp:inline>
              </w:drawing>
            </w:r>
          </w:p>
          <w:p w14:paraId="38E0DEF0"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Nhấn </w:t>
            </w:r>
            <w:r>
              <w:rPr>
                <w:rStyle w:val="Strong"/>
                <w:rFonts w:ascii="MISA Sans" w:hAnsi="MISA Sans"/>
                <w:color w:val="030E43"/>
                <w:spacing w:val="-3"/>
              </w:rPr>
              <w:t>Xuất khẩu</w:t>
            </w:r>
            <w:r>
              <w:rPr>
                <w:rFonts w:ascii="MISA Sans" w:hAnsi="MISA Sans"/>
                <w:color w:val="030E43"/>
                <w:spacing w:val="-3"/>
              </w:rPr>
              <w:t>, bảng kê hiển thị các cột thông tin theo thiết lập.</w:t>
            </w:r>
          </w:p>
          <w:p w14:paraId="25D575D4"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3. Lưu ý</w:t>
            </w:r>
          </w:p>
          <w:p w14:paraId="09161B4A" w14:textId="77777777" w:rsidR="00757537" w:rsidRDefault="00757537" w:rsidP="00757537">
            <w:pPr>
              <w:rPr>
                <w:rFonts w:ascii="MISA Sans" w:hAnsi="MISA Sans"/>
                <w:color w:val="030E43"/>
                <w:spacing w:val="-3"/>
                <w:sz w:val="24"/>
                <w:szCs w:val="24"/>
              </w:rPr>
            </w:pPr>
            <w:r>
              <w:rPr>
                <w:rStyle w:val="Emphasis"/>
                <w:rFonts w:ascii="MISA Sans" w:hAnsi="MISA Sans"/>
                <w:color w:val="030E43"/>
                <w:spacing w:val="-3"/>
              </w:rPr>
              <w:t>Có thể thiết lập lại vị trí hiển thị các cột thông tin trên bảng kê bằng cách nhấn biểu tượng 3 gạch ngang tại các thông tin và kéo đến vị trí cần hiển thị.</w:t>
            </w:r>
          </w:p>
          <w:p w14:paraId="30218E1F" w14:textId="45B34B36"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A82C0DD" wp14:editId="4177787B">
                  <wp:extent cx="5593146" cy="2920454"/>
                  <wp:effectExtent l="0" t="0" r="7620" b="0"/>
                  <wp:docPr id="110" name="Picture 110" descr="https://helpv4.meinvoice.vn/wp-content/uploads/2024/05/thiet_lap_vi_tri_hien_thi_TT_tren_bang_k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helpv4.meinvoice.vn/wp-content/uploads/2024/05/thiet_lap_vi_tri_hien_thi_TT_tren_bang_ke.gif"/>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5622855" cy="2935966"/>
                          </a:xfrm>
                          <a:prstGeom prst="rect">
                            <a:avLst/>
                          </a:prstGeom>
                          <a:noFill/>
                          <a:ln>
                            <a:noFill/>
                          </a:ln>
                        </pic:spPr>
                      </pic:pic>
                    </a:graphicData>
                  </a:graphic>
                </wp:inline>
              </w:drawing>
            </w:r>
          </w:p>
          <w:p w14:paraId="2091C533" w14:textId="77777777" w:rsidR="00757537" w:rsidRDefault="00757537" w:rsidP="00757537">
            <w:pPr>
              <w:rPr>
                <w:b/>
                <w:bCs/>
                <w:color w:val="000000" w:themeColor="text1"/>
                <w:sz w:val="28"/>
                <w:szCs w:val="28"/>
              </w:rPr>
            </w:pPr>
          </w:p>
        </w:tc>
      </w:tr>
      <w:tr w:rsidR="00757537" w14:paraId="5C7A1669" w14:textId="77777777" w:rsidTr="00757537">
        <w:tc>
          <w:tcPr>
            <w:tcW w:w="9026" w:type="dxa"/>
          </w:tcPr>
          <w:p w14:paraId="3E2C1AF6" w14:textId="77777777" w:rsidR="003613F9" w:rsidRDefault="003613F9" w:rsidP="0062191B">
            <w:pPr>
              <w:rPr>
                <w:rFonts w:ascii="inherit" w:hAnsi="inherit"/>
              </w:rPr>
            </w:pPr>
            <w:r>
              <w:rPr>
                <w:rFonts w:ascii="inherit" w:hAnsi="inherit"/>
              </w:rPr>
              <w:lastRenderedPageBreak/>
              <w:t>(MISA meInvoice – xử lý hóa đơn) Xem báo cáo thống kê chi phí theo nhãn dán</w:t>
            </w:r>
          </w:p>
          <w:p w14:paraId="3D13290F" w14:textId="77777777" w:rsidR="003613F9" w:rsidRDefault="003613F9" w:rsidP="0062191B">
            <w:pPr>
              <w:rPr>
                <w:rFonts w:ascii="inherit" w:hAnsi="inherit"/>
                <w:color w:val="030E43"/>
                <w:sz w:val="54"/>
                <w:szCs w:val="54"/>
              </w:rPr>
            </w:pPr>
            <w:r>
              <w:rPr>
                <w:rStyle w:val="Strong"/>
                <w:rFonts w:ascii="inherit" w:hAnsi="inherit"/>
                <w:b w:val="0"/>
                <w:bCs w:val="0"/>
                <w:color w:val="030E43"/>
                <w:sz w:val="28"/>
                <w:szCs w:val="28"/>
              </w:rPr>
              <w:t>1. Tổng quan</w:t>
            </w:r>
          </w:p>
          <w:p w14:paraId="231AE830" w14:textId="77777777" w:rsidR="003613F9" w:rsidRDefault="003613F9" w:rsidP="0062191B">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nắm tổng quan về chức năng </w:t>
            </w:r>
            <w:r>
              <w:rPr>
                <w:rStyle w:val="Strong"/>
                <w:rFonts w:ascii="MISA Sans" w:hAnsi="MISA Sans"/>
                <w:color w:val="030E43"/>
                <w:spacing w:val="-3"/>
              </w:rPr>
              <w:t>xem báo cáo thống kê chi phí theo từng nhãn</w:t>
            </w:r>
            <w:r>
              <w:rPr>
                <w:rFonts w:ascii="MISA Sans" w:hAnsi="MISA Sans"/>
                <w:color w:val="030E43"/>
                <w:spacing w:val="-3"/>
              </w:rPr>
              <w:t> trên phần mềm MISA MeInvoice, hỗ trợ việc phân tích và quản lý chi phí mua hàng một cách khoa học, minh bạch theo các tiêu chí tùy chỉnh như loại chi phí, nhà cung cấp, phòng ban…</w:t>
            </w:r>
          </w:p>
          <w:p w14:paraId="5A4A34B4" w14:textId="77777777" w:rsidR="003613F9" w:rsidRDefault="003613F9" w:rsidP="0062191B">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xem báo cáo, lọc và xuất báo cáo chi phí chuyên sâu dựa trên từng nhãn</w:t>
            </w:r>
          </w:p>
          <w:p w14:paraId="6BD4D13A" w14:textId="77777777" w:rsidR="003613F9" w:rsidRDefault="003613F9" w:rsidP="0062191B">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5E6B973A" w14:textId="77777777" w:rsidR="003613F9" w:rsidRDefault="003613F9" w:rsidP="0062191B">
            <w:pPr>
              <w:rPr>
                <w:rFonts w:ascii="MISA Sans" w:hAnsi="MISA Sans"/>
                <w:color w:val="030E43"/>
                <w:spacing w:val="-3"/>
                <w:sz w:val="24"/>
                <w:szCs w:val="24"/>
              </w:rPr>
            </w:pPr>
            <w:r>
              <w:rPr>
                <w:rFonts w:ascii="MISA Sans" w:hAnsi="MISA Sans"/>
                <w:color w:val="030E43"/>
                <w:spacing w:val="-3"/>
              </w:rPr>
              <w:t>Sau khi đơn vị </w:t>
            </w:r>
            <w:hyperlink r:id="rId437" w:tgtFrame="_blank" w:history="1">
              <w:r>
                <w:rPr>
                  <w:rStyle w:val="Hyperlink"/>
                  <w:rFonts w:ascii="MISA Sans" w:hAnsi="MISA Sans"/>
                  <w:color w:val="337AB7"/>
                  <w:spacing w:val="-3"/>
                </w:rPr>
                <w:t>gắn nhãn</w:t>
              </w:r>
            </w:hyperlink>
            <w:r>
              <w:rPr>
                <w:rFonts w:ascii="MISA Sans" w:hAnsi="MISA Sans"/>
                <w:color w:val="030E43"/>
                <w:spacing w:val="-3"/>
              </w:rPr>
              <w:t> để phân loại hóa đơn theo loại chi phí, tên nhân viên, chi phí của từng chi nhánh, phòng ban, Anh/Chị thực hiện xem và xuất khẩu báo cáo thống kê chi phí theo các loại nhãn dán đó.</w:t>
            </w:r>
          </w:p>
          <w:p w14:paraId="60958155" w14:textId="77777777" w:rsidR="003613F9" w:rsidRDefault="003613F9" w:rsidP="0062191B">
            <w:pPr>
              <w:rPr>
                <w:rFonts w:ascii="MISA Sans" w:hAnsi="MISA Sans"/>
                <w:color w:val="030E43"/>
                <w:spacing w:val="-3"/>
              </w:rPr>
            </w:pPr>
            <w:r>
              <w:rPr>
                <w:rStyle w:val="Strong"/>
                <w:rFonts w:ascii="MISA Sans" w:hAnsi="MISA Sans"/>
                <w:color w:val="030E43"/>
                <w:spacing w:val="-3"/>
              </w:rPr>
              <w:t>Bước 1: </w:t>
            </w:r>
            <w:r>
              <w:rPr>
                <w:rFonts w:ascii="MISA Sans" w:hAnsi="MISA Sans"/>
                <w:color w:val="030E43"/>
                <w:spacing w:val="-3"/>
              </w:rPr>
              <w:t>Vào mục báo cáo, tại </w:t>
            </w:r>
            <w:r>
              <w:rPr>
                <w:rStyle w:val="Strong"/>
                <w:rFonts w:ascii="MISA Sans" w:hAnsi="MISA Sans"/>
                <w:color w:val="030E43"/>
                <w:spacing w:val="-3"/>
              </w:rPr>
              <w:t>Báo cáo thống kê chi phí theo nhãn dán</w:t>
            </w:r>
            <w:r>
              <w:rPr>
                <w:rFonts w:ascii="MISA Sans" w:hAnsi="MISA Sans"/>
                <w:color w:val="030E43"/>
                <w:spacing w:val="-3"/>
              </w:rPr>
              <w:t>, nhấn biểu tượng xem.</w:t>
            </w:r>
          </w:p>
          <w:p w14:paraId="628F7DFB" w14:textId="54D07A4B" w:rsidR="003613F9" w:rsidRDefault="003613F9" w:rsidP="0062191B">
            <w:pPr>
              <w:rPr>
                <w:rFonts w:ascii="MISA Sans" w:hAnsi="MISA Sans"/>
                <w:color w:val="030E43"/>
                <w:spacing w:val="-3"/>
              </w:rPr>
            </w:pPr>
            <w:r>
              <w:rPr>
                <w:rFonts w:ascii="MISA Sans" w:hAnsi="MISA Sans"/>
                <w:noProof/>
                <w:color w:val="030E43"/>
                <w:spacing w:val="-3"/>
              </w:rPr>
              <w:lastRenderedPageBreak/>
              <w:drawing>
                <wp:inline distT="0" distB="0" distL="0" distR="0" wp14:anchorId="24BB03FE" wp14:editId="13E8DBA2">
                  <wp:extent cx="5616773" cy="2540407"/>
                  <wp:effectExtent l="0" t="0" r="3175" b="0"/>
                  <wp:docPr id="136" name="Picture 136" descr="https://helpv4.meinvoice.vn/wp-content/uploads/2024/11/nhanda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helpv4.meinvoice.vn/wp-content/uploads/2024/11/nhandan-1.png"/>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5629700" cy="2546254"/>
                          </a:xfrm>
                          <a:prstGeom prst="rect">
                            <a:avLst/>
                          </a:prstGeom>
                          <a:noFill/>
                          <a:ln>
                            <a:noFill/>
                          </a:ln>
                        </pic:spPr>
                      </pic:pic>
                    </a:graphicData>
                  </a:graphic>
                </wp:inline>
              </w:drawing>
            </w:r>
          </w:p>
          <w:p w14:paraId="35E0F9CD" w14:textId="77777777" w:rsidR="003613F9" w:rsidRDefault="003613F9" w:rsidP="0062191B">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w:t>
            </w:r>
          </w:p>
          <w:p w14:paraId="12DBEB5E" w14:textId="77777777" w:rsidR="003613F9" w:rsidRDefault="003613F9" w:rsidP="0062191B">
            <w:pPr>
              <w:rPr>
                <w:rFonts w:ascii="MISA Sans" w:hAnsi="MISA Sans"/>
                <w:color w:val="030E43"/>
                <w:spacing w:val="-3"/>
              </w:rPr>
            </w:pPr>
            <w:r>
              <w:rPr>
                <w:rFonts w:ascii="MISA Sans" w:hAnsi="MISA Sans"/>
                <w:color w:val="030E43"/>
                <w:spacing w:val="-3"/>
              </w:rPr>
              <w:t>Khoảng thời gian của các hóa đơn cần xem báo cáo.</w:t>
            </w:r>
          </w:p>
          <w:p w14:paraId="19E129FA" w14:textId="77777777" w:rsidR="003613F9" w:rsidRDefault="003613F9" w:rsidP="0062191B">
            <w:pPr>
              <w:rPr>
                <w:rFonts w:ascii="MISA Sans" w:hAnsi="MISA Sans"/>
                <w:color w:val="030E43"/>
                <w:spacing w:val="-3"/>
              </w:rPr>
            </w:pPr>
            <w:r>
              <w:rPr>
                <w:rFonts w:ascii="MISA Sans" w:hAnsi="MISA Sans"/>
                <w:color w:val="030E43"/>
                <w:spacing w:val="-3"/>
              </w:rPr>
              <w:t>Các loại nhãn dán đã gắn cho hóa đơn.</w:t>
            </w:r>
          </w:p>
          <w:p w14:paraId="6E141177" w14:textId="77777777" w:rsidR="003613F9" w:rsidRDefault="003613F9" w:rsidP="0062191B">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12EF0489" w14:textId="77777777" w:rsidR="003613F9" w:rsidRDefault="003613F9" w:rsidP="0062191B">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Ở Nhãn dãn 1, chương trình chỉ cho phép lọc theo 1 nhãn dán, Nhãn dán 2 và 3 có thể chọn cùng lúc nhiều loại nhãn dán.</w:t>
            </w:r>
          </w:p>
          <w:p w14:paraId="768DAA72" w14:textId="5BD33120"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3594FB58" wp14:editId="1C277CF9">
                  <wp:extent cx="5605376" cy="2808452"/>
                  <wp:effectExtent l="0" t="0" r="0" b="0"/>
                  <wp:docPr id="135" name="Picture 135" descr="https://helpv4.meinvoice.vn/wp-content/uploads/2024/11/R52-Bao_cao_tong_hop_chi_phi_0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s://helpv4.meinvoice.vn/wp-content/uploads/2024/11/R52-Bao_cao_tong_hop_chi_phi_05-1.png"/>
                          <pic:cNvPicPr>
                            <a:picLocks noChangeAspect="1" noChangeArrowheads="1"/>
                          </pic:cNvPicPr>
                        </pic:nvPicPr>
                        <pic:blipFill>
                          <a:blip r:embed="rId439">
                            <a:extLst>
                              <a:ext uri="{28A0092B-C50C-407E-A947-70E740481C1C}">
                                <a14:useLocalDpi xmlns:a14="http://schemas.microsoft.com/office/drawing/2010/main" val="0"/>
                              </a:ext>
                            </a:extLst>
                          </a:blip>
                          <a:srcRect/>
                          <a:stretch>
                            <a:fillRect/>
                          </a:stretch>
                        </pic:blipFill>
                        <pic:spPr bwMode="auto">
                          <a:xfrm>
                            <a:off x="0" y="0"/>
                            <a:ext cx="5620054" cy="2815806"/>
                          </a:xfrm>
                          <a:prstGeom prst="rect">
                            <a:avLst/>
                          </a:prstGeom>
                          <a:noFill/>
                          <a:ln>
                            <a:noFill/>
                          </a:ln>
                        </pic:spPr>
                      </pic:pic>
                    </a:graphicData>
                  </a:graphic>
                </wp:inline>
              </w:drawing>
            </w:r>
          </w:p>
          <w:p w14:paraId="33D0DDD6" w14:textId="77777777" w:rsidR="003613F9" w:rsidRDefault="003613F9" w:rsidP="0062191B">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thống kê theo nhãn dán, tại báo cáo có thể nắm được thông tin như: Doanh thu chưa thuế, Tổng tiền, Tiền thuế, Tiền quy đổi của các hóa đơn thuộc cùng loại nhãn dán.</w:t>
            </w:r>
          </w:p>
          <w:p w14:paraId="6EDB2F7C" w14:textId="18C25712" w:rsidR="003613F9" w:rsidRDefault="003613F9" w:rsidP="0062191B">
            <w:pPr>
              <w:rPr>
                <w:rFonts w:ascii="MISA Sans" w:hAnsi="MISA Sans"/>
                <w:color w:val="030E43"/>
                <w:spacing w:val="-3"/>
              </w:rPr>
            </w:pPr>
            <w:r>
              <w:rPr>
                <w:rFonts w:ascii="MISA Sans" w:hAnsi="MISA Sans"/>
                <w:noProof/>
                <w:color w:val="030E43"/>
                <w:spacing w:val="-3"/>
              </w:rPr>
              <w:lastRenderedPageBreak/>
              <w:drawing>
                <wp:inline distT="0" distB="0" distL="0" distR="0" wp14:anchorId="2F7B312B" wp14:editId="7C23A727">
                  <wp:extent cx="5616435" cy="1733797"/>
                  <wp:effectExtent l="0" t="0" r="3810" b="0"/>
                  <wp:docPr id="131" name="Picture 131" descr="https://helpv4.meinvoice.vn/wp-content/uploads/2024/11/R52-Bao_cao_tong_hop_chi_phi_0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s://helpv4.meinvoice.vn/wp-content/uploads/2024/11/R52-Bao_cao_tong_hop_chi_phi_06-1.png"/>
                          <pic:cNvPicPr>
                            <a:picLocks noChangeAspect="1" noChangeArrowheads="1"/>
                          </pic:cNvPicPr>
                        </pic:nvPicPr>
                        <pic:blipFill>
                          <a:blip r:embed="rId440" cstate="print">
                            <a:extLst>
                              <a:ext uri="{28A0092B-C50C-407E-A947-70E740481C1C}">
                                <a14:useLocalDpi xmlns:a14="http://schemas.microsoft.com/office/drawing/2010/main" val="0"/>
                              </a:ext>
                            </a:extLst>
                          </a:blip>
                          <a:srcRect/>
                          <a:stretch>
                            <a:fillRect/>
                          </a:stretch>
                        </pic:blipFill>
                        <pic:spPr bwMode="auto">
                          <a:xfrm>
                            <a:off x="0" y="0"/>
                            <a:ext cx="5652494" cy="1744929"/>
                          </a:xfrm>
                          <a:prstGeom prst="rect">
                            <a:avLst/>
                          </a:prstGeom>
                          <a:noFill/>
                          <a:ln>
                            <a:noFill/>
                          </a:ln>
                        </pic:spPr>
                      </pic:pic>
                    </a:graphicData>
                  </a:graphic>
                </wp:inline>
              </w:drawing>
            </w:r>
          </w:p>
          <w:p w14:paraId="69B99298" w14:textId="77777777" w:rsidR="003613F9" w:rsidRDefault="003613F9" w:rsidP="0062191B">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nhu cầu quản lý tại đơn vị.</w:t>
            </w:r>
          </w:p>
          <w:p w14:paraId="0F39B673" w14:textId="540E6251"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2419FC10" wp14:editId="23278CA7">
                  <wp:extent cx="5610269" cy="1116280"/>
                  <wp:effectExtent l="0" t="0" r="0" b="8255"/>
                  <wp:docPr id="124" name="Picture 124" descr="https://helpv4.meinvoice.vn/wp-content/uploads/2024/11/R52-Bao_cao_tong_hop_chi_phi_0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helpv4.meinvoice.vn/wp-content/uploads/2024/11/R52-Bao_cao_tong_hop_chi_phi_07-1.png"/>
                          <pic:cNvPicPr>
                            <a:picLocks noChangeAspect="1" noChangeArrowheads="1"/>
                          </pic:cNvPicPr>
                        </pic:nvPicPr>
                        <pic:blipFill>
                          <a:blip r:embed="rId441" cstate="print">
                            <a:extLst>
                              <a:ext uri="{28A0092B-C50C-407E-A947-70E740481C1C}">
                                <a14:useLocalDpi xmlns:a14="http://schemas.microsoft.com/office/drawing/2010/main" val="0"/>
                              </a:ext>
                            </a:extLst>
                          </a:blip>
                          <a:srcRect/>
                          <a:stretch>
                            <a:fillRect/>
                          </a:stretch>
                        </pic:blipFill>
                        <pic:spPr bwMode="auto">
                          <a:xfrm>
                            <a:off x="0" y="0"/>
                            <a:ext cx="5682398" cy="1130632"/>
                          </a:xfrm>
                          <a:prstGeom prst="rect">
                            <a:avLst/>
                          </a:prstGeom>
                          <a:noFill/>
                          <a:ln>
                            <a:noFill/>
                          </a:ln>
                        </pic:spPr>
                      </pic:pic>
                    </a:graphicData>
                  </a:graphic>
                </wp:inline>
              </w:drawing>
            </w:r>
          </w:p>
          <w:p w14:paraId="34191C77" w14:textId="77777777" w:rsidR="003613F9" w:rsidRDefault="003613F9" w:rsidP="0062191B">
            <w:pPr>
              <w:rPr>
                <w:rFonts w:ascii="MISA Sans" w:hAnsi="MISA Sans"/>
                <w:color w:val="030E43"/>
                <w:spacing w:val="-3"/>
              </w:rPr>
            </w:pPr>
            <w:r>
              <w:rPr>
                <w:rStyle w:val="Strong"/>
                <w:rFonts w:ascii="MISA Sans" w:hAnsi="MISA Sans"/>
                <w:color w:val="030E43"/>
                <w:spacing w:val="-3"/>
              </w:rPr>
              <w:t>Bước 5: </w:t>
            </w:r>
            <w:r>
              <w:rPr>
                <w:rFonts w:ascii="MISA Sans" w:hAnsi="MISA Sans"/>
                <w:color w:val="030E43"/>
                <w:spacing w:val="-3"/>
              </w:rPr>
              <w:t>Trên file xuất khẩu có thể lọc chi phí theo từng nhãn dán.</w:t>
            </w:r>
          </w:p>
          <w:p w14:paraId="4265CE08" w14:textId="654399F3"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13E7C98E" wp14:editId="10AB1333">
                  <wp:extent cx="5587456" cy="1650821"/>
                  <wp:effectExtent l="0" t="0" r="0" b="6985"/>
                  <wp:docPr id="121" name="Picture 121" descr="https://helpv4.meinvoice.vn/wp-content/uploads/2024/11/R52-Bao_cao_tong_hop_chi_phi_0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helpv4.meinvoice.vn/wp-content/uploads/2024/11/R52-Bao_cao_tong_hop_chi_phi_08-1.png"/>
                          <pic:cNvPicPr>
                            <a:picLocks noChangeAspect="1" noChangeArrowheads="1"/>
                          </pic:cNvPicPr>
                        </pic:nvPicPr>
                        <pic:blipFill>
                          <a:blip r:embed="rId442" cstate="print">
                            <a:extLst>
                              <a:ext uri="{28A0092B-C50C-407E-A947-70E740481C1C}">
                                <a14:useLocalDpi xmlns:a14="http://schemas.microsoft.com/office/drawing/2010/main" val="0"/>
                              </a:ext>
                            </a:extLst>
                          </a:blip>
                          <a:srcRect/>
                          <a:stretch>
                            <a:fillRect/>
                          </a:stretch>
                        </pic:blipFill>
                        <pic:spPr bwMode="auto">
                          <a:xfrm>
                            <a:off x="0" y="0"/>
                            <a:ext cx="5652175" cy="1669942"/>
                          </a:xfrm>
                          <a:prstGeom prst="rect">
                            <a:avLst/>
                          </a:prstGeom>
                          <a:noFill/>
                          <a:ln>
                            <a:noFill/>
                          </a:ln>
                        </pic:spPr>
                      </pic:pic>
                    </a:graphicData>
                  </a:graphic>
                </wp:inline>
              </w:drawing>
            </w:r>
          </w:p>
          <w:p w14:paraId="22EF96D4" w14:textId="77777777" w:rsidR="00757537" w:rsidRDefault="00757537" w:rsidP="0062191B">
            <w:pPr>
              <w:rPr>
                <w:b/>
                <w:bCs/>
                <w:color w:val="000000" w:themeColor="text1"/>
                <w:sz w:val="28"/>
                <w:szCs w:val="28"/>
              </w:rPr>
            </w:pPr>
          </w:p>
        </w:tc>
      </w:tr>
      <w:tr w:rsidR="00757537" w14:paraId="5BC0513A" w14:textId="77777777" w:rsidTr="00757537">
        <w:tc>
          <w:tcPr>
            <w:tcW w:w="9026" w:type="dxa"/>
          </w:tcPr>
          <w:p w14:paraId="70D513DD" w14:textId="77777777" w:rsidR="003613F9" w:rsidRDefault="003613F9" w:rsidP="003613F9">
            <w:pPr>
              <w:rPr>
                <w:rFonts w:ascii="inherit" w:hAnsi="inherit"/>
              </w:rPr>
            </w:pPr>
            <w:r>
              <w:rPr>
                <w:rFonts w:ascii="inherit" w:hAnsi="inherit"/>
              </w:rPr>
              <w:lastRenderedPageBreak/>
              <w:t>(MISA meInvoice – Xử lý hóa đơn) Báo cáo hóa đơn vượt định mức</w:t>
            </w:r>
          </w:p>
          <w:p w14:paraId="3968099C" w14:textId="77777777" w:rsidR="003613F9" w:rsidRDefault="003613F9" w:rsidP="003613F9">
            <w:pPr>
              <w:rPr>
                <w:rFonts w:ascii="inherit" w:hAnsi="inherit"/>
                <w:color w:val="030E43"/>
                <w:sz w:val="54"/>
                <w:szCs w:val="54"/>
              </w:rPr>
            </w:pPr>
            <w:r>
              <w:rPr>
                <w:rStyle w:val="Strong"/>
                <w:rFonts w:ascii="inherit" w:hAnsi="inherit"/>
                <w:b w:val="0"/>
                <w:bCs w:val="0"/>
                <w:color w:val="030E43"/>
                <w:sz w:val="28"/>
                <w:szCs w:val="28"/>
              </w:rPr>
              <w:t>1. Tổng quan</w:t>
            </w:r>
          </w:p>
          <w:p w14:paraId="6745771E" w14:textId="77777777" w:rsidR="003613F9" w:rsidRDefault="003613F9" w:rsidP="003613F9">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này hướng dẫn Anh/Chị xem </w:t>
            </w:r>
            <w:r>
              <w:rPr>
                <w:rStyle w:val="Strong"/>
                <w:rFonts w:ascii="MISA Sans" w:hAnsi="MISA Sans"/>
                <w:color w:val="030E43"/>
                <w:spacing w:val="-3"/>
              </w:rPr>
              <w:t>báo cáo hóa đơn vượt định mức chi phí </w:t>
            </w:r>
            <w:r>
              <w:rPr>
                <w:rFonts w:ascii="MISA Sans" w:hAnsi="MISA Sans"/>
                <w:color w:val="030E43"/>
                <w:spacing w:val="-3"/>
              </w:rPr>
              <w:t>trong phần mềm MISA MeInvoice. Chức năng hỗ trợ doanh nghiệp kịp thời cảnh báo các khoản chi không đúng quy định, từ đó kiểm soát tốt hơn các khoản mua hàng, đảm bảo đúng ngân sách và nguyên tắc quản lý tài chính nội bộ.</w:t>
            </w:r>
          </w:p>
          <w:p w14:paraId="6EF7A4BE" w14:textId="77777777" w:rsidR="003613F9" w:rsidRDefault="003613F9" w:rsidP="003613F9">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cách xembáo cáo hóa đơn vượt định mức chi phí trong phần mềm</w:t>
            </w:r>
          </w:p>
          <w:p w14:paraId="2D780DFA" w14:textId="77777777" w:rsidR="003613F9" w:rsidRDefault="003613F9" w:rsidP="003613F9">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71BCFA85" w14:textId="77777777" w:rsidR="003613F9" w:rsidRDefault="003613F9" w:rsidP="003613F9">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báo cáo hóa đơn vượt định mức, đơn vị cần </w:t>
            </w:r>
            <w:hyperlink r:id="rId443" w:tgtFrame="_blank" w:history="1">
              <w:r>
                <w:rPr>
                  <w:rStyle w:val="Hyperlink"/>
                  <w:rFonts w:ascii="MISA Sans" w:hAnsi="MISA Sans"/>
                  <w:i/>
                  <w:iCs/>
                  <w:color w:val="337AB7"/>
                  <w:spacing w:val="-3"/>
                </w:rPr>
                <w:t>thiết lập phân loại hóa đơn và định mức chi phí</w:t>
              </w:r>
            </w:hyperlink>
            <w:r>
              <w:rPr>
                <w:rStyle w:val="Emphasis"/>
                <w:rFonts w:ascii="MISA Sans" w:hAnsi="MISA Sans"/>
                <w:color w:val="030E43"/>
                <w:spacing w:val="-3"/>
              </w:rPr>
              <w:t>.</w:t>
            </w:r>
          </w:p>
          <w:p w14:paraId="79E3C430" w14:textId="77777777" w:rsidR="003613F9" w:rsidRDefault="003613F9" w:rsidP="003613F9">
            <w:pPr>
              <w:rPr>
                <w:rFonts w:ascii="MISA Sans" w:hAnsi="MISA Sans"/>
                <w:color w:val="030E43"/>
                <w:spacing w:val="-3"/>
              </w:rPr>
            </w:pPr>
            <w:r>
              <w:rPr>
                <w:rStyle w:val="Strong"/>
                <w:rFonts w:ascii="MISA Sans" w:hAnsi="MISA Sans"/>
                <w:color w:val="030E43"/>
                <w:spacing w:val="-3"/>
              </w:rPr>
              <w:lastRenderedPageBreak/>
              <w:t>Bước 1: </w:t>
            </w:r>
            <w:r>
              <w:rPr>
                <w:rFonts w:ascii="MISA Sans" w:hAnsi="MISA Sans"/>
                <w:color w:val="030E43"/>
                <w:spacing w:val="-3"/>
              </w:rPr>
              <w:t>Vào </w:t>
            </w:r>
            <w:r>
              <w:rPr>
                <w:rStyle w:val="Strong"/>
                <w:rFonts w:ascii="MISA Sans" w:hAnsi="MISA Sans"/>
                <w:color w:val="030E43"/>
                <w:spacing w:val="-3"/>
              </w:rPr>
              <w:t>Báo cáo</w:t>
            </w:r>
            <w:r>
              <w:rPr>
                <w:rFonts w:ascii="MISA Sans" w:hAnsi="MISA Sans"/>
                <w:color w:val="030E43"/>
                <w:spacing w:val="-3"/>
              </w:rPr>
              <w:t>, tại mục </w:t>
            </w:r>
            <w:r>
              <w:rPr>
                <w:rStyle w:val="Strong"/>
                <w:rFonts w:ascii="MISA Sans" w:hAnsi="MISA Sans"/>
                <w:color w:val="030E43"/>
                <w:spacing w:val="-3"/>
              </w:rPr>
              <w:t>Báo cáo hóa đơn vượt định mức</w:t>
            </w:r>
            <w:r>
              <w:rPr>
                <w:rFonts w:ascii="MISA Sans" w:hAnsi="MISA Sans"/>
                <w:color w:val="030E43"/>
                <w:spacing w:val="-3"/>
              </w:rPr>
              <w:t>, nhấn biểu tượng </w:t>
            </w:r>
            <w:r>
              <w:rPr>
                <w:rStyle w:val="Strong"/>
                <w:rFonts w:ascii="MISA Sans" w:hAnsi="MISA Sans"/>
                <w:color w:val="030E43"/>
                <w:spacing w:val="-3"/>
              </w:rPr>
              <w:t>Xem</w:t>
            </w:r>
            <w:r>
              <w:rPr>
                <w:rFonts w:ascii="MISA Sans" w:hAnsi="MISA Sans"/>
                <w:color w:val="030E43"/>
                <w:spacing w:val="-3"/>
              </w:rPr>
              <w:t>.</w:t>
            </w:r>
          </w:p>
          <w:p w14:paraId="31EA59A7" w14:textId="3132ECE6" w:rsidR="003613F9" w:rsidRDefault="003613F9" w:rsidP="003613F9">
            <w:pPr>
              <w:rPr>
                <w:rFonts w:ascii="MISA Sans" w:hAnsi="MISA Sans"/>
                <w:color w:val="030E43"/>
                <w:spacing w:val="-3"/>
              </w:rPr>
            </w:pPr>
            <w:r>
              <w:rPr>
                <w:rFonts w:ascii="MISA Sans" w:hAnsi="MISA Sans"/>
                <w:noProof/>
                <w:color w:val="030E43"/>
                <w:spacing w:val="-3"/>
              </w:rPr>
              <w:drawing>
                <wp:inline distT="0" distB="0" distL="0" distR="0" wp14:anchorId="3C49755B" wp14:editId="27BD32C4">
                  <wp:extent cx="5612574" cy="2695698"/>
                  <wp:effectExtent l="0" t="0" r="7620" b="0"/>
                  <wp:docPr id="146" name="Picture 146" descr="https://helpv4.meinvoice.vn/wp-content/uploads/2025/01/bc-dinh-mu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s://helpv4.meinvoice.vn/wp-content/uploads/2025/01/bc-dinh-muc.png"/>
                          <pic:cNvPicPr>
                            <a:picLocks noChangeAspect="1" noChangeArrowheads="1"/>
                          </pic:cNvPicPr>
                        </pic:nvPicPr>
                        <pic:blipFill>
                          <a:blip r:embed="rId444">
                            <a:extLst>
                              <a:ext uri="{28A0092B-C50C-407E-A947-70E740481C1C}">
                                <a14:useLocalDpi xmlns:a14="http://schemas.microsoft.com/office/drawing/2010/main" val="0"/>
                              </a:ext>
                            </a:extLst>
                          </a:blip>
                          <a:srcRect/>
                          <a:stretch>
                            <a:fillRect/>
                          </a:stretch>
                        </pic:blipFill>
                        <pic:spPr bwMode="auto">
                          <a:xfrm>
                            <a:off x="0" y="0"/>
                            <a:ext cx="5632568" cy="2705301"/>
                          </a:xfrm>
                          <a:prstGeom prst="rect">
                            <a:avLst/>
                          </a:prstGeom>
                          <a:noFill/>
                          <a:ln>
                            <a:noFill/>
                          </a:ln>
                        </pic:spPr>
                      </pic:pic>
                    </a:graphicData>
                  </a:graphic>
                </wp:inline>
              </w:drawing>
            </w:r>
          </w:p>
          <w:p w14:paraId="067E2B05" w14:textId="77777777" w:rsidR="003613F9" w:rsidRDefault="003613F9" w:rsidP="003613F9">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 theo các tiêu chí: Ngày hóa đơn, Loại chi phí.</w:t>
            </w:r>
          </w:p>
          <w:p w14:paraId="31452001" w14:textId="7060126C" w:rsidR="003613F9" w:rsidRDefault="003613F9" w:rsidP="003613F9">
            <w:pPr>
              <w:rPr>
                <w:rFonts w:ascii="MISA Sans" w:hAnsi="MISA Sans"/>
                <w:color w:val="030E43"/>
                <w:spacing w:val="-3"/>
              </w:rPr>
            </w:pPr>
            <w:r>
              <w:rPr>
                <w:rFonts w:ascii="MISA Sans" w:hAnsi="MISA Sans"/>
                <w:noProof/>
                <w:color w:val="030E43"/>
                <w:spacing w:val="-3"/>
              </w:rPr>
              <w:drawing>
                <wp:inline distT="0" distB="0" distL="0" distR="0" wp14:anchorId="6928010B" wp14:editId="4D834F31">
                  <wp:extent cx="5652481" cy="2567022"/>
                  <wp:effectExtent l="0" t="0" r="5715" b="5080"/>
                  <wp:docPr id="145" name="Picture 145" descr="https://helpv4.meinvoice.vn/wp-content/uploads/2025/02/R55_bao_cao_hoa_don_VDM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https://helpv4.meinvoice.vn/wp-content/uploads/2025/02/R55_bao_cao_hoa_don_VDM_02.jpg"/>
                          <pic:cNvPicPr>
                            <a:picLocks noChangeAspect="1" noChangeArrowheads="1"/>
                          </pic:cNvPicPr>
                        </pic:nvPicPr>
                        <pic:blipFill>
                          <a:blip r:embed="rId445">
                            <a:extLst>
                              <a:ext uri="{28A0092B-C50C-407E-A947-70E740481C1C}">
                                <a14:useLocalDpi xmlns:a14="http://schemas.microsoft.com/office/drawing/2010/main" val="0"/>
                              </a:ext>
                            </a:extLst>
                          </a:blip>
                          <a:srcRect/>
                          <a:stretch>
                            <a:fillRect/>
                          </a:stretch>
                        </pic:blipFill>
                        <pic:spPr bwMode="auto">
                          <a:xfrm>
                            <a:off x="0" y="0"/>
                            <a:ext cx="5671026" cy="2575444"/>
                          </a:xfrm>
                          <a:prstGeom prst="rect">
                            <a:avLst/>
                          </a:prstGeom>
                          <a:noFill/>
                          <a:ln>
                            <a:noFill/>
                          </a:ln>
                        </pic:spPr>
                      </pic:pic>
                    </a:graphicData>
                  </a:graphic>
                </wp:inline>
              </w:drawing>
            </w:r>
          </w:p>
          <w:p w14:paraId="43E9A140" w14:textId="77777777" w:rsidR="003613F9" w:rsidRDefault="003613F9" w:rsidP="003613F9">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vượt định mức chi phí theo tham số đã lọc.</w:t>
            </w:r>
          </w:p>
          <w:p w14:paraId="74DBFAC0" w14:textId="77777777" w:rsidR="003613F9" w:rsidRDefault="003613F9" w:rsidP="003613F9">
            <w:pPr>
              <w:rPr>
                <w:rFonts w:ascii="MISA Sans" w:hAnsi="MISA Sans"/>
                <w:color w:val="030E43"/>
                <w:spacing w:val="-3"/>
              </w:rPr>
            </w:pPr>
            <w:r>
              <w:rPr>
                <w:rFonts w:ascii="MISA Sans" w:hAnsi="MISA Sans"/>
                <w:color w:val="030E43"/>
                <w:spacing w:val="-3"/>
              </w:rPr>
              <w:t>Tại báo cáo, có thể theo dõi được ngay thông tin hóa đơn nào, thuộc chi phí nào, định mức chi phí là bao nhiêu, số tiền vượt định mức, tỷ lệ % vượt định mức.</w:t>
            </w:r>
          </w:p>
          <w:p w14:paraId="362F842C" w14:textId="7E803AFE" w:rsidR="003613F9" w:rsidRDefault="003613F9" w:rsidP="003613F9">
            <w:pPr>
              <w:rPr>
                <w:rFonts w:ascii="MISA Sans" w:hAnsi="MISA Sans"/>
                <w:color w:val="030E43"/>
                <w:spacing w:val="-3"/>
              </w:rPr>
            </w:pPr>
            <w:r>
              <w:rPr>
                <w:rFonts w:ascii="MISA Sans" w:hAnsi="MISA Sans"/>
                <w:noProof/>
                <w:color w:val="030E43"/>
                <w:spacing w:val="-3"/>
              </w:rPr>
              <w:lastRenderedPageBreak/>
              <w:drawing>
                <wp:inline distT="0" distB="0" distL="0" distR="0" wp14:anchorId="3EBCECCC" wp14:editId="6BFF8EB7">
                  <wp:extent cx="5655405" cy="1698171"/>
                  <wp:effectExtent l="0" t="0" r="2540" b="0"/>
                  <wp:docPr id="144" name="Picture 144" descr="https://helpv4.meinvoice.vn/wp-content/uploads/2025/02/R55_bao_cao_hoa_don_VDM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https://helpv4.meinvoice.vn/wp-content/uploads/2025/02/R55_bao_cao_hoa_don_VDM_03-1.jpg"/>
                          <pic:cNvPicPr>
                            <a:picLocks noChangeAspect="1" noChangeArrowheads="1"/>
                          </pic:cNvPicPr>
                        </pic:nvPicPr>
                        <pic:blipFill>
                          <a:blip r:embed="rId446" cstate="print">
                            <a:extLst>
                              <a:ext uri="{28A0092B-C50C-407E-A947-70E740481C1C}">
                                <a14:useLocalDpi xmlns:a14="http://schemas.microsoft.com/office/drawing/2010/main" val="0"/>
                              </a:ext>
                            </a:extLst>
                          </a:blip>
                          <a:srcRect/>
                          <a:stretch>
                            <a:fillRect/>
                          </a:stretch>
                        </pic:blipFill>
                        <pic:spPr bwMode="auto">
                          <a:xfrm>
                            <a:off x="0" y="0"/>
                            <a:ext cx="5703186" cy="1712519"/>
                          </a:xfrm>
                          <a:prstGeom prst="rect">
                            <a:avLst/>
                          </a:prstGeom>
                          <a:noFill/>
                          <a:ln>
                            <a:noFill/>
                          </a:ln>
                        </pic:spPr>
                      </pic:pic>
                    </a:graphicData>
                  </a:graphic>
                </wp:inline>
              </w:drawing>
            </w:r>
          </w:p>
          <w:p w14:paraId="57EE5F87" w14:textId="77777777" w:rsidR="003613F9" w:rsidRDefault="003613F9" w:rsidP="003613F9">
            <w:pPr>
              <w:rPr>
                <w:rFonts w:ascii="MISA Sans" w:hAnsi="MISA Sans"/>
                <w:color w:val="030E43"/>
                <w:spacing w:val="-3"/>
              </w:rPr>
            </w:pPr>
            <w:r>
              <w:rPr>
                <w:rStyle w:val="Strong"/>
                <w:rFonts w:ascii="MISA Sans" w:hAnsi="MISA Sans"/>
                <w:i/>
                <w:iCs/>
                <w:color w:val="030E43"/>
                <w:spacing w:val="-3"/>
              </w:rPr>
              <w:t> Xem thêm các báo cáo khác</w:t>
            </w:r>
          </w:p>
          <w:p w14:paraId="6ED3AC2F" w14:textId="77777777" w:rsidR="003613F9" w:rsidRDefault="00F8723B" w:rsidP="003613F9">
            <w:pPr>
              <w:rPr>
                <w:rFonts w:ascii="MISA Sans" w:hAnsi="MISA Sans"/>
                <w:color w:val="030E43"/>
                <w:spacing w:val="-3"/>
              </w:rPr>
            </w:pPr>
            <w:hyperlink r:id="rId447" w:tgtFrame="_blank" w:history="1">
              <w:r w:rsidR="003613F9">
                <w:rPr>
                  <w:rStyle w:val="Hyperlink"/>
                  <w:rFonts w:ascii="MISA Sans" w:hAnsi="MISA Sans"/>
                  <w:i/>
                  <w:iCs/>
                  <w:color w:val="337AB7"/>
                  <w:spacing w:val="-3"/>
                </w:rPr>
                <w:t>Báo cáo bảng kê hóa đơn hàng hóa mua vào (tổng hợp, chi tiết)</w:t>
              </w:r>
            </w:hyperlink>
          </w:p>
          <w:p w14:paraId="498187BA" w14:textId="77777777" w:rsidR="003613F9" w:rsidRDefault="00F8723B" w:rsidP="003613F9">
            <w:pPr>
              <w:rPr>
                <w:rFonts w:ascii="MISA Sans" w:hAnsi="MISA Sans"/>
                <w:color w:val="030E43"/>
                <w:spacing w:val="-3"/>
              </w:rPr>
            </w:pPr>
            <w:hyperlink r:id="rId448" w:tgtFrame="_blank" w:history="1">
              <w:r w:rsidR="003613F9">
                <w:rPr>
                  <w:rStyle w:val="Hyperlink"/>
                  <w:rFonts w:ascii="MISA Sans" w:hAnsi="MISA Sans"/>
                  <w:i/>
                  <w:iCs/>
                  <w:color w:val="337AB7"/>
                  <w:spacing w:val="-3"/>
                </w:rPr>
                <w:t>Báo cáo hóa đơn rủi ro theo nhà cung cấp</w:t>
              </w:r>
            </w:hyperlink>
            <w:r w:rsidR="003613F9">
              <w:rPr>
                <w:rStyle w:val="Emphasis"/>
                <w:rFonts w:ascii="MISA Sans" w:hAnsi="MISA Sans"/>
                <w:color w:val="030E43"/>
                <w:spacing w:val="-3"/>
              </w:rPr>
              <w:t>.</w:t>
            </w:r>
          </w:p>
          <w:p w14:paraId="0940BFC4" w14:textId="77777777" w:rsidR="003613F9" w:rsidRDefault="00F8723B" w:rsidP="003613F9">
            <w:pPr>
              <w:rPr>
                <w:rFonts w:ascii="MISA Sans" w:hAnsi="MISA Sans"/>
                <w:color w:val="030E43"/>
                <w:spacing w:val="-3"/>
              </w:rPr>
            </w:pPr>
            <w:hyperlink r:id="rId449" w:tgtFrame="_blank" w:history="1">
              <w:r w:rsidR="003613F9">
                <w:rPr>
                  <w:rStyle w:val="Hyperlink"/>
                  <w:rFonts w:ascii="MISA Sans" w:hAnsi="MISA Sans"/>
                  <w:i/>
                  <w:iCs/>
                  <w:color w:val="337AB7"/>
                  <w:spacing w:val="-3"/>
                </w:rPr>
                <w:t>Báo cáo hóa đơn theo tình trạng hoạt động của nhà cung cấp</w:t>
              </w:r>
            </w:hyperlink>
            <w:r w:rsidR="003613F9">
              <w:rPr>
                <w:rStyle w:val="Emphasis"/>
                <w:rFonts w:ascii="MISA Sans" w:hAnsi="MISA Sans"/>
                <w:color w:val="030E43"/>
                <w:spacing w:val="-3"/>
              </w:rPr>
              <w:t>.</w:t>
            </w:r>
          </w:p>
          <w:p w14:paraId="140989D6" w14:textId="77777777" w:rsidR="003613F9" w:rsidRDefault="00F8723B" w:rsidP="003613F9">
            <w:pPr>
              <w:rPr>
                <w:rFonts w:ascii="MISA Sans" w:hAnsi="MISA Sans"/>
                <w:color w:val="030E43"/>
                <w:spacing w:val="-3"/>
              </w:rPr>
            </w:pPr>
            <w:hyperlink r:id="rId450" w:tgtFrame="_blank" w:history="1">
              <w:r w:rsidR="003613F9">
                <w:rPr>
                  <w:rStyle w:val="Hyperlink"/>
                  <w:rFonts w:ascii="MISA Sans" w:hAnsi="MISA Sans"/>
                  <w:i/>
                  <w:iCs/>
                  <w:color w:val="337AB7"/>
                  <w:spacing w:val="-3"/>
                </w:rPr>
                <w:t>Báo cáo hóa đơn thay thế, điều chỉnh</w:t>
              </w:r>
            </w:hyperlink>
            <w:r w:rsidR="003613F9">
              <w:rPr>
                <w:rStyle w:val="Emphasis"/>
                <w:rFonts w:ascii="MISA Sans" w:hAnsi="MISA Sans"/>
                <w:color w:val="030E43"/>
                <w:spacing w:val="-3"/>
              </w:rPr>
              <w:t>.</w:t>
            </w:r>
          </w:p>
          <w:p w14:paraId="4CF9A318" w14:textId="77777777" w:rsidR="003613F9" w:rsidRDefault="00F8723B" w:rsidP="003613F9">
            <w:pPr>
              <w:rPr>
                <w:rFonts w:ascii="MISA Sans" w:hAnsi="MISA Sans"/>
                <w:color w:val="030E43"/>
                <w:spacing w:val="-3"/>
              </w:rPr>
            </w:pPr>
            <w:hyperlink r:id="rId451" w:tgtFrame="_blank" w:history="1">
              <w:r w:rsidR="003613F9">
                <w:rPr>
                  <w:rStyle w:val="Hyperlink"/>
                  <w:rFonts w:ascii="MISA Sans" w:hAnsi="MISA Sans"/>
                  <w:i/>
                  <w:iCs/>
                  <w:color w:val="337AB7"/>
                  <w:spacing w:val="-3"/>
                </w:rPr>
                <w:t>Báo cáo tổng hợp chi phí theo nhãn dán</w:t>
              </w:r>
            </w:hyperlink>
            <w:r w:rsidR="003613F9">
              <w:rPr>
                <w:rStyle w:val="Emphasis"/>
                <w:rFonts w:ascii="MISA Sans" w:hAnsi="MISA Sans"/>
                <w:color w:val="030E43"/>
                <w:spacing w:val="-3"/>
              </w:rPr>
              <w:t>.</w:t>
            </w:r>
          </w:p>
          <w:p w14:paraId="1FF2AD15" w14:textId="77777777" w:rsidR="003613F9" w:rsidRDefault="00F8723B" w:rsidP="003613F9">
            <w:pPr>
              <w:rPr>
                <w:rFonts w:ascii="MISA Sans" w:hAnsi="MISA Sans"/>
                <w:color w:val="030E43"/>
                <w:spacing w:val="-3"/>
              </w:rPr>
            </w:pPr>
            <w:hyperlink r:id="rId452" w:tgtFrame="_blank" w:history="1">
              <w:r w:rsidR="003613F9">
                <w:rPr>
                  <w:rStyle w:val="Hyperlink"/>
                  <w:rFonts w:ascii="MISA Sans" w:hAnsi="MISA Sans"/>
                  <w:i/>
                  <w:iCs/>
                  <w:color w:val="337AB7"/>
                  <w:spacing w:val="-3"/>
                </w:rPr>
                <w:t>Báo cáo tổng hợp chi phí.</w:t>
              </w:r>
            </w:hyperlink>
          </w:p>
          <w:p w14:paraId="52BA9A5A" w14:textId="77777777" w:rsidR="00757537" w:rsidRDefault="00757537" w:rsidP="003613F9">
            <w:pPr>
              <w:rPr>
                <w:b/>
                <w:bCs/>
                <w:color w:val="000000" w:themeColor="text1"/>
                <w:sz w:val="28"/>
                <w:szCs w:val="28"/>
              </w:rPr>
            </w:pPr>
          </w:p>
        </w:tc>
      </w:tr>
      <w:tr w:rsidR="00757537" w14:paraId="1879A0C3" w14:textId="77777777" w:rsidTr="00757537">
        <w:tc>
          <w:tcPr>
            <w:tcW w:w="9026" w:type="dxa"/>
          </w:tcPr>
          <w:p w14:paraId="64636AC8" w14:textId="77777777" w:rsidR="00B51800" w:rsidRDefault="00B51800" w:rsidP="00B51800">
            <w:pPr>
              <w:rPr>
                <w:rFonts w:ascii="inherit" w:hAnsi="inherit"/>
              </w:rPr>
            </w:pPr>
            <w:r>
              <w:rPr>
                <w:rFonts w:ascii="inherit" w:hAnsi="inherit"/>
              </w:rPr>
              <w:lastRenderedPageBreak/>
              <w:t>(MISA meInvoice – Xử lý hóa đơn) Báo cáo hóa đơn vượt định mức</w:t>
            </w:r>
          </w:p>
          <w:p w14:paraId="55045984" w14:textId="77777777" w:rsidR="00B51800" w:rsidRDefault="00B51800" w:rsidP="00B51800">
            <w:pPr>
              <w:rPr>
                <w:rFonts w:ascii="inherit" w:hAnsi="inherit"/>
                <w:color w:val="030E43"/>
                <w:sz w:val="54"/>
                <w:szCs w:val="54"/>
              </w:rPr>
            </w:pPr>
            <w:r>
              <w:rPr>
                <w:rStyle w:val="Strong"/>
                <w:rFonts w:ascii="inherit" w:hAnsi="inherit"/>
                <w:b w:val="0"/>
                <w:bCs w:val="0"/>
                <w:color w:val="030E43"/>
                <w:sz w:val="28"/>
                <w:szCs w:val="28"/>
              </w:rPr>
              <w:t>1. Tổng quan</w:t>
            </w:r>
          </w:p>
          <w:p w14:paraId="22EAF525" w14:textId="77777777" w:rsidR="00B51800" w:rsidRDefault="00B51800" w:rsidP="00B51800">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này hướng dẫn Anh/Chị xem </w:t>
            </w:r>
            <w:r>
              <w:rPr>
                <w:rStyle w:val="Strong"/>
                <w:rFonts w:ascii="MISA Sans" w:hAnsi="MISA Sans"/>
                <w:color w:val="030E43"/>
                <w:spacing w:val="-3"/>
              </w:rPr>
              <w:t>báo cáo hóa đơn vượt định mức chi phí </w:t>
            </w:r>
            <w:r>
              <w:rPr>
                <w:rFonts w:ascii="MISA Sans" w:hAnsi="MISA Sans"/>
                <w:color w:val="030E43"/>
                <w:spacing w:val="-3"/>
              </w:rPr>
              <w:t>trong phần mềm MISA MeInvoice. Chức năng hỗ trợ doanh nghiệp kịp thời cảnh báo các khoản chi không đúng quy định, từ đó kiểm soát tốt hơn các khoản mua hàng, đảm bảo đúng ngân sách và nguyên tắc quản lý tài chính nội bộ.</w:t>
            </w:r>
          </w:p>
          <w:p w14:paraId="2ACB5E44" w14:textId="77777777" w:rsidR="00B51800" w:rsidRDefault="00B51800" w:rsidP="00B51800">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cách xembáo cáo hóa đơn vượt định mức chi phí trong phần mềm</w:t>
            </w:r>
          </w:p>
          <w:p w14:paraId="56EC17AA" w14:textId="77777777" w:rsidR="00B51800" w:rsidRDefault="00B51800" w:rsidP="00B51800">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3A54C11B" w14:textId="77777777" w:rsidR="00B51800" w:rsidRDefault="00B51800" w:rsidP="00B51800">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báo cáo hóa đơn vượt định mức, đơn vị cần </w:t>
            </w:r>
            <w:hyperlink r:id="rId453" w:tgtFrame="_blank" w:history="1">
              <w:r>
                <w:rPr>
                  <w:rStyle w:val="Hyperlink"/>
                  <w:rFonts w:ascii="MISA Sans" w:hAnsi="MISA Sans"/>
                  <w:i/>
                  <w:iCs/>
                  <w:color w:val="337AB7"/>
                  <w:spacing w:val="-3"/>
                </w:rPr>
                <w:t>thiết lập phân loại hóa đơn và định mức chi phí</w:t>
              </w:r>
            </w:hyperlink>
            <w:r>
              <w:rPr>
                <w:rStyle w:val="Emphasis"/>
                <w:rFonts w:ascii="MISA Sans" w:hAnsi="MISA Sans"/>
                <w:color w:val="030E43"/>
                <w:spacing w:val="-3"/>
              </w:rPr>
              <w:t>.</w:t>
            </w:r>
          </w:p>
          <w:p w14:paraId="6080F54F" w14:textId="77777777" w:rsidR="00B51800" w:rsidRDefault="00B51800" w:rsidP="00B51800">
            <w:pPr>
              <w:rPr>
                <w:rFonts w:ascii="MISA Sans" w:hAnsi="MISA Sans"/>
                <w:color w:val="030E43"/>
                <w:spacing w:val="-3"/>
              </w:rPr>
            </w:pPr>
            <w:r>
              <w:rPr>
                <w:rStyle w:val="Strong"/>
                <w:rFonts w:ascii="MISA Sans" w:hAnsi="MISA Sans"/>
                <w:color w:val="030E43"/>
                <w:spacing w:val="-3"/>
              </w:rPr>
              <w:t>Bước 1: </w:t>
            </w:r>
            <w:r>
              <w:rPr>
                <w:rFonts w:ascii="MISA Sans" w:hAnsi="MISA Sans"/>
                <w:color w:val="030E43"/>
                <w:spacing w:val="-3"/>
              </w:rPr>
              <w:t>Vào </w:t>
            </w:r>
            <w:r>
              <w:rPr>
                <w:rStyle w:val="Strong"/>
                <w:rFonts w:ascii="MISA Sans" w:hAnsi="MISA Sans"/>
                <w:color w:val="030E43"/>
                <w:spacing w:val="-3"/>
              </w:rPr>
              <w:t>Báo cáo</w:t>
            </w:r>
            <w:r>
              <w:rPr>
                <w:rFonts w:ascii="MISA Sans" w:hAnsi="MISA Sans"/>
                <w:color w:val="030E43"/>
                <w:spacing w:val="-3"/>
              </w:rPr>
              <w:t>, tại mục </w:t>
            </w:r>
            <w:r>
              <w:rPr>
                <w:rStyle w:val="Strong"/>
                <w:rFonts w:ascii="MISA Sans" w:hAnsi="MISA Sans"/>
                <w:color w:val="030E43"/>
                <w:spacing w:val="-3"/>
              </w:rPr>
              <w:t>Báo cáo hóa đơn vượt định mức</w:t>
            </w:r>
            <w:r>
              <w:rPr>
                <w:rFonts w:ascii="MISA Sans" w:hAnsi="MISA Sans"/>
                <w:color w:val="030E43"/>
                <w:spacing w:val="-3"/>
              </w:rPr>
              <w:t>, nhấn biểu tượng </w:t>
            </w:r>
            <w:r>
              <w:rPr>
                <w:rStyle w:val="Strong"/>
                <w:rFonts w:ascii="MISA Sans" w:hAnsi="MISA Sans"/>
                <w:color w:val="030E43"/>
                <w:spacing w:val="-3"/>
              </w:rPr>
              <w:t>Xem</w:t>
            </w:r>
            <w:r>
              <w:rPr>
                <w:rFonts w:ascii="MISA Sans" w:hAnsi="MISA Sans"/>
                <w:color w:val="030E43"/>
                <w:spacing w:val="-3"/>
              </w:rPr>
              <w:t>.</w:t>
            </w:r>
          </w:p>
          <w:p w14:paraId="4E4FC2FF" w14:textId="71C5A744" w:rsidR="00B51800" w:rsidRDefault="00B51800" w:rsidP="00B51800">
            <w:pPr>
              <w:rPr>
                <w:rFonts w:ascii="MISA Sans" w:hAnsi="MISA Sans"/>
                <w:color w:val="030E43"/>
                <w:spacing w:val="-3"/>
              </w:rPr>
            </w:pPr>
            <w:r>
              <w:rPr>
                <w:rFonts w:ascii="MISA Sans" w:hAnsi="MISA Sans"/>
                <w:noProof/>
                <w:color w:val="030E43"/>
                <w:spacing w:val="-3"/>
              </w:rPr>
              <w:lastRenderedPageBreak/>
              <w:drawing>
                <wp:inline distT="0" distB="0" distL="0" distR="0" wp14:anchorId="5063C15A" wp14:editId="695B038F">
                  <wp:extent cx="5617078" cy="2697861"/>
                  <wp:effectExtent l="0" t="0" r="3175" b="7620"/>
                  <wp:docPr id="167" name="Picture 167" descr="https://helpv4.meinvoice.vn/wp-content/uploads/2025/01/bc-dinh-mu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https://helpv4.meinvoice.vn/wp-content/uploads/2025/01/bc-dinh-muc.png"/>
                          <pic:cNvPicPr>
                            <a:picLocks noChangeAspect="1" noChangeArrowheads="1"/>
                          </pic:cNvPicPr>
                        </pic:nvPicPr>
                        <pic:blipFill>
                          <a:blip r:embed="rId444">
                            <a:extLst>
                              <a:ext uri="{28A0092B-C50C-407E-A947-70E740481C1C}">
                                <a14:useLocalDpi xmlns:a14="http://schemas.microsoft.com/office/drawing/2010/main" val="0"/>
                              </a:ext>
                            </a:extLst>
                          </a:blip>
                          <a:srcRect/>
                          <a:stretch>
                            <a:fillRect/>
                          </a:stretch>
                        </pic:blipFill>
                        <pic:spPr bwMode="auto">
                          <a:xfrm>
                            <a:off x="0" y="0"/>
                            <a:ext cx="5631656" cy="2704863"/>
                          </a:xfrm>
                          <a:prstGeom prst="rect">
                            <a:avLst/>
                          </a:prstGeom>
                          <a:noFill/>
                          <a:ln>
                            <a:noFill/>
                          </a:ln>
                        </pic:spPr>
                      </pic:pic>
                    </a:graphicData>
                  </a:graphic>
                </wp:inline>
              </w:drawing>
            </w:r>
          </w:p>
          <w:p w14:paraId="64F88EAB" w14:textId="77777777" w:rsidR="00B51800" w:rsidRDefault="00B51800" w:rsidP="00B51800">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 theo các tiêu chí: Ngày hóa đơn, Loại chi phí.</w:t>
            </w:r>
          </w:p>
          <w:p w14:paraId="2E8634C0" w14:textId="009939D2" w:rsidR="00B51800" w:rsidRDefault="00B51800" w:rsidP="00B51800">
            <w:pPr>
              <w:rPr>
                <w:rFonts w:ascii="MISA Sans" w:hAnsi="MISA Sans"/>
                <w:color w:val="030E43"/>
                <w:spacing w:val="-3"/>
              </w:rPr>
            </w:pPr>
            <w:r>
              <w:rPr>
                <w:rFonts w:ascii="MISA Sans" w:hAnsi="MISA Sans"/>
                <w:noProof/>
                <w:color w:val="030E43"/>
                <w:spacing w:val="-3"/>
              </w:rPr>
              <w:drawing>
                <wp:inline distT="0" distB="0" distL="0" distR="0" wp14:anchorId="1DFD6F31" wp14:editId="0291535B">
                  <wp:extent cx="5545603" cy="2518484"/>
                  <wp:effectExtent l="0" t="0" r="0" b="0"/>
                  <wp:docPr id="148" name="Picture 148" descr="https://helpv4.meinvoice.vn/wp-content/uploads/2025/02/R55_bao_cao_hoa_don_VDM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https://helpv4.meinvoice.vn/wp-content/uploads/2025/02/R55_bao_cao_hoa_don_VDM_02.jpg"/>
                          <pic:cNvPicPr>
                            <a:picLocks noChangeAspect="1" noChangeArrowheads="1"/>
                          </pic:cNvPicPr>
                        </pic:nvPicPr>
                        <pic:blipFill>
                          <a:blip r:embed="rId445">
                            <a:extLst>
                              <a:ext uri="{28A0092B-C50C-407E-A947-70E740481C1C}">
                                <a14:useLocalDpi xmlns:a14="http://schemas.microsoft.com/office/drawing/2010/main" val="0"/>
                              </a:ext>
                            </a:extLst>
                          </a:blip>
                          <a:srcRect/>
                          <a:stretch>
                            <a:fillRect/>
                          </a:stretch>
                        </pic:blipFill>
                        <pic:spPr bwMode="auto">
                          <a:xfrm>
                            <a:off x="0" y="0"/>
                            <a:ext cx="5548558" cy="2519826"/>
                          </a:xfrm>
                          <a:prstGeom prst="rect">
                            <a:avLst/>
                          </a:prstGeom>
                          <a:noFill/>
                          <a:ln>
                            <a:noFill/>
                          </a:ln>
                        </pic:spPr>
                      </pic:pic>
                    </a:graphicData>
                  </a:graphic>
                </wp:inline>
              </w:drawing>
            </w:r>
          </w:p>
          <w:p w14:paraId="6DA2828A" w14:textId="77777777" w:rsidR="00B51800" w:rsidRDefault="00B51800" w:rsidP="00B51800">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vượt định mức chi phí theo tham số đã lọc.</w:t>
            </w:r>
          </w:p>
          <w:p w14:paraId="0E76CB57" w14:textId="77777777" w:rsidR="00B51800" w:rsidRDefault="00B51800" w:rsidP="00B51800">
            <w:pPr>
              <w:rPr>
                <w:rFonts w:ascii="MISA Sans" w:hAnsi="MISA Sans"/>
                <w:color w:val="030E43"/>
                <w:spacing w:val="-3"/>
              </w:rPr>
            </w:pPr>
            <w:r>
              <w:rPr>
                <w:rFonts w:ascii="MISA Sans" w:hAnsi="MISA Sans"/>
                <w:color w:val="030E43"/>
                <w:spacing w:val="-3"/>
              </w:rPr>
              <w:t>Tại báo cáo, có thể theo dõi được ngay thông tin hóa đơn nào, thuộc chi phí nào, định mức chi phí là bao nhiêu, số tiền vượt định mức, tỷ lệ % vượt định mức.</w:t>
            </w:r>
          </w:p>
          <w:p w14:paraId="7E638EF6" w14:textId="14443715" w:rsidR="00B51800" w:rsidRDefault="00B51800" w:rsidP="00B51800">
            <w:pPr>
              <w:rPr>
                <w:rFonts w:ascii="MISA Sans" w:hAnsi="MISA Sans"/>
                <w:color w:val="030E43"/>
                <w:spacing w:val="-3"/>
              </w:rPr>
            </w:pPr>
            <w:r>
              <w:rPr>
                <w:rFonts w:ascii="MISA Sans" w:hAnsi="MISA Sans"/>
                <w:noProof/>
                <w:color w:val="030E43"/>
                <w:spacing w:val="-3"/>
              </w:rPr>
              <w:drawing>
                <wp:inline distT="0" distB="0" distL="0" distR="0" wp14:anchorId="1E9F67F2" wp14:editId="260D0938">
                  <wp:extent cx="5576312" cy="1674421"/>
                  <wp:effectExtent l="0" t="0" r="5715" b="2540"/>
                  <wp:docPr id="147" name="Picture 147" descr="https://helpv4.meinvoice.vn/wp-content/uploads/2025/02/R55_bao_cao_hoa_don_VDM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https://helpv4.meinvoice.vn/wp-content/uploads/2025/02/R55_bao_cao_hoa_don_VDM_03-1.jpg"/>
                          <pic:cNvPicPr>
                            <a:picLocks noChangeAspect="1" noChangeArrowheads="1"/>
                          </pic:cNvPicPr>
                        </pic:nvPicPr>
                        <pic:blipFill>
                          <a:blip r:embed="rId454" cstate="print">
                            <a:extLst>
                              <a:ext uri="{28A0092B-C50C-407E-A947-70E740481C1C}">
                                <a14:useLocalDpi xmlns:a14="http://schemas.microsoft.com/office/drawing/2010/main" val="0"/>
                              </a:ext>
                            </a:extLst>
                          </a:blip>
                          <a:srcRect/>
                          <a:stretch>
                            <a:fillRect/>
                          </a:stretch>
                        </pic:blipFill>
                        <pic:spPr bwMode="auto">
                          <a:xfrm>
                            <a:off x="0" y="0"/>
                            <a:ext cx="5644343" cy="1694849"/>
                          </a:xfrm>
                          <a:prstGeom prst="rect">
                            <a:avLst/>
                          </a:prstGeom>
                          <a:noFill/>
                          <a:ln>
                            <a:noFill/>
                          </a:ln>
                        </pic:spPr>
                      </pic:pic>
                    </a:graphicData>
                  </a:graphic>
                </wp:inline>
              </w:drawing>
            </w:r>
          </w:p>
          <w:p w14:paraId="4C7062B6" w14:textId="77777777" w:rsidR="00B51800" w:rsidRDefault="00B51800" w:rsidP="00B51800">
            <w:pPr>
              <w:rPr>
                <w:rFonts w:ascii="MISA Sans" w:hAnsi="MISA Sans"/>
                <w:color w:val="030E43"/>
                <w:spacing w:val="-3"/>
              </w:rPr>
            </w:pPr>
            <w:r>
              <w:rPr>
                <w:rStyle w:val="Strong"/>
                <w:rFonts w:ascii="MISA Sans" w:hAnsi="MISA Sans"/>
                <w:i/>
                <w:iCs/>
                <w:color w:val="030E43"/>
                <w:spacing w:val="-3"/>
              </w:rPr>
              <w:lastRenderedPageBreak/>
              <w:t> Xem thêm các báo cáo khác</w:t>
            </w:r>
          </w:p>
          <w:p w14:paraId="0E87B6F6" w14:textId="77777777" w:rsidR="00B51800" w:rsidRDefault="00F8723B" w:rsidP="00B51800">
            <w:pPr>
              <w:rPr>
                <w:rFonts w:ascii="MISA Sans" w:hAnsi="MISA Sans"/>
                <w:color w:val="030E43"/>
                <w:spacing w:val="-3"/>
              </w:rPr>
            </w:pPr>
            <w:hyperlink r:id="rId455" w:tgtFrame="_blank" w:history="1">
              <w:r w:rsidR="00B51800">
                <w:rPr>
                  <w:rStyle w:val="Hyperlink"/>
                  <w:rFonts w:ascii="MISA Sans" w:hAnsi="MISA Sans"/>
                  <w:i/>
                  <w:iCs/>
                  <w:color w:val="337AB7"/>
                  <w:spacing w:val="-3"/>
                </w:rPr>
                <w:t>Báo cáo bảng kê hóa đơn hàng hóa mua vào (tổng hợp, chi tiết)</w:t>
              </w:r>
            </w:hyperlink>
          </w:p>
          <w:p w14:paraId="0782C2DA" w14:textId="77777777" w:rsidR="00B51800" w:rsidRDefault="00F8723B" w:rsidP="00B51800">
            <w:pPr>
              <w:rPr>
                <w:rFonts w:ascii="MISA Sans" w:hAnsi="MISA Sans"/>
                <w:color w:val="030E43"/>
                <w:spacing w:val="-3"/>
              </w:rPr>
            </w:pPr>
            <w:hyperlink r:id="rId456" w:tgtFrame="_blank" w:history="1">
              <w:r w:rsidR="00B51800">
                <w:rPr>
                  <w:rStyle w:val="Hyperlink"/>
                  <w:rFonts w:ascii="MISA Sans" w:hAnsi="MISA Sans"/>
                  <w:i/>
                  <w:iCs/>
                  <w:color w:val="337AB7"/>
                  <w:spacing w:val="-3"/>
                </w:rPr>
                <w:t>Báo cáo hóa đơn rủi ro theo nhà cung cấp</w:t>
              </w:r>
            </w:hyperlink>
            <w:r w:rsidR="00B51800">
              <w:rPr>
                <w:rStyle w:val="Emphasis"/>
                <w:rFonts w:ascii="MISA Sans" w:hAnsi="MISA Sans"/>
                <w:color w:val="030E43"/>
                <w:spacing w:val="-3"/>
              </w:rPr>
              <w:t>.</w:t>
            </w:r>
          </w:p>
          <w:p w14:paraId="3E79E39C" w14:textId="77777777" w:rsidR="00B51800" w:rsidRDefault="00F8723B" w:rsidP="00B51800">
            <w:pPr>
              <w:rPr>
                <w:rFonts w:ascii="MISA Sans" w:hAnsi="MISA Sans"/>
                <w:color w:val="030E43"/>
                <w:spacing w:val="-3"/>
              </w:rPr>
            </w:pPr>
            <w:hyperlink r:id="rId457" w:tgtFrame="_blank" w:history="1">
              <w:r w:rsidR="00B51800">
                <w:rPr>
                  <w:rStyle w:val="Hyperlink"/>
                  <w:rFonts w:ascii="MISA Sans" w:hAnsi="MISA Sans"/>
                  <w:i/>
                  <w:iCs/>
                  <w:color w:val="337AB7"/>
                  <w:spacing w:val="-3"/>
                </w:rPr>
                <w:t>Báo cáo hóa đơn theo tình trạng hoạt động của nhà cung cấp</w:t>
              </w:r>
            </w:hyperlink>
            <w:r w:rsidR="00B51800">
              <w:rPr>
                <w:rStyle w:val="Emphasis"/>
                <w:rFonts w:ascii="MISA Sans" w:hAnsi="MISA Sans"/>
                <w:color w:val="030E43"/>
                <w:spacing w:val="-3"/>
              </w:rPr>
              <w:t>.</w:t>
            </w:r>
          </w:p>
          <w:p w14:paraId="651DBD46" w14:textId="77777777" w:rsidR="00B51800" w:rsidRDefault="00F8723B" w:rsidP="00B51800">
            <w:pPr>
              <w:rPr>
                <w:rFonts w:ascii="MISA Sans" w:hAnsi="MISA Sans"/>
                <w:color w:val="030E43"/>
                <w:spacing w:val="-3"/>
              </w:rPr>
            </w:pPr>
            <w:hyperlink r:id="rId458" w:tgtFrame="_blank" w:history="1">
              <w:r w:rsidR="00B51800">
                <w:rPr>
                  <w:rStyle w:val="Hyperlink"/>
                  <w:rFonts w:ascii="MISA Sans" w:hAnsi="MISA Sans"/>
                  <w:i/>
                  <w:iCs/>
                  <w:color w:val="337AB7"/>
                  <w:spacing w:val="-3"/>
                </w:rPr>
                <w:t>Báo cáo hóa đơn thay thế, điều chỉnh</w:t>
              </w:r>
            </w:hyperlink>
            <w:r w:rsidR="00B51800">
              <w:rPr>
                <w:rStyle w:val="Emphasis"/>
                <w:rFonts w:ascii="MISA Sans" w:hAnsi="MISA Sans"/>
                <w:color w:val="030E43"/>
                <w:spacing w:val="-3"/>
              </w:rPr>
              <w:t>.</w:t>
            </w:r>
          </w:p>
          <w:p w14:paraId="40F30BF5" w14:textId="77777777" w:rsidR="00B51800" w:rsidRDefault="00F8723B" w:rsidP="00B51800">
            <w:pPr>
              <w:rPr>
                <w:rFonts w:ascii="MISA Sans" w:hAnsi="MISA Sans"/>
                <w:color w:val="030E43"/>
                <w:spacing w:val="-3"/>
              </w:rPr>
            </w:pPr>
            <w:hyperlink r:id="rId459" w:tgtFrame="_blank" w:history="1">
              <w:r w:rsidR="00B51800">
                <w:rPr>
                  <w:rStyle w:val="Hyperlink"/>
                  <w:rFonts w:ascii="MISA Sans" w:hAnsi="MISA Sans"/>
                  <w:i/>
                  <w:iCs/>
                  <w:color w:val="337AB7"/>
                  <w:spacing w:val="-3"/>
                </w:rPr>
                <w:t>Báo cáo tổng hợp chi phí theo nhãn dán</w:t>
              </w:r>
            </w:hyperlink>
            <w:r w:rsidR="00B51800">
              <w:rPr>
                <w:rStyle w:val="Emphasis"/>
                <w:rFonts w:ascii="MISA Sans" w:hAnsi="MISA Sans"/>
                <w:color w:val="030E43"/>
                <w:spacing w:val="-3"/>
              </w:rPr>
              <w:t>.</w:t>
            </w:r>
          </w:p>
          <w:p w14:paraId="471E9490" w14:textId="77777777" w:rsidR="00B51800" w:rsidRDefault="00F8723B" w:rsidP="00B51800">
            <w:pPr>
              <w:rPr>
                <w:rFonts w:ascii="MISA Sans" w:hAnsi="MISA Sans"/>
                <w:color w:val="030E43"/>
                <w:spacing w:val="-3"/>
              </w:rPr>
            </w:pPr>
            <w:hyperlink r:id="rId460" w:tgtFrame="_blank" w:history="1">
              <w:r w:rsidR="00B51800">
                <w:rPr>
                  <w:rStyle w:val="Hyperlink"/>
                  <w:rFonts w:ascii="MISA Sans" w:hAnsi="MISA Sans"/>
                  <w:i/>
                  <w:iCs/>
                  <w:color w:val="337AB7"/>
                  <w:spacing w:val="-3"/>
                </w:rPr>
                <w:t>Báo cáo tổng hợp chi phí.</w:t>
              </w:r>
            </w:hyperlink>
          </w:p>
          <w:p w14:paraId="7BF8F270" w14:textId="77777777" w:rsidR="00757537" w:rsidRDefault="00757537" w:rsidP="00B51800">
            <w:pPr>
              <w:rPr>
                <w:b/>
                <w:bCs/>
                <w:color w:val="000000" w:themeColor="text1"/>
                <w:sz w:val="28"/>
                <w:szCs w:val="28"/>
              </w:rPr>
            </w:pPr>
          </w:p>
        </w:tc>
      </w:tr>
      <w:tr w:rsidR="00757537" w14:paraId="14031C39" w14:textId="77777777" w:rsidTr="00757537">
        <w:tc>
          <w:tcPr>
            <w:tcW w:w="9026" w:type="dxa"/>
          </w:tcPr>
          <w:p w14:paraId="0A2B2930" w14:textId="77777777" w:rsidR="005F44E4" w:rsidRDefault="005F44E4" w:rsidP="005F44E4">
            <w:pPr>
              <w:rPr>
                <w:rFonts w:ascii="inherit" w:hAnsi="inherit"/>
              </w:rPr>
            </w:pPr>
            <w:r>
              <w:rPr>
                <w:rFonts w:ascii="inherit" w:hAnsi="inherit"/>
              </w:rPr>
              <w:lastRenderedPageBreak/>
              <w:t>(MISA meInvoice – Xử lý hóa đơn) Báo cáo nhà cung cấp có tổng giá trị hóa đơn từ 5 triệu/ngày</w:t>
            </w:r>
          </w:p>
          <w:p w14:paraId="34D7D6BA"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1. Tổng quan</w:t>
            </w:r>
          </w:p>
          <w:p w14:paraId="57557190"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Mục đích bài viết</w:t>
            </w:r>
            <w:r>
              <w:rPr>
                <w:rFonts w:ascii="MISA Sans" w:hAnsi="MISA Sans"/>
                <w:color w:val="030E43"/>
                <w:spacing w:val="-3"/>
              </w:rPr>
              <w:t>: hướng dẫn xem báo cáo nhà cung cấp có tổng giá trị hóa đơn từ 5 triệu đồng trên ngày trở lên hỗ trợ người dùng nhanh chóng xác định các khoản thanh toán cần được ưu tiên rà soát chứng từ, đảm bảo tuân thủ đúng quy định tài chính và phục vụ hiệu quả cho công tác quyết toán.</w:t>
            </w:r>
          </w:p>
          <w:p w14:paraId="03F292E8" w14:textId="77777777" w:rsidR="005F44E4" w:rsidRDefault="005F44E4" w:rsidP="005F44E4">
            <w:pPr>
              <w:rPr>
                <w:rFonts w:ascii="MISA Sans" w:hAnsi="MISA Sans"/>
                <w:color w:val="030E43"/>
                <w:spacing w:val="-3"/>
              </w:rPr>
            </w:pPr>
            <w:r>
              <w:rPr>
                <w:rStyle w:val="Strong"/>
                <w:rFonts w:ascii="MISA Sans" w:hAnsi="MISA Sans"/>
                <w:color w:val="030E43"/>
                <w:spacing w:val="-3"/>
              </w:rPr>
              <w:t>Nội dung hướng dẫn</w:t>
            </w:r>
            <w:r>
              <w:rPr>
                <w:rFonts w:ascii="MISA Sans" w:hAnsi="MISA Sans"/>
                <w:color w:val="030E43"/>
                <w:spacing w:val="-3"/>
              </w:rPr>
              <w:t>:</w:t>
            </w:r>
          </w:p>
          <w:p w14:paraId="0BFA8FD9" w14:textId="77777777" w:rsidR="005F44E4" w:rsidRDefault="005F44E4" w:rsidP="005F44E4">
            <w:pPr>
              <w:rPr>
                <w:rFonts w:ascii="MISA Sans" w:hAnsi="MISA Sans"/>
                <w:color w:val="030E43"/>
                <w:spacing w:val="-3"/>
              </w:rPr>
            </w:pPr>
            <w:r>
              <w:rPr>
                <w:rFonts w:ascii="MISA Sans" w:hAnsi="MISA Sans"/>
                <w:color w:val="030E43"/>
                <w:spacing w:val="-3"/>
              </w:rPr>
              <w:t>Xem báo cáo nhà cung cấp có tổng giá trị hóa đơn từ 5 triệu đồng trên ngày trở lên dạng tổng hợp.</w:t>
            </w:r>
          </w:p>
          <w:p w14:paraId="266D28D6" w14:textId="77777777" w:rsidR="005F44E4" w:rsidRDefault="005F44E4" w:rsidP="005F44E4">
            <w:pPr>
              <w:rPr>
                <w:rFonts w:ascii="MISA Sans" w:hAnsi="MISA Sans"/>
                <w:color w:val="030E43"/>
                <w:spacing w:val="-3"/>
              </w:rPr>
            </w:pPr>
            <w:r>
              <w:rPr>
                <w:rFonts w:ascii="MISA Sans" w:hAnsi="MISA Sans"/>
                <w:color w:val="030E43"/>
                <w:spacing w:val="-3"/>
              </w:rPr>
              <w:t>Xem báo cáo nhà cung cấp có tổng giá trị hóa đơn từ 5 triệu đồng trên ngày trở lên dạng chi tiết.</w:t>
            </w:r>
          </w:p>
          <w:p w14:paraId="44C46BA4" w14:textId="77777777" w:rsidR="005F44E4" w:rsidRDefault="005F44E4" w:rsidP="005F44E4">
            <w:pPr>
              <w:rPr>
                <w:rFonts w:ascii="MISA Sans" w:hAnsi="MISA Sans"/>
                <w:color w:val="030E43"/>
                <w:spacing w:val="-3"/>
              </w:rPr>
            </w:pPr>
            <w:r>
              <w:rPr>
                <w:rFonts w:ascii="MISA Sans" w:hAnsi="MISA Sans"/>
                <w:color w:val="030E43"/>
                <w:spacing w:val="-3"/>
              </w:rPr>
              <w:t>Các lưu ý liên quan.</w:t>
            </w:r>
          </w:p>
          <w:p w14:paraId="3E623A82"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2. Hướng dẫn chi tiết</w:t>
            </w:r>
          </w:p>
          <w:p w14:paraId="596B7573" w14:textId="77777777" w:rsidR="005F44E4" w:rsidRDefault="005F44E4" w:rsidP="005F44E4">
            <w:pPr>
              <w:rPr>
                <w:rFonts w:ascii="MISA Sans" w:hAnsi="MISA Sans"/>
                <w:color w:val="030E43"/>
                <w:spacing w:val="-3"/>
                <w:sz w:val="24"/>
                <w:szCs w:val="24"/>
              </w:rPr>
            </w:pPr>
            <w:r>
              <w:rPr>
                <w:rStyle w:val="Emphasis"/>
                <w:rFonts w:ascii="MISA Sans" w:hAnsi="MISA Sans"/>
                <w:b/>
                <w:bCs/>
                <w:color w:val="030E43"/>
                <w:spacing w:val="-3"/>
              </w:rPr>
              <w:t>* Báo cáo nhà cung cấp có tổng giá trị hóa đơn từ 5 triệu đồng/ngày dạng tổng hợp.</w:t>
            </w:r>
          </w:p>
          <w:p w14:paraId="0A85B005" w14:textId="77777777" w:rsidR="005F44E4" w:rsidRDefault="005F44E4" w:rsidP="005F44E4">
            <w:pPr>
              <w:rPr>
                <w:rFonts w:ascii="MISA Sans" w:hAnsi="MISA Sans"/>
                <w:color w:val="030E43"/>
                <w:spacing w:val="-3"/>
              </w:rPr>
            </w:pPr>
            <w:r>
              <w:rPr>
                <w:rFonts w:ascii="MISA Sans" w:hAnsi="MISA Sans"/>
                <w:color w:val="030E43"/>
                <w:spacing w:val="-3"/>
              </w:rPr>
              <w:t>1. Vào mục </w:t>
            </w:r>
            <w:r>
              <w:rPr>
                <w:rStyle w:val="Strong"/>
                <w:rFonts w:ascii="MISA Sans" w:hAnsi="MISA Sans"/>
                <w:color w:val="030E43"/>
                <w:spacing w:val="-3"/>
              </w:rPr>
              <w:t>Báo cáo → </w:t>
            </w:r>
            <w:r>
              <w:rPr>
                <w:rFonts w:ascii="MISA Sans" w:hAnsi="MISA Sans"/>
                <w:color w:val="030E43"/>
                <w:spacing w:val="-3"/>
              </w:rPr>
              <w:t>nhấn</w:t>
            </w:r>
            <w:r>
              <w:rPr>
                <w:rStyle w:val="Strong"/>
                <w:rFonts w:ascii="MISA Sans" w:hAnsi="MISA Sans"/>
                <w:color w:val="030E43"/>
                <w:spacing w:val="-3"/>
              </w:rPr>
              <w:t> Kiểm soát rủi ro đầu vào → </w:t>
            </w:r>
            <w:r>
              <w:rPr>
                <w:rFonts w:ascii="MISA Sans" w:hAnsi="MISA Sans"/>
                <w:color w:val="030E43"/>
                <w:spacing w:val="-3"/>
              </w:rPr>
              <w:t>chọn </w:t>
            </w:r>
            <w:r>
              <w:rPr>
                <w:rStyle w:val="Strong"/>
                <w:rFonts w:ascii="MISA Sans" w:hAnsi="MISA Sans"/>
                <w:color w:val="030E43"/>
                <w:spacing w:val="-3"/>
              </w:rPr>
              <w:t>Báo cáo nhà cung cấp có tổng giá trị hóa đơn từ 5 triệu/ngày.</w:t>
            </w:r>
          </w:p>
          <w:p w14:paraId="45BE713B" w14:textId="0565E807"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65FBDBAF" wp14:editId="5FB0EFDE">
                  <wp:extent cx="5700304" cy="3367315"/>
                  <wp:effectExtent l="0" t="0" r="0" b="5080"/>
                  <wp:docPr id="175" name="Picture 175" descr="https://helpv4.meinvoice.vn/wp-content/uploads/2025/12/1-1024x6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https://helpv4.meinvoice.vn/wp-content/uploads/2025/12/1-1024x605.png"/>
                          <pic:cNvPicPr>
                            <a:picLocks noChangeAspect="1" noChangeArrowheads="1"/>
                          </pic:cNvPicPr>
                        </pic:nvPicPr>
                        <pic:blipFill>
                          <a:blip r:embed="rId461">
                            <a:extLst>
                              <a:ext uri="{28A0092B-C50C-407E-A947-70E740481C1C}">
                                <a14:useLocalDpi xmlns:a14="http://schemas.microsoft.com/office/drawing/2010/main" val="0"/>
                              </a:ext>
                            </a:extLst>
                          </a:blip>
                          <a:srcRect/>
                          <a:stretch>
                            <a:fillRect/>
                          </a:stretch>
                        </pic:blipFill>
                        <pic:spPr bwMode="auto">
                          <a:xfrm>
                            <a:off x="0" y="0"/>
                            <a:ext cx="5714956" cy="3375970"/>
                          </a:xfrm>
                          <a:prstGeom prst="rect">
                            <a:avLst/>
                          </a:prstGeom>
                          <a:noFill/>
                          <a:ln>
                            <a:noFill/>
                          </a:ln>
                        </pic:spPr>
                      </pic:pic>
                    </a:graphicData>
                  </a:graphic>
                </wp:inline>
              </w:drawing>
            </w:r>
          </w:p>
          <w:p w14:paraId="360AADDD" w14:textId="77777777" w:rsidR="005F44E4" w:rsidRDefault="005F44E4" w:rsidP="005F44E4">
            <w:pPr>
              <w:rPr>
                <w:rFonts w:ascii="MISA Sans" w:hAnsi="MISA Sans"/>
                <w:color w:val="030E43"/>
                <w:spacing w:val="-3"/>
              </w:rPr>
            </w:pPr>
            <w:r>
              <w:rPr>
                <w:rFonts w:ascii="MISA Sans" w:hAnsi="MISA Sans"/>
                <w:color w:val="030E43"/>
                <w:spacing w:val="-3"/>
              </w:rPr>
              <w:t>2. Thiết lập điều kiện lọc báo cáo theo thời gian và tình trạng hoạt động của nhà cung cấp. Nhấn </w:t>
            </w:r>
            <w:r>
              <w:rPr>
                <w:rStyle w:val="Strong"/>
                <w:rFonts w:ascii="MISA Sans" w:hAnsi="MISA Sans"/>
                <w:color w:val="030E43"/>
                <w:spacing w:val="-3"/>
              </w:rPr>
              <w:t>Tải báo cáo</w:t>
            </w:r>
            <w:r>
              <w:rPr>
                <w:rFonts w:ascii="MISA Sans" w:hAnsi="MISA Sans"/>
                <w:color w:val="030E43"/>
                <w:spacing w:val="-3"/>
              </w:rPr>
              <w:t>.</w:t>
            </w:r>
          </w:p>
          <w:p w14:paraId="52BCD16C" w14:textId="3A621B55"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0A27B5D3" wp14:editId="17949B98">
                  <wp:extent cx="5545768" cy="2823451"/>
                  <wp:effectExtent l="0" t="0" r="0" b="0"/>
                  <wp:docPr id="174" name="Picture 174" descr="https://helpv4.meinvoice.vn/wp-content/uploads/2025/12/2025-12-22_9-16-57-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https://helpv4.meinvoice.vn/wp-content/uploads/2025/12/2025-12-22_9-16-57-1024x521.png"/>
                          <pic:cNvPicPr>
                            <a:picLocks noChangeAspect="1" noChangeArrowheads="1"/>
                          </pic:cNvPicPr>
                        </pic:nvPicPr>
                        <pic:blipFill>
                          <a:blip r:embed="rId462">
                            <a:extLst>
                              <a:ext uri="{28A0092B-C50C-407E-A947-70E740481C1C}">
                                <a14:useLocalDpi xmlns:a14="http://schemas.microsoft.com/office/drawing/2010/main" val="0"/>
                              </a:ext>
                            </a:extLst>
                          </a:blip>
                          <a:srcRect/>
                          <a:stretch>
                            <a:fillRect/>
                          </a:stretch>
                        </pic:blipFill>
                        <pic:spPr bwMode="auto">
                          <a:xfrm>
                            <a:off x="0" y="0"/>
                            <a:ext cx="5563007" cy="2832228"/>
                          </a:xfrm>
                          <a:prstGeom prst="rect">
                            <a:avLst/>
                          </a:prstGeom>
                          <a:noFill/>
                          <a:ln>
                            <a:noFill/>
                          </a:ln>
                        </pic:spPr>
                      </pic:pic>
                    </a:graphicData>
                  </a:graphic>
                </wp:inline>
              </w:drawing>
            </w:r>
          </w:p>
          <w:p w14:paraId="30BB09C8" w14:textId="77777777" w:rsidR="005F44E4" w:rsidRDefault="005F44E4" w:rsidP="005F44E4">
            <w:pPr>
              <w:rPr>
                <w:rFonts w:ascii="MISA Sans" w:hAnsi="MISA Sans"/>
                <w:color w:val="030E43"/>
                <w:spacing w:val="-3"/>
              </w:rPr>
            </w:pPr>
            <w:r>
              <w:rPr>
                <w:rFonts w:ascii="MISA Sans" w:hAnsi="MISA Sans"/>
                <w:color w:val="030E43"/>
                <w:spacing w:val="-3"/>
              </w:rPr>
              <w:t>3. Phần mềm sẽ thực hiện tải báo cáo theo bộ lọc người dùng lựa chọn.</w:t>
            </w:r>
          </w:p>
          <w:p w14:paraId="12730691" w14:textId="47472D7B"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30770CAF" wp14:editId="09971BCB">
                  <wp:extent cx="5623743" cy="2897579"/>
                  <wp:effectExtent l="0" t="0" r="0" b="0"/>
                  <wp:docPr id="173" name="Picture 173" descr="https://helpv4.meinvoice.vn/wp-content/uploads/2025/12/2025-12-22_9-19-23-1024x5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https://helpv4.meinvoice.vn/wp-content/uploads/2025/12/2025-12-22_9-19-23-1024x528.png"/>
                          <pic:cNvPicPr>
                            <a:picLocks noChangeAspect="1" noChangeArrowheads="1"/>
                          </pic:cNvPicPr>
                        </pic:nvPicPr>
                        <pic:blipFill>
                          <a:blip r:embed="rId463">
                            <a:extLst>
                              <a:ext uri="{28A0092B-C50C-407E-A947-70E740481C1C}">
                                <a14:useLocalDpi xmlns:a14="http://schemas.microsoft.com/office/drawing/2010/main" val="0"/>
                              </a:ext>
                            </a:extLst>
                          </a:blip>
                          <a:srcRect/>
                          <a:stretch>
                            <a:fillRect/>
                          </a:stretch>
                        </pic:blipFill>
                        <pic:spPr bwMode="auto">
                          <a:xfrm>
                            <a:off x="0" y="0"/>
                            <a:ext cx="5636947" cy="2904382"/>
                          </a:xfrm>
                          <a:prstGeom prst="rect">
                            <a:avLst/>
                          </a:prstGeom>
                          <a:noFill/>
                          <a:ln>
                            <a:noFill/>
                          </a:ln>
                        </pic:spPr>
                      </pic:pic>
                    </a:graphicData>
                  </a:graphic>
                </wp:inline>
              </w:drawing>
            </w:r>
          </w:p>
          <w:p w14:paraId="61CF9209" w14:textId="77777777" w:rsidR="005F44E4" w:rsidRDefault="005F44E4" w:rsidP="005F44E4">
            <w:pPr>
              <w:rPr>
                <w:rFonts w:ascii="MISA Sans" w:hAnsi="MISA Sans"/>
                <w:color w:val="030E43"/>
                <w:spacing w:val="-3"/>
              </w:rPr>
            </w:pPr>
            <w:r>
              <w:rPr>
                <w:rFonts w:ascii="MISA Sans" w:hAnsi="MISA Sans"/>
                <w:color w:val="030E43"/>
                <w:spacing w:val="-3"/>
              </w:rPr>
              <w:t>4. Xem và kiểm tra báo cáo tại file đã được tải về.</w:t>
            </w:r>
          </w:p>
          <w:p w14:paraId="7322474C" w14:textId="3CEF380C"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622E75C8" wp14:editId="1BB3B0E3">
                  <wp:extent cx="5625542" cy="2624447"/>
                  <wp:effectExtent l="0" t="0" r="0" b="5080"/>
                  <wp:docPr id="172" name="Picture 172" descr="https://helpv4.meinvoice.vn/wp-content/uploads/2025/12/2025-12-22_9-23-59-1024x47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https://helpv4.meinvoice.vn/wp-content/uploads/2025/12/2025-12-22_9-23-59-1024x477.png"/>
                          <pic:cNvPicPr>
                            <a:picLocks noChangeAspect="1" noChangeArrowheads="1"/>
                          </pic:cNvPicPr>
                        </pic:nvPicPr>
                        <pic:blipFill>
                          <a:blip r:embed="rId464">
                            <a:extLst>
                              <a:ext uri="{28A0092B-C50C-407E-A947-70E740481C1C}">
                                <a14:useLocalDpi xmlns:a14="http://schemas.microsoft.com/office/drawing/2010/main" val="0"/>
                              </a:ext>
                            </a:extLst>
                          </a:blip>
                          <a:srcRect/>
                          <a:stretch>
                            <a:fillRect/>
                          </a:stretch>
                        </pic:blipFill>
                        <pic:spPr bwMode="auto">
                          <a:xfrm>
                            <a:off x="0" y="0"/>
                            <a:ext cx="5632947" cy="2627902"/>
                          </a:xfrm>
                          <a:prstGeom prst="rect">
                            <a:avLst/>
                          </a:prstGeom>
                          <a:noFill/>
                          <a:ln>
                            <a:noFill/>
                          </a:ln>
                        </pic:spPr>
                      </pic:pic>
                    </a:graphicData>
                  </a:graphic>
                </wp:inline>
              </w:drawing>
            </w:r>
          </w:p>
          <w:p w14:paraId="05161B42" w14:textId="77777777" w:rsidR="005F44E4" w:rsidRDefault="005F44E4" w:rsidP="005F44E4">
            <w:pPr>
              <w:rPr>
                <w:rFonts w:ascii="MISA Sans" w:hAnsi="MISA Sans"/>
                <w:color w:val="030E43"/>
                <w:spacing w:val="-3"/>
              </w:rPr>
            </w:pPr>
            <w:r>
              <w:rPr>
                <w:rStyle w:val="Emphasis"/>
                <w:rFonts w:ascii="MISA Sans" w:hAnsi="MISA Sans"/>
                <w:b/>
                <w:bCs/>
                <w:color w:val="030E43"/>
                <w:spacing w:val="-3"/>
              </w:rPr>
              <w:t>* Báo cáo nhà cung cấp có tổng giá trị hóa đơn từ 5 triệu đồng/ngày dạng chi tiết.</w:t>
            </w:r>
          </w:p>
          <w:p w14:paraId="3C207524" w14:textId="77777777" w:rsidR="005F44E4" w:rsidRDefault="005F44E4" w:rsidP="005F44E4">
            <w:pPr>
              <w:rPr>
                <w:rFonts w:ascii="MISA Sans" w:hAnsi="MISA Sans"/>
                <w:color w:val="030E43"/>
                <w:spacing w:val="-3"/>
              </w:rPr>
            </w:pPr>
            <w:r>
              <w:rPr>
                <w:rFonts w:ascii="MISA Sans" w:hAnsi="MISA Sans"/>
                <w:color w:val="030E43"/>
                <w:spacing w:val="-3"/>
              </w:rPr>
              <w:t>1. Vào mục </w:t>
            </w:r>
            <w:r>
              <w:rPr>
                <w:rStyle w:val="Strong"/>
                <w:rFonts w:ascii="MISA Sans" w:hAnsi="MISA Sans"/>
                <w:color w:val="030E43"/>
                <w:spacing w:val="-3"/>
              </w:rPr>
              <w:t>Báo cáo → </w:t>
            </w:r>
            <w:r>
              <w:rPr>
                <w:rFonts w:ascii="MISA Sans" w:hAnsi="MISA Sans"/>
                <w:color w:val="030E43"/>
                <w:spacing w:val="-3"/>
              </w:rPr>
              <w:t>nhấn</w:t>
            </w:r>
            <w:r>
              <w:rPr>
                <w:rStyle w:val="Strong"/>
                <w:rFonts w:ascii="MISA Sans" w:hAnsi="MISA Sans"/>
                <w:color w:val="030E43"/>
                <w:spacing w:val="-3"/>
              </w:rPr>
              <w:t> Kiểm soát rủi ro đầu vào → </w:t>
            </w:r>
            <w:r>
              <w:rPr>
                <w:rFonts w:ascii="MISA Sans" w:hAnsi="MISA Sans"/>
                <w:color w:val="030E43"/>
                <w:spacing w:val="-3"/>
              </w:rPr>
              <w:t>chọn </w:t>
            </w:r>
            <w:r>
              <w:rPr>
                <w:rStyle w:val="Strong"/>
                <w:rFonts w:ascii="MISA Sans" w:hAnsi="MISA Sans"/>
                <w:color w:val="030E43"/>
                <w:spacing w:val="-3"/>
              </w:rPr>
              <w:t>Báo cáo nhà cung cấp có tổng giá trị hóa đơn từ 5 triệu/ngày.</w:t>
            </w:r>
          </w:p>
          <w:p w14:paraId="443AA877" w14:textId="536F63A9"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2B695C30" wp14:editId="058EFA21">
                  <wp:extent cx="5669030" cy="3348841"/>
                  <wp:effectExtent l="0" t="0" r="8255" b="4445"/>
                  <wp:docPr id="171" name="Picture 171" descr="https://helpv4.meinvoice.vn/wp-content/uploads/2025/12/1-1024x6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https://helpv4.meinvoice.vn/wp-content/uploads/2025/12/1-1024x605.png"/>
                          <pic:cNvPicPr>
                            <a:picLocks noChangeAspect="1" noChangeArrowheads="1"/>
                          </pic:cNvPicPr>
                        </pic:nvPicPr>
                        <pic:blipFill>
                          <a:blip r:embed="rId461">
                            <a:extLst>
                              <a:ext uri="{28A0092B-C50C-407E-A947-70E740481C1C}">
                                <a14:useLocalDpi xmlns:a14="http://schemas.microsoft.com/office/drawing/2010/main" val="0"/>
                              </a:ext>
                            </a:extLst>
                          </a:blip>
                          <a:srcRect/>
                          <a:stretch>
                            <a:fillRect/>
                          </a:stretch>
                        </pic:blipFill>
                        <pic:spPr bwMode="auto">
                          <a:xfrm>
                            <a:off x="0" y="0"/>
                            <a:ext cx="5680179" cy="3355427"/>
                          </a:xfrm>
                          <a:prstGeom prst="rect">
                            <a:avLst/>
                          </a:prstGeom>
                          <a:noFill/>
                          <a:ln>
                            <a:noFill/>
                          </a:ln>
                        </pic:spPr>
                      </pic:pic>
                    </a:graphicData>
                  </a:graphic>
                </wp:inline>
              </w:drawing>
            </w:r>
          </w:p>
          <w:p w14:paraId="195DB486" w14:textId="77777777" w:rsidR="005F44E4" w:rsidRDefault="005F44E4" w:rsidP="005F44E4">
            <w:pPr>
              <w:rPr>
                <w:rFonts w:ascii="MISA Sans" w:hAnsi="MISA Sans"/>
                <w:color w:val="030E43"/>
                <w:spacing w:val="-3"/>
              </w:rPr>
            </w:pPr>
            <w:r>
              <w:rPr>
                <w:rFonts w:ascii="MISA Sans" w:hAnsi="MISA Sans"/>
                <w:color w:val="030E43"/>
                <w:spacing w:val="-3"/>
              </w:rPr>
              <w:t>2. Thiết lập điều kiện lọc báo cáo theo thời gian và tình trạng hoạt động của nhà cung cấp. Nhấn </w:t>
            </w:r>
            <w:r>
              <w:rPr>
                <w:rStyle w:val="Strong"/>
                <w:rFonts w:ascii="MISA Sans" w:hAnsi="MISA Sans"/>
                <w:color w:val="030E43"/>
                <w:spacing w:val="-3"/>
              </w:rPr>
              <w:t>Tải báo cáo</w:t>
            </w:r>
            <w:r>
              <w:rPr>
                <w:rFonts w:ascii="MISA Sans" w:hAnsi="MISA Sans"/>
                <w:color w:val="030E43"/>
                <w:spacing w:val="-3"/>
              </w:rPr>
              <w:t>.</w:t>
            </w:r>
          </w:p>
          <w:p w14:paraId="3AE3439C" w14:textId="336171F0"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040271D0" wp14:editId="7D76DB07">
                  <wp:extent cx="5674045" cy="2909454"/>
                  <wp:effectExtent l="0" t="0" r="3175" b="5715"/>
                  <wp:docPr id="170" name="Picture 170" descr="https://helpv4.meinvoice.vn/wp-content/uploads/2025/12/2025-12-22_9-16-19-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https://helpv4.meinvoice.vn/wp-content/uploads/2025/12/2025-12-22_9-16-19-1024x525.png"/>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5704940" cy="2925296"/>
                          </a:xfrm>
                          <a:prstGeom prst="rect">
                            <a:avLst/>
                          </a:prstGeom>
                          <a:noFill/>
                          <a:ln>
                            <a:noFill/>
                          </a:ln>
                        </pic:spPr>
                      </pic:pic>
                    </a:graphicData>
                  </a:graphic>
                </wp:inline>
              </w:drawing>
            </w:r>
          </w:p>
          <w:p w14:paraId="3BA583BA" w14:textId="77777777" w:rsidR="005F44E4" w:rsidRDefault="005F44E4" w:rsidP="005F44E4">
            <w:pPr>
              <w:rPr>
                <w:rFonts w:ascii="MISA Sans" w:hAnsi="MISA Sans"/>
                <w:color w:val="030E43"/>
                <w:spacing w:val="-3"/>
              </w:rPr>
            </w:pPr>
            <w:r>
              <w:rPr>
                <w:rFonts w:ascii="MISA Sans" w:hAnsi="MISA Sans"/>
                <w:color w:val="030E43"/>
                <w:spacing w:val="-3"/>
              </w:rPr>
              <w:t>3. Phần mềm sẽ thực hiện tải báo cáo theo bộ lọc người dùng lựa chọn.</w:t>
            </w:r>
          </w:p>
          <w:p w14:paraId="57BB380E" w14:textId="21889C3D"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6CD4D9E7" wp14:editId="445A22AD">
                  <wp:extent cx="5734038" cy="2933494"/>
                  <wp:effectExtent l="0" t="0" r="635" b="635"/>
                  <wp:docPr id="169" name="Picture 169" descr="https://helpv4.meinvoice.vn/wp-content/uploads/2025/12/2025-12-22_9-34-00-1024x5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https://helpv4.meinvoice.vn/wp-content/uploads/2025/12/2025-12-22_9-34-00-1024x524.png"/>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5748587" cy="2940937"/>
                          </a:xfrm>
                          <a:prstGeom prst="rect">
                            <a:avLst/>
                          </a:prstGeom>
                          <a:noFill/>
                          <a:ln>
                            <a:noFill/>
                          </a:ln>
                        </pic:spPr>
                      </pic:pic>
                    </a:graphicData>
                  </a:graphic>
                </wp:inline>
              </w:drawing>
            </w:r>
          </w:p>
          <w:p w14:paraId="446267D9" w14:textId="77777777" w:rsidR="005F44E4" w:rsidRDefault="005F44E4" w:rsidP="005F44E4">
            <w:pPr>
              <w:rPr>
                <w:rFonts w:ascii="MISA Sans" w:hAnsi="MISA Sans"/>
                <w:color w:val="030E43"/>
                <w:spacing w:val="-3"/>
              </w:rPr>
            </w:pPr>
            <w:r>
              <w:rPr>
                <w:rFonts w:ascii="MISA Sans" w:hAnsi="MISA Sans"/>
                <w:color w:val="030E43"/>
                <w:spacing w:val="-3"/>
              </w:rPr>
              <w:t>4. Xem và kiểm tra báo cáo tại file đã được tải về.</w:t>
            </w:r>
          </w:p>
          <w:p w14:paraId="0E36C5DA" w14:textId="5A8B5970"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3CB86C9A" wp14:editId="791ED342">
                  <wp:extent cx="5657676" cy="2660073"/>
                  <wp:effectExtent l="0" t="0" r="635" b="6985"/>
                  <wp:docPr id="168" name="Picture 168" descr="https://helpv4.meinvoice.vn/wp-content/uploads/2025/12/2025-12-22_9-37-39-1024x4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https://helpv4.meinvoice.vn/wp-content/uploads/2025/12/2025-12-22_9-37-39-1024x481.png"/>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5668014" cy="2664934"/>
                          </a:xfrm>
                          <a:prstGeom prst="rect">
                            <a:avLst/>
                          </a:prstGeom>
                          <a:noFill/>
                          <a:ln>
                            <a:noFill/>
                          </a:ln>
                        </pic:spPr>
                      </pic:pic>
                    </a:graphicData>
                  </a:graphic>
                </wp:inline>
              </w:drawing>
            </w:r>
          </w:p>
          <w:p w14:paraId="665103C0"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3. Lưu ý</w:t>
            </w:r>
          </w:p>
          <w:p w14:paraId="4D09C87F" w14:textId="77777777" w:rsidR="005F44E4" w:rsidRDefault="005F44E4" w:rsidP="005F44E4">
            <w:pPr>
              <w:rPr>
                <w:rFonts w:ascii="MISA Sans" w:hAnsi="MISA Sans"/>
                <w:color w:val="030E43"/>
                <w:spacing w:val="-3"/>
                <w:sz w:val="24"/>
                <w:szCs w:val="24"/>
              </w:rPr>
            </w:pPr>
            <w:r>
              <w:rPr>
                <w:rStyle w:val="Emphasis"/>
                <w:rFonts w:ascii="MISA Sans" w:hAnsi="MISA Sans"/>
                <w:color w:val="030E43"/>
                <w:spacing w:val="-3"/>
              </w:rPr>
              <w:t>Số liệu trên báo cáo chỉ mang tính chất tham khảo. Người dùng cần đối chiếu với nghiệp vụ thực tế phát sinh (ví dụ: hóa đơn điều chỉnh, hàng bán trả lại, chiết khấu). Báo cáo chỉ tổng hợp dữ liệu từ các loại </w:t>
            </w:r>
            <w:r>
              <w:rPr>
                <w:rStyle w:val="Strong"/>
                <w:rFonts w:ascii="MISA Sans" w:hAnsi="MISA Sans"/>
                <w:i/>
                <w:iCs/>
                <w:color w:val="030E43"/>
                <w:spacing w:val="-3"/>
              </w:rPr>
              <w:t>hóa đơn hợp lệ</w:t>
            </w:r>
            <w:r>
              <w:rPr>
                <w:rStyle w:val="Emphasis"/>
                <w:rFonts w:ascii="MISA Sans" w:hAnsi="MISA Sans"/>
                <w:color w:val="030E43"/>
                <w:spacing w:val="-3"/>
              </w:rPr>
              <w:t> theo quy định, không bao gồm các chứng từ khác như phiếu xuất kho, hóa đơn của nhà cung cấp nước ngoài hay biên lai.</w:t>
            </w:r>
          </w:p>
          <w:p w14:paraId="0D1905E0" w14:textId="77777777" w:rsidR="00757537" w:rsidRDefault="00757537" w:rsidP="005F44E4">
            <w:pPr>
              <w:rPr>
                <w:b/>
                <w:bCs/>
                <w:color w:val="000000" w:themeColor="text1"/>
                <w:sz w:val="28"/>
                <w:szCs w:val="28"/>
              </w:rPr>
            </w:pPr>
          </w:p>
        </w:tc>
      </w:tr>
    </w:tbl>
    <w:p w14:paraId="3E2D05EE" w14:textId="763A2337" w:rsidR="00995CC7" w:rsidRPr="00A663E2" w:rsidRDefault="00995CC7" w:rsidP="00A663E2">
      <w:pPr>
        <w:jc w:val="both"/>
        <w:rPr>
          <w:b/>
          <w:bCs/>
          <w:color w:val="000000" w:themeColor="text1"/>
          <w:sz w:val="28"/>
          <w:szCs w:val="28"/>
        </w:rPr>
      </w:pPr>
    </w:p>
    <w:p w14:paraId="24CDEFC5" w14:textId="050A9E99" w:rsidR="005808C4" w:rsidRDefault="005808C4" w:rsidP="00A663E2">
      <w:pPr>
        <w:pStyle w:val="ListParagraph"/>
        <w:numPr>
          <w:ilvl w:val="2"/>
          <w:numId w:val="3"/>
        </w:numPr>
        <w:jc w:val="both"/>
        <w:outlineLvl w:val="2"/>
        <w:rPr>
          <w:b/>
          <w:bCs/>
          <w:color w:val="000000" w:themeColor="text1"/>
          <w:sz w:val="28"/>
          <w:szCs w:val="28"/>
        </w:rPr>
      </w:pPr>
      <w:bookmarkStart w:id="35" w:name="_Toc218880397"/>
      <w:r>
        <w:rPr>
          <w:b/>
          <w:bCs/>
          <w:color w:val="000000" w:themeColor="text1"/>
          <w:sz w:val="28"/>
          <w:szCs w:val="28"/>
        </w:rPr>
        <w:t>Hướng dẫn nghiệp vụ hóa đơn đầu vào – ND123</w:t>
      </w:r>
      <w:bookmarkEnd w:id="35"/>
    </w:p>
    <w:p w14:paraId="4D97D8C9"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huyển hóa đơn vào chương trình</w:t>
      </w:r>
    </w:p>
    <w:p w14:paraId="55646A6A"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lastRenderedPageBreak/>
        <w:t>Xử lý hóa đơn</w:t>
      </w:r>
    </w:p>
    <w:p w14:paraId="085344B8"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Đồng bộn phần mềm kế toán</w:t>
      </w:r>
    </w:p>
    <w:p w14:paraId="037315E6" w14:textId="398527F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Báo cáo</w:t>
      </w:r>
    </w:p>
    <w:p w14:paraId="767390CC" w14:textId="4F5C9084" w:rsidR="005808C4" w:rsidRDefault="005808C4" w:rsidP="00A663E2">
      <w:pPr>
        <w:pStyle w:val="ListParagraph"/>
        <w:numPr>
          <w:ilvl w:val="2"/>
          <w:numId w:val="3"/>
        </w:numPr>
        <w:jc w:val="both"/>
        <w:outlineLvl w:val="2"/>
        <w:rPr>
          <w:b/>
          <w:bCs/>
          <w:color w:val="000000" w:themeColor="text1"/>
          <w:sz w:val="28"/>
          <w:szCs w:val="28"/>
        </w:rPr>
      </w:pPr>
      <w:bookmarkStart w:id="36" w:name="_Toc218880398"/>
      <w:r>
        <w:rPr>
          <w:b/>
          <w:bCs/>
          <w:color w:val="000000" w:themeColor="text1"/>
          <w:sz w:val="28"/>
          <w:szCs w:val="28"/>
        </w:rPr>
        <w:t>Hướng dẫn nghiệp vụ hóa đơn đầu ra</w:t>
      </w:r>
      <w:bookmarkEnd w:id="36"/>
    </w:p>
    <w:p w14:paraId="64FAFF9E" w14:textId="7E6D3C64"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huyển hóa đơn vào chương trình</w:t>
      </w:r>
    </w:p>
    <w:p w14:paraId="00E38C36" w14:textId="4BF04F3D"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Quản lý hóa đơn đầu ra</w:t>
      </w:r>
    </w:p>
    <w:tbl>
      <w:tblPr>
        <w:tblStyle w:val="TableGrid"/>
        <w:tblW w:w="0" w:type="auto"/>
        <w:tblLook w:val="04A0" w:firstRow="1" w:lastRow="0" w:firstColumn="1" w:lastColumn="0" w:noHBand="0" w:noVBand="1"/>
      </w:tblPr>
      <w:tblGrid>
        <w:gridCol w:w="9026"/>
      </w:tblGrid>
      <w:tr w:rsidR="005F44E4" w14:paraId="6DBD9A91" w14:textId="77777777" w:rsidTr="005F44E4">
        <w:tc>
          <w:tcPr>
            <w:tcW w:w="9026" w:type="dxa"/>
          </w:tcPr>
          <w:p w14:paraId="1835B085" w14:textId="77777777" w:rsidR="005F44E4" w:rsidRDefault="005F44E4" w:rsidP="005F44E4">
            <w:pPr>
              <w:rPr>
                <w:rFonts w:ascii="inherit" w:hAnsi="inherit"/>
              </w:rPr>
            </w:pPr>
            <w:r>
              <w:rPr>
                <w:rFonts w:ascii="inherit" w:hAnsi="inherit"/>
              </w:rPr>
              <w:t>(MISA meInvoice – Xử lý hóa đơn) Quản lý hóa đơn đầu ra</w:t>
            </w:r>
          </w:p>
          <w:p w14:paraId="5EC1ADBD"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1. Tổng quan</w:t>
            </w:r>
          </w:p>
          <w:p w14:paraId="47331A2E"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Giúp Anh/Chị hiểu tổng quan về quy trình quản lý hóa đơn đầu ra trên phần mềm MISA MeInvoice, từ tạo lập, phát hành, lưu trữ đến theo dõi trạng thái hóa đơn, đảm bảo tuân thủ quy định pháp lý và thuận tiện trong công tác kế toán.</w:t>
            </w:r>
            <w:r>
              <w:rPr>
                <w:rFonts w:ascii="MISA Sans" w:hAnsi="MISA Sans"/>
                <w:color w:val="030E43"/>
                <w:spacing w:val="-3"/>
              </w:rPr>
              <w:br/>
            </w:r>
            <w:r>
              <w:rPr>
                <w:rStyle w:val="Strong"/>
                <w:rFonts w:ascii="MISA Sans" w:hAnsi="MISA Sans"/>
                <w:color w:val="030E43"/>
                <w:spacing w:val="-3"/>
              </w:rPr>
              <w:t>Nội dung bài viết gồm:</w:t>
            </w:r>
          </w:p>
          <w:p w14:paraId="0E802D7B" w14:textId="77777777" w:rsidR="005F44E4" w:rsidRDefault="005F44E4" w:rsidP="005F44E4">
            <w:pPr>
              <w:rPr>
                <w:rFonts w:ascii="MISA Sans" w:hAnsi="MISA Sans"/>
                <w:color w:val="030E43"/>
                <w:spacing w:val="-3"/>
              </w:rPr>
            </w:pPr>
            <w:r>
              <w:rPr>
                <w:rFonts w:ascii="MISA Sans" w:hAnsi="MISA Sans"/>
                <w:color w:val="030E43"/>
                <w:spacing w:val="-3"/>
              </w:rPr>
              <w:t>Cách chuyển hóa đơn đầu ra vào phần mềm.</w:t>
            </w:r>
          </w:p>
          <w:p w14:paraId="665D8832" w14:textId="77777777" w:rsidR="005F44E4" w:rsidRDefault="005F44E4" w:rsidP="005F44E4">
            <w:pPr>
              <w:rPr>
                <w:rFonts w:ascii="MISA Sans" w:hAnsi="MISA Sans"/>
                <w:color w:val="030E43"/>
                <w:spacing w:val="-3"/>
              </w:rPr>
            </w:pPr>
            <w:r>
              <w:rPr>
                <w:rFonts w:ascii="MISA Sans" w:hAnsi="MISA Sans"/>
                <w:color w:val="030E43"/>
                <w:spacing w:val="-3"/>
              </w:rPr>
              <w:t>Hướng dẫn quản lý danh sách hóa đơn đầu ra.</w:t>
            </w:r>
          </w:p>
          <w:p w14:paraId="2D3ECF11" w14:textId="77777777" w:rsidR="005F44E4" w:rsidRDefault="005F44E4" w:rsidP="005F44E4">
            <w:pPr>
              <w:rPr>
                <w:rFonts w:ascii="MISA Sans" w:hAnsi="MISA Sans"/>
                <w:color w:val="030E43"/>
                <w:spacing w:val="-3"/>
              </w:rPr>
            </w:pPr>
            <w:r>
              <w:rPr>
                <w:rFonts w:ascii="MISA Sans" w:hAnsi="MISA Sans"/>
                <w:color w:val="030E43"/>
                <w:spacing w:val="-3"/>
              </w:rPr>
              <w:t>Lưu ý khi đồng bộ hóa đơn đầu ra về phần mềm.</w:t>
            </w:r>
          </w:p>
          <w:p w14:paraId="5D9A7E0A"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2. Cách xử lý</w:t>
            </w:r>
          </w:p>
          <w:p w14:paraId="0AE22EB0" w14:textId="77777777" w:rsidR="005F44E4" w:rsidRDefault="005F44E4" w:rsidP="005F44E4">
            <w:pPr>
              <w:rPr>
                <w:rFonts w:ascii="inherit" w:hAnsi="inherit"/>
                <w:b/>
                <w:bCs/>
                <w:color w:val="030E43"/>
                <w:sz w:val="28"/>
                <w:szCs w:val="28"/>
              </w:rPr>
            </w:pPr>
            <w:r>
              <w:rPr>
                <w:rStyle w:val="Strong"/>
                <w:rFonts w:ascii="inherit" w:hAnsi="inherit"/>
                <w:b w:val="0"/>
                <w:bCs w:val="0"/>
                <w:color w:val="030E43"/>
                <w:sz w:val="28"/>
                <w:szCs w:val="28"/>
              </w:rPr>
              <w:t>2.1. Chuyển hóa đơn đầu ra vào chương trình</w:t>
            </w:r>
          </w:p>
          <w:p w14:paraId="2225BC61"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Cách 1:Thực hiện đồng bộ hóa đơn đầu ra từ CQT</w:t>
            </w:r>
          </w:p>
          <w:p w14:paraId="1CB88FAF" w14:textId="77777777" w:rsidR="005F44E4" w:rsidRDefault="005F44E4" w:rsidP="005F44E4">
            <w:pPr>
              <w:rPr>
                <w:rFonts w:ascii="MISA Sans" w:hAnsi="MISA Sans"/>
                <w:color w:val="030E43"/>
                <w:spacing w:val="-3"/>
              </w:rPr>
            </w:pPr>
            <w:r>
              <w:rPr>
                <w:rFonts w:ascii="MISA Sans" w:hAnsi="MISA Sans"/>
                <w:color w:val="030E43"/>
                <w:spacing w:val="-3"/>
              </w:rPr>
              <w:t>Vào </w:t>
            </w:r>
            <w:r>
              <w:rPr>
                <w:rStyle w:val="Strong"/>
                <w:rFonts w:ascii="MISA Sans" w:hAnsi="MISA Sans"/>
                <w:color w:val="030E43"/>
                <w:spacing w:val="-3"/>
              </w:rPr>
              <w:t>Kết nối cơ quan thuế</w:t>
            </w:r>
            <w:r>
              <w:rPr>
                <w:rFonts w:ascii="MISA Sans" w:hAnsi="MISA Sans"/>
                <w:color w:val="030E43"/>
                <w:spacing w:val="-3"/>
              </w:rPr>
              <w:t> chọn </w:t>
            </w:r>
            <w:r>
              <w:rPr>
                <w:rStyle w:val="Strong"/>
                <w:rFonts w:ascii="MISA Sans" w:hAnsi="MISA Sans"/>
                <w:color w:val="030E43"/>
                <w:spacing w:val="-3"/>
              </w:rPr>
              <w:t>kết nối ngay</w:t>
            </w:r>
          </w:p>
          <w:p w14:paraId="6F6CFA1F" w14:textId="77777777" w:rsidR="005F44E4" w:rsidRDefault="005F44E4" w:rsidP="005F44E4">
            <w:pPr>
              <w:rPr>
                <w:rFonts w:ascii="MISA Sans" w:hAnsi="MISA Sans"/>
                <w:color w:val="030E43"/>
                <w:spacing w:val="-3"/>
              </w:rPr>
            </w:pPr>
            <w:r>
              <w:rPr>
                <w:rFonts w:ascii="MISA Sans" w:hAnsi="MISA Sans"/>
                <w:color w:val="030E43"/>
                <w:spacing w:val="-3"/>
              </w:rPr>
              <w:t>Nhập thông tin tên đăng nhập và mật khẩu của tài khoản trang Hóa đơn điện tử của CQT:</w:t>
            </w:r>
            <w:r>
              <w:rPr>
                <w:rStyle w:val="Strong"/>
                <w:rFonts w:ascii="MISA Sans" w:hAnsi="MISA Sans"/>
                <w:color w:val="030E43"/>
                <w:spacing w:val="-3"/>
              </w:rPr>
              <w:t> https://hoadondientu.gdt.gov.vn/</w:t>
            </w:r>
          </w:p>
          <w:p w14:paraId="42C47764" w14:textId="4988C55A"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45115982" wp14:editId="69EBAF03">
                  <wp:extent cx="5560973" cy="3016332"/>
                  <wp:effectExtent l="0" t="0" r="1905" b="0"/>
                  <wp:docPr id="218" name="Picture 218" descr="https://helpv4.meinvoice.vn/wp-content/uploads/2022/08/ket-noi-cq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https://helpv4.meinvoice.vn/wp-content/uploads/2022/08/ket-noi-cqt.png"/>
                          <pic:cNvPicPr>
                            <a:picLocks noChangeAspect="1" noChangeArrowheads="1"/>
                          </pic:cNvPicPr>
                        </pic:nvPicPr>
                        <pic:blipFill>
                          <a:blip r:embed="rId468">
                            <a:extLst>
                              <a:ext uri="{28A0092B-C50C-407E-A947-70E740481C1C}">
                                <a14:useLocalDpi xmlns:a14="http://schemas.microsoft.com/office/drawing/2010/main" val="0"/>
                              </a:ext>
                            </a:extLst>
                          </a:blip>
                          <a:srcRect/>
                          <a:stretch>
                            <a:fillRect/>
                          </a:stretch>
                        </pic:blipFill>
                        <pic:spPr bwMode="auto">
                          <a:xfrm>
                            <a:off x="0" y="0"/>
                            <a:ext cx="5580620" cy="3026989"/>
                          </a:xfrm>
                          <a:prstGeom prst="rect">
                            <a:avLst/>
                          </a:prstGeom>
                          <a:noFill/>
                          <a:ln>
                            <a:noFill/>
                          </a:ln>
                        </pic:spPr>
                      </pic:pic>
                    </a:graphicData>
                  </a:graphic>
                </wp:inline>
              </w:drawing>
            </w:r>
          </w:p>
          <w:p w14:paraId="0625022F" w14:textId="77777777" w:rsidR="005F44E4" w:rsidRDefault="005F44E4" w:rsidP="005F44E4">
            <w:pPr>
              <w:rPr>
                <w:rFonts w:ascii="MISA Sans" w:hAnsi="MISA Sans"/>
                <w:color w:val="030E43"/>
                <w:spacing w:val="-3"/>
              </w:rPr>
            </w:pPr>
            <w:r>
              <w:rPr>
                <w:rFonts w:ascii="MISA Sans" w:hAnsi="MISA Sans"/>
                <w:color w:val="030E43"/>
                <w:spacing w:val="-3"/>
              </w:rPr>
              <w:t>Nhấn</w:t>
            </w:r>
            <w:r>
              <w:rPr>
                <w:rStyle w:val="Strong"/>
                <w:rFonts w:ascii="MISA Sans" w:hAnsi="MISA Sans"/>
                <w:color w:val="030E43"/>
                <w:spacing w:val="-3"/>
              </w:rPr>
              <w:t> tiếp tục</w:t>
            </w:r>
            <w:r>
              <w:rPr>
                <w:rFonts w:ascii="MISA Sans" w:hAnsi="MISA Sans"/>
                <w:color w:val="030E43"/>
                <w:spacing w:val="-3"/>
              </w:rPr>
              <w:t> \ Tích chọn </w:t>
            </w:r>
            <w:r>
              <w:rPr>
                <w:rStyle w:val="Strong"/>
                <w:rFonts w:ascii="MISA Sans" w:hAnsi="MISA Sans"/>
                <w:color w:val="030E43"/>
                <w:spacing w:val="-3"/>
              </w:rPr>
              <w:t>Loại hóa đơn lấy về là hóa đơn đầu ra</w:t>
            </w:r>
            <w:r>
              <w:rPr>
                <w:rFonts w:ascii="MISA Sans" w:hAnsi="MISA Sans"/>
                <w:color w:val="030E43"/>
                <w:spacing w:val="-3"/>
              </w:rPr>
              <w:t>, nhấn </w:t>
            </w:r>
            <w:r>
              <w:rPr>
                <w:rStyle w:val="Strong"/>
                <w:rFonts w:ascii="MISA Sans" w:hAnsi="MISA Sans"/>
                <w:color w:val="030E43"/>
                <w:spacing w:val="-3"/>
              </w:rPr>
              <w:t>Kết nối</w:t>
            </w:r>
            <w:r>
              <w:rPr>
                <w:rFonts w:ascii="MISA Sans" w:hAnsi="MISA Sans"/>
                <w:color w:val="030E43"/>
                <w:spacing w:val="-3"/>
              </w:rPr>
              <w:t>.</w:t>
            </w:r>
          </w:p>
          <w:p w14:paraId="54D18A28" w14:textId="61B401B4"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45A39ED4" wp14:editId="3D402ABA">
                  <wp:extent cx="2790825" cy="2861945"/>
                  <wp:effectExtent l="0" t="0" r="9525" b="0"/>
                  <wp:docPr id="217" name="Picture 217" descr="https://helpv4.meinvoice.vn/wp-content/uploads/2022/08/ket_noi_lai_CQT_12-293x3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https://helpv4.meinvoice.vn/wp-content/uploads/2022/08/ket_noi_lai_CQT_12-293x300-1.jpg"/>
                          <pic:cNvPicPr>
                            <a:picLocks noChangeAspect="1" noChangeArrowheads="1"/>
                          </pic:cNvPicPr>
                        </pic:nvPicPr>
                        <pic:blipFill>
                          <a:blip r:embed="rId469">
                            <a:extLst>
                              <a:ext uri="{28A0092B-C50C-407E-A947-70E740481C1C}">
                                <a14:useLocalDpi xmlns:a14="http://schemas.microsoft.com/office/drawing/2010/main" val="0"/>
                              </a:ext>
                            </a:extLst>
                          </a:blip>
                          <a:srcRect/>
                          <a:stretch>
                            <a:fillRect/>
                          </a:stretch>
                        </pic:blipFill>
                        <pic:spPr bwMode="auto">
                          <a:xfrm>
                            <a:off x="0" y="0"/>
                            <a:ext cx="2790825" cy="2861945"/>
                          </a:xfrm>
                          <a:prstGeom prst="rect">
                            <a:avLst/>
                          </a:prstGeom>
                          <a:noFill/>
                          <a:ln>
                            <a:noFill/>
                          </a:ln>
                        </pic:spPr>
                      </pic:pic>
                    </a:graphicData>
                  </a:graphic>
                </wp:inline>
              </w:drawing>
            </w:r>
          </w:p>
          <w:p w14:paraId="05AE0C82" w14:textId="77777777" w:rsidR="005F44E4" w:rsidRDefault="005F44E4" w:rsidP="005F44E4">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w:t>
            </w:r>
          </w:p>
          <w:p w14:paraId="012280E4" w14:textId="77777777" w:rsidR="005F44E4" w:rsidRDefault="005F44E4" w:rsidP="005F44E4">
            <w:pPr>
              <w:rPr>
                <w:rFonts w:ascii="MISA Sans" w:hAnsi="MISA Sans"/>
                <w:color w:val="030E43"/>
                <w:spacing w:val="-3"/>
              </w:rPr>
            </w:pPr>
            <w:r>
              <w:rPr>
                <w:rStyle w:val="Emphasis"/>
                <w:rFonts w:ascii="MISA Sans" w:hAnsi="MISA Sans"/>
                <w:color w:val="030E43"/>
                <w:spacing w:val="-3"/>
              </w:rPr>
              <w:t>Trường hợp quên mật khẩu kết nối, xem hướng dẫn lấy lại mật khẩu kết nối </w:t>
            </w:r>
            <w:hyperlink r:id="rId470"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23B75E02" w14:textId="77777777" w:rsidR="005F44E4" w:rsidRDefault="005F44E4" w:rsidP="005F44E4">
            <w:pPr>
              <w:rPr>
                <w:rFonts w:ascii="MISA Sans" w:hAnsi="MISA Sans"/>
                <w:color w:val="030E43"/>
                <w:spacing w:val="-3"/>
              </w:rPr>
            </w:pPr>
            <w:r>
              <w:rPr>
                <w:rStyle w:val="Emphasis"/>
                <w:rFonts w:ascii="MISA Sans" w:hAnsi="MISA Sans"/>
                <w:color w:val="030E43"/>
                <w:spacing w:val="-3"/>
              </w:rPr>
              <w:t>Nếu trước đó đã kết nối cơ quan thuế để tải hóa đơn đầu vào rồi, Anh/chị thực hiện thiết lập thêm tải hóa đơn đầu ra:</w:t>
            </w:r>
          </w:p>
          <w:p w14:paraId="4C9E2887" w14:textId="77777777" w:rsidR="005F44E4" w:rsidRDefault="005F44E4" w:rsidP="005F44E4">
            <w:pPr>
              <w:rPr>
                <w:rFonts w:ascii="MISA Sans" w:hAnsi="MISA Sans"/>
                <w:color w:val="030E43"/>
                <w:spacing w:val="-3"/>
              </w:rPr>
            </w:pPr>
            <w:r>
              <w:rPr>
                <w:rStyle w:val="Emphasis"/>
                <w:rFonts w:ascii="MISA Sans" w:hAnsi="MISA Sans"/>
                <w:color w:val="030E43"/>
                <w:spacing w:val="-3"/>
              </w:rPr>
              <w:t>Vào </w:t>
            </w:r>
            <w:r>
              <w:rPr>
                <w:rStyle w:val="Strong"/>
                <w:rFonts w:ascii="MISA Sans" w:hAnsi="MISA Sans"/>
                <w:i/>
                <w:iCs/>
                <w:color w:val="030E43"/>
                <w:spacing w:val="-3"/>
              </w:rPr>
              <w:t>Kết nối cơ quan thuế</w:t>
            </w:r>
            <w:r>
              <w:rPr>
                <w:rStyle w:val="Emphasis"/>
                <w:rFonts w:ascii="MISA Sans" w:hAnsi="MISA Sans"/>
                <w:color w:val="030E43"/>
                <w:spacing w:val="-3"/>
              </w:rPr>
              <w:t> chọn</w:t>
            </w:r>
            <w:r>
              <w:rPr>
                <w:rStyle w:val="Strong"/>
                <w:rFonts w:ascii="MISA Sans" w:hAnsi="MISA Sans"/>
                <w:i/>
                <w:iCs/>
                <w:color w:val="030E43"/>
                <w:spacing w:val="-3"/>
              </w:rPr>
              <w:t> biểu tượng 3 chấm ⁝</w:t>
            </w:r>
            <w:r>
              <w:rPr>
                <w:rStyle w:val="Emphasis"/>
                <w:rFonts w:ascii="MISA Sans" w:hAnsi="MISA Sans"/>
                <w:color w:val="030E43"/>
                <w:spacing w:val="-3"/>
              </w:rPr>
              <w:t> bên cạnh nút Đồng bộ ngay, chọn </w:t>
            </w:r>
            <w:r>
              <w:rPr>
                <w:rStyle w:val="Strong"/>
                <w:rFonts w:ascii="MISA Sans" w:hAnsi="MISA Sans"/>
                <w:i/>
                <w:iCs/>
                <w:color w:val="030E43"/>
                <w:spacing w:val="-3"/>
              </w:rPr>
              <w:t>Thiết lập tải xuống</w:t>
            </w:r>
          </w:p>
          <w:p w14:paraId="6A85920D" w14:textId="3D4493A8"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3110F33F" wp14:editId="732D6E0A">
                  <wp:extent cx="5569354" cy="2148184"/>
                  <wp:effectExtent l="0" t="0" r="0" b="5080"/>
                  <wp:docPr id="216" name="Picture 216" descr="https://helpv4.meinvoice.vn/wp-content/uploads/2022/08/thiet-lap-dong-b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https://helpv4.meinvoice.vn/wp-content/uploads/2022/08/thiet-lap-dong-bo.png"/>
                          <pic:cNvPicPr>
                            <a:picLocks noChangeAspect="1" noChangeArrowheads="1"/>
                          </pic:cNvPicPr>
                        </pic:nvPicPr>
                        <pic:blipFill>
                          <a:blip r:embed="rId471">
                            <a:extLst>
                              <a:ext uri="{28A0092B-C50C-407E-A947-70E740481C1C}">
                                <a14:useLocalDpi xmlns:a14="http://schemas.microsoft.com/office/drawing/2010/main" val="0"/>
                              </a:ext>
                            </a:extLst>
                          </a:blip>
                          <a:srcRect/>
                          <a:stretch>
                            <a:fillRect/>
                          </a:stretch>
                        </pic:blipFill>
                        <pic:spPr bwMode="auto">
                          <a:xfrm>
                            <a:off x="0" y="0"/>
                            <a:ext cx="5585223" cy="2154305"/>
                          </a:xfrm>
                          <a:prstGeom prst="rect">
                            <a:avLst/>
                          </a:prstGeom>
                          <a:noFill/>
                          <a:ln>
                            <a:noFill/>
                          </a:ln>
                        </pic:spPr>
                      </pic:pic>
                    </a:graphicData>
                  </a:graphic>
                </wp:inline>
              </w:drawing>
            </w:r>
          </w:p>
          <w:p w14:paraId="2140FE80" w14:textId="77777777" w:rsidR="005F44E4" w:rsidRDefault="005F44E4" w:rsidP="005F44E4">
            <w:pPr>
              <w:rPr>
                <w:rFonts w:ascii="MISA Sans" w:hAnsi="MISA Sans"/>
                <w:color w:val="030E43"/>
                <w:spacing w:val="-3"/>
              </w:rPr>
            </w:pPr>
          </w:p>
          <w:p w14:paraId="55703F0D" w14:textId="77777777" w:rsidR="005F44E4" w:rsidRDefault="005F44E4" w:rsidP="005F44E4">
            <w:pPr>
              <w:rPr>
                <w:rFonts w:ascii="MISA Sans" w:hAnsi="MISA Sans"/>
                <w:color w:val="030E43"/>
                <w:spacing w:val="-3"/>
              </w:rPr>
            </w:pPr>
            <w:r>
              <w:rPr>
                <w:rStyle w:val="Emphasis"/>
                <w:rFonts w:ascii="MISA Sans" w:hAnsi="MISA Sans"/>
                <w:color w:val="030E43"/>
                <w:spacing w:val="-3"/>
              </w:rPr>
              <w:t>Tích kết nối hóa đơn đầu ra, nhấn</w:t>
            </w:r>
            <w:r>
              <w:rPr>
                <w:rStyle w:val="Strong"/>
                <w:rFonts w:ascii="MISA Sans" w:hAnsi="MISA Sans"/>
                <w:i/>
                <w:iCs/>
                <w:color w:val="030E43"/>
                <w:spacing w:val="-3"/>
              </w:rPr>
              <w:t> Đồng ý</w:t>
            </w:r>
          </w:p>
          <w:p w14:paraId="4E2FCBA9" w14:textId="0E354B53"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7250959F" wp14:editId="3D80B890">
                  <wp:extent cx="4061460" cy="4298950"/>
                  <wp:effectExtent l="0" t="0" r="0" b="6350"/>
                  <wp:docPr id="215" name="Picture 215" descr="https://helpv4.meinvoice.vn/wp-content/uploads/2022/08/ket-noi-d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https://helpv4.meinvoice.vn/wp-content/uploads/2022/08/ket-noi-dr.png"/>
                          <pic:cNvPicPr>
                            <a:picLocks noChangeAspect="1" noChangeArrowheads="1"/>
                          </pic:cNvPicPr>
                        </pic:nvPicPr>
                        <pic:blipFill>
                          <a:blip r:embed="rId472">
                            <a:extLst>
                              <a:ext uri="{28A0092B-C50C-407E-A947-70E740481C1C}">
                                <a14:useLocalDpi xmlns:a14="http://schemas.microsoft.com/office/drawing/2010/main" val="0"/>
                              </a:ext>
                            </a:extLst>
                          </a:blip>
                          <a:srcRect/>
                          <a:stretch>
                            <a:fillRect/>
                          </a:stretch>
                        </pic:blipFill>
                        <pic:spPr bwMode="auto">
                          <a:xfrm>
                            <a:off x="0" y="0"/>
                            <a:ext cx="4061460" cy="4298950"/>
                          </a:xfrm>
                          <a:prstGeom prst="rect">
                            <a:avLst/>
                          </a:prstGeom>
                          <a:noFill/>
                          <a:ln>
                            <a:noFill/>
                          </a:ln>
                        </pic:spPr>
                      </pic:pic>
                    </a:graphicData>
                  </a:graphic>
                </wp:inline>
              </w:drawing>
            </w:r>
          </w:p>
          <w:p w14:paraId="1AA4E87D" w14:textId="77777777" w:rsidR="005F44E4" w:rsidRDefault="005F44E4" w:rsidP="005F44E4">
            <w:pPr>
              <w:rPr>
                <w:rFonts w:ascii="MISA Sans" w:hAnsi="MISA Sans"/>
                <w:color w:val="030E43"/>
                <w:spacing w:val="-3"/>
              </w:rPr>
            </w:pPr>
            <w:r>
              <w:rPr>
                <w:rStyle w:val="Strong"/>
                <w:rFonts w:ascii="MISA Sans" w:hAnsi="MISA Sans"/>
                <w:color w:val="030E43"/>
                <w:spacing w:val="-3"/>
              </w:rPr>
              <w:t>Cách 2: Tải file hóa đơn XML lên phần mềm</w:t>
            </w:r>
          </w:p>
          <w:p w14:paraId="4377D1EF" w14:textId="77777777" w:rsidR="005F44E4" w:rsidRDefault="005F44E4" w:rsidP="005F44E4">
            <w:pPr>
              <w:rPr>
                <w:rFonts w:ascii="MISA Sans" w:hAnsi="MISA Sans"/>
                <w:color w:val="030E43"/>
                <w:spacing w:val="-3"/>
              </w:rPr>
            </w:pPr>
            <w:r>
              <w:rPr>
                <w:rFonts w:ascii="MISA Sans" w:hAnsi="MISA Sans"/>
                <w:color w:val="030E43"/>
                <w:spacing w:val="-3"/>
              </w:rPr>
              <w:t>Xem chi tiết hướng dẫn </w:t>
            </w:r>
            <w:hyperlink r:id="rId473" w:tgtFrame="_blank" w:history="1">
              <w:r>
                <w:rPr>
                  <w:rStyle w:val="Hyperlink"/>
                  <w:rFonts w:ascii="MISA Sans" w:hAnsi="MISA Sans"/>
                  <w:color w:val="337AB7"/>
                  <w:spacing w:val="-3"/>
                </w:rPr>
                <w:t>Tại đây</w:t>
              </w:r>
            </w:hyperlink>
            <w:r>
              <w:rPr>
                <w:rFonts w:ascii="MISA Sans" w:hAnsi="MISA Sans"/>
                <w:color w:val="030E43"/>
                <w:spacing w:val="-3"/>
              </w:rPr>
              <w:t>.</w:t>
            </w:r>
          </w:p>
          <w:p w14:paraId="66BDA573"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2.2. Quản lý danh sách hóa đơn đầu ra</w:t>
            </w:r>
          </w:p>
          <w:p w14:paraId="14810EA3"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 </w:t>
            </w:r>
            <w:r>
              <w:rPr>
                <w:rFonts w:ascii="MISA Sans" w:hAnsi="MISA Sans"/>
                <w:color w:val="030E43"/>
                <w:spacing w:val="-3"/>
              </w:rPr>
              <w:t>Vào mục </w:t>
            </w:r>
            <w:r>
              <w:rPr>
                <w:rStyle w:val="Strong"/>
                <w:rFonts w:ascii="MISA Sans" w:hAnsi="MISA Sans"/>
                <w:color w:val="030E43"/>
                <w:spacing w:val="-3"/>
              </w:rPr>
              <w:t>Hóa đơn đầu ra</w:t>
            </w:r>
            <w:r>
              <w:rPr>
                <w:rFonts w:ascii="MISA Sans" w:hAnsi="MISA Sans"/>
                <w:color w:val="030E43"/>
                <w:spacing w:val="-3"/>
              </w:rPr>
              <w:t>, tại danh sách hóa đơn, có thể nắm tổng quan </w:t>
            </w:r>
            <w:r>
              <w:rPr>
                <w:rStyle w:val="Strong"/>
                <w:rFonts w:ascii="MISA Sans" w:hAnsi="MISA Sans"/>
                <w:color w:val="030E43"/>
                <w:spacing w:val="-3"/>
              </w:rPr>
              <w:t>Số lượng hóa đơn đầu ra</w:t>
            </w:r>
            <w:r>
              <w:rPr>
                <w:rFonts w:ascii="MISA Sans" w:hAnsi="MISA Sans"/>
                <w:color w:val="030E43"/>
                <w:spacing w:val="-3"/>
              </w:rPr>
              <w:t>, </w:t>
            </w:r>
            <w:r>
              <w:rPr>
                <w:rStyle w:val="Strong"/>
                <w:rFonts w:ascii="MISA Sans" w:hAnsi="MISA Sans"/>
                <w:color w:val="030E43"/>
                <w:spacing w:val="-3"/>
              </w:rPr>
              <w:t>Tổng giá trị hóa đơn đầu ra</w:t>
            </w:r>
            <w:r>
              <w:rPr>
                <w:rFonts w:ascii="MISA Sans" w:hAnsi="MISA Sans"/>
                <w:color w:val="030E43"/>
                <w:spacing w:val="-3"/>
              </w:rPr>
              <w:t>, </w:t>
            </w:r>
            <w:r>
              <w:rPr>
                <w:rStyle w:val="Strong"/>
                <w:rFonts w:ascii="MISA Sans" w:hAnsi="MISA Sans"/>
                <w:color w:val="030E43"/>
                <w:spacing w:val="-3"/>
              </w:rPr>
              <w:t>Tổng tiền thuế GTGT phải nộp</w:t>
            </w:r>
            <w:r>
              <w:rPr>
                <w:rFonts w:ascii="MISA Sans" w:hAnsi="MISA Sans"/>
                <w:color w:val="030E43"/>
                <w:spacing w:val="-3"/>
              </w:rPr>
              <w:t>…</w:t>
            </w:r>
          </w:p>
          <w:p w14:paraId="361B3F3C" w14:textId="6516D594"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1888D785" wp14:editId="3E4552AA">
                  <wp:extent cx="5556034" cy="2636322"/>
                  <wp:effectExtent l="0" t="0" r="6985" b="0"/>
                  <wp:docPr id="178" name="Picture 178" descr="https://helpv4.meinvoice.vn/wp-content/uploads/2022/08/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https://helpv4.meinvoice.vn/wp-content/uploads/2022/08/H1.jpg"/>
                          <pic:cNvPicPr>
                            <a:picLocks noChangeAspect="1" noChangeArrowheads="1"/>
                          </pic:cNvPicPr>
                        </pic:nvPicPr>
                        <pic:blipFill>
                          <a:blip r:embed="rId474">
                            <a:extLst>
                              <a:ext uri="{28A0092B-C50C-407E-A947-70E740481C1C}">
                                <a14:useLocalDpi xmlns:a14="http://schemas.microsoft.com/office/drawing/2010/main" val="0"/>
                              </a:ext>
                            </a:extLst>
                          </a:blip>
                          <a:srcRect/>
                          <a:stretch>
                            <a:fillRect/>
                          </a:stretch>
                        </pic:blipFill>
                        <pic:spPr bwMode="auto">
                          <a:xfrm>
                            <a:off x="0" y="0"/>
                            <a:ext cx="5573070" cy="2644405"/>
                          </a:xfrm>
                          <a:prstGeom prst="rect">
                            <a:avLst/>
                          </a:prstGeom>
                          <a:noFill/>
                          <a:ln>
                            <a:noFill/>
                          </a:ln>
                        </pic:spPr>
                      </pic:pic>
                    </a:graphicData>
                  </a:graphic>
                </wp:inline>
              </w:drawing>
            </w:r>
          </w:p>
          <w:p w14:paraId="4E55A73B" w14:textId="77777777" w:rsidR="005F44E4" w:rsidRDefault="005F44E4" w:rsidP="005F44E4">
            <w:pPr>
              <w:rPr>
                <w:rFonts w:ascii="MISA Sans" w:hAnsi="MISA Sans"/>
                <w:color w:val="030E43"/>
                <w:spacing w:val="-3"/>
              </w:rPr>
            </w:pPr>
            <w:r>
              <w:rPr>
                <w:rFonts w:ascii="MISA Sans" w:hAnsi="MISA Sans"/>
                <w:color w:val="030E43"/>
                <w:spacing w:val="-3"/>
              </w:rPr>
              <w:t>Có thể Xuất khẩu danh sách hóa đơn đầu ra phục vụ công tác quản lý.</w:t>
            </w:r>
          </w:p>
          <w:p w14:paraId="46FD5262" w14:textId="3A2FE942"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54C0CC60" wp14:editId="3B591F31">
                  <wp:extent cx="5616789" cy="1111184"/>
                  <wp:effectExtent l="0" t="0" r="3175" b="0"/>
                  <wp:docPr id="177" name="Picture 177" descr="https://helpv4.meinvoice.vn/wp-content/uploads/2022/08/H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helpv4.meinvoice.vn/wp-content/uploads/2022/08/H4.jpg"/>
                          <pic:cNvPicPr>
                            <a:picLocks noChangeAspect="1" noChangeArrowheads="1"/>
                          </pic:cNvPicPr>
                        </pic:nvPicPr>
                        <pic:blipFill>
                          <a:blip r:embed="rId475">
                            <a:extLst>
                              <a:ext uri="{28A0092B-C50C-407E-A947-70E740481C1C}">
                                <a14:useLocalDpi xmlns:a14="http://schemas.microsoft.com/office/drawing/2010/main" val="0"/>
                              </a:ext>
                            </a:extLst>
                          </a:blip>
                          <a:srcRect/>
                          <a:stretch>
                            <a:fillRect/>
                          </a:stretch>
                        </pic:blipFill>
                        <pic:spPr bwMode="auto">
                          <a:xfrm>
                            <a:off x="0" y="0"/>
                            <a:ext cx="5636058" cy="1114996"/>
                          </a:xfrm>
                          <a:prstGeom prst="rect">
                            <a:avLst/>
                          </a:prstGeom>
                          <a:noFill/>
                          <a:ln>
                            <a:noFill/>
                          </a:ln>
                        </pic:spPr>
                      </pic:pic>
                    </a:graphicData>
                  </a:graphic>
                </wp:inline>
              </w:drawing>
            </w:r>
          </w:p>
          <w:p w14:paraId="7F4E4C2B" w14:textId="77777777" w:rsidR="005F44E4" w:rsidRDefault="005F44E4" w:rsidP="005F44E4">
            <w:pPr>
              <w:rPr>
                <w:rFonts w:ascii="MISA Sans" w:hAnsi="MISA Sans"/>
                <w:color w:val="030E43"/>
                <w:spacing w:val="-3"/>
              </w:rPr>
            </w:pPr>
            <w:r>
              <w:rPr>
                <w:rFonts w:ascii="MISA Sans" w:hAnsi="MISA Sans"/>
                <w:color w:val="030E43"/>
                <w:spacing w:val="-3"/>
              </w:rPr>
              <w:t> </w:t>
            </w:r>
          </w:p>
          <w:p w14:paraId="79CD1444"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3. Lưu ý</w:t>
            </w:r>
          </w:p>
          <w:p w14:paraId="4B8F5E47" w14:textId="77777777" w:rsidR="005F44E4" w:rsidRDefault="005F44E4" w:rsidP="005F44E4">
            <w:pPr>
              <w:rPr>
                <w:rFonts w:ascii="MISA Sans" w:hAnsi="MISA Sans"/>
                <w:color w:val="030E43"/>
                <w:spacing w:val="-3"/>
                <w:sz w:val="24"/>
                <w:szCs w:val="24"/>
              </w:rPr>
            </w:pPr>
            <w:r>
              <w:rPr>
                <w:rFonts w:ascii="MISA Sans" w:hAnsi="MISA Sans"/>
                <w:color w:val="030E43"/>
                <w:spacing w:val="-3"/>
              </w:rPr>
              <w:t>Khi thực hiện đồng bộ hóa đơn đầu ra từ CQT, với mỗi hóa đơn đầu ra được đưa vào chương trình bạn sẽ  bị trừ tài nguyên, Hóa đơn đầu ra tính phí giống như hóa đơn đầu vào.</w:t>
            </w:r>
          </w:p>
          <w:p w14:paraId="5620A115" w14:textId="77777777" w:rsidR="005F44E4" w:rsidRDefault="005F44E4" w:rsidP="005F44E4">
            <w:pPr>
              <w:rPr>
                <w:rFonts w:ascii="MISA Sans" w:hAnsi="MISA Sans"/>
                <w:color w:val="030E43"/>
                <w:spacing w:val="-3"/>
              </w:rPr>
            </w:pPr>
            <w:r>
              <w:rPr>
                <w:rFonts w:ascii="MISA Sans" w:hAnsi="MISA Sans"/>
                <w:color w:val="030E43"/>
                <w:spacing w:val="-3"/>
              </w:rPr>
              <w:t>Nếu đơn vị có dùng song song phần mềm</w:t>
            </w:r>
            <w:r>
              <w:rPr>
                <w:rStyle w:val="Strong"/>
                <w:rFonts w:ascii="MISA Sans" w:hAnsi="MISA Sans"/>
                <w:color w:val="030E43"/>
                <w:spacing w:val="-3"/>
              </w:rPr>
              <w:t> MEINVOICE- Phát hành hóa đơn</w:t>
            </w:r>
            <w:r>
              <w:rPr>
                <w:rFonts w:ascii="MISA Sans" w:hAnsi="MISA Sans"/>
                <w:color w:val="030E43"/>
                <w:spacing w:val="-3"/>
              </w:rPr>
              <w:t> và </w:t>
            </w:r>
            <w:r>
              <w:rPr>
                <w:rStyle w:val="Strong"/>
                <w:rFonts w:ascii="MISA Sans" w:hAnsi="MISA Sans"/>
                <w:color w:val="030E43"/>
                <w:spacing w:val="-3"/>
              </w:rPr>
              <w:t>MEINVOICE- Xử lý hóa đơn</w:t>
            </w:r>
            <w:r>
              <w:rPr>
                <w:rFonts w:ascii="MISA Sans" w:hAnsi="MISA Sans"/>
                <w:color w:val="030E43"/>
                <w:spacing w:val="-3"/>
              </w:rPr>
              <w:t> thì</w:t>
            </w:r>
            <w:r>
              <w:rPr>
                <w:rStyle w:val="Strong"/>
                <w:rFonts w:ascii="MISA Sans" w:hAnsi="MISA Sans"/>
                <w:color w:val="030E43"/>
                <w:spacing w:val="-3"/>
              </w:rPr>
              <w:t> không cần kết nối đồng bộ</w:t>
            </w:r>
            <w:r>
              <w:rPr>
                <w:rFonts w:ascii="MISA Sans" w:hAnsi="MISA Sans"/>
                <w:color w:val="030E43"/>
                <w:spacing w:val="-3"/>
              </w:rPr>
              <w:t> hóa đơn đầu ra từ CQT bên MEINVOICE- Xử lý hóa đơn đầu vào.</w:t>
            </w:r>
          </w:p>
          <w:p w14:paraId="3CD093EC" w14:textId="77777777" w:rsidR="005F44E4" w:rsidRDefault="005F44E4" w:rsidP="005F44E4">
            <w:pPr>
              <w:rPr>
                <w:rFonts w:ascii="MISA Sans" w:hAnsi="MISA Sans"/>
                <w:color w:val="030E43"/>
                <w:spacing w:val="-3"/>
              </w:rPr>
            </w:pPr>
            <w:r>
              <w:rPr>
                <w:rFonts w:ascii="MISA Sans" w:hAnsi="MISA Sans"/>
                <w:color w:val="030E43"/>
                <w:spacing w:val="-3"/>
              </w:rPr>
              <w:t>Trường hợp đơn vị dùng cùng lúc </w:t>
            </w:r>
            <w:r>
              <w:rPr>
                <w:rStyle w:val="Strong"/>
                <w:rFonts w:ascii="MISA Sans" w:hAnsi="MISA Sans"/>
                <w:color w:val="030E43"/>
                <w:spacing w:val="-3"/>
              </w:rPr>
              <w:t>MEINVOICE- Phát hành hóa đơn</w:t>
            </w:r>
            <w:r>
              <w:rPr>
                <w:rFonts w:ascii="MISA Sans" w:hAnsi="MISA Sans"/>
                <w:color w:val="030E43"/>
                <w:spacing w:val="-3"/>
              </w:rPr>
              <w:t> và phần mềm </w:t>
            </w:r>
            <w:r>
              <w:rPr>
                <w:rStyle w:val="Strong"/>
                <w:rFonts w:ascii="MISA Sans" w:hAnsi="MISA Sans"/>
                <w:color w:val="030E43"/>
                <w:spacing w:val="-3"/>
              </w:rPr>
              <w:t>phát hành hóa đơn của nhà cung cấp khác</w:t>
            </w:r>
            <w:r>
              <w:rPr>
                <w:rFonts w:ascii="MISA Sans" w:hAnsi="MISA Sans"/>
                <w:color w:val="030E43"/>
                <w:spacing w:val="-3"/>
              </w:rPr>
              <w:t>, tính năng đồng bộ hóa đơn từ CQT của MEINVOICE- Xử lý hóa đơn đầu vào sẽ </w:t>
            </w:r>
            <w:r>
              <w:rPr>
                <w:rStyle w:val="Strong"/>
                <w:rFonts w:ascii="MISA Sans" w:hAnsi="MISA Sans"/>
                <w:color w:val="030E43"/>
                <w:spacing w:val="-3"/>
              </w:rPr>
              <w:t>lấy được toàn bộ hóa đơn của nhà cung cấp khác</w:t>
            </w:r>
            <w:r>
              <w:rPr>
                <w:rFonts w:ascii="MISA Sans" w:hAnsi="MISA Sans"/>
                <w:color w:val="030E43"/>
                <w:spacing w:val="-3"/>
              </w:rPr>
              <w:t> về và không đồng bộ hóa đơn bên </w:t>
            </w:r>
            <w:r>
              <w:rPr>
                <w:rStyle w:val="Strong"/>
                <w:rFonts w:ascii="MISA Sans" w:hAnsi="MISA Sans"/>
                <w:color w:val="030E43"/>
                <w:spacing w:val="-3"/>
              </w:rPr>
              <w:t>MEINVOICE- Phát hành hóa đơn.</w:t>
            </w:r>
          </w:p>
          <w:p w14:paraId="28C790CA" w14:textId="77777777" w:rsidR="005F44E4" w:rsidRDefault="005F44E4" w:rsidP="005F44E4">
            <w:pPr>
              <w:rPr>
                <w:rFonts w:ascii="MISA Sans" w:hAnsi="MISA Sans"/>
                <w:color w:val="030E43"/>
                <w:spacing w:val="-3"/>
              </w:rPr>
            </w:pPr>
            <w:r>
              <w:rPr>
                <w:rFonts w:ascii="MISA Sans" w:hAnsi="MISA Sans"/>
                <w:color w:val="030E43"/>
                <w:spacing w:val="-3"/>
              </w:rPr>
              <w:t>Nếu đơn vị </w:t>
            </w:r>
            <w:r>
              <w:rPr>
                <w:rStyle w:val="Strong"/>
                <w:rFonts w:ascii="MISA Sans" w:hAnsi="MISA Sans"/>
                <w:color w:val="030E43"/>
                <w:spacing w:val="-3"/>
              </w:rPr>
              <w:t>muốn đồng bộ</w:t>
            </w:r>
            <w:r>
              <w:rPr>
                <w:rFonts w:ascii="MISA Sans" w:hAnsi="MISA Sans"/>
                <w:color w:val="030E43"/>
                <w:spacing w:val="-3"/>
              </w:rPr>
              <w:t> hóa đơn đầu ra của </w:t>
            </w:r>
            <w:r>
              <w:rPr>
                <w:rStyle w:val="Strong"/>
                <w:rFonts w:ascii="MISA Sans" w:hAnsi="MISA Sans"/>
                <w:color w:val="030E43"/>
                <w:spacing w:val="-3"/>
              </w:rPr>
              <w:t>MEINVOICE- Phát hành hóa đơn</w:t>
            </w:r>
            <w:r>
              <w:rPr>
                <w:rFonts w:ascii="MISA Sans" w:hAnsi="MISA Sans"/>
                <w:color w:val="030E43"/>
                <w:spacing w:val="-3"/>
              </w:rPr>
              <w:t> về, Anh/Chị vào </w:t>
            </w:r>
            <w:r>
              <w:rPr>
                <w:rStyle w:val="Strong"/>
                <w:rFonts w:ascii="MISA Sans" w:hAnsi="MISA Sans"/>
                <w:color w:val="030E43"/>
                <w:spacing w:val="-3"/>
              </w:rPr>
              <w:t>Hệ thống/Tùy chọn</w:t>
            </w:r>
            <w:r>
              <w:rPr>
                <w:rFonts w:ascii="MISA Sans" w:hAnsi="MISA Sans"/>
                <w:color w:val="030E43"/>
                <w:spacing w:val="-3"/>
              </w:rPr>
              <w:t>, và tích chọn</w:t>
            </w:r>
            <w:r>
              <w:rPr>
                <w:rStyle w:val="Strong"/>
                <w:rFonts w:ascii="MISA Sans" w:hAnsi="MISA Sans"/>
                <w:color w:val="030E43"/>
                <w:spacing w:val="-3"/>
              </w:rPr>
              <w:t> Tải về hóa đơn đầu ra phát hành bởi MISA meInvoice →  </w:t>
            </w:r>
            <w:r>
              <w:rPr>
                <w:rFonts w:ascii="MISA Sans" w:hAnsi="MISA Sans"/>
                <w:color w:val="FF0000"/>
                <w:spacing w:val="-3"/>
              </w:rPr>
              <w:t>Không khuyến khích dùng do tài nguyên hóa đơn đầu ra bên Phát hành hóa đơn và bên Xử lý hóa đơn đầu vào là khác nhau nên khi đồng bộ hóa đơn đầu ra từ CQT về </w:t>
            </w:r>
            <w:r>
              <w:rPr>
                <w:rStyle w:val="Strong"/>
                <w:rFonts w:ascii="MISA Sans" w:hAnsi="MISA Sans"/>
                <w:color w:val="FF0000"/>
                <w:spacing w:val="-3"/>
              </w:rPr>
              <w:t>sẽ mất thêm tài nguyên</w:t>
            </w:r>
            <w:r>
              <w:rPr>
                <w:rFonts w:ascii="MISA Sans" w:hAnsi="MISA Sans"/>
                <w:color w:val="FF0000"/>
                <w:spacing w:val="-3"/>
              </w:rPr>
              <w:t> bên phần mềm Xử lý hóa đơn đầu vào.</w:t>
            </w:r>
          </w:p>
          <w:p w14:paraId="0B0A56E0" w14:textId="2D7B429D"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036D6E86" wp14:editId="2BD7EEB5">
                  <wp:extent cx="5652704" cy="2270107"/>
                  <wp:effectExtent l="0" t="0" r="5715" b="0"/>
                  <wp:docPr id="176" name="Picture 176" descr="https://helpv4.meinvoice.vn/wp-content/uploads/2022/08/lay-hd-da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https://helpv4.meinvoice.vn/wp-content/uploads/2022/08/lay-hd-dau-ra.png"/>
                          <pic:cNvPicPr>
                            <a:picLocks noChangeAspect="1" noChangeArrowheads="1"/>
                          </pic:cNvPicPr>
                        </pic:nvPicPr>
                        <pic:blipFill>
                          <a:blip r:embed="rId476">
                            <a:extLst>
                              <a:ext uri="{28A0092B-C50C-407E-A947-70E740481C1C}">
                                <a14:useLocalDpi xmlns:a14="http://schemas.microsoft.com/office/drawing/2010/main" val="0"/>
                              </a:ext>
                            </a:extLst>
                          </a:blip>
                          <a:srcRect/>
                          <a:stretch>
                            <a:fillRect/>
                          </a:stretch>
                        </pic:blipFill>
                        <pic:spPr bwMode="auto">
                          <a:xfrm>
                            <a:off x="0" y="0"/>
                            <a:ext cx="5670426" cy="2277224"/>
                          </a:xfrm>
                          <a:prstGeom prst="rect">
                            <a:avLst/>
                          </a:prstGeom>
                          <a:noFill/>
                          <a:ln>
                            <a:noFill/>
                          </a:ln>
                        </pic:spPr>
                      </pic:pic>
                    </a:graphicData>
                  </a:graphic>
                </wp:inline>
              </w:drawing>
            </w:r>
          </w:p>
          <w:p w14:paraId="26B37969" w14:textId="77777777" w:rsidR="005F44E4" w:rsidRDefault="005F44E4" w:rsidP="005F44E4">
            <w:pPr>
              <w:rPr>
                <w:rFonts w:ascii="MISA Sans" w:hAnsi="MISA Sans"/>
                <w:color w:val="030E43"/>
                <w:spacing w:val="-3"/>
              </w:rPr>
            </w:pPr>
            <w:r>
              <w:rPr>
                <w:rStyle w:val="Strong"/>
                <w:rFonts w:ascii="MISA Sans" w:hAnsi="MISA Sans"/>
                <w:i/>
                <w:iCs/>
                <w:color w:val="030E43"/>
                <w:spacing w:val="-3"/>
              </w:rPr>
              <w:t>Xem thêm</w:t>
            </w:r>
            <w:r>
              <w:rPr>
                <w:rStyle w:val="Emphasis"/>
                <w:rFonts w:ascii="MISA Sans" w:hAnsi="MISA Sans"/>
                <w:color w:val="030E43"/>
                <w:spacing w:val="-3"/>
              </w:rPr>
              <w:t>: </w:t>
            </w:r>
            <w:hyperlink r:id="rId477" w:tgtFrame="_blank" w:history="1">
              <w:r>
                <w:rPr>
                  <w:rStyle w:val="Hyperlink"/>
                  <w:rFonts w:ascii="MISA Sans" w:hAnsi="MISA Sans"/>
                  <w:i/>
                  <w:iCs/>
                  <w:color w:val="337AB7"/>
                  <w:spacing w:val="-3"/>
                </w:rPr>
                <w:t>Kết nối với phần mềm kế toán để tự động đồng bộ, hạch toán hóa đơn đầu ra trên phần mêm kế toán</w:t>
              </w:r>
            </w:hyperlink>
            <w:r>
              <w:rPr>
                <w:rStyle w:val="Emphasis"/>
                <w:rFonts w:ascii="MISA Sans" w:hAnsi="MISA Sans"/>
                <w:color w:val="030E43"/>
                <w:spacing w:val="-3"/>
              </w:rPr>
              <w:t>.</w:t>
            </w:r>
          </w:p>
          <w:p w14:paraId="10B43E10" w14:textId="77777777" w:rsidR="005F44E4" w:rsidRDefault="005F44E4" w:rsidP="005F44E4">
            <w:pPr>
              <w:rPr>
                <w:b/>
                <w:bCs/>
                <w:color w:val="000000" w:themeColor="text1"/>
                <w:sz w:val="28"/>
                <w:szCs w:val="28"/>
              </w:rPr>
            </w:pPr>
          </w:p>
        </w:tc>
      </w:tr>
    </w:tbl>
    <w:p w14:paraId="5D1CB3D8" w14:textId="77777777" w:rsidR="005F44E4" w:rsidRPr="005F44E4" w:rsidRDefault="005F44E4" w:rsidP="005F44E4">
      <w:pPr>
        <w:rPr>
          <w:b/>
          <w:bCs/>
          <w:color w:val="000000" w:themeColor="text1"/>
          <w:sz w:val="28"/>
          <w:szCs w:val="28"/>
        </w:rPr>
      </w:pPr>
    </w:p>
    <w:p w14:paraId="2F962E1E" w14:textId="426954A8" w:rsidR="005808C4" w:rsidRDefault="005808C4" w:rsidP="00A663E2">
      <w:pPr>
        <w:pStyle w:val="ListParagraph"/>
        <w:numPr>
          <w:ilvl w:val="2"/>
          <w:numId w:val="3"/>
        </w:numPr>
        <w:jc w:val="both"/>
        <w:outlineLvl w:val="2"/>
        <w:rPr>
          <w:b/>
          <w:bCs/>
          <w:color w:val="000000" w:themeColor="text1"/>
          <w:sz w:val="28"/>
          <w:szCs w:val="28"/>
        </w:rPr>
      </w:pPr>
      <w:bookmarkStart w:id="37" w:name="_Toc218880399"/>
      <w:r>
        <w:rPr>
          <w:b/>
          <w:bCs/>
          <w:color w:val="000000" w:themeColor="text1"/>
          <w:sz w:val="28"/>
          <w:szCs w:val="28"/>
        </w:rPr>
        <w:t>Câu hỏi thường gặp</w:t>
      </w:r>
      <w:bookmarkEnd w:id="37"/>
    </w:p>
    <w:p w14:paraId="7E1A80E3" w14:textId="3DBDE35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Tài khoản đăng nhập hoadondientu.gov bị khóa hoặc quên mật khẩu.</w:t>
      </w:r>
    </w:p>
    <w:p w14:paraId="11ADB43A" w14:textId="44EAAEA5"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ông ty có nhiều chi nhánh thì quản lý hóa đơn đầu vào như thế nào</w:t>
      </w:r>
    </w:p>
    <w:tbl>
      <w:tblPr>
        <w:tblStyle w:val="TableGrid"/>
        <w:tblW w:w="0" w:type="auto"/>
        <w:tblLook w:val="04A0" w:firstRow="1" w:lastRow="0" w:firstColumn="1" w:lastColumn="0" w:noHBand="0" w:noVBand="1"/>
      </w:tblPr>
      <w:tblGrid>
        <w:gridCol w:w="9026"/>
      </w:tblGrid>
      <w:tr w:rsidR="004F5C5A" w14:paraId="2BA58B47" w14:textId="77777777" w:rsidTr="004F5C5A">
        <w:tc>
          <w:tcPr>
            <w:tcW w:w="9026" w:type="dxa"/>
          </w:tcPr>
          <w:p w14:paraId="26AF4064" w14:textId="77777777" w:rsidR="004F5C5A" w:rsidRDefault="004F5C5A" w:rsidP="002726DE">
            <w:pPr>
              <w:rPr>
                <w:rFonts w:ascii="inherit" w:hAnsi="inherit"/>
              </w:rPr>
            </w:pPr>
            <w:r>
              <w:rPr>
                <w:rFonts w:ascii="inherit" w:hAnsi="inherit"/>
              </w:rPr>
              <w:t>(MISA meInvoice – Xử lý hóa đơn) Quản lý hóa đơn của một công ty theo chi nhánh, phòng ban</w:t>
            </w:r>
          </w:p>
          <w:p w14:paraId="2C45FBCB" w14:textId="77777777" w:rsidR="004F5C5A" w:rsidRDefault="004F5C5A" w:rsidP="002726DE">
            <w:pPr>
              <w:rPr>
                <w:rFonts w:ascii="inherit" w:hAnsi="inherit"/>
                <w:b/>
                <w:color w:val="030E43"/>
                <w:sz w:val="54"/>
                <w:szCs w:val="54"/>
              </w:rPr>
            </w:pPr>
            <w:r>
              <w:rPr>
                <w:rStyle w:val="Strong"/>
                <w:rFonts w:ascii="inherit" w:hAnsi="inherit"/>
                <w:bCs w:val="0"/>
                <w:color w:val="030E43"/>
                <w:szCs w:val="28"/>
              </w:rPr>
              <w:t>1. Tổng quan</w:t>
            </w:r>
          </w:p>
          <w:p w14:paraId="13D96ED2"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nắm được quy trình thêm và quản lý chi nhánh/phòng ban trong hệ thống phần mềm, phục vụ cho việc </w:t>
            </w:r>
            <w:r>
              <w:rPr>
                <w:rStyle w:val="Strong"/>
                <w:rFonts w:ascii="MISA Sans" w:eastAsiaTheme="majorEastAsia" w:hAnsi="MISA Sans"/>
                <w:color w:val="030E43"/>
                <w:spacing w:val="-3"/>
              </w:rPr>
              <w:t>phân bổ và quản lý hóa đơn</w:t>
            </w:r>
            <w:r>
              <w:rPr>
                <w:rFonts w:ascii="MISA Sans" w:hAnsi="MISA Sans"/>
                <w:color w:val="030E43"/>
                <w:spacing w:val="-3"/>
              </w:rPr>
              <w:t> theo từng đơn vị cụ thể.</w:t>
            </w:r>
          </w:p>
          <w:p w14:paraId="177D1A20"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Nội dung bài viết gồm:</w:t>
            </w:r>
          </w:p>
          <w:p w14:paraId="355FFB11" w14:textId="77777777" w:rsidR="004F5C5A" w:rsidRDefault="004F5C5A" w:rsidP="002726DE">
            <w:pPr>
              <w:rPr>
                <w:rFonts w:ascii="MISA Sans" w:hAnsi="MISA Sans"/>
                <w:color w:val="030E43"/>
                <w:spacing w:val="-3"/>
              </w:rPr>
            </w:pPr>
            <w:r>
              <w:rPr>
                <w:rFonts w:ascii="MISA Sans" w:hAnsi="MISA Sans"/>
                <w:color w:val="030E43"/>
                <w:spacing w:val="-3"/>
              </w:rPr>
              <w:t>Quy trình thêm mới và chỉnh sửa thông tin chi nhánh (tên, địa chỉ, email nhận hóa đơn) trong phần mềm</w:t>
            </w:r>
          </w:p>
          <w:p w14:paraId="3E2F92EB" w14:textId="77777777" w:rsidR="004F5C5A" w:rsidRDefault="004F5C5A" w:rsidP="002726DE">
            <w:pPr>
              <w:rPr>
                <w:rFonts w:ascii="MISA Sans" w:hAnsi="MISA Sans"/>
                <w:color w:val="030E43"/>
                <w:spacing w:val="-3"/>
              </w:rPr>
            </w:pPr>
            <w:r>
              <w:rPr>
                <w:rFonts w:ascii="MISA Sans" w:hAnsi="MISA Sans"/>
                <w:color w:val="030E43"/>
                <w:spacing w:val="-3"/>
              </w:rPr>
              <w:t>Quy trình thêm mới và chỉnh sửa thông tin phòng ban cho chi nhánh hoặc công ty.</w:t>
            </w:r>
          </w:p>
          <w:p w14:paraId="42240FBF" w14:textId="77777777" w:rsidR="004F5C5A" w:rsidRDefault="004F5C5A" w:rsidP="002726DE">
            <w:pPr>
              <w:rPr>
                <w:rFonts w:ascii="MISA Sans" w:hAnsi="MISA Sans"/>
                <w:color w:val="030E43"/>
                <w:spacing w:val="-3"/>
              </w:rPr>
            </w:pPr>
            <w:r>
              <w:rPr>
                <w:rFonts w:ascii="MISA Sans" w:hAnsi="MISA Sans"/>
                <w:color w:val="030E43"/>
                <w:spacing w:val="-3"/>
              </w:rPr>
              <w:t>Hướng dẫn phân quyền người dùng cho các chi nhánh hoặc phòng bán đã tạo.</w:t>
            </w:r>
          </w:p>
          <w:p w14:paraId="7C7CEC13" w14:textId="77777777" w:rsidR="004F5C5A" w:rsidRDefault="004F5C5A" w:rsidP="002726DE">
            <w:pPr>
              <w:rPr>
                <w:rFonts w:ascii="MISA Sans" w:hAnsi="MISA Sans"/>
                <w:color w:val="030E43"/>
                <w:spacing w:val="-3"/>
              </w:rPr>
            </w:pPr>
            <w:r>
              <w:rPr>
                <w:rFonts w:ascii="MISA Sans" w:hAnsi="MISA Sans"/>
                <w:color w:val="030E43"/>
                <w:spacing w:val="-3"/>
              </w:rPr>
              <w:t>Các lưu ý trong quá trình thực hiện.</w:t>
            </w:r>
          </w:p>
          <w:p w14:paraId="5F797F00" w14:textId="77777777" w:rsidR="004F5C5A" w:rsidRDefault="004F5C5A" w:rsidP="002726DE">
            <w:pPr>
              <w:rPr>
                <w:rFonts w:ascii="inherit" w:hAnsi="inherit"/>
                <w:b/>
                <w:color w:val="030E43"/>
                <w:sz w:val="54"/>
                <w:szCs w:val="54"/>
              </w:rPr>
            </w:pPr>
            <w:r>
              <w:rPr>
                <w:rStyle w:val="Strong"/>
                <w:rFonts w:ascii="inherit" w:hAnsi="inherit"/>
                <w:bCs w:val="0"/>
                <w:color w:val="030E43"/>
                <w:szCs w:val="28"/>
              </w:rPr>
              <w:t>2. Các bước thực hiện</w:t>
            </w:r>
          </w:p>
          <w:p w14:paraId="530A04A1" w14:textId="77777777" w:rsidR="004F5C5A" w:rsidRDefault="004F5C5A" w:rsidP="002726DE">
            <w:pPr>
              <w:rPr>
                <w:rFonts w:ascii="inherit" w:hAnsi="inherit"/>
                <w:b/>
                <w:bCs/>
                <w:color w:val="030E43"/>
                <w:sz w:val="28"/>
                <w:szCs w:val="28"/>
              </w:rPr>
            </w:pPr>
            <w:r>
              <w:rPr>
                <w:rStyle w:val="Strong"/>
                <w:rFonts w:ascii="inherit" w:hAnsi="inherit"/>
                <w:b w:val="0"/>
                <w:bCs w:val="0"/>
                <w:color w:val="030E43"/>
                <w:sz w:val="28"/>
                <w:szCs w:val="28"/>
              </w:rPr>
              <w:t>2.1. Thêm chi nhánh cho công ty</w:t>
            </w:r>
          </w:p>
          <w:p w14:paraId="42608854"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lastRenderedPageBreak/>
              <w:t>Bước 1:</w:t>
            </w:r>
            <w:r>
              <w:rPr>
                <w:rFonts w:ascii="MISA Sans" w:hAnsi="MISA Sans"/>
                <w:color w:val="030E43"/>
                <w:spacing w:val="-3"/>
              </w:rPr>
              <w:t> Vào mục </w:t>
            </w:r>
            <w:r>
              <w:rPr>
                <w:rStyle w:val="Strong"/>
                <w:rFonts w:ascii="MISA Sans" w:eastAsiaTheme="majorEastAsia" w:hAnsi="MISA Sans"/>
                <w:color w:val="030E43"/>
                <w:spacing w:val="-3"/>
              </w:rPr>
              <w:t>Cơ cấu tổ chức</w:t>
            </w:r>
            <w:r>
              <w:rPr>
                <w:rFonts w:ascii="MISA Sans" w:hAnsi="MISA Sans"/>
                <w:color w:val="030E43"/>
                <w:spacing w:val="-3"/>
              </w:rPr>
              <w:t xml:space="preserve">, tại công ty cần thêm chi nhánh, nhấn biểu tượng 3 chấm </w:t>
            </w:r>
            <w:r>
              <w:rPr>
                <w:rFonts w:ascii="Cambria Math" w:hAnsi="Cambria Math" w:cs="Cambria Math"/>
                <w:color w:val="030E43"/>
                <w:spacing w:val="-3"/>
              </w:rPr>
              <w:t>⋯</w:t>
            </w:r>
            <w:r>
              <w:rPr>
                <w:rFonts w:ascii="MISA Sans" w:hAnsi="MISA Sans"/>
                <w:color w:val="030E43"/>
                <w:spacing w:val="-3"/>
              </w:rPr>
              <w:t xml:space="preserve"> , ch</w:t>
            </w:r>
            <w:r>
              <w:rPr>
                <w:color w:val="030E43"/>
                <w:spacing w:val="-3"/>
              </w:rPr>
              <w:t>ọ</w:t>
            </w:r>
            <w:r>
              <w:rPr>
                <w:rFonts w:ascii="MISA Sans" w:hAnsi="MISA Sans"/>
                <w:color w:val="030E43"/>
                <w:spacing w:val="-3"/>
              </w:rPr>
              <w:t xml:space="preserve">n </w:t>
            </w:r>
            <w:r>
              <w:rPr>
                <w:rFonts w:ascii="Segoe UI Symbol" w:hAnsi="Segoe UI Symbol" w:cs="Segoe UI Symbol"/>
                <w:color w:val="030E43"/>
                <w:spacing w:val="-3"/>
              </w:rPr>
              <w:t>✚</w:t>
            </w:r>
            <w:r>
              <w:rPr>
                <w:rFonts w:ascii="MISA Sans" w:hAnsi="MISA Sans"/>
                <w:color w:val="030E43"/>
                <w:spacing w:val="-3"/>
              </w:rPr>
              <w:t> </w:t>
            </w:r>
            <w:r>
              <w:rPr>
                <w:rStyle w:val="Strong"/>
                <w:rFonts w:ascii="MISA Sans" w:eastAsiaTheme="majorEastAsia" w:hAnsi="MISA Sans"/>
                <w:color w:val="030E43"/>
                <w:spacing w:val="-3"/>
              </w:rPr>
              <w:t>Thêm chi nhánh</w:t>
            </w:r>
            <w:r>
              <w:rPr>
                <w:rFonts w:ascii="MISA Sans" w:hAnsi="MISA Sans"/>
                <w:color w:val="030E43"/>
                <w:spacing w:val="-3"/>
              </w:rPr>
              <w:t>.</w:t>
            </w:r>
          </w:p>
          <w:p w14:paraId="0C5AD151" w14:textId="43BB3205"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28BDBA99" wp14:editId="7D4E6665">
                  <wp:extent cx="14998700" cy="3443605"/>
                  <wp:effectExtent l="0" t="0" r="0" b="4445"/>
                  <wp:docPr id="258" name="Picture 258" descr="https://helpv4.meinvoice.vn/wp-content/uploads/2024/11/c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https://helpv4.meinvoice.vn/wp-content/uploads/2024/11/cn-1.png"/>
                          <pic:cNvPicPr>
                            <a:picLocks noChangeAspect="1" noChangeArrowheads="1"/>
                          </pic:cNvPicPr>
                        </pic:nvPicPr>
                        <pic:blipFill>
                          <a:blip r:embed="rId478">
                            <a:extLst>
                              <a:ext uri="{28A0092B-C50C-407E-A947-70E740481C1C}">
                                <a14:useLocalDpi xmlns:a14="http://schemas.microsoft.com/office/drawing/2010/main" val="0"/>
                              </a:ext>
                            </a:extLst>
                          </a:blip>
                          <a:srcRect/>
                          <a:stretch>
                            <a:fillRect/>
                          </a:stretch>
                        </pic:blipFill>
                        <pic:spPr bwMode="auto">
                          <a:xfrm>
                            <a:off x="0" y="0"/>
                            <a:ext cx="14998700" cy="3443605"/>
                          </a:xfrm>
                          <a:prstGeom prst="rect">
                            <a:avLst/>
                          </a:prstGeom>
                          <a:noFill/>
                          <a:ln>
                            <a:noFill/>
                          </a:ln>
                        </pic:spPr>
                      </pic:pic>
                    </a:graphicData>
                  </a:graphic>
                </wp:inline>
              </w:drawing>
            </w:r>
          </w:p>
          <w:p w14:paraId="131CB8E4" w14:textId="77777777" w:rsidR="004F5C5A" w:rsidRDefault="004F5C5A" w:rsidP="002726DE">
            <w:pPr>
              <w:rPr>
                <w:rFonts w:ascii="MISA Sans" w:hAnsi="MISA Sans"/>
                <w:color w:val="030E43"/>
                <w:spacing w:val="-3"/>
              </w:rPr>
            </w:pPr>
            <w:r>
              <w:rPr>
                <w:rFonts w:ascii="MISA Sans" w:hAnsi="MISA Sans"/>
                <w:b/>
                <w:bCs/>
                <w:color w:val="030E43"/>
                <w:spacing w:val="-3"/>
              </w:rPr>
              <w:t>Trường hợp 1:</w:t>
            </w:r>
            <w:r>
              <w:rPr>
                <w:rFonts w:ascii="MISA Sans" w:hAnsi="MISA Sans"/>
                <w:color w:val="030E43"/>
                <w:spacing w:val="-3"/>
              </w:rPr>
              <w:t> Nếu là lần thêm </w:t>
            </w:r>
            <w:r>
              <w:rPr>
                <w:rStyle w:val="Strong"/>
                <w:rFonts w:ascii="MISA Sans" w:hAnsi="MISA Sans"/>
                <w:color w:val="030E43"/>
                <w:spacing w:val="-3"/>
              </w:rPr>
              <w:t>chi nhánh đầu tiên của công ty</w:t>
            </w:r>
            <w:r>
              <w:rPr>
                <w:rFonts w:ascii="MISA Sans" w:hAnsi="MISA Sans"/>
                <w:color w:val="030E43"/>
                <w:spacing w:val="-3"/>
              </w:rPr>
              <w:t>, chương trình sẽ tự động chuyển email nhận hóa đơn của công ty thành email nhận hóa đơn của chi nhánh.</w:t>
            </w:r>
          </w:p>
          <w:p w14:paraId="4FEDB99A" w14:textId="77777777" w:rsidR="004F5C5A" w:rsidRDefault="004F5C5A" w:rsidP="002726DE">
            <w:pPr>
              <w:rPr>
                <w:rFonts w:ascii="MISA Sans" w:hAnsi="MISA Sans"/>
                <w:color w:val="030E43"/>
                <w:spacing w:val="-3"/>
              </w:rPr>
            </w:pPr>
            <w:r>
              <w:rPr>
                <w:rFonts w:ascii="MISA Sans" w:hAnsi="MISA Sans"/>
                <w:color w:val="030E43"/>
                <w:spacing w:val="-3"/>
              </w:rPr>
              <w:t>Chương trình thông báo xác nhận: “Chương trình sẽ chuyển email nhận hóa đơn, MST và các phát sinh (nếu có) từ công ty sang chi nhánh”, nhấn </w:t>
            </w:r>
            <w:r>
              <w:rPr>
                <w:rStyle w:val="Strong"/>
                <w:rFonts w:ascii="MISA Sans" w:hAnsi="MISA Sans"/>
                <w:color w:val="030E43"/>
                <w:spacing w:val="-3"/>
              </w:rPr>
              <w:t>Đồng ý</w:t>
            </w:r>
            <w:r>
              <w:rPr>
                <w:rFonts w:ascii="MISA Sans" w:hAnsi="MISA Sans"/>
                <w:color w:val="030E43"/>
                <w:spacing w:val="-3"/>
              </w:rPr>
              <w:t>.</w:t>
            </w:r>
          </w:p>
          <w:p w14:paraId="6DF61A51" w14:textId="2BDC77FA"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11AC41F9" wp14:editId="0BC551B6">
                  <wp:extent cx="4013835" cy="2125980"/>
                  <wp:effectExtent l="0" t="0" r="5715" b="7620"/>
                  <wp:docPr id="257" name="Picture 257" descr="https://helpv4.meinvoice.vn/wp-content/uploads/2024/11/R52_CC_TC_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https://helpv4.meinvoice.vn/wp-content/uploads/2024/11/R52_CC_TC_18.png"/>
                          <pic:cNvPicPr>
                            <a:picLocks noChangeAspect="1" noChangeArrowheads="1"/>
                          </pic:cNvPicPr>
                        </pic:nvPicPr>
                        <pic:blipFill>
                          <a:blip r:embed="rId479">
                            <a:extLst>
                              <a:ext uri="{28A0092B-C50C-407E-A947-70E740481C1C}">
                                <a14:useLocalDpi xmlns:a14="http://schemas.microsoft.com/office/drawing/2010/main" val="0"/>
                              </a:ext>
                            </a:extLst>
                          </a:blip>
                          <a:srcRect/>
                          <a:stretch>
                            <a:fillRect/>
                          </a:stretch>
                        </pic:blipFill>
                        <pic:spPr bwMode="auto">
                          <a:xfrm>
                            <a:off x="0" y="0"/>
                            <a:ext cx="4013835" cy="2125980"/>
                          </a:xfrm>
                          <a:prstGeom prst="rect">
                            <a:avLst/>
                          </a:prstGeom>
                          <a:noFill/>
                          <a:ln>
                            <a:noFill/>
                          </a:ln>
                        </pic:spPr>
                      </pic:pic>
                    </a:graphicData>
                  </a:graphic>
                </wp:inline>
              </w:drawing>
            </w:r>
          </w:p>
          <w:p w14:paraId="155C794F" w14:textId="77777777" w:rsidR="004F5C5A" w:rsidRDefault="004F5C5A" w:rsidP="002726DE">
            <w:pPr>
              <w:rPr>
                <w:rFonts w:ascii="MISA Sans" w:hAnsi="MISA Sans"/>
                <w:color w:val="030E43"/>
                <w:spacing w:val="-3"/>
              </w:rPr>
            </w:pPr>
          </w:p>
          <w:p w14:paraId="17A6841F" w14:textId="77777777" w:rsidR="004F5C5A" w:rsidRDefault="004F5C5A" w:rsidP="002726DE">
            <w:pPr>
              <w:rPr>
                <w:rFonts w:ascii="MISA Sans" w:hAnsi="MISA Sans"/>
                <w:color w:val="030E43"/>
                <w:spacing w:val="-3"/>
              </w:rPr>
            </w:pPr>
            <w:r>
              <w:rPr>
                <w:rFonts w:ascii="MISA Sans" w:hAnsi="MISA Sans"/>
                <w:color w:val="030E43"/>
                <w:spacing w:val="-3"/>
              </w:rPr>
              <w:t>Chương trình chuyển email nhận hóa đơn của công ty thành email nhận hóa đơn của chi nhánh.</w:t>
            </w:r>
          </w:p>
          <w:p w14:paraId="6A276A7B" w14:textId="1AEE6903"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186B9E63" wp14:editId="167ED642">
                  <wp:extent cx="14678025" cy="3336925"/>
                  <wp:effectExtent l="0" t="0" r="9525" b="0"/>
                  <wp:docPr id="256" name="Picture 256" descr="https://helpv4.meinvoice.vn/wp-content/uploads/2024/11/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https://helpv4.meinvoice.vn/wp-content/uploads/2024/11/bd.png"/>
                          <pic:cNvPicPr>
                            <a:picLocks noChangeAspect="1" noChangeArrowheads="1"/>
                          </pic:cNvPicPr>
                        </pic:nvPicPr>
                        <pic:blipFill>
                          <a:blip r:embed="rId480">
                            <a:extLst>
                              <a:ext uri="{28A0092B-C50C-407E-A947-70E740481C1C}">
                                <a14:useLocalDpi xmlns:a14="http://schemas.microsoft.com/office/drawing/2010/main" val="0"/>
                              </a:ext>
                            </a:extLst>
                          </a:blip>
                          <a:srcRect/>
                          <a:stretch>
                            <a:fillRect/>
                          </a:stretch>
                        </pic:blipFill>
                        <pic:spPr bwMode="auto">
                          <a:xfrm>
                            <a:off x="0" y="0"/>
                            <a:ext cx="14678025" cy="3336925"/>
                          </a:xfrm>
                          <a:prstGeom prst="rect">
                            <a:avLst/>
                          </a:prstGeom>
                          <a:noFill/>
                          <a:ln>
                            <a:noFill/>
                          </a:ln>
                        </pic:spPr>
                      </pic:pic>
                    </a:graphicData>
                  </a:graphic>
                </wp:inline>
              </w:drawing>
            </w:r>
          </w:p>
          <w:p w14:paraId="052CECFE" w14:textId="77777777" w:rsidR="004F5C5A" w:rsidRDefault="004F5C5A" w:rsidP="002726DE">
            <w:pPr>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Nếu </w:t>
            </w:r>
            <w:r>
              <w:rPr>
                <w:rStyle w:val="Strong"/>
                <w:rFonts w:ascii="MISA Sans" w:hAnsi="MISA Sans"/>
                <w:color w:val="030E43"/>
                <w:spacing w:val="-3"/>
              </w:rPr>
              <w:t>đã có chi nhánh trước đó</w:t>
            </w:r>
            <w:r>
              <w:rPr>
                <w:rFonts w:ascii="MISA Sans" w:hAnsi="MISA Sans"/>
                <w:color w:val="030E43"/>
                <w:spacing w:val="-3"/>
              </w:rPr>
              <w:t>, khi nhấn </w:t>
            </w:r>
            <w:r>
              <w:rPr>
                <w:rStyle w:val="Strong"/>
                <w:rFonts w:ascii="MISA Sans" w:hAnsi="MISA Sans"/>
                <w:color w:val="030E43"/>
                <w:spacing w:val="-3"/>
              </w:rPr>
              <w:t>thêm mới chi nhánh,</w:t>
            </w:r>
            <w:r>
              <w:rPr>
                <w:rFonts w:ascii="MISA Sans" w:hAnsi="MISA Sans"/>
                <w:color w:val="030E43"/>
                <w:spacing w:val="-3"/>
              </w:rPr>
              <w:t> Anh/chị cần khai báo đầy đủ thông tin chi nhánh như: </w:t>
            </w:r>
            <w:r>
              <w:rPr>
                <w:rStyle w:val="Strong"/>
                <w:rFonts w:ascii="MISA Sans" w:hAnsi="MISA Sans"/>
                <w:color w:val="030E43"/>
                <w:spacing w:val="-3"/>
              </w:rPr>
              <w:t>Email nhận hóa đơn, Mã số thuế chi nhánh.</w:t>
            </w:r>
          </w:p>
          <w:p w14:paraId="278C8CDD" w14:textId="77777777" w:rsidR="004F5C5A" w:rsidRDefault="004F5C5A" w:rsidP="002726DE">
            <w:pPr>
              <w:rPr>
                <w:rFonts w:ascii="MISA Sans" w:hAnsi="MISA Sans"/>
                <w:color w:val="030E43"/>
                <w:spacing w:val="-3"/>
              </w:rPr>
            </w:pPr>
          </w:p>
          <w:p w14:paraId="5604C3CA" w14:textId="77777777" w:rsidR="004F5C5A" w:rsidRDefault="004F5C5A" w:rsidP="002726DE">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w:t>
            </w:r>
            <w:r>
              <w:rPr>
                <w:rFonts w:ascii="MISA Sans" w:hAnsi="MISA Sans"/>
                <w:color w:val="030E43"/>
                <w:spacing w:val="-3"/>
              </w:rPr>
              <w:t>.</w:t>
            </w:r>
          </w:p>
          <w:p w14:paraId="0FD7FD7E" w14:textId="3F93C3E8"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73A806E4" wp14:editId="6895380A">
                  <wp:extent cx="5320030" cy="5890260"/>
                  <wp:effectExtent l="0" t="0" r="0" b="0"/>
                  <wp:docPr id="255" name="Picture 255" descr="https://helpv4.meinvoice.vn/wp-content/uploads/2024/11/R52_CC_TC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https://helpv4.meinvoice.vn/wp-content/uploads/2024/11/R52_CC_TC_07.png"/>
                          <pic:cNvPicPr>
                            <a:picLocks noChangeAspect="1" noChangeArrowheads="1"/>
                          </pic:cNvPicPr>
                        </pic:nvPicPr>
                        <pic:blipFill>
                          <a:blip r:embed="rId481">
                            <a:extLst>
                              <a:ext uri="{28A0092B-C50C-407E-A947-70E740481C1C}">
                                <a14:useLocalDpi xmlns:a14="http://schemas.microsoft.com/office/drawing/2010/main" val="0"/>
                              </a:ext>
                            </a:extLst>
                          </a:blip>
                          <a:srcRect/>
                          <a:stretch>
                            <a:fillRect/>
                          </a:stretch>
                        </pic:blipFill>
                        <pic:spPr bwMode="auto">
                          <a:xfrm>
                            <a:off x="0" y="0"/>
                            <a:ext cx="5320030" cy="5890260"/>
                          </a:xfrm>
                          <a:prstGeom prst="rect">
                            <a:avLst/>
                          </a:prstGeom>
                          <a:noFill/>
                          <a:ln>
                            <a:noFill/>
                          </a:ln>
                        </pic:spPr>
                      </pic:pic>
                    </a:graphicData>
                  </a:graphic>
                </wp:inline>
              </w:drawing>
            </w:r>
          </w:p>
          <w:p w14:paraId="6C248DD5"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ỉnh sửa lại thông tin chi nhánh đầu tiên (nếu cần)</w:t>
            </w:r>
          </w:p>
          <w:p w14:paraId="51621405" w14:textId="77777777" w:rsidR="004F5C5A" w:rsidRDefault="004F5C5A" w:rsidP="002726DE">
            <w:pPr>
              <w:rPr>
                <w:rFonts w:ascii="MISA Sans" w:hAnsi="MISA Sans"/>
                <w:color w:val="030E43"/>
                <w:spacing w:val="-3"/>
              </w:rPr>
            </w:pPr>
            <w:r>
              <w:rPr>
                <w:rFonts w:ascii="MISA Sans" w:hAnsi="MISA Sans"/>
                <w:color w:val="030E43"/>
                <w:spacing w:val="-3"/>
              </w:rPr>
              <w:t>Chỉnh sửa </w:t>
            </w:r>
            <w:r>
              <w:rPr>
                <w:rStyle w:val="Strong"/>
                <w:rFonts w:ascii="MISA Sans" w:hAnsi="MISA Sans"/>
                <w:color w:val="030E43"/>
                <w:spacing w:val="-3"/>
              </w:rPr>
              <w:t>tên/địa chỉ</w:t>
            </w:r>
            <w:r>
              <w:rPr>
                <w:rFonts w:ascii="MISA Sans" w:hAnsi="MISA Sans"/>
                <w:color w:val="030E43"/>
                <w:spacing w:val="-3"/>
              </w:rPr>
              <w:t> chi nhánh.</w:t>
            </w:r>
          </w:p>
          <w:p w14:paraId="3AA6F688" w14:textId="77777777" w:rsidR="004F5C5A" w:rsidRDefault="004F5C5A" w:rsidP="002726DE">
            <w:pPr>
              <w:rPr>
                <w:rFonts w:ascii="MISA Sans" w:hAnsi="MISA Sans"/>
                <w:color w:val="030E43"/>
                <w:spacing w:val="-3"/>
              </w:rPr>
            </w:pPr>
            <w:r>
              <w:rPr>
                <w:rFonts w:ascii="MISA Sans" w:hAnsi="MISA Sans"/>
                <w:color w:val="030E43"/>
                <w:spacing w:val="-3"/>
              </w:rPr>
              <w:t>Tại chi nhánh vừa thêm, nhấn </w:t>
            </w:r>
            <w:r>
              <w:rPr>
                <w:rStyle w:val="Strong"/>
                <w:rFonts w:ascii="MISA Sans" w:hAnsi="MISA Sans"/>
                <w:color w:val="030E43"/>
                <w:spacing w:val="-3"/>
              </w:rPr>
              <w:t>Chỉnh sửa</w:t>
            </w:r>
            <w:r>
              <w:rPr>
                <w:rFonts w:ascii="MISA Sans" w:hAnsi="MISA Sans"/>
                <w:color w:val="030E43"/>
                <w:spacing w:val="-3"/>
              </w:rPr>
              <w:t>.</w:t>
            </w:r>
          </w:p>
          <w:p w14:paraId="324C9CC5" w14:textId="1DA07B80"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101D4B3F" wp14:editId="123F3352">
                  <wp:extent cx="12659360" cy="3455670"/>
                  <wp:effectExtent l="0" t="0" r="8890" b="0"/>
                  <wp:docPr id="254" name="Picture 254" descr="https://helpv4.meinvoice.vn/wp-content/uploads/2024/11/c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https://helpv4.meinvoice.vn/wp-content/uploads/2024/11/cs-1.png"/>
                          <pic:cNvPicPr>
                            <a:picLocks noChangeAspect="1" noChangeArrowheads="1"/>
                          </pic:cNvPicPr>
                        </pic:nvPicPr>
                        <pic:blipFill>
                          <a:blip r:embed="rId482">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4026F17B" w14:textId="77777777" w:rsidR="004F5C5A" w:rsidRDefault="004F5C5A" w:rsidP="002726DE">
            <w:pPr>
              <w:rPr>
                <w:rFonts w:ascii="MISA Sans" w:hAnsi="MISA Sans"/>
                <w:color w:val="030E43"/>
                <w:spacing w:val="-3"/>
              </w:rPr>
            </w:pPr>
          </w:p>
          <w:p w14:paraId="310AD333" w14:textId="77777777" w:rsidR="004F5C5A" w:rsidRDefault="004F5C5A" w:rsidP="002726DE">
            <w:pPr>
              <w:rPr>
                <w:rFonts w:ascii="MISA Sans" w:hAnsi="MISA Sans"/>
                <w:color w:val="030E43"/>
                <w:spacing w:val="-3"/>
              </w:rPr>
            </w:pPr>
            <w:r>
              <w:rPr>
                <w:rFonts w:ascii="MISA Sans" w:hAnsi="MISA Sans"/>
                <w:color w:val="030E43"/>
                <w:spacing w:val="-3"/>
              </w:rPr>
              <w:t>Khai báo lại thông tin chi nhánh, nhấn </w:t>
            </w:r>
            <w:r>
              <w:rPr>
                <w:rStyle w:val="Strong"/>
                <w:rFonts w:ascii="MISA Sans" w:hAnsi="MISA Sans"/>
                <w:color w:val="030E43"/>
                <w:spacing w:val="-3"/>
              </w:rPr>
              <w:t>Lưu</w:t>
            </w:r>
            <w:r>
              <w:rPr>
                <w:rFonts w:ascii="MISA Sans" w:hAnsi="MISA Sans"/>
                <w:color w:val="030E43"/>
                <w:spacing w:val="-3"/>
              </w:rPr>
              <w:t>.</w:t>
            </w:r>
          </w:p>
          <w:p w14:paraId="07552B5D" w14:textId="03094A78"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4EDC7173" wp14:editId="286342E0">
                  <wp:extent cx="5272405" cy="4940300"/>
                  <wp:effectExtent l="0" t="0" r="4445" b="0"/>
                  <wp:docPr id="253" name="Picture 253" descr="https://helpv4.meinvoice.vn/wp-content/uploads/2024/11/R52_CC_TC_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https://helpv4.meinvoice.vn/wp-content/uploads/2024/11/R52_CC_TC_22.png"/>
                          <pic:cNvPicPr>
                            <a:picLocks noChangeAspect="1" noChangeArrowheads="1"/>
                          </pic:cNvPicPr>
                        </pic:nvPicPr>
                        <pic:blipFill>
                          <a:blip r:embed="rId483">
                            <a:extLst>
                              <a:ext uri="{28A0092B-C50C-407E-A947-70E740481C1C}">
                                <a14:useLocalDpi xmlns:a14="http://schemas.microsoft.com/office/drawing/2010/main" val="0"/>
                              </a:ext>
                            </a:extLst>
                          </a:blip>
                          <a:srcRect/>
                          <a:stretch>
                            <a:fillRect/>
                          </a:stretch>
                        </pic:blipFill>
                        <pic:spPr bwMode="auto">
                          <a:xfrm>
                            <a:off x="0" y="0"/>
                            <a:ext cx="5272405" cy="4940300"/>
                          </a:xfrm>
                          <a:prstGeom prst="rect">
                            <a:avLst/>
                          </a:prstGeom>
                          <a:noFill/>
                          <a:ln>
                            <a:noFill/>
                          </a:ln>
                        </pic:spPr>
                      </pic:pic>
                    </a:graphicData>
                  </a:graphic>
                </wp:inline>
              </w:drawing>
            </w:r>
          </w:p>
          <w:p w14:paraId="696D4E79" w14:textId="77777777" w:rsidR="004F5C5A" w:rsidRDefault="004F5C5A" w:rsidP="002726DE">
            <w:pPr>
              <w:rPr>
                <w:rFonts w:ascii="MISA Sans" w:hAnsi="MISA Sans"/>
                <w:color w:val="030E43"/>
                <w:spacing w:val="-3"/>
              </w:rPr>
            </w:pPr>
            <w:r>
              <w:rPr>
                <w:rFonts w:ascii="MISA Sans" w:hAnsi="MISA Sans"/>
                <w:color w:val="030E43"/>
                <w:spacing w:val="-3"/>
              </w:rPr>
              <w:t>Thay đổi</w:t>
            </w:r>
            <w:r>
              <w:rPr>
                <w:rStyle w:val="Strong"/>
                <w:rFonts w:ascii="MISA Sans" w:hAnsi="MISA Sans"/>
                <w:color w:val="030E43"/>
                <w:spacing w:val="-3"/>
              </w:rPr>
              <w:t> email nhận hóa đơn</w:t>
            </w:r>
            <w:r>
              <w:rPr>
                <w:rFonts w:ascii="MISA Sans" w:hAnsi="MISA Sans"/>
                <w:color w:val="030E43"/>
                <w:spacing w:val="-3"/>
              </w:rPr>
              <w:t> cho chi nhánh.</w:t>
            </w:r>
          </w:p>
          <w:p w14:paraId="216860EF" w14:textId="77777777" w:rsidR="004F5C5A" w:rsidRDefault="004F5C5A" w:rsidP="002726DE">
            <w:pPr>
              <w:rPr>
                <w:rFonts w:ascii="MISA Sans" w:hAnsi="MISA Sans"/>
                <w:color w:val="030E43"/>
                <w:spacing w:val="-3"/>
              </w:rPr>
            </w:pPr>
            <w:r>
              <w:rPr>
                <w:rFonts w:ascii="MISA Sans" w:hAnsi="MISA Sans"/>
                <w:color w:val="030E43"/>
                <w:spacing w:val="-3"/>
              </w:rPr>
              <w:t xml:space="preserve">Tại chi nhánh vừa thêm nhấn biêu tượng 3 chấm </w:t>
            </w:r>
            <w:r>
              <w:rPr>
                <w:rFonts w:ascii="Cambria Math" w:hAnsi="Cambria Math" w:cs="Cambria Math"/>
                <w:color w:val="030E43"/>
                <w:spacing w:val="-3"/>
              </w:rPr>
              <w:t>⋯</w:t>
            </w:r>
            <w:r>
              <w:rPr>
                <w:rFonts w:ascii="MISA Sans" w:hAnsi="MISA Sans"/>
                <w:color w:val="030E43"/>
                <w:spacing w:val="-3"/>
              </w:rPr>
              <w:t>, nhấn </w:t>
            </w:r>
            <w:r>
              <w:rPr>
                <w:rStyle w:val="Strong"/>
                <w:rFonts w:ascii="MISA Sans" w:hAnsi="MISA Sans"/>
                <w:color w:val="030E43"/>
                <w:spacing w:val="-3"/>
              </w:rPr>
              <w:t>Thay đổi địa chỉ email</w:t>
            </w:r>
            <w:r>
              <w:rPr>
                <w:rFonts w:ascii="MISA Sans" w:hAnsi="MISA Sans"/>
                <w:color w:val="030E43"/>
                <w:spacing w:val="-3"/>
              </w:rPr>
              <w:t>.</w:t>
            </w:r>
          </w:p>
          <w:p w14:paraId="3C5B76A8" w14:textId="694EDC56"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79F92024" wp14:editId="292AC832">
                  <wp:extent cx="12659360" cy="3455670"/>
                  <wp:effectExtent l="0" t="0" r="8890" b="0"/>
                  <wp:docPr id="252" name="Picture 252" descr="https://helpv4.meinvoice.vn/wp-content/uploads/2024/11/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https://helpv4.meinvoice.vn/wp-content/uploads/2024/11/cs-2.png"/>
                          <pic:cNvPicPr>
                            <a:picLocks noChangeAspect="1" noChangeArrowheads="1"/>
                          </pic:cNvPicPr>
                        </pic:nvPicPr>
                        <pic:blipFill>
                          <a:blip r:embed="rId484">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1BE3EFF6" w14:textId="77777777" w:rsidR="004F5C5A" w:rsidRDefault="004F5C5A" w:rsidP="002726DE">
            <w:pPr>
              <w:rPr>
                <w:rFonts w:ascii="MISA Sans" w:hAnsi="MISA Sans"/>
                <w:color w:val="030E43"/>
                <w:spacing w:val="-3"/>
              </w:rPr>
            </w:pPr>
          </w:p>
          <w:p w14:paraId="12797D8C" w14:textId="77777777" w:rsidR="004F5C5A" w:rsidRDefault="004F5C5A" w:rsidP="002726DE">
            <w:pPr>
              <w:rPr>
                <w:rFonts w:ascii="MISA Sans" w:hAnsi="MISA Sans"/>
                <w:color w:val="030E43"/>
                <w:spacing w:val="-3"/>
              </w:rPr>
            </w:pPr>
            <w:r>
              <w:rPr>
                <w:rFonts w:ascii="MISA Sans" w:hAnsi="MISA Sans"/>
                <w:color w:val="030E43"/>
                <w:spacing w:val="-3"/>
              </w:rPr>
              <w:t>Khai báo địa chỉ email mới của chi nhánh, nhấn</w:t>
            </w:r>
            <w:r>
              <w:rPr>
                <w:rStyle w:val="Strong"/>
                <w:rFonts w:ascii="MISA Sans" w:hAnsi="MISA Sans"/>
                <w:color w:val="030E43"/>
                <w:spacing w:val="-3"/>
              </w:rPr>
              <w:t> lưu.</w:t>
            </w:r>
          </w:p>
          <w:p w14:paraId="59D21AC8" w14:textId="22E80DAA"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6552FD56" wp14:editId="7C7B57E6">
                  <wp:extent cx="4358005" cy="3301365"/>
                  <wp:effectExtent l="0" t="0" r="4445" b="0"/>
                  <wp:docPr id="251" name="Picture 251" descr="https://helpv4.meinvoice.vn/wp-content/uploads/2024/11/R52_CC_TC_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https://helpv4.meinvoice.vn/wp-content/uploads/2024/11/R52_CC_TC_24.png"/>
                          <pic:cNvPicPr>
                            <a:picLocks noChangeAspect="1" noChangeArrowheads="1"/>
                          </pic:cNvPicPr>
                        </pic:nvPicPr>
                        <pic:blipFill>
                          <a:blip r:embed="rId485">
                            <a:extLst>
                              <a:ext uri="{28A0092B-C50C-407E-A947-70E740481C1C}">
                                <a14:useLocalDpi xmlns:a14="http://schemas.microsoft.com/office/drawing/2010/main" val="0"/>
                              </a:ext>
                            </a:extLst>
                          </a:blip>
                          <a:srcRect/>
                          <a:stretch>
                            <a:fillRect/>
                          </a:stretch>
                        </pic:blipFill>
                        <pic:spPr bwMode="auto">
                          <a:xfrm>
                            <a:off x="0" y="0"/>
                            <a:ext cx="4358005" cy="3301365"/>
                          </a:xfrm>
                          <a:prstGeom prst="rect">
                            <a:avLst/>
                          </a:prstGeom>
                          <a:noFill/>
                          <a:ln>
                            <a:noFill/>
                          </a:ln>
                        </pic:spPr>
                      </pic:pic>
                    </a:graphicData>
                  </a:graphic>
                </wp:inline>
              </w:drawing>
            </w:r>
          </w:p>
          <w:p w14:paraId="6C5A49F6" w14:textId="77777777" w:rsidR="004F5C5A" w:rsidRDefault="004F5C5A" w:rsidP="002726DE">
            <w:pPr>
              <w:rPr>
                <w:rFonts w:ascii="inherit" w:hAnsi="inherit"/>
                <w:color w:val="030E43"/>
                <w:sz w:val="28"/>
                <w:szCs w:val="28"/>
              </w:rPr>
            </w:pPr>
            <w:r>
              <w:rPr>
                <w:rStyle w:val="Strong"/>
                <w:rFonts w:ascii="inherit" w:hAnsi="inherit"/>
                <w:b w:val="0"/>
                <w:bCs w:val="0"/>
                <w:color w:val="030E43"/>
                <w:sz w:val="28"/>
                <w:szCs w:val="28"/>
              </w:rPr>
              <w:t>2.2. Thêm phòng ban cho chi nhánh hoặc công ty</w:t>
            </w:r>
          </w:p>
          <w:p w14:paraId="5ED4645E" w14:textId="77777777" w:rsidR="004F5C5A" w:rsidRDefault="004F5C5A" w:rsidP="002726DE">
            <w:pPr>
              <w:rPr>
                <w:rFonts w:ascii="MISA Sans" w:hAnsi="MISA Sans"/>
                <w:color w:val="030E43"/>
                <w:spacing w:val="-3"/>
              </w:rPr>
            </w:pPr>
            <w:r>
              <w:rPr>
                <w:rStyle w:val="Strong"/>
                <w:rFonts w:ascii="MISA Sans" w:eastAsiaTheme="majorEastAsia" w:hAnsi="MISA Sans"/>
                <w:i/>
                <w:iCs/>
                <w:color w:val="030E43"/>
                <w:spacing w:val="-3"/>
              </w:rPr>
              <w:t>Lưu ý khi thêm phòng ban:</w:t>
            </w:r>
          </w:p>
          <w:p w14:paraId="151B49AF" w14:textId="77777777" w:rsidR="004F5C5A" w:rsidRDefault="004F5C5A" w:rsidP="002726DE">
            <w:pPr>
              <w:rPr>
                <w:rFonts w:ascii="MISA Sans" w:hAnsi="MISA Sans"/>
                <w:color w:val="030E43"/>
                <w:spacing w:val="-3"/>
              </w:rPr>
            </w:pPr>
            <w:r>
              <w:rPr>
                <w:rStyle w:val="Emphasis"/>
                <w:rFonts w:ascii="MISA Sans" w:hAnsi="MISA Sans"/>
                <w:color w:val="030E43"/>
                <w:spacing w:val="-3"/>
              </w:rPr>
              <w:t>Nếu công ty có chi nhánh, thêm phòng ban từ chi nhánh.</w:t>
            </w:r>
          </w:p>
          <w:p w14:paraId="52E688C1" w14:textId="77777777" w:rsidR="004F5C5A" w:rsidRDefault="004F5C5A" w:rsidP="002726DE">
            <w:pPr>
              <w:rPr>
                <w:rFonts w:ascii="MISA Sans" w:hAnsi="MISA Sans"/>
                <w:color w:val="030E43"/>
                <w:spacing w:val="-3"/>
              </w:rPr>
            </w:pPr>
            <w:r>
              <w:rPr>
                <w:rStyle w:val="Emphasis"/>
                <w:rFonts w:ascii="MISA Sans" w:hAnsi="MISA Sans"/>
                <w:color w:val="030E43"/>
                <w:spacing w:val="-3"/>
              </w:rPr>
              <w:lastRenderedPageBreak/>
              <w:t>Nếu công ty không có chi nhánh, thêm phòng ban từ công ty.</w:t>
            </w:r>
          </w:p>
          <w:p w14:paraId="71192735"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Tại chi nhánh/công ty cần thêm phòng ban, nhấn biểu tượng 3 chấm, chọn </w:t>
            </w:r>
            <w:r>
              <w:rPr>
                <w:rStyle w:val="Strong"/>
                <w:rFonts w:ascii="MISA Sans" w:eastAsiaTheme="majorEastAsia" w:hAnsi="MISA Sans"/>
                <w:color w:val="030E43"/>
                <w:spacing w:val="-3"/>
              </w:rPr>
              <w:t>Thêm phòng ban</w:t>
            </w:r>
            <w:r>
              <w:rPr>
                <w:rFonts w:ascii="MISA Sans" w:hAnsi="MISA Sans"/>
                <w:color w:val="030E43"/>
                <w:spacing w:val="-3"/>
              </w:rPr>
              <w:t>.</w:t>
            </w:r>
          </w:p>
          <w:p w14:paraId="6D0206F3" w14:textId="63B97901"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3BCDBA9D" wp14:editId="1E029276">
                  <wp:extent cx="12659360" cy="3455670"/>
                  <wp:effectExtent l="0" t="0" r="8890" b="0"/>
                  <wp:docPr id="250" name="Picture 250" descr="https://helpv4.meinvoice.vn/wp-content/uploads/2024/11/c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https://helpv4.meinvoice.vn/wp-content/uploads/2024/11/cs-3.png"/>
                          <pic:cNvPicPr>
                            <a:picLocks noChangeAspect="1" noChangeArrowheads="1"/>
                          </pic:cNvPicPr>
                        </pic:nvPicPr>
                        <pic:blipFill>
                          <a:blip r:embed="rId486">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01D18B4C" w14:textId="77777777" w:rsidR="004F5C5A" w:rsidRDefault="004F5C5A" w:rsidP="002726DE">
            <w:pPr>
              <w:rPr>
                <w:rFonts w:ascii="MISA Sans" w:hAnsi="MISA Sans"/>
                <w:color w:val="030E43"/>
                <w:spacing w:val="-3"/>
              </w:rPr>
            </w:pPr>
            <w:r>
              <w:rPr>
                <w:rStyle w:val="Strong"/>
                <w:rFonts w:ascii="MISA Sans" w:hAnsi="MISA Sans"/>
                <w:color w:val="030E43"/>
                <w:spacing w:val="-3"/>
              </w:rPr>
              <w:t>Trường hợp 1:</w:t>
            </w:r>
            <w:r>
              <w:rPr>
                <w:rFonts w:ascii="MISA Sans" w:hAnsi="MISA Sans"/>
                <w:color w:val="030E43"/>
                <w:spacing w:val="-3"/>
              </w:rPr>
              <w:t> Nếu là</w:t>
            </w:r>
            <w:r>
              <w:rPr>
                <w:rStyle w:val="Strong"/>
                <w:rFonts w:ascii="MISA Sans" w:hAnsi="MISA Sans"/>
                <w:color w:val="030E43"/>
                <w:spacing w:val="-3"/>
              </w:rPr>
              <w:t> lần đầu tiên thêm phòng ban</w:t>
            </w:r>
            <w:r>
              <w:rPr>
                <w:rFonts w:ascii="MISA Sans" w:hAnsi="MISA Sans"/>
                <w:color w:val="030E43"/>
                <w:spacing w:val="-3"/>
              </w:rPr>
              <w:t> cho chi nhánh/công ty, chương trình thông báo xác nhận: “Chương trình sẽ chuyển email nhận hóa đơn, MST và các phát sinh (nếu có) từ công ty/chi nhánh sang phòng ban”, nhấn </w:t>
            </w:r>
            <w:r>
              <w:rPr>
                <w:rStyle w:val="Strong"/>
                <w:rFonts w:ascii="MISA Sans" w:hAnsi="MISA Sans"/>
                <w:color w:val="030E43"/>
                <w:spacing w:val="-3"/>
              </w:rPr>
              <w:t>Đồng ý</w:t>
            </w:r>
            <w:r>
              <w:rPr>
                <w:rFonts w:ascii="MISA Sans" w:hAnsi="MISA Sans"/>
                <w:color w:val="030E43"/>
                <w:spacing w:val="-3"/>
              </w:rPr>
              <w:t>.</w:t>
            </w:r>
          </w:p>
          <w:p w14:paraId="5ED98F31" w14:textId="48C4A545"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5E7CE1DD" wp14:editId="5D094C65">
                  <wp:extent cx="3895090" cy="2054225"/>
                  <wp:effectExtent l="0" t="0" r="0" b="3175"/>
                  <wp:docPr id="249" name="Picture 249" descr="https://helpv4.meinvoice.vn/wp-content/uploads/2024/11/R52_CC_TC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https://helpv4.meinvoice.vn/wp-content/uploads/2024/11/R52_CC_TC_09.png"/>
                          <pic:cNvPicPr>
                            <a:picLocks noChangeAspect="1" noChangeArrowheads="1"/>
                          </pic:cNvPicPr>
                        </pic:nvPicPr>
                        <pic:blipFill>
                          <a:blip r:embed="rId487">
                            <a:extLst>
                              <a:ext uri="{28A0092B-C50C-407E-A947-70E740481C1C}">
                                <a14:useLocalDpi xmlns:a14="http://schemas.microsoft.com/office/drawing/2010/main" val="0"/>
                              </a:ext>
                            </a:extLst>
                          </a:blip>
                          <a:srcRect/>
                          <a:stretch>
                            <a:fillRect/>
                          </a:stretch>
                        </pic:blipFill>
                        <pic:spPr bwMode="auto">
                          <a:xfrm>
                            <a:off x="0" y="0"/>
                            <a:ext cx="3895090" cy="2054225"/>
                          </a:xfrm>
                          <a:prstGeom prst="rect">
                            <a:avLst/>
                          </a:prstGeom>
                          <a:noFill/>
                          <a:ln>
                            <a:noFill/>
                          </a:ln>
                        </pic:spPr>
                      </pic:pic>
                    </a:graphicData>
                  </a:graphic>
                </wp:inline>
              </w:drawing>
            </w:r>
          </w:p>
          <w:p w14:paraId="5B572790" w14:textId="77777777" w:rsidR="004F5C5A" w:rsidRDefault="004F5C5A" w:rsidP="002726DE">
            <w:pPr>
              <w:rPr>
                <w:rFonts w:ascii="MISA Sans" w:hAnsi="MISA Sans"/>
                <w:color w:val="030E43"/>
                <w:spacing w:val="-3"/>
              </w:rPr>
            </w:pPr>
          </w:p>
          <w:p w14:paraId="3995AB36" w14:textId="77777777" w:rsidR="004F5C5A" w:rsidRDefault="004F5C5A" w:rsidP="002726DE">
            <w:pPr>
              <w:rPr>
                <w:rFonts w:ascii="MISA Sans" w:hAnsi="MISA Sans"/>
                <w:color w:val="030E43"/>
                <w:spacing w:val="-3"/>
              </w:rPr>
            </w:pPr>
          </w:p>
          <w:p w14:paraId="3DD5FFAC" w14:textId="77777777" w:rsidR="004F5C5A" w:rsidRDefault="004F5C5A" w:rsidP="002726DE">
            <w:pPr>
              <w:rPr>
                <w:rFonts w:ascii="MISA Sans" w:hAnsi="MISA Sans"/>
                <w:color w:val="030E43"/>
                <w:spacing w:val="-3"/>
              </w:rPr>
            </w:pPr>
            <w:r>
              <w:rPr>
                <w:rFonts w:ascii="MISA Sans" w:hAnsi="MISA Sans"/>
                <w:color w:val="030E43"/>
                <w:spacing w:val="-3"/>
              </w:rPr>
              <w:t>Chương trình chuyển email của chi nhánh sang thành email phòng ban.</w:t>
            </w:r>
          </w:p>
          <w:p w14:paraId="55BE4725" w14:textId="17B32C35"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77F1CA67" wp14:editId="3ABDA016">
                  <wp:extent cx="18311495" cy="3408045"/>
                  <wp:effectExtent l="0" t="0" r="0" b="1905"/>
                  <wp:docPr id="248" name="Picture 248" descr="https://helpv4.meinvoice.vn/wp-content/uploads/2024/11/R52_CC_TC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https://helpv4.meinvoice.vn/wp-content/uploads/2024/11/R52_CC_TC_10.png"/>
                          <pic:cNvPicPr>
                            <a:picLocks noChangeAspect="1" noChangeArrowheads="1"/>
                          </pic:cNvPicPr>
                        </pic:nvPicPr>
                        <pic:blipFill>
                          <a:blip r:embed="rId488">
                            <a:extLst>
                              <a:ext uri="{28A0092B-C50C-407E-A947-70E740481C1C}">
                                <a14:useLocalDpi xmlns:a14="http://schemas.microsoft.com/office/drawing/2010/main" val="0"/>
                              </a:ext>
                            </a:extLst>
                          </a:blip>
                          <a:srcRect/>
                          <a:stretch>
                            <a:fillRect/>
                          </a:stretch>
                        </pic:blipFill>
                        <pic:spPr bwMode="auto">
                          <a:xfrm>
                            <a:off x="0" y="0"/>
                            <a:ext cx="18311495" cy="3408045"/>
                          </a:xfrm>
                          <a:prstGeom prst="rect">
                            <a:avLst/>
                          </a:prstGeom>
                          <a:noFill/>
                          <a:ln>
                            <a:noFill/>
                          </a:ln>
                        </pic:spPr>
                      </pic:pic>
                    </a:graphicData>
                  </a:graphic>
                </wp:inline>
              </w:drawing>
            </w:r>
          </w:p>
          <w:p w14:paraId="7FBC323A" w14:textId="77777777" w:rsidR="004F5C5A" w:rsidRDefault="004F5C5A" w:rsidP="002726DE">
            <w:pPr>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Nếu </w:t>
            </w:r>
            <w:r>
              <w:rPr>
                <w:rStyle w:val="Strong"/>
                <w:rFonts w:ascii="MISA Sans" w:hAnsi="MISA Sans"/>
                <w:color w:val="030E43"/>
                <w:spacing w:val="-3"/>
              </w:rPr>
              <w:t>đã có phòng ban trước đó</w:t>
            </w:r>
            <w:r>
              <w:rPr>
                <w:rFonts w:ascii="MISA Sans" w:hAnsi="MISA Sans"/>
                <w:color w:val="030E43"/>
                <w:spacing w:val="-3"/>
              </w:rPr>
              <w:t>, khi thêm mới phòng ban tiếp theo, Anh/Chị khai báo đầy đủ thông tin:</w:t>
            </w:r>
            <w:r>
              <w:rPr>
                <w:rStyle w:val="Strong"/>
                <w:rFonts w:ascii="MISA Sans" w:hAnsi="MISA Sans"/>
                <w:color w:val="030E43"/>
                <w:spacing w:val="-3"/>
              </w:rPr>
              <w:t> Email nhận hóa đơn, Tên phòng ban.</w:t>
            </w:r>
          </w:p>
          <w:p w14:paraId="71DFC877" w14:textId="2D42628E"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11EEB992" wp14:editId="4F91F3CA">
                  <wp:extent cx="5272405" cy="3776345"/>
                  <wp:effectExtent l="0" t="0" r="4445" b="0"/>
                  <wp:docPr id="247" name="Picture 247" descr="https://helpv4.meinvoice.vn/wp-content/uploads/2024/11/R52_CC_TC_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https://helpv4.meinvoice.vn/wp-content/uploads/2024/11/R52_CC_TC_16.png"/>
                          <pic:cNvPicPr>
                            <a:picLocks noChangeAspect="1" noChangeArrowheads="1"/>
                          </pic:cNvPicPr>
                        </pic:nvPicPr>
                        <pic:blipFill>
                          <a:blip r:embed="rId489">
                            <a:extLst>
                              <a:ext uri="{28A0092B-C50C-407E-A947-70E740481C1C}">
                                <a14:useLocalDpi xmlns:a14="http://schemas.microsoft.com/office/drawing/2010/main" val="0"/>
                              </a:ext>
                            </a:extLst>
                          </a:blip>
                          <a:srcRect/>
                          <a:stretch>
                            <a:fillRect/>
                          </a:stretch>
                        </pic:blipFill>
                        <pic:spPr bwMode="auto">
                          <a:xfrm>
                            <a:off x="0" y="0"/>
                            <a:ext cx="5272405" cy="3776345"/>
                          </a:xfrm>
                          <a:prstGeom prst="rect">
                            <a:avLst/>
                          </a:prstGeom>
                          <a:noFill/>
                          <a:ln>
                            <a:noFill/>
                          </a:ln>
                        </pic:spPr>
                      </pic:pic>
                    </a:graphicData>
                  </a:graphic>
                </wp:inline>
              </w:drawing>
            </w:r>
          </w:p>
          <w:p w14:paraId="311A5E90"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ỉnh sửa lại thông tin phòng ban đầu tiên (nếu cần)</w:t>
            </w:r>
          </w:p>
          <w:p w14:paraId="5BAA925A" w14:textId="77777777" w:rsidR="004F5C5A" w:rsidRDefault="004F5C5A" w:rsidP="002726DE">
            <w:pPr>
              <w:rPr>
                <w:rFonts w:ascii="MISA Sans" w:hAnsi="MISA Sans"/>
                <w:color w:val="030E43"/>
                <w:spacing w:val="-3"/>
              </w:rPr>
            </w:pPr>
            <w:r>
              <w:rPr>
                <w:rStyle w:val="Strong"/>
                <w:rFonts w:ascii="MISA Sans" w:hAnsi="MISA Sans"/>
                <w:color w:val="030E43"/>
                <w:spacing w:val="-3"/>
              </w:rPr>
              <w:t>Chỉnh sửa tên phòng ban.</w:t>
            </w:r>
          </w:p>
          <w:p w14:paraId="39BD70F2" w14:textId="77777777" w:rsidR="004F5C5A" w:rsidRDefault="004F5C5A" w:rsidP="002726DE">
            <w:pPr>
              <w:rPr>
                <w:rFonts w:ascii="MISA Sans" w:hAnsi="MISA Sans"/>
                <w:color w:val="030E43"/>
                <w:spacing w:val="-3"/>
              </w:rPr>
            </w:pPr>
            <w:r>
              <w:rPr>
                <w:rFonts w:ascii="MISA Sans" w:hAnsi="MISA Sans"/>
                <w:color w:val="030E43"/>
                <w:spacing w:val="-3"/>
              </w:rPr>
              <w:lastRenderedPageBreak/>
              <w:t xml:space="preserve">Tại phòng ban vừa thêm, nhấn biểu tượng 3 chấm </w:t>
            </w:r>
            <w:r>
              <w:rPr>
                <w:rFonts w:ascii="Cambria Math" w:hAnsi="Cambria Math" w:cs="Cambria Math"/>
                <w:color w:val="030E43"/>
                <w:spacing w:val="-3"/>
              </w:rPr>
              <w:t>⋯</w:t>
            </w:r>
            <w:r>
              <w:rPr>
                <w:rFonts w:ascii="MISA Sans" w:hAnsi="MISA Sans"/>
                <w:color w:val="030E43"/>
                <w:spacing w:val="-3"/>
              </w:rPr>
              <w:t>, nhấn </w:t>
            </w:r>
            <w:r>
              <w:rPr>
                <w:rStyle w:val="Strong"/>
                <w:rFonts w:ascii="MISA Sans" w:hAnsi="MISA Sans"/>
                <w:color w:val="030E43"/>
                <w:spacing w:val="-3"/>
              </w:rPr>
              <w:t>Chỉnh sửa</w:t>
            </w:r>
            <w:r>
              <w:rPr>
                <w:rFonts w:ascii="MISA Sans" w:hAnsi="MISA Sans"/>
                <w:color w:val="030E43"/>
                <w:spacing w:val="-3"/>
              </w:rPr>
              <w:t>.</w:t>
            </w:r>
          </w:p>
          <w:p w14:paraId="33A2BD1F" w14:textId="38A4A116"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0E51DC1A" wp14:editId="6DB3BBDB">
                  <wp:extent cx="5652382" cy="1536079"/>
                  <wp:effectExtent l="0" t="0" r="5715" b="6985"/>
                  <wp:docPr id="246" name="Picture 246" descr="https://helpv4.meinvoice.vn/wp-content/uploads/2024/11/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https://helpv4.meinvoice.vn/wp-content/uploads/2024/11/pb.png"/>
                          <pic:cNvPicPr>
                            <a:picLocks noChangeAspect="1" noChangeArrowheads="1"/>
                          </pic:cNvPicPr>
                        </pic:nvPicPr>
                        <pic:blipFill>
                          <a:blip r:embed="rId490">
                            <a:extLst>
                              <a:ext uri="{28A0092B-C50C-407E-A947-70E740481C1C}">
                                <a14:useLocalDpi xmlns:a14="http://schemas.microsoft.com/office/drawing/2010/main" val="0"/>
                              </a:ext>
                            </a:extLst>
                          </a:blip>
                          <a:srcRect/>
                          <a:stretch>
                            <a:fillRect/>
                          </a:stretch>
                        </pic:blipFill>
                        <pic:spPr bwMode="auto">
                          <a:xfrm>
                            <a:off x="0" y="0"/>
                            <a:ext cx="5671097" cy="1541165"/>
                          </a:xfrm>
                          <a:prstGeom prst="rect">
                            <a:avLst/>
                          </a:prstGeom>
                          <a:noFill/>
                          <a:ln>
                            <a:noFill/>
                          </a:ln>
                        </pic:spPr>
                      </pic:pic>
                    </a:graphicData>
                  </a:graphic>
                </wp:inline>
              </w:drawing>
            </w:r>
          </w:p>
          <w:p w14:paraId="053E1380" w14:textId="77777777" w:rsidR="004F5C5A" w:rsidRDefault="004F5C5A" w:rsidP="002726DE">
            <w:pPr>
              <w:rPr>
                <w:rFonts w:ascii="MISA Sans" w:hAnsi="MISA Sans"/>
                <w:color w:val="030E43"/>
                <w:spacing w:val="-3"/>
              </w:rPr>
            </w:pPr>
          </w:p>
          <w:p w14:paraId="397EC2AF" w14:textId="77777777" w:rsidR="004F5C5A" w:rsidRDefault="004F5C5A" w:rsidP="002726DE">
            <w:pPr>
              <w:rPr>
                <w:rFonts w:ascii="MISA Sans" w:hAnsi="MISA Sans"/>
                <w:color w:val="030E43"/>
                <w:spacing w:val="-3"/>
              </w:rPr>
            </w:pPr>
            <w:r>
              <w:rPr>
                <w:rFonts w:ascii="MISA Sans" w:hAnsi="MISA Sans"/>
                <w:color w:val="030E43"/>
                <w:spacing w:val="-3"/>
              </w:rPr>
              <w:t>Khai báo lại tên phòng ban, nhấn </w:t>
            </w:r>
            <w:r>
              <w:rPr>
                <w:rStyle w:val="Strong"/>
                <w:rFonts w:ascii="MISA Sans" w:hAnsi="MISA Sans"/>
                <w:color w:val="030E43"/>
                <w:spacing w:val="-3"/>
              </w:rPr>
              <w:t>Lưu</w:t>
            </w:r>
            <w:r>
              <w:rPr>
                <w:rFonts w:ascii="MISA Sans" w:hAnsi="MISA Sans"/>
                <w:color w:val="030E43"/>
                <w:spacing w:val="-3"/>
              </w:rPr>
              <w:t>.</w:t>
            </w:r>
          </w:p>
          <w:p w14:paraId="4EFF7B5B" w14:textId="17188617"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75757E8D" wp14:editId="331A681A">
                  <wp:extent cx="5320030" cy="2766695"/>
                  <wp:effectExtent l="0" t="0" r="0" b="0"/>
                  <wp:docPr id="245" name="Picture 245" descr="https://helpv4.meinvoice.vn/wp-content/uploads/2024/11/R52_CC_TC_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https://helpv4.meinvoice.vn/wp-content/uploads/2024/11/R52_CC_TC_12.png"/>
                          <pic:cNvPicPr>
                            <a:picLocks noChangeAspect="1" noChangeArrowheads="1"/>
                          </pic:cNvPicPr>
                        </pic:nvPicPr>
                        <pic:blipFill>
                          <a:blip r:embed="rId491">
                            <a:extLst>
                              <a:ext uri="{28A0092B-C50C-407E-A947-70E740481C1C}">
                                <a14:useLocalDpi xmlns:a14="http://schemas.microsoft.com/office/drawing/2010/main" val="0"/>
                              </a:ext>
                            </a:extLst>
                          </a:blip>
                          <a:srcRect/>
                          <a:stretch>
                            <a:fillRect/>
                          </a:stretch>
                        </pic:blipFill>
                        <pic:spPr bwMode="auto">
                          <a:xfrm>
                            <a:off x="0" y="0"/>
                            <a:ext cx="5320030" cy="2766695"/>
                          </a:xfrm>
                          <a:prstGeom prst="rect">
                            <a:avLst/>
                          </a:prstGeom>
                          <a:noFill/>
                          <a:ln>
                            <a:noFill/>
                          </a:ln>
                        </pic:spPr>
                      </pic:pic>
                    </a:graphicData>
                  </a:graphic>
                </wp:inline>
              </w:drawing>
            </w:r>
          </w:p>
          <w:p w14:paraId="3A2C2C59" w14:textId="77777777" w:rsidR="004F5C5A" w:rsidRDefault="004F5C5A" w:rsidP="002726DE">
            <w:pPr>
              <w:rPr>
                <w:rFonts w:ascii="MISA Sans" w:hAnsi="MISA Sans"/>
                <w:color w:val="030E43"/>
                <w:spacing w:val="-3"/>
              </w:rPr>
            </w:pPr>
            <w:r>
              <w:rPr>
                <w:rStyle w:val="Strong"/>
                <w:rFonts w:ascii="MISA Sans" w:hAnsi="MISA Sans"/>
                <w:color w:val="030E43"/>
                <w:spacing w:val="-3"/>
              </w:rPr>
              <w:t>Chỉnh sửa email nhận hóa đơn của phòng ban.</w:t>
            </w:r>
          </w:p>
          <w:p w14:paraId="4BAE2773" w14:textId="77777777" w:rsidR="004F5C5A" w:rsidRDefault="004F5C5A" w:rsidP="002726DE">
            <w:pPr>
              <w:rPr>
                <w:rFonts w:ascii="MISA Sans" w:hAnsi="MISA Sans"/>
                <w:color w:val="030E43"/>
                <w:spacing w:val="-3"/>
              </w:rPr>
            </w:pPr>
            <w:r>
              <w:rPr>
                <w:rFonts w:ascii="MISA Sans" w:hAnsi="MISA Sans"/>
                <w:color w:val="030E43"/>
                <w:spacing w:val="-3"/>
              </w:rPr>
              <w:t xml:space="preserve">Tại phòng ban vừa thêm, nhấn biểu tượng 3 chấm </w:t>
            </w:r>
            <w:r>
              <w:rPr>
                <w:rFonts w:ascii="Cambria Math" w:hAnsi="Cambria Math" w:cs="Cambria Math"/>
                <w:color w:val="030E43"/>
                <w:spacing w:val="-3"/>
              </w:rPr>
              <w:t>⋯</w:t>
            </w:r>
            <w:r>
              <w:rPr>
                <w:rFonts w:ascii="MISA Sans" w:hAnsi="MISA Sans"/>
                <w:color w:val="030E43"/>
                <w:spacing w:val="-3"/>
              </w:rPr>
              <w:t>, chọn </w:t>
            </w:r>
            <w:r>
              <w:rPr>
                <w:rStyle w:val="Strong"/>
                <w:rFonts w:ascii="MISA Sans" w:hAnsi="MISA Sans"/>
                <w:color w:val="030E43"/>
                <w:spacing w:val="-3"/>
              </w:rPr>
              <w:t>Thay đổi địa chỉ email</w:t>
            </w:r>
            <w:r>
              <w:rPr>
                <w:rFonts w:ascii="MISA Sans" w:hAnsi="MISA Sans"/>
                <w:color w:val="030E43"/>
                <w:spacing w:val="-3"/>
              </w:rPr>
              <w:t>.</w:t>
            </w:r>
          </w:p>
          <w:p w14:paraId="732C4DCD" w14:textId="41318E40"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3784CE66" wp14:editId="28B84B68">
                  <wp:extent cx="12148185" cy="3301365"/>
                  <wp:effectExtent l="0" t="0" r="5715" b="0"/>
                  <wp:docPr id="244" name="Picture 244" descr="https://helpv4.meinvoice.vn/wp-content/uploads/2024/11/p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https://helpv4.meinvoice.vn/wp-content/uploads/2024/11/pb-1.png"/>
                          <pic:cNvPicPr>
                            <a:picLocks noChangeAspect="1" noChangeArrowheads="1"/>
                          </pic:cNvPicPr>
                        </pic:nvPicPr>
                        <pic:blipFill>
                          <a:blip r:embed="rId492">
                            <a:extLst>
                              <a:ext uri="{28A0092B-C50C-407E-A947-70E740481C1C}">
                                <a14:useLocalDpi xmlns:a14="http://schemas.microsoft.com/office/drawing/2010/main" val="0"/>
                              </a:ext>
                            </a:extLst>
                          </a:blip>
                          <a:srcRect/>
                          <a:stretch>
                            <a:fillRect/>
                          </a:stretch>
                        </pic:blipFill>
                        <pic:spPr bwMode="auto">
                          <a:xfrm>
                            <a:off x="0" y="0"/>
                            <a:ext cx="12148185" cy="3301365"/>
                          </a:xfrm>
                          <a:prstGeom prst="rect">
                            <a:avLst/>
                          </a:prstGeom>
                          <a:noFill/>
                          <a:ln>
                            <a:noFill/>
                          </a:ln>
                        </pic:spPr>
                      </pic:pic>
                    </a:graphicData>
                  </a:graphic>
                </wp:inline>
              </w:drawing>
            </w:r>
          </w:p>
          <w:p w14:paraId="05B1A850" w14:textId="77777777" w:rsidR="004F5C5A" w:rsidRDefault="004F5C5A" w:rsidP="002726DE">
            <w:pPr>
              <w:rPr>
                <w:rFonts w:ascii="MISA Sans" w:hAnsi="MISA Sans"/>
                <w:color w:val="030E43"/>
                <w:spacing w:val="-3"/>
              </w:rPr>
            </w:pPr>
          </w:p>
          <w:p w14:paraId="0B92BBD7" w14:textId="77777777" w:rsidR="004F5C5A" w:rsidRDefault="004F5C5A" w:rsidP="002726DE">
            <w:pPr>
              <w:rPr>
                <w:rFonts w:ascii="MISA Sans" w:hAnsi="MISA Sans"/>
                <w:color w:val="030E43"/>
                <w:spacing w:val="-3"/>
              </w:rPr>
            </w:pPr>
            <w:r>
              <w:rPr>
                <w:rFonts w:ascii="MISA Sans" w:hAnsi="MISA Sans"/>
                <w:color w:val="030E43"/>
                <w:spacing w:val="-3"/>
              </w:rPr>
              <w:t>Khai báo địa chỉ email mới của phòng ban.</w:t>
            </w:r>
          </w:p>
          <w:p w14:paraId="173CD21E" w14:textId="20D6FC84"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7CEEFD89" wp14:editId="3BFAD555">
                  <wp:extent cx="4382135" cy="3384550"/>
                  <wp:effectExtent l="0" t="0" r="0" b="6350"/>
                  <wp:docPr id="243" name="Picture 243" descr="https://helpv4.meinvoice.vn/wp-content/uploads/2024/11/R52_CC_TC_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https://helpv4.meinvoice.vn/wp-content/uploads/2024/11/R52_CC_TC_14.png"/>
                          <pic:cNvPicPr>
                            <a:picLocks noChangeAspect="1" noChangeArrowheads="1"/>
                          </pic:cNvPicPr>
                        </pic:nvPicPr>
                        <pic:blipFill>
                          <a:blip r:embed="rId493">
                            <a:extLst>
                              <a:ext uri="{28A0092B-C50C-407E-A947-70E740481C1C}">
                                <a14:useLocalDpi xmlns:a14="http://schemas.microsoft.com/office/drawing/2010/main" val="0"/>
                              </a:ext>
                            </a:extLst>
                          </a:blip>
                          <a:srcRect/>
                          <a:stretch>
                            <a:fillRect/>
                          </a:stretch>
                        </pic:blipFill>
                        <pic:spPr bwMode="auto">
                          <a:xfrm>
                            <a:off x="0" y="0"/>
                            <a:ext cx="4382135" cy="3384550"/>
                          </a:xfrm>
                          <a:prstGeom prst="rect">
                            <a:avLst/>
                          </a:prstGeom>
                          <a:noFill/>
                          <a:ln>
                            <a:noFill/>
                          </a:ln>
                        </pic:spPr>
                      </pic:pic>
                    </a:graphicData>
                  </a:graphic>
                </wp:inline>
              </w:drawing>
            </w:r>
          </w:p>
          <w:p w14:paraId="1355866B" w14:textId="77777777" w:rsidR="004F5C5A" w:rsidRDefault="004F5C5A" w:rsidP="002726DE">
            <w:pPr>
              <w:rPr>
                <w:rFonts w:ascii="inherit" w:hAnsi="inherit"/>
                <w:color w:val="030E43"/>
                <w:sz w:val="28"/>
                <w:szCs w:val="28"/>
              </w:rPr>
            </w:pPr>
            <w:r>
              <w:rPr>
                <w:rStyle w:val="Strong"/>
                <w:rFonts w:ascii="inherit" w:hAnsi="inherit"/>
                <w:b w:val="0"/>
                <w:bCs w:val="0"/>
                <w:color w:val="030E43"/>
                <w:sz w:val="28"/>
                <w:szCs w:val="28"/>
              </w:rPr>
              <w:t>2.3. Phân quyền cho người dùng làm việc trên chi nhánh, phòng ban đã tạo</w:t>
            </w:r>
          </w:p>
          <w:p w14:paraId="53126F37"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1: </w:t>
            </w:r>
            <w:r>
              <w:rPr>
                <w:rFonts w:ascii="MISA Sans" w:hAnsi="MISA Sans"/>
                <w:color w:val="030E43"/>
                <w:spacing w:val="-3"/>
              </w:rPr>
              <w:t>Phân quyền cho người dùng làm việc trên chi nhánh/phòng ban đã tạo:</w:t>
            </w:r>
          </w:p>
          <w:p w14:paraId="0541819A" w14:textId="77777777" w:rsidR="004F5C5A" w:rsidRDefault="004F5C5A" w:rsidP="002726DE">
            <w:pPr>
              <w:rPr>
                <w:rFonts w:ascii="MISA Sans" w:hAnsi="MISA Sans"/>
                <w:color w:val="030E43"/>
                <w:spacing w:val="-3"/>
              </w:rPr>
            </w:pPr>
          </w:p>
          <w:p w14:paraId="3D15A4A5" w14:textId="77777777" w:rsidR="004F5C5A" w:rsidRDefault="004F5C5A" w:rsidP="002726DE">
            <w:pPr>
              <w:rPr>
                <w:rFonts w:ascii="MISA Sans" w:hAnsi="MISA Sans"/>
                <w:color w:val="030E43"/>
                <w:spacing w:val="-3"/>
              </w:rPr>
            </w:pPr>
            <w:r>
              <w:rPr>
                <w:rFonts w:ascii="MISA Sans" w:hAnsi="MISA Sans"/>
                <w:color w:val="030E43"/>
                <w:spacing w:val="-3"/>
              </w:rPr>
              <w:lastRenderedPageBreak/>
              <w:t>Vào </w:t>
            </w:r>
            <w:r>
              <w:rPr>
                <w:rStyle w:val="Strong"/>
                <w:rFonts w:ascii="MISA Sans" w:hAnsi="MISA Sans"/>
                <w:color w:val="030E43"/>
                <w:spacing w:val="-3"/>
              </w:rPr>
              <w:t>Hệ thống\Quản lý người dùng</w:t>
            </w:r>
            <w:r>
              <w:rPr>
                <w:rFonts w:ascii="MISA Sans" w:hAnsi="MISA Sans"/>
                <w:color w:val="030E43"/>
                <w:spacing w:val="-3"/>
              </w:rPr>
              <w:t> Chọn </w:t>
            </w:r>
            <w:r>
              <w:rPr>
                <w:rStyle w:val="Strong"/>
                <w:rFonts w:ascii="MISA Sans" w:hAnsi="MISA Sans"/>
                <w:color w:val="030E43"/>
                <w:spacing w:val="-3"/>
              </w:rPr>
              <w:t>Thêm người dùng </w:t>
            </w:r>
            <w:r>
              <w:rPr>
                <w:rFonts w:ascii="MISA Sans" w:hAnsi="MISA Sans"/>
                <w:color w:val="030E43"/>
                <w:spacing w:val="-3"/>
              </w:rPr>
              <w:t> và khai báo các thông tin cơ bản của người dùng.</w:t>
            </w:r>
          </w:p>
          <w:p w14:paraId="025A3486" w14:textId="77777777" w:rsidR="004F5C5A" w:rsidRDefault="004F5C5A" w:rsidP="002726DE">
            <w:pPr>
              <w:rPr>
                <w:rFonts w:ascii="MISA Sans" w:hAnsi="MISA Sans"/>
                <w:color w:val="030E43"/>
                <w:spacing w:val="-3"/>
              </w:rPr>
            </w:pPr>
            <w:r>
              <w:rPr>
                <w:rFonts w:ascii="MISA Sans" w:hAnsi="MISA Sans"/>
                <w:color w:val="030E43"/>
                <w:spacing w:val="-3"/>
              </w:rPr>
              <w:t>Ở mục</w:t>
            </w:r>
            <w:r>
              <w:rPr>
                <w:rStyle w:val="Strong"/>
                <w:rFonts w:ascii="MISA Sans" w:hAnsi="MISA Sans"/>
                <w:color w:val="030E43"/>
                <w:spacing w:val="-3"/>
              </w:rPr>
              <w:t> Phân quyền cho đơn vị, </w:t>
            </w:r>
            <w:r>
              <w:rPr>
                <w:rFonts w:ascii="MISA Sans" w:hAnsi="MISA Sans"/>
                <w:color w:val="030E43"/>
                <w:spacing w:val="-3"/>
              </w:rPr>
              <w:t>Anh/Chị thực hiện chọn đơn vị chi nhánh/phòng ban cần phân quyền ho người dùng.</w:t>
            </w:r>
          </w:p>
          <w:p w14:paraId="599D9F57" w14:textId="21F99688"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778172D8" wp14:editId="61A16E97">
                  <wp:extent cx="5711555" cy="2267527"/>
                  <wp:effectExtent l="0" t="0" r="3810" b="0"/>
                  <wp:docPr id="242" name="Picture 242" descr="https://helpv4.meinvoice.vn/wp-content/uploads/2024/11/pq-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https://helpv4.meinvoice.vn/wp-content/uploads/2024/11/pq-1.png"/>
                          <pic:cNvPicPr>
                            <a:picLocks noChangeAspect="1" noChangeArrowheads="1"/>
                          </pic:cNvPicPr>
                        </pic:nvPicPr>
                        <pic:blipFill>
                          <a:blip r:embed="rId494" cstate="print">
                            <a:extLst>
                              <a:ext uri="{28A0092B-C50C-407E-A947-70E740481C1C}">
                                <a14:useLocalDpi xmlns:a14="http://schemas.microsoft.com/office/drawing/2010/main" val="0"/>
                              </a:ext>
                            </a:extLst>
                          </a:blip>
                          <a:srcRect/>
                          <a:stretch>
                            <a:fillRect/>
                          </a:stretch>
                        </pic:blipFill>
                        <pic:spPr bwMode="auto">
                          <a:xfrm>
                            <a:off x="0" y="0"/>
                            <a:ext cx="5731003" cy="2275248"/>
                          </a:xfrm>
                          <a:prstGeom prst="rect">
                            <a:avLst/>
                          </a:prstGeom>
                          <a:noFill/>
                          <a:ln>
                            <a:noFill/>
                          </a:ln>
                        </pic:spPr>
                      </pic:pic>
                    </a:graphicData>
                  </a:graphic>
                </wp:inline>
              </w:drawing>
            </w:r>
          </w:p>
          <w:p w14:paraId="0EF6C253" w14:textId="77777777" w:rsidR="004F5C5A" w:rsidRDefault="004F5C5A" w:rsidP="002726DE">
            <w:pPr>
              <w:rPr>
                <w:rFonts w:ascii="MISA Sans" w:hAnsi="MISA Sans"/>
                <w:color w:val="030E43"/>
                <w:spacing w:val="-3"/>
              </w:rPr>
            </w:pPr>
            <w:r>
              <w:rPr>
                <w:rStyle w:val="Strong"/>
                <w:rFonts w:ascii="MISA Sans" w:eastAsiaTheme="majorEastAsia" w:hAnsi="MISA Sans"/>
                <w:i/>
                <w:iCs/>
                <w:color w:val="030E43"/>
                <w:spacing w:val="-3"/>
              </w:rPr>
              <w:t>Lưu ý:</w:t>
            </w:r>
          </w:p>
          <w:p w14:paraId="2B899BFB" w14:textId="77777777" w:rsidR="004F5C5A" w:rsidRDefault="004F5C5A" w:rsidP="002726DE">
            <w:pPr>
              <w:rPr>
                <w:rFonts w:ascii="MISA Sans" w:hAnsi="MISA Sans"/>
                <w:color w:val="030E43"/>
                <w:spacing w:val="-3"/>
              </w:rPr>
            </w:pPr>
            <w:r>
              <w:rPr>
                <w:rStyle w:val="Emphasis"/>
                <w:rFonts w:ascii="MISA Sans" w:hAnsi="MISA Sans"/>
                <w:color w:val="030E43"/>
                <w:spacing w:val="-3"/>
              </w:rPr>
              <w:t>Người dùng được phân quyền làm việc với phòng ban nào thì làm việc được với cả hóa đơn được gửi đến email của chi nhánh chứa phòng ban đó.</w:t>
            </w:r>
          </w:p>
          <w:p w14:paraId="5931BE01" w14:textId="77777777" w:rsidR="004F5C5A" w:rsidRDefault="004F5C5A" w:rsidP="002726DE">
            <w:pPr>
              <w:rPr>
                <w:rFonts w:ascii="MISA Sans" w:hAnsi="MISA Sans"/>
                <w:color w:val="030E43"/>
                <w:spacing w:val="-3"/>
              </w:rPr>
            </w:pPr>
            <w:r>
              <w:rPr>
                <w:rStyle w:val="Emphasis"/>
                <w:rFonts w:ascii="MISA Sans" w:hAnsi="MISA Sans"/>
                <w:color w:val="030E43"/>
                <w:spacing w:val="-3"/>
              </w:rPr>
              <w:t>Người dùng có vai trò quản lý thì có thể làm việc với hóa đơn được gửi đến email của tất cả các chi nhánh/phòng ban.</w:t>
            </w:r>
          </w:p>
          <w:p w14:paraId="645313B0" w14:textId="77777777" w:rsidR="004F5C5A" w:rsidRDefault="004F5C5A" w:rsidP="002726DE">
            <w:pPr>
              <w:rPr>
                <w:rFonts w:ascii="MISA Sans" w:hAnsi="MISA Sans"/>
                <w:color w:val="030E43"/>
                <w:spacing w:val="-3"/>
              </w:rPr>
            </w:pPr>
            <w:r>
              <w:rPr>
                <w:rStyle w:val="Emphasis"/>
                <w:rFonts w:ascii="MISA Sans" w:hAnsi="MISA Sans"/>
                <w:color w:val="030E43"/>
                <w:spacing w:val="-3"/>
              </w:rPr>
              <w:t>Có thể phân quyền lại chi nhánh/phòng ban làm việc khi có thay đổi: Anh/Chị thực hiện bấm vào biểu tượng cây bút </w:t>
            </w:r>
            <w:r>
              <w:rPr>
                <w:rStyle w:val="Strong"/>
                <w:rFonts w:ascii="Segoe UI Symbol" w:hAnsi="Segoe UI Symbol" w:cs="Segoe UI Symbol"/>
                <w:i/>
                <w:iCs/>
                <w:color w:val="030E43"/>
                <w:spacing w:val="-3"/>
              </w:rPr>
              <w:t>✎</w:t>
            </w:r>
            <w:r>
              <w:rPr>
                <w:rStyle w:val="Strong"/>
                <w:rFonts w:ascii="MISA Sans" w:hAnsi="MISA Sans"/>
                <w:i/>
                <w:iCs/>
                <w:color w:val="030E43"/>
                <w:spacing w:val="-3"/>
              </w:rPr>
              <w:t xml:space="preserve"> Sửa</w:t>
            </w:r>
            <w:r>
              <w:rPr>
                <w:rStyle w:val="Emphasis"/>
                <w:rFonts w:ascii="MISA Sans" w:hAnsi="MISA Sans"/>
                <w:color w:val="030E43"/>
                <w:spacing w:val="-3"/>
              </w:rPr>
              <w:t> để phân quyền chọn lại đơn vị chi nhánh/phòng ban cho người dùng.</w:t>
            </w:r>
          </w:p>
          <w:p w14:paraId="62273348" w14:textId="332CC1FE"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3C1FAEE5" wp14:editId="201A5F34">
                  <wp:extent cx="5612381" cy="1852328"/>
                  <wp:effectExtent l="0" t="0" r="7620" b="0"/>
                  <wp:docPr id="241" name="Picture 241" descr="https://helpv4.meinvoice.vn/wp-content/uploads/2024/11/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https://helpv4.meinvoice.vn/wp-content/uploads/2024/11/111.jpg"/>
                          <pic:cNvPicPr>
                            <a:picLocks noChangeAspect="1" noChangeArrowheads="1"/>
                          </pic:cNvPicPr>
                        </pic:nvPicPr>
                        <pic:blipFill>
                          <a:blip r:embed="rId495">
                            <a:extLst>
                              <a:ext uri="{28A0092B-C50C-407E-A947-70E740481C1C}">
                                <a14:useLocalDpi xmlns:a14="http://schemas.microsoft.com/office/drawing/2010/main" val="0"/>
                              </a:ext>
                            </a:extLst>
                          </a:blip>
                          <a:srcRect/>
                          <a:stretch>
                            <a:fillRect/>
                          </a:stretch>
                        </pic:blipFill>
                        <pic:spPr bwMode="auto">
                          <a:xfrm>
                            <a:off x="0" y="0"/>
                            <a:ext cx="5625146" cy="1856541"/>
                          </a:xfrm>
                          <a:prstGeom prst="rect">
                            <a:avLst/>
                          </a:prstGeom>
                          <a:noFill/>
                          <a:ln>
                            <a:noFill/>
                          </a:ln>
                        </pic:spPr>
                      </pic:pic>
                    </a:graphicData>
                  </a:graphic>
                </wp:inline>
              </w:drawing>
            </w:r>
          </w:p>
          <w:p w14:paraId="14E74406"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2: </w:t>
            </w:r>
            <w:r>
              <w:rPr>
                <w:rFonts w:ascii="MISA Sans" w:hAnsi="MISA Sans"/>
                <w:color w:val="030E43"/>
                <w:spacing w:val="-3"/>
              </w:rPr>
              <w:t>Quản lý hóa đơn theo từng chi nhánh/phòng ban như sau:</w:t>
            </w:r>
          </w:p>
          <w:p w14:paraId="07295F1E" w14:textId="77777777" w:rsidR="004F5C5A" w:rsidRDefault="004F5C5A" w:rsidP="002726DE">
            <w:pPr>
              <w:rPr>
                <w:rFonts w:ascii="MISA Sans" w:hAnsi="MISA Sans"/>
                <w:color w:val="030E43"/>
                <w:spacing w:val="-3"/>
              </w:rPr>
            </w:pPr>
            <w:r>
              <w:rPr>
                <w:rFonts w:ascii="MISA Sans" w:hAnsi="MISA Sans"/>
                <w:color w:val="030E43"/>
                <w:spacing w:val="-3"/>
              </w:rPr>
              <w:t>Cung cấp địa chỉ email của từng chi nhánh/phòng ban đã khai báo trong Cơ cấu tổ chức cho bên bán để bên bán gửi trực tiếp hóa đơn vào email của chi nhánh/phòng ban.</w:t>
            </w:r>
          </w:p>
          <w:p w14:paraId="5932B992" w14:textId="7CECFFBB"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26856CB9" wp14:editId="20EBA3A6">
                  <wp:extent cx="5593352" cy="1269497"/>
                  <wp:effectExtent l="0" t="0" r="7620" b="6985"/>
                  <wp:docPr id="240" name="Picture 240" descr="https://helpv4.meinvoice.vn/wp-content/uploads/2024/11/R52_CC_TC_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s://helpv4.meinvoice.vn/wp-content/uploads/2024/11/R52_CC_TC_17.png"/>
                          <pic:cNvPicPr>
                            <a:picLocks noChangeAspect="1" noChangeArrowheads="1"/>
                          </pic:cNvPicPr>
                        </pic:nvPicPr>
                        <pic:blipFill>
                          <a:blip r:embed="rId496" cstate="print">
                            <a:extLst>
                              <a:ext uri="{28A0092B-C50C-407E-A947-70E740481C1C}">
                                <a14:useLocalDpi xmlns:a14="http://schemas.microsoft.com/office/drawing/2010/main" val="0"/>
                              </a:ext>
                            </a:extLst>
                          </a:blip>
                          <a:srcRect/>
                          <a:stretch>
                            <a:fillRect/>
                          </a:stretch>
                        </pic:blipFill>
                        <pic:spPr bwMode="auto">
                          <a:xfrm>
                            <a:off x="0" y="0"/>
                            <a:ext cx="5643969" cy="1280985"/>
                          </a:xfrm>
                          <a:prstGeom prst="rect">
                            <a:avLst/>
                          </a:prstGeom>
                          <a:noFill/>
                          <a:ln>
                            <a:noFill/>
                          </a:ln>
                        </pic:spPr>
                      </pic:pic>
                    </a:graphicData>
                  </a:graphic>
                </wp:inline>
              </w:drawing>
            </w:r>
          </w:p>
          <w:p w14:paraId="0A05EE4F" w14:textId="77777777" w:rsidR="004F5C5A" w:rsidRDefault="004F5C5A" w:rsidP="002726DE">
            <w:pPr>
              <w:rPr>
                <w:rFonts w:ascii="MISA Sans" w:hAnsi="MISA Sans"/>
                <w:color w:val="030E43"/>
                <w:spacing w:val="-3"/>
              </w:rPr>
            </w:pPr>
            <w:r>
              <w:rPr>
                <w:rFonts w:ascii="MISA Sans" w:hAnsi="MISA Sans"/>
                <w:color w:val="030E43"/>
                <w:spacing w:val="-3"/>
              </w:rPr>
              <w:t>Chọn làm việc với đúng chi nhánh/phòng ban để xem danh sách hóa đơn và các báo cáo liên quan.</w:t>
            </w:r>
          </w:p>
          <w:p w14:paraId="2093FF21" w14:textId="77777777" w:rsidR="004F5C5A" w:rsidRDefault="004F5C5A" w:rsidP="002726DE">
            <w:pPr>
              <w:rPr>
                <w:rFonts w:ascii="MISA Sans" w:hAnsi="MISA Sans"/>
                <w:color w:val="030E43"/>
                <w:spacing w:val="-3"/>
              </w:rPr>
            </w:pPr>
            <w:r>
              <w:rPr>
                <w:rFonts w:ascii="MISA Sans" w:hAnsi="MISA Sans"/>
                <w:color w:val="030E43"/>
                <w:spacing w:val="-3"/>
              </w:rPr>
              <w:t xml:space="preserve">Tại tên công ty ở trên cùng bên trái, chọn biểu tượng mũi tên </w:t>
            </w:r>
            <w:r>
              <w:rPr>
                <w:color w:val="030E43"/>
                <w:spacing w:val="-3"/>
              </w:rPr>
              <w:t>⏷</w:t>
            </w:r>
            <w:r>
              <w:rPr>
                <w:rFonts w:ascii="MISA Sans" w:hAnsi="MISA Sans"/>
                <w:color w:val="030E43"/>
                <w:spacing w:val="-3"/>
              </w:rPr>
              <w:t xml:space="preserve"> v</w:t>
            </w:r>
            <w:r>
              <w:rPr>
                <w:color w:val="030E43"/>
                <w:spacing w:val="-3"/>
              </w:rPr>
              <w:t>à</w:t>
            </w:r>
            <w:r>
              <w:rPr>
                <w:rFonts w:ascii="MISA Sans" w:hAnsi="MISA Sans"/>
                <w:color w:val="030E43"/>
                <w:spacing w:val="-3"/>
              </w:rPr>
              <w:t xml:space="preserve"> chọn chi nhánh/phòng ban cần làm việc.</w:t>
            </w:r>
          </w:p>
          <w:p w14:paraId="68AF51D4" w14:textId="7B734776"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67A8AD67" wp14:editId="3D550F0B">
                  <wp:extent cx="5509895" cy="2529205"/>
                  <wp:effectExtent l="0" t="0" r="0" b="4445"/>
                  <wp:docPr id="220" name="Picture 220" descr="https://helpv4.meinvoice.vn/wp-content/uploads/2024/11/c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https://helpv4.meinvoice.vn/wp-content/uploads/2024/11/cd-1.png"/>
                          <pic:cNvPicPr>
                            <a:picLocks noChangeAspect="1" noChangeArrowheads="1"/>
                          </pic:cNvPicPr>
                        </pic:nvPicPr>
                        <pic:blipFill>
                          <a:blip r:embed="rId497">
                            <a:extLst>
                              <a:ext uri="{28A0092B-C50C-407E-A947-70E740481C1C}">
                                <a14:useLocalDpi xmlns:a14="http://schemas.microsoft.com/office/drawing/2010/main" val="0"/>
                              </a:ext>
                            </a:extLst>
                          </a:blip>
                          <a:srcRect/>
                          <a:stretch>
                            <a:fillRect/>
                          </a:stretch>
                        </pic:blipFill>
                        <pic:spPr bwMode="auto">
                          <a:xfrm>
                            <a:off x="0" y="0"/>
                            <a:ext cx="5522378" cy="2534935"/>
                          </a:xfrm>
                          <a:prstGeom prst="rect">
                            <a:avLst/>
                          </a:prstGeom>
                          <a:noFill/>
                          <a:ln>
                            <a:noFill/>
                          </a:ln>
                        </pic:spPr>
                      </pic:pic>
                    </a:graphicData>
                  </a:graphic>
                </wp:inline>
              </w:drawing>
            </w:r>
          </w:p>
          <w:p w14:paraId="28E31EBD" w14:textId="77777777" w:rsidR="004F5C5A" w:rsidRDefault="004F5C5A" w:rsidP="002726DE">
            <w:pPr>
              <w:rPr>
                <w:rFonts w:ascii="MISA Sans" w:hAnsi="MISA Sans"/>
                <w:color w:val="030E43"/>
                <w:spacing w:val="-3"/>
              </w:rPr>
            </w:pPr>
            <w:r>
              <w:rPr>
                <w:rFonts w:ascii="MISA Sans" w:hAnsi="MISA Sans"/>
                <w:color w:val="030E43"/>
                <w:spacing w:val="-3"/>
              </w:rPr>
              <w:t>Trường hợp đã tạo chi nhánh/phòng ban nhưng sau đó không có hóa đơn cần quản lý trên chi nhánh, phòng ban đó thì có thể xóa chi nhánh/phòng ban.</w:t>
            </w:r>
          </w:p>
          <w:p w14:paraId="2C1F01A4" w14:textId="77777777" w:rsidR="004F5C5A" w:rsidRDefault="004F5C5A" w:rsidP="002726DE">
            <w:pPr>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Cơ cấu tổ chức</w:t>
            </w:r>
            <w:r>
              <w:rPr>
                <w:rFonts w:ascii="MISA Sans" w:hAnsi="MISA Sans"/>
                <w:color w:val="030E43"/>
                <w:spacing w:val="-3"/>
              </w:rPr>
              <w:t>, tại chi nhánh/phòng ban cần xóa nhấn biểu tượng </w:t>
            </w:r>
            <w:r>
              <w:rPr>
                <w:rStyle w:val="Strong"/>
                <w:rFonts w:ascii="MISA Sans" w:hAnsi="MISA Sans"/>
                <w:color w:val="030E43"/>
                <w:spacing w:val="-3"/>
              </w:rPr>
              <w:t xml:space="preserve">3 chấm </w:t>
            </w:r>
            <w:r>
              <w:rPr>
                <w:rStyle w:val="Strong"/>
                <w:rFonts w:ascii="Cambria Math" w:hAnsi="Cambria Math" w:cs="Cambria Math"/>
                <w:color w:val="030E43"/>
                <w:spacing w:val="-3"/>
              </w:rPr>
              <w:t>⋯</w:t>
            </w:r>
            <w:r>
              <w:rPr>
                <w:rFonts w:ascii="MISA Sans" w:hAnsi="MISA Sans"/>
                <w:color w:val="030E43"/>
                <w:spacing w:val="-3"/>
              </w:rPr>
              <w:t> và chọn</w:t>
            </w:r>
            <w:r>
              <w:rPr>
                <w:rStyle w:val="Strong"/>
                <w:rFonts w:ascii="MISA Sans" w:hAnsi="MISA Sans"/>
                <w:color w:val="030E43"/>
                <w:spacing w:val="-3"/>
              </w:rPr>
              <w:t> Xóa.</w:t>
            </w:r>
          </w:p>
          <w:p w14:paraId="3C8EC745" w14:textId="2926F3FF"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4D112B19" wp14:editId="4115BBBB">
                  <wp:extent cx="5628632" cy="1529625"/>
                  <wp:effectExtent l="0" t="0" r="0" b="0"/>
                  <wp:docPr id="219" name="Picture 219" descr="https://helpv4.meinvoice.vn/wp-content/uploads/2024/11/pb-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https://helpv4.meinvoice.vn/wp-content/uploads/2024/11/pb-2.png"/>
                          <pic:cNvPicPr>
                            <a:picLocks noChangeAspect="1" noChangeArrowheads="1"/>
                          </pic:cNvPicPr>
                        </pic:nvPicPr>
                        <pic:blipFill>
                          <a:blip r:embed="rId498">
                            <a:extLst>
                              <a:ext uri="{28A0092B-C50C-407E-A947-70E740481C1C}">
                                <a14:useLocalDpi xmlns:a14="http://schemas.microsoft.com/office/drawing/2010/main" val="0"/>
                              </a:ext>
                            </a:extLst>
                          </a:blip>
                          <a:srcRect/>
                          <a:stretch>
                            <a:fillRect/>
                          </a:stretch>
                        </pic:blipFill>
                        <pic:spPr bwMode="auto">
                          <a:xfrm>
                            <a:off x="0" y="0"/>
                            <a:ext cx="5652706" cy="1536167"/>
                          </a:xfrm>
                          <a:prstGeom prst="rect">
                            <a:avLst/>
                          </a:prstGeom>
                          <a:noFill/>
                          <a:ln>
                            <a:noFill/>
                          </a:ln>
                        </pic:spPr>
                      </pic:pic>
                    </a:graphicData>
                  </a:graphic>
                </wp:inline>
              </w:drawing>
            </w:r>
          </w:p>
          <w:p w14:paraId="1B7326D5" w14:textId="2C1E4788" w:rsidR="004F5C5A" w:rsidRDefault="004F5C5A" w:rsidP="002726DE">
            <w:pPr>
              <w:rPr>
                <w:b/>
                <w:bCs/>
                <w:color w:val="000000" w:themeColor="text1"/>
                <w:sz w:val="28"/>
                <w:szCs w:val="28"/>
              </w:rPr>
            </w:pPr>
          </w:p>
        </w:tc>
      </w:tr>
    </w:tbl>
    <w:p w14:paraId="7A3AD5EA" w14:textId="77777777" w:rsidR="004F5C5A" w:rsidRPr="004F5C5A" w:rsidRDefault="004F5C5A" w:rsidP="004F5C5A">
      <w:pPr>
        <w:rPr>
          <w:b/>
          <w:bCs/>
          <w:color w:val="000000" w:themeColor="text1"/>
          <w:sz w:val="28"/>
          <w:szCs w:val="28"/>
        </w:rPr>
      </w:pPr>
    </w:p>
    <w:p w14:paraId="5A315CED" w14:textId="6725D214"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Phân biệt HD không mã gửi dữ liệu theo BTH đến CQTT trên danh sách HD</w:t>
      </w:r>
    </w:p>
    <w:tbl>
      <w:tblPr>
        <w:tblStyle w:val="TableGrid"/>
        <w:tblW w:w="0" w:type="auto"/>
        <w:tblLook w:val="04A0" w:firstRow="1" w:lastRow="0" w:firstColumn="1" w:lastColumn="0" w:noHBand="0" w:noVBand="1"/>
      </w:tblPr>
      <w:tblGrid>
        <w:gridCol w:w="9026"/>
      </w:tblGrid>
      <w:tr w:rsidR="004F5C5A" w14:paraId="18ED0EB5" w14:textId="77777777" w:rsidTr="004F5C5A">
        <w:tc>
          <w:tcPr>
            <w:tcW w:w="9026" w:type="dxa"/>
          </w:tcPr>
          <w:p w14:paraId="7F9EC1E1" w14:textId="77777777" w:rsidR="004F5C5A" w:rsidRDefault="004F5C5A" w:rsidP="004F5C5A">
            <w:pPr>
              <w:rPr>
                <w:rFonts w:ascii="inherit" w:hAnsi="inherit"/>
              </w:rPr>
            </w:pPr>
            <w:r>
              <w:rPr>
                <w:rFonts w:ascii="inherit" w:hAnsi="inherit"/>
              </w:rPr>
              <w:lastRenderedPageBreak/>
              <w:t>(MISA meInvoice – Xử lý hóa đơn) Phân biệt hóa đơn không mã gửi dữ liệu theo bảng tổng hợp đến CQT trên danh sách hóa đơn</w:t>
            </w:r>
          </w:p>
          <w:p w14:paraId="0880C9C8" w14:textId="77777777" w:rsidR="004F5C5A" w:rsidRDefault="004F5C5A" w:rsidP="004F5C5A">
            <w:pPr>
              <w:rPr>
                <w:rFonts w:ascii="inherit" w:hAnsi="inherit"/>
                <w:color w:val="030E43"/>
                <w:sz w:val="54"/>
                <w:szCs w:val="54"/>
              </w:rPr>
            </w:pPr>
            <w:r>
              <w:rPr>
                <w:rStyle w:val="Strong"/>
                <w:rFonts w:ascii="inherit" w:hAnsi="inherit"/>
                <w:b w:val="0"/>
                <w:bCs w:val="0"/>
                <w:color w:val="030E43"/>
                <w:sz w:val="28"/>
                <w:szCs w:val="28"/>
              </w:rPr>
              <w:t>1. Tổng quan</w:t>
            </w:r>
          </w:p>
          <w:p w14:paraId="4FC9A6A4" w14:textId="77777777" w:rsidR="004F5C5A" w:rsidRDefault="004F5C5A" w:rsidP="004F5C5A">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nhận biết nhanh hóa đơn không mã gửi dữ liệu theo bảng tổng hợp đến Cơ quan thuế trên chương trình giúp đơn vị dễ dàng kiểm tra, quản lí hóa đơn thuận tiện kiểm soát và lưu trữ.</w:t>
            </w:r>
          </w:p>
          <w:p w14:paraId="060AC922" w14:textId="77777777" w:rsidR="004F5C5A" w:rsidRDefault="004F5C5A" w:rsidP="004F5C5A">
            <w:pPr>
              <w:rPr>
                <w:rFonts w:ascii="MISA Sans" w:hAnsi="MISA Sans"/>
                <w:color w:val="030E43"/>
                <w:spacing w:val="-3"/>
              </w:rPr>
            </w:pPr>
            <w:r>
              <w:rPr>
                <w:rStyle w:val="Strong"/>
                <w:rFonts w:ascii="MISA Sans" w:hAnsi="MISA Sans"/>
                <w:color w:val="030E43"/>
                <w:spacing w:val="-3"/>
              </w:rPr>
              <w:t>Nội dung tổng quan gồm:</w:t>
            </w:r>
          </w:p>
          <w:p w14:paraId="66D2D1E0" w14:textId="77777777" w:rsidR="004F5C5A" w:rsidRDefault="004F5C5A" w:rsidP="004F5C5A">
            <w:pPr>
              <w:rPr>
                <w:rFonts w:ascii="MISA Sans" w:hAnsi="MISA Sans"/>
                <w:color w:val="030E43"/>
                <w:spacing w:val="-3"/>
              </w:rPr>
            </w:pPr>
            <w:r>
              <w:rPr>
                <w:rFonts w:ascii="MISA Sans" w:hAnsi="MISA Sans"/>
                <w:color w:val="030E43"/>
                <w:spacing w:val="-3"/>
              </w:rPr>
              <w:t>Các cách xem, nhận biết hóa đơn không mã</w:t>
            </w:r>
          </w:p>
          <w:p w14:paraId="40CA64E1" w14:textId="77777777" w:rsidR="004F5C5A" w:rsidRDefault="004F5C5A" w:rsidP="004F5C5A">
            <w:pPr>
              <w:rPr>
                <w:rFonts w:ascii="MISA Sans" w:hAnsi="MISA Sans"/>
                <w:color w:val="030E43"/>
                <w:spacing w:val="-3"/>
              </w:rPr>
            </w:pPr>
            <w:r>
              <w:rPr>
                <w:rFonts w:ascii="MISA Sans" w:hAnsi="MISA Sans"/>
                <w:color w:val="030E43"/>
                <w:spacing w:val="-3"/>
              </w:rPr>
              <w:t>Các lưu ý về việc kiểm tra chi tiết hóa đơn không mã</w:t>
            </w:r>
          </w:p>
          <w:p w14:paraId="2F8CD1CC" w14:textId="77777777" w:rsidR="004F5C5A" w:rsidRDefault="004F5C5A" w:rsidP="004F5C5A">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48595294" w14:textId="77777777" w:rsidR="004F5C5A" w:rsidRDefault="004F5C5A" w:rsidP="004F5C5A">
            <w:pPr>
              <w:rPr>
                <w:rFonts w:ascii="MISA Sans" w:hAnsi="MISA Sans"/>
                <w:color w:val="030E43"/>
                <w:spacing w:val="-3"/>
                <w:sz w:val="24"/>
                <w:szCs w:val="24"/>
              </w:rPr>
            </w:pPr>
            <w:r>
              <w:rPr>
                <w:rFonts w:ascii="MISA Sans" w:hAnsi="MISA Sans"/>
                <w:color w:val="030E43"/>
                <w:spacing w:val="-3"/>
              </w:rPr>
              <w:t>Nhận biết hóa đơn không mã gửi dữ liệu theo bảng tổng hợp đến Cơ quan thuế theo hai cách sau:</w:t>
            </w:r>
          </w:p>
          <w:p w14:paraId="25C1DEF2" w14:textId="77777777" w:rsidR="004F5C5A" w:rsidRDefault="004F5C5A" w:rsidP="004F5C5A">
            <w:pPr>
              <w:rPr>
                <w:rFonts w:ascii="MISA Sans" w:hAnsi="MISA Sans"/>
                <w:color w:val="030E43"/>
                <w:spacing w:val="-3"/>
              </w:rPr>
            </w:pPr>
            <w:r>
              <w:rPr>
                <w:rStyle w:val="Strong"/>
                <w:rFonts w:ascii="MISA Sans" w:hAnsi="MISA Sans"/>
                <w:color w:val="030E43"/>
                <w:spacing w:val="-3"/>
              </w:rPr>
              <w:t>Cách 1: Xem tại danh sách hóa đơn </w:t>
            </w:r>
          </w:p>
          <w:p w14:paraId="1992A1F7" w14:textId="77777777" w:rsidR="004F5C5A" w:rsidRDefault="004F5C5A" w:rsidP="004F5C5A">
            <w:pPr>
              <w:rPr>
                <w:rFonts w:ascii="MISA Sans" w:hAnsi="MISA Sans"/>
                <w:color w:val="030E43"/>
                <w:spacing w:val="-3"/>
              </w:rPr>
            </w:pPr>
            <w:r>
              <w:rPr>
                <w:rFonts w:ascii="MISA Sans" w:hAnsi="MISA Sans"/>
                <w:color w:val="030E43"/>
                <w:spacing w:val="-3"/>
              </w:rPr>
              <w:t>Chọn phân hệ </w:t>
            </w:r>
            <w:r>
              <w:rPr>
                <w:rStyle w:val="Strong"/>
                <w:rFonts w:ascii="MISA Sans" w:hAnsi="MISA Sans"/>
                <w:color w:val="030E43"/>
                <w:spacing w:val="-3"/>
              </w:rPr>
              <w:t>Hóa đơn đầu vào </w:t>
            </w:r>
            <w:r>
              <w:rPr>
                <w:rFonts w:ascii="MISA Sans" w:hAnsi="MISA Sans"/>
                <w:color w:val="030E43"/>
                <w:spacing w:val="-3"/>
              </w:rPr>
              <w:t>tại danh sách hóa đơn, hóa đơn không mã chuyển dữ liệu theo bảng tổng hợp sẽ hiển thị </w:t>
            </w:r>
            <w:r>
              <w:rPr>
                <w:rStyle w:val="Strong"/>
                <w:rFonts w:ascii="MISA Sans" w:hAnsi="MISA Sans"/>
                <w:color w:val="030E43"/>
                <w:spacing w:val="-3"/>
              </w:rPr>
              <w:t>Không</w:t>
            </w:r>
            <w:r>
              <w:rPr>
                <w:rFonts w:ascii="MISA Sans" w:hAnsi="MISA Sans"/>
                <w:color w:val="030E43"/>
                <w:spacing w:val="-3"/>
              </w:rPr>
              <w:t> tại cột </w:t>
            </w:r>
            <w:r>
              <w:rPr>
                <w:rStyle w:val="Strong"/>
                <w:rFonts w:ascii="MISA Sans" w:hAnsi="MISA Sans"/>
                <w:color w:val="030E43"/>
                <w:spacing w:val="-3"/>
              </w:rPr>
              <w:t>XML hóa đơn</w:t>
            </w:r>
            <w:r>
              <w:rPr>
                <w:rFonts w:ascii="MISA Sans" w:hAnsi="MISA Sans"/>
                <w:color w:val="030E43"/>
                <w:spacing w:val="-3"/>
              </w:rPr>
              <w:t>.</w:t>
            </w:r>
          </w:p>
          <w:p w14:paraId="295C2F1D" w14:textId="44F617B6" w:rsidR="004F5C5A" w:rsidRDefault="004F5C5A" w:rsidP="004F5C5A">
            <w:pPr>
              <w:rPr>
                <w:rFonts w:ascii="MISA Sans" w:hAnsi="MISA Sans"/>
                <w:color w:val="030E43"/>
                <w:spacing w:val="-3"/>
              </w:rPr>
            </w:pPr>
            <w:r>
              <w:rPr>
                <w:rFonts w:ascii="MISA Sans" w:hAnsi="MISA Sans"/>
                <w:noProof/>
                <w:color w:val="030E43"/>
                <w:spacing w:val="-3"/>
              </w:rPr>
              <w:drawing>
                <wp:inline distT="0" distB="0" distL="0" distR="0" wp14:anchorId="2BFA36B8" wp14:editId="40935CD5">
                  <wp:extent cx="5706570" cy="2445078"/>
                  <wp:effectExtent l="0" t="0" r="8890" b="0"/>
                  <wp:docPr id="260" name="Picture 260" descr="https://helpv4.meinvoice.vn/wp-content/uploads/2024/05/nhan_biet_hoa_don_ko_ma_BTH_ko_co_XML_01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https://helpv4.meinvoice.vn/wp-content/uploads/2024/05/nhan_biet_hoa_don_ko_ma_BTH_ko_co_XML_01png.png"/>
                          <pic:cNvPicPr>
                            <a:picLocks noChangeAspect="1" noChangeArrowheads="1"/>
                          </pic:cNvPicPr>
                        </pic:nvPicPr>
                        <pic:blipFill>
                          <a:blip r:embed="rId499" cstate="print">
                            <a:extLst>
                              <a:ext uri="{28A0092B-C50C-407E-A947-70E740481C1C}">
                                <a14:useLocalDpi xmlns:a14="http://schemas.microsoft.com/office/drawing/2010/main" val="0"/>
                              </a:ext>
                            </a:extLst>
                          </a:blip>
                          <a:srcRect/>
                          <a:stretch>
                            <a:fillRect/>
                          </a:stretch>
                        </pic:blipFill>
                        <pic:spPr bwMode="auto">
                          <a:xfrm>
                            <a:off x="0" y="0"/>
                            <a:ext cx="5731903" cy="2455932"/>
                          </a:xfrm>
                          <a:prstGeom prst="rect">
                            <a:avLst/>
                          </a:prstGeom>
                          <a:noFill/>
                          <a:ln>
                            <a:noFill/>
                          </a:ln>
                        </pic:spPr>
                      </pic:pic>
                    </a:graphicData>
                  </a:graphic>
                </wp:inline>
              </w:drawing>
            </w:r>
          </w:p>
          <w:p w14:paraId="50882FB8" w14:textId="77777777" w:rsidR="004F5C5A" w:rsidRDefault="004F5C5A" w:rsidP="004F5C5A">
            <w:pPr>
              <w:rPr>
                <w:rFonts w:ascii="MISA Sans" w:hAnsi="MISA Sans"/>
                <w:color w:val="030E43"/>
                <w:spacing w:val="-3"/>
              </w:rPr>
            </w:pPr>
            <w:r>
              <w:rPr>
                <w:rStyle w:val="Strong"/>
                <w:rFonts w:ascii="MISA Sans" w:hAnsi="MISA Sans"/>
                <w:color w:val="030E43"/>
                <w:spacing w:val="-3"/>
              </w:rPr>
              <w:t>Cách 2: Xem tại giao diện kiểm tra chi tiết hóa đơn </w:t>
            </w:r>
          </w:p>
          <w:p w14:paraId="139B8AED" w14:textId="77777777" w:rsidR="004F5C5A" w:rsidRDefault="004F5C5A" w:rsidP="004F5C5A">
            <w:pPr>
              <w:rPr>
                <w:rFonts w:ascii="MISA Sans" w:hAnsi="MISA Sans"/>
                <w:color w:val="030E43"/>
                <w:spacing w:val="-3"/>
              </w:rPr>
            </w:pPr>
            <w:r>
              <w:rPr>
                <w:rFonts w:ascii="MISA Sans" w:hAnsi="MISA Sans"/>
                <w:color w:val="030E43"/>
                <w:spacing w:val="-3"/>
              </w:rPr>
              <w:t>Chọn phân hệ </w:t>
            </w:r>
            <w:r>
              <w:rPr>
                <w:rStyle w:val="Strong"/>
                <w:rFonts w:ascii="MISA Sans" w:hAnsi="MISA Sans"/>
                <w:color w:val="030E43"/>
                <w:spacing w:val="-3"/>
              </w:rPr>
              <w:t>Hóa đơn đầu vào</w:t>
            </w:r>
            <w:r>
              <w:rPr>
                <w:rFonts w:ascii="MISA Sans" w:hAnsi="MISA Sans"/>
                <w:color w:val="030E43"/>
                <w:spacing w:val="-3"/>
              </w:rPr>
              <w:t>, tại danh sách hóa đơn, nhấn vào số hóa đơn cần kiểm tra.</w:t>
            </w:r>
          </w:p>
          <w:p w14:paraId="512D5AD9" w14:textId="77777777" w:rsidR="004F5C5A" w:rsidRDefault="004F5C5A" w:rsidP="004F5C5A">
            <w:pPr>
              <w:rPr>
                <w:rFonts w:ascii="MISA Sans" w:hAnsi="MISA Sans"/>
                <w:color w:val="030E43"/>
                <w:spacing w:val="-3"/>
              </w:rPr>
            </w:pPr>
            <w:r>
              <w:rPr>
                <w:rFonts w:ascii="MISA Sans" w:hAnsi="MISA Sans"/>
                <w:color w:val="030E43"/>
                <w:spacing w:val="-3"/>
              </w:rPr>
              <w:t>Tại giao diện chi tiết kết quả kiểm tra hóa đơn, chương trình thông báo cụ thể </w:t>
            </w:r>
            <w:r>
              <w:rPr>
                <w:rStyle w:val="Strong"/>
                <w:rFonts w:ascii="MISA Sans" w:hAnsi="MISA Sans"/>
                <w:color w:val="030E43"/>
                <w:spacing w:val="-3"/>
              </w:rPr>
              <w:t>Đây là hóa đơn không mã gửi đến CQT theo bảng tổng hợp</w:t>
            </w:r>
            <w:r>
              <w:rPr>
                <w:rFonts w:ascii="MISA Sans" w:hAnsi="MISA Sans"/>
                <w:color w:val="030E43"/>
                <w:spacing w:val="-3"/>
              </w:rPr>
              <w:t>.</w:t>
            </w:r>
          </w:p>
          <w:p w14:paraId="54030BE0" w14:textId="480224FD" w:rsidR="004F5C5A" w:rsidRDefault="004F5C5A" w:rsidP="004F5C5A">
            <w:pPr>
              <w:rPr>
                <w:rFonts w:ascii="MISA Sans" w:hAnsi="MISA Sans"/>
                <w:color w:val="030E43"/>
                <w:spacing w:val="-3"/>
              </w:rPr>
            </w:pPr>
            <w:r>
              <w:rPr>
                <w:rFonts w:ascii="MISA Sans" w:hAnsi="MISA Sans"/>
                <w:noProof/>
                <w:color w:val="030E43"/>
                <w:spacing w:val="-3"/>
              </w:rPr>
              <w:lastRenderedPageBreak/>
              <w:drawing>
                <wp:inline distT="0" distB="0" distL="0" distR="0" wp14:anchorId="3911EC30" wp14:editId="32C5CFE4">
                  <wp:extent cx="5513107" cy="4726379"/>
                  <wp:effectExtent l="0" t="0" r="0" b="0"/>
                  <wp:docPr id="259" name="Picture 259" descr="https://helpv4.meinvoice.vn/wp-content/uploads/2024/05/R51_inbot_Phanbiet_hoa_don_koM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https://helpv4.meinvoice.vn/wp-content/uploads/2024/05/R51_inbot_Phanbiet_hoa_don_koMa-1.png"/>
                          <pic:cNvPicPr>
                            <a:picLocks noChangeAspect="1" noChangeArrowheads="1"/>
                          </pic:cNvPicPr>
                        </pic:nvPicPr>
                        <pic:blipFill>
                          <a:blip r:embed="rId500">
                            <a:extLst>
                              <a:ext uri="{28A0092B-C50C-407E-A947-70E740481C1C}">
                                <a14:useLocalDpi xmlns:a14="http://schemas.microsoft.com/office/drawing/2010/main" val="0"/>
                              </a:ext>
                            </a:extLst>
                          </a:blip>
                          <a:srcRect/>
                          <a:stretch>
                            <a:fillRect/>
                          </a:stretch>
                        </pic:blipFill>
                        <pic:spPr bwMode="auto">
                          <a:xfrm>
                            <a:off x="0" y="0"/>
                            <a:ext cx="5520452" cy="4732676"/>
                          </a:xfrm>
                          <a:prstGeom prst="rect">
                            <a:avLst/>
                          </a:prstGeom>
                          <a:noFill/>
                          <a:ln>
                            <a:noFill/>
                          </a:ln>
                        </pic:spPr>
                      </pic:pic>
                    </a:graphicData>
                  </a:graphic>
                </wp:inline>
              </w:drawing>
            </w:r>
          </w:p>
          <w:p w14:paraId="13EB7070" w14:textId="77777777" w:rsidR="004F5C5A" w:rsidRDefault="004F5C5A" w:rsidP="004F5C5A">
            <w:pPr>
              <w:rPr>
                <w:rFonts w:ascii="inherit" w:hAnsi="inherit"/>
                <w:color w:val="030E43"/>
                <w:sz w:val="54"/>
                <w:szCs w:val="54"/>
              </w:rPr>
            </w:pPr>
            <w:r>
              <w:rPr>
                <w:rFonts w:ascii="inherit" w:hAnsi="inherit"/>
                <w:b/>
                <w:bCs/>
                <w:color w:val="030E43"/>
                <w:sz w:val="54"/>
                <w:szCs w:val="54"/>
              </w:rPr>
              <w:t>3. Lưu ý</w:t>
            </w:r>
          </w:p>
          <w:p w14:paraId="4A4526EB" w14:textId="77777777" w:rsidR="004F5C5A" w:rsidRDefault="004F5C5A" w:rsidP="004F5C5A">
            <w:pPr>
              <w:rPr>
                <w:rFonts w:ascii="MISA Sans" w:hAnsi="MISA Sans"/>
                <w:color w:val="030E43"/>
                <w:spacing w:val="-3"/>
                <w:sz w:val="24"/>
                <w:szCs w:val="24"/>
              </w:rPr>
            </w:pPr>
            <w:r>
              <w:rPr>
                <w:rFonts w:ascii="MISA Sans" w:hAnsi="MISA Sans"/>
                <w:color w:val="030E43"/>
                <w:spacing w:val="-3"/>
              </w:rPr>
              <w:t>Do các hóa đơn chuyển dữ liệu đến Cơ quan thuế theo bảng tổng hợp, không có xml từng hóa đơn để lấy được đầy đủ các thông tin. Vì vậy, nếu muốn xem kết quả kiểm tra chính xác, kế toán vui lòng liên hệ nhà cung cấp để xin lại file xml của hóa đơn, sau đó chuyển xml hóa đơn vào hệ thống để chương trình kiểm tra bằng cách:</w:t>
            </w:r>
          </w:p>
          <w:p w14:paraId="59F2E1FB" w14:textId="77777777" w:rsidR="004F5C5A" w:rsidRDefault="004F5C5A" w:rsidP="004F5C5A">
            <w:pPr>
              <w:rPr>
                <w:rFonts w:ascii="MISA Sans" w:hAnsi="MISA Sans"/>
                <w:color w:val="030E43"/>
                <w:spacing w:val="-3"/>
              </w:rPr>
            </w:pPr>
            <w:r>
              <w:rPr>
                <w:rFonts w:ascii="MISA Sans" w:hAnsi="MISA Sans"/>
                <w:color w:val="030E43"/>
                <w:spacing w:val="-3"/>
              </w:rPr>
              <w:t>Gửi email nhận hóa đơn của chương trình để khách hàng </w:t>
            </w:r>
            <w:hyperlink r:id="rId501" w:tgtFrame="_blank" w:history="1">
              <w:r>
                <w:rPr>
                  <w:rStyle w:val="Hyperlink"/>
                  <w:rFonts w:ascii="MISA Sans" w:hAnsi="MISA Sans"/>
                  <w:color w:val="337AB7"/>
                  <w:spacing w:val="-3"/>
                </w:rPr>
                <w:t>gửi trực tiếp hóa đơn vào email</w:t>
              </w:r>
            </w:hyperlink>
            <w:r>
              <w:rPr>
                <w:rFonts w:ascii="MISA Sans" w:hAnsi="MISA Sans"/>
                <w:color w:val="030E43"/>
                <w:spacing w:val="-3"/>
              </w:rPr>
              <w:t> này.</w:t>
            </w:r>
          </w:p>
          <w:p w14:paraId="55D44781" w14:textId="77777777" w:rsidR="004F5C5A" w:rsidRDefault="004F5C5A" w:rsidP="004F5C5A">
            <w:pPr>
              <w:rPr>
                <w:rFonts w:ascii="MISA Sans" w:hAnsi="MISA Sans"/>
                <w:color w:val="030E43"/>
                <w:spacing w:val="-3"/>
              </w:rPr>
            </w:pPr>
            <w:r>
              <w:rPr>
                <w:rFonts w:ascii="MISA Sans" w:hAnsi="MISA Sans"/>
                <w:color w:val="030E43"/>
                <w:spacing w:val="-3"/>
              </w:rPr>
              <w:t>Hoặc xin lại file xml hóa đơn sau đó kế toán tự </w:t>
            </w:r>
            <w:hyperlink r:id="rId502" w:tgtFrame="_blank" w:history="1">
              <w:r>
                <w:rPr>
                  <w:rStyle w:val="Hyperlink"/>
                  <w:rFonts w:ascii="MISA Sans" w:hAnsi="MISA Sans"/>
                  <w:color w:val="337AB7"/>
                  <w:spacing w:val="-3"/>
                </w:rPr>
                <w:t>tải hóa đơn vào phần mềm</w:t>
              </w:r>
            </w:hyperlink>
            <w:r>
              <w:rPr>
                <w:rFonts w:ascii="MISA Sans" w:hAnsi="MISA Sans"/>
                <w:color w:val="030E43"/>
                <w:spacing w:val="-3"/>
              </w:rPr>
              <w:t>.</w:t>
            </w:r>
          </w:p>
          <w:p w14:paraId="4BC7FA3A" w14:textId="77777777" w:rsidR="004F5C5A" w:rsidRDefault="00F8723B" w:rsidP="004F5C5A">
            <w:pPr>
              <w:rPr>
                <w:rFonts w:ascii="MISA Sans" w:hAnsi="MISA Sans"/>
                <w:color w:val="030E43"/>
                <w:spacing w:val="-3"/>
              </w:rPr>
            </w:pPr>
            <w:hyperlink r:id="rId503" w:tgtFrame="_blank" w:history="1">
              <w:r w:rsidR="004F5C5A">
                <w:rPr>
                  <w:rStyle w:val="Hyperlink"/>
                  <w:rFonts w:ascii="MISA Sans" w:hAnsi="MISA Sans"/>
                  <w:color w:val="337AB7"/>
                  <w:spacing w:val="-3"/>
                </w:rPr>
                <w:t>Ngoài ra có thể kết nối phần mềm với tra tra cứu hóa đơn của một số nhà cung cấp như (VNPT, EVN…) để chương trình tự động lấy hóa đơn về</w:t>
              </w:r>
            </w:hyperlink>
            <w:r w:rsidR="004F5C5A">
              <w:rPr>
                <w:rFonts w:ascii="MISA Sans" w:hAnsi="MISA Sans"/>
                <w:color w:val="030E43"/>
                <w:spacing w:val="-3"/>
              </w:rPr>
              <w:t>.</w:t>
            </w:r>
          </w:p>
          <w:p w14:paraId="34B4D8C7" w14:textId="77777777" w:rsidR="004F5C5A" w:rsidRDefault="004F5C5A" w:rsidP="004F5C5A">
            <w:pPr>
              <w:rPr>
                <w:b/>
                <w:bCs/>
                <w:color w:val="000000" w:themeColor="text1"/>
                <w:sz w:val="28"/>
                <w:szCs w:val="28"/>
              </w:rPr>
            </w:pPr>
          </w:p>
        </w:tc>
      </w:tr>
    </w:tbl>
    <w:p w14:paraId="30F93670" w14:textId="77777777" w:rsidR="004F5C5A" w:rsidRPr="004F5C5A" w:rsidRDefault="004F5C5A" w:rsidP="004F5C5A">
      <w:pPr>
        <w:jc w:val="both"/>
        <w:outlineLvl w:val="3"/>
        <w:rPr>
          <w:b/>
          <w:bCs/>
          <w:color w:val="000000" w:themeColor="text1"/>
          <w:sz w:val="28"/>
          <w:szCs w:val="28"/>
        </w:rPr>
      </w:pPr>
    </w:p>
    <w:p w14:paraId="32C6D0AE" w14:textId="370B46C3"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Phần mềm cảnh báo xml bị sửa đổi nhưng NCC khangwr định không sửa gì</w:t>
      </w:r>
    </w:p>
    <w:p w14:paraId="190C65FB" w14:textId="25D5E8A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lastRenderedPageBreak/>
        <w:t>Các thông tin trên hóa đơn dạngpd f dùng nhưng PM cảnh báo HD không hợp lệ</w:t>
      </w:r>
    </w:p>
    <w:p w14:paraId="03F67F85" w14:textId="315E500F" w:rsidR="00AB4EB7" w:rsidRPr="00AB4EB7" w:rsidRDefault="005808C4" w:rsidP="00A663E2">
      <w:pPr>
        <w:pStyle w:val="ListParagraph"/>
        <w:numPr>
          <w:ilvl w:val="2"/>
          <w:numId w:val="3"/>
        </w:numPr>
        <w:jc w:val="both"/>
        <w:outlineLvl w:val="2"/>
        <w:rPr>
          <w:b/>
          <w:bCs/>
          <w:color w:val="000000" w:themeColor="text1"/>
          <w:sz w:val="28"/>
          <w:szCs w:val="28"/>
        </w:rPr>
      </w:pPr>
      <w:bookmarkStart w:id="38" w:name="_Toc218880400"/>
      <w:r>
        <w:rPr>
          <w:b/>
          <w:bCs/>
          <w:color w:val="000000" w:themeColor="text1"/>
          <w:sz w:val="28"/>
          <w:szCs w:val="28"/>
        </w:rPr>
        <w:t>Tiện ích khác</w:t>
      </w:r>
      <w:bookmarkEnd w:id="38"/>
    </w:p>
    <w:p w14:paraId="291A3C32" w14:textId="46C45385"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39" w:name="_Toc218880401"/>
      <w:r w:rsidRPr="00AB4EB7">
        <w:rPr>
          <w:b/>
          <w:bCs/>
          <w:color w:val="000000" w:themeColor="text1"/>
          <w:sz w:val="28"/>
          <w:szCs w:val="28"/>
        </w:rPr>
        <w:t>Tra cứu nhanh PDF hóa đơn chưa có bản thể hiện của NCC</w:t>
      </w:r>
      <w:bookmarkEnd w:id="39"/>
    </w:p>
    <w:p w14:paraId="6E841697" w14:textId="74290F15"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40" w:name="_Toc218880402"/>
      <w:r w:rsidRPr="00AB4EB7">
        <w:rPr>
          <w:b/>
          <w:bCs/>
          <w:color w:val="000000" w:themeColor="text1"/>
          <w:sz w:val="28"/>
          <w:szCs w:val="28"/>
        </w:rPr>
        <w:t>Tự động phân loại HD theo định dạng bản cáo HD vượt định mức</w:t>
      </w:r>
      <w:bookmarkEnd w:id="40"/>
    </w:p>
    <w:p w14:paraId="5C63832F" w14:textId="4917D910"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41" w:name="_Toc218880403"/>
      <w:r w:rsidRPr="00AB4EB7">
        <w:rPr>
          <w:b/>
          <w:bCs/>
          <w:color w:val="000000" w:themeColor="text1"/>
          <w:sz w:val="28"/>
          <w:szCs w:val="28"/>
        </w:rPr>
        <w:t>Gửi email phân hồi kết quả kiểm tra HD cho NCC bằng tiếng nước ngoài</w:t>
      </w:r>
      <w:bookmarkEnd w:id="41"/>
    </w:p>
    <w:p w14:paraId="70AC844D" w14:textId="42A68830"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42" w:name="_Toc218880404"/>
      <w:r w:rsidRPr="00AB4EB7">
        <w:rPr>
          <w:b/>
          <w:bCs/>
          <w:color w:val="000000" w:themeColor="text1"/>
          <w:sz w:val="28"/>
          <w:szCs w:val="28"/>
        </w:rPr>
        <w:t>Thiết lập nhận/không nhận email thông báo hóa đơn thay đổi trạng thái</w:t>
      </w:r>
      <w:bookmarkEnd w:id="42"/>
    </w:p>
    <w:p w14:paraId="255C8332" w14:textId="3DF3E641"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43" w:name="_Toc218880405"/>
      <w:r w:rsidRPr="00AB4EB7">
        <w:rPr>
          <w:b/>
          <w:bCs/>
          <w:color w:val="000000" w:themeColor="text1"/>
          <w:sz w:val="28"/>
          <w:szCs w:val="28"/>
        </w:rPr>
        <w:t>Kiểm tra thuế suất trên HD với trí tuệ nhân tạo MISA AVA</w:t>
      </w:r>
      <w:bookmarkEnd w:id="43"/>
    </w:p>
    <w:p w14:paraId="6CC4E109" w14:textId="0AB10371" w:rsidR="00AB4EB7" w:rsidRDefault="005808C4" w:rsidP="00A663E2">
      <w:pPr>
        <w:pStyle w:val="ListParagraph"/>
        <w:numPr>
          <w:ilvl w:val="2"/>
          <w:numId w:val="3"/>
        </w:numPr>
        <w:jc w:val="both"/>
        <w:outlineLvl w:val="2"/>
        <w:rPr>
          <w:b/>
          <w:bCs/>
          <w:color w:val="000000" w:themeColor="text1"/>
          <w:sz w:val="28"/>
          <w:szCs w:val="28"/>
        </w:rPr>
      </w:pPr>
      <w:bookmarkStart w:id="44" w:name="_Toc218880406"/>
      <w:r>
        <w:rPr>
          <w:b/>
          <w:bCs/>
          <w:color w:val="000000" w:themeColor="text1"/>
          <w:sz w:val="28"/>
          <w:szCs w:val="28"/>
        </w:rPr>
        <w:t>Tính năng khác</w:t>
      </w:r>
      <w:bookmarkEnd w:id="44"/>
    </w:p>
    <w:p w14:paraId="098E869D" w14:textId="3DC6ED28" w:rsidR="005808C4" w:rsidRPr="00AB4EB7" w:rsidRDefault="00AB4EB7" w:rsidP="00A663E2">
      <w:pPr>
        <w:pStyle w:val="ListParagraph"/>
        <w:numPr>
          <w:ilvl w:val="3"/>
          <w:numId w:val="3"/>
        </w:numPr>
        <w:ind w:left="2070"/>
        <w:jc w:val="both"/>
        <w:outlineLvl w:val="2"/>
        <w:rPr>
          <w:b/>
          <w:bCs/>
          <w:color w:val="000000" w:themeColor="text1"/>
          <w:sz w:val="28"/>
          <w:szCs w:val="28"/>
        </w:rPr>
      </w:pPr>
      <w:bookmarkStart w:id="45" w:name="_Toc218880407"/>
      <w:r w:rsidRPr="00AB4EB7">
        <w:rPr>
          <w:b/>
          <w:bCs/>
          <w:color w:val="000000" w:themeColor="text1"/>
          <w:sz w:val="28"/>
          <w:szCs w:val="28"/>
        </w:rPr>
        <w:t>Danh sách tính năng mới phát triển theo từng phiên bản</w:t>
      </w:r>
      <w:bookmarkEnd w:id="45"/>
    </w:p>
    <w:p w14:paraId="4FBB086F" w14:textId="77777777" w:rsidR="00B34F81" w:rsidRPr="00D521AB" w:rsidRDefault="00B34F81" w:rsidP="00A663E2">
      <w:pPr>
        <w:spacing w:line="360" w:lineRule="auto"/>
        <w:ind w:left="720" w:firstLine="360"/>
        <w:jc w:val="both"/>
        <w:rPr>
          <w:bCs/>
          <w:color w:val="000000" w:themeColor="text1"/>
          <w:szCs w:val="26"/>
        </w:rPr>
      </w:pPr>
    </w:p>
    <w:p w14:paraId="33C5829E" w14:textId="014E09E8" w:rsidR="00D521AB" w:rsidRDefault="00D521AB" w:rsidP="00A663E2">
      <w:pPr>
        <w:pStyle w:val="ListParagraph"/>
        <w:numPr>
          <w:ilvl w:val="0"/>
          <w:numId w:val="3"/>
        </w:numPr>
        <w:spacing w:line="360" w:lineRule="auto"/>
        <w:jc w:val="both"/>
        <w:outlineLvl w:val="0"/>
        <w:rPr>
          <w:b/>
          <w:bCs/>
          <w:color w:val="000000" w:themeColor="text1"/>
          <w:sz w:val="28"/>
          <w:szCs w:val="28"/>
        </w:rPr>
      </w:pPr>
      <w:bookmarkStart w:id="46" w:name="_Toc218880408"/>
      <w:r w:rsidRPr="00D521AB">
        <w:rPr>
          <w:b/>
          <w:bCs/>
          <w:color w:val="000000" w:themeColor="text1"/>
          <w:sz w:val="28"/>
          <w:szCs w:val="28"/>
        </w:rPr>
        <w:t>QUẢN TRỊ RỦI RO &amp; TUÂN THỦ (RISK &amp; COMPLIANCE)</w:t>
      </w:r>
      <w:bookmarkEnd w:id="46"/>
    </w:p>
    <w:p w14:paraId="6401B283" w14:textId="77777777" w:rsid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An toàn dữ liệ</w:t>
      </w:r>
      <w:r>
        <w:rPr>
          <w:bCs/>
          <w:color w:val="000000" w:themeColor="text1"/>
          <w:szCs w:val="26"/>
        </w:rPr>
        <w:t>u bằng cách m</w:t>
      </w:r>
      <w:r w:rsidRPr="002E3C32">
        <w:rPr>
          <w:bCs/>
          <w:color w:val="000000" w:themeColor="text1"/>
          <w:szCs w:val="26"/>
        </w:rPr>
        <w:t>ã hóa các thông tin nhạy cảm của Merchant (API Keys, mật khẩu kết nố</w:t>
      </w:r>
      <w:r>
        <w:rPr>
          <w:bCs/>
          <w:color w:val="000000" w:themeColor="text1"/>
          <w:szCs w:val="26"/>
        </w:rPr>
        <w:t>i Provider).</w:t>
      </w:r>
    </w:p>
    <w:p w14:paraId="030B5A9F" w14:textId="77777777" w:rsid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Tính sẵn sàng (High Availabi</w:t>
      </w:r>
      <w:r>
        <w:rPr>
          <w:bCs/>
          <w:color w:val="000000" w:themeColor="text1"/>
          <w:szCs w:val="26"/>
        </w:rPr>
        <w:t>lity) được đả</w:t>
      </w:r>
      <w:r w:rsidRPr="002E3C32">
        <w:rPr>
          <w:bCs/>
          <w:color w:val="000000" w:themeColor="text1"/>
          <w:szCs w:val="26"/>
        </w:rPr>
        <w:t>m bảo nếu một Provider bị lỗi (ví dụ VNPT bảo trì), hệ thống có thể thông báo ngay cho Merchant hoặc chuyển hướng sang Provider dự phòng (nếu có cấu hình).</w:t>
      </w:r>
    </w:p>
    <w:p w14:paraId="29DEC6E0" w14:textId="207146E7" w:rsidR="002E3C32" w:rsidRP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Tuân thủ pháp luậ</w:t>
      </w:r>
      <w:r>
        <w:rPr>
          <w:bCs/>
          <w:color w:val="000000" w:themeColor="text1"/>
          <w:szCs w:val="26"/>
        </w:rPr>
        <w:t>t qua việc h</w:t>
      </w:r>
      <w:r w:rsidRPr="002E3C32">
        <w:rPr>
          <w:bCs/>
          <w:color w:val="000000" w:themeColor="text1"/>
          <w:szCs w:val="26"/>
        </w:rPr>
        <w:t>ệ thống phải hỗ trợ các chuẩn dữ liệu theo Thông tư 78/2021/TT-BTC và Nghị định 123/2020/NĐ-CP của Tổng cục Thuế Việt Nam.</w:t>
      </w:r>
    </w:p>
    <w:p w14:paraId="0303F14B" w14:textId="3BB2C58F" w:rsidR="00D521AB" w:rsidRDefault="00D521AB" w:rsidP="00A663E2">
      <w:pPr>
        <w:pStyle w:val="ListParagraph"/>
        <w:numPr>
          <w:ilvl w:val="0"/>
          <w:numId w:val="3"/>
        </w:numPr>
        <w:spacing w:line="360" w:lineRule="auto"/>
        <w:jc w:val="both"/>
        <w:outlineLvl w:val="0"/>
        <w:rPr>
          <w:b/>
          <w:bCs/>
          <w:color w:val="000000" w:themeColor="text1"/>
          <w:sz w:val="28"/>
          <w:szCs w:val="28"/>
        </w:rPr>
      </w:pPr>
      <w:bookmarkStart w:id="47" w:name="_Toc218880409"/>
      <w:r w:rsidRPr="00D521AB">
        <w:rPr>
          <w:b/>
          <w:bCs/>
          <w:color w:val="000000" w:themeColor="text1"/>
          <w:sz w:val="28"/>
          <w:szCs w:val="28"/>
        </w:rPr>
        <w:t>ĐỊNH HƯỚNG MỞ RỘNG (FUTURE ROADMAP)</w:t>
      </w:r>
      <w:bookmarkEnd w:id="47"/>
    </w:p>
    <w:p w14:paraId="49D05DE9" w14:textId="6B2B0F9A" w:rsidR="00D521AB" w:rsidRDefault="002E3C32" w:rsidP="00A663E2">
      <w:pPr>
        <w:ind w:left="720" w:firstLine="360"/>
        <w:jc w:val="both"/>
        <w:rPr>
          <w:bCs/>
          <w:color w:val="000000" w:themeColor="text1"/>
          <w:szCs w:val="26"/>
        </w:rPr>
      </w:pPr>
      <w:r>
        <w:rPr>
          <w:bCs/>
          <w:color w:val="000000" w:themeColor="text1"/>
          <w:szCs w:val="26"/>
        </w:rPr>
        <w:t>Hệ thống có thể phát triển Dashboard Analytics bi</w:t>
      </w:r>
      <w:r w:rsidRPr="002E3C32">
        <w:rPr>
          <w:bCs/>
          <w:color w:val="000000" w:themeColor="text1"/>
          <w:szCs w:val="26"/>
        </w:rPr>
        <w:t>ểu đồ thống kê lượng hóa đ</w:t>
      </w:r>
      <w:r>
        <w:rPr>
          <w:bCs/>
          <w:color w:val="000000" w:themeColor="text1"/>
          <w:szCs w:val="26"/>
        </w:rPr>
        <w:t>ơn theo tháng/quý cho Merchant. Ngoài ra còn có thể thêm tính năng Auto-Retry Mechanism t</w:t>
      </w:r>
      <w:r w:rsidRPr="002E3C32">
        <w:rPr>
          <w:bCs/>
          <w:color w:val="000000" w:themeColor="text1"/>
          <w:szCs w:val="26"/>
        </w:rPr>
        <w:t>ự động gửi lại hóa đơn nếu gặp lỗi mạng tạm thời từ</w:t>
      </w:r>
      <w:r>
        <w:rPr>
          <w:bCs/>
          <w:color w:val="000000" w:themeColor="text1"/>
          <w:szCs w:val="26"/>
        </w:rPr>
        <w:t xml:space="preserve"> phía Provider. Ngoài ra còn có thể tích hợp Email Service t</w:t>
      </w:r>
      <w:r w:rsidRPr="002E3C32">
        <w:rPr>
          <w:bCs/>
          <w:color w:val="000000" w:themeColor="text1"/>
          <w:szCs w:val="26"/>
        </w:rPr>
        <w:t>ự động gửi link hóa đơn PDF cho khách hàng cuối ngay sau khi phát hành thành công.</w:t>
      </w:r>
    </w:p>
    <w:p w14:paraId="6653C9C4" w14:textId="57C4041F" w:rsidR="00D521AB" w:rsidRPr="00D521AB" w:rsidRDefault="007F1860" w:rsidP="00A663E2">
      <w:pPr>
        <w:spacing w:after="160"/>
        <w:jc w:val="both"/>
        <w:rPr>
          <w:bCs/>
          <w:color w:val="000000" w:themeColor="text1"/>
          <w:szCs w:val="26"/>
        </w:rPr>
      </w:pPr>
      <w:r>
        <w:rPr>
          <w:bCs/>
          <w:color w:val="000000" w:themeColor="text1"/>
          <w:szCs w:val="26"/>
        </w:rPr>
        <w:br w:type="page"/>
      </w:r>
    </w:p>
    <w:p w14:paraId="4C5FDD4F" w14:textId="68423306" w:rsidR="006D68C7" w:rsidRPr="006D68C7" w:rsidRDefault="00AE7C3E" w:rsidP="006D68C7">
      <w:pPr>
        <w:pStyle w:val="ListParagraph"/>
        <w:numPr>
          <w:ilvl w:val="0"/>
          <w:numId w:val="3"/>
        </w:numPr>
        <w:spacing w:after="160"/>
        <w:jc w:val="both"/>
        <w:outlineLvl w:val="0"/>
        <w:rPr>
          <w:b/>
          <w:bCs/>
          <w:sz w:val="28"/>
          <w:szCs w:val="28"/>
        </w:rPr>
      </w:pPr>
      <w:bookmarkStart w:id="48" w:name="_Toc215745888"/>
      <w:bookmarkStart w:id="49" w:name="_Toc218880410"/>
      <w:r w:rsidRPr="00B87BE4">
        <w:rPr>
          <w:b/>
          <w:bCs/>
          <w:color w:val="000000" w:themeColor="text1"/>
          <w:sz w:val="28"/>
          <w:szCs w:val="28"/>
        </w:rPr>
        <w:lastRenderedPageBreak/>
        <w:t>TÀI LIỆU THAM KHẢO:</w:t>
      </w:r>
      <w:bookmarkEnd w:id="48"/>
      <w:bookmarkEnd w:id="49"/>
    </w:p>
    <w:p w14:paraId="2E1A03EB" w14:textId="77777777" w:rsidR="006D68C7" w:rsidRPr="006D68C7" w:rsidRDefault="00AE7C3E" w:rsidP="006D68C7">
      <w:pPr>
        <w:pStyle w:val="Bibliography"/>
      </w:pPr>
      <w:r w:rsidRPr="00070820">
        <w:fldChar w:fldCharType="begin"/>
      </w:r>
      <w:r w:rsidRPr="00070820">
        <w:instrText xml:space="preserve"> ADDIN ZOTERO_BIBL {"uncited":[],"omitted":[],"custom":[]} CSL_BIBLIOGRAPHY </w:instrText>
      </w:r>
      <w:r w:rsidRPr="00070820">
        <w:fldChar w:fldCharType="separate"/>
      </w:r>
      <w:r w:rsidR="006D68C7" w:rsidRPr="006D68C7">
        <w:t>[1]</w:t>
      </w:r>
      <w:r w:rsidR="006D68C7" w:rsidRPr="006D68C7">
        <w:tab/>
        <w:t>“Hoá đơn điện tử E-invoice phổ biến nhất trong Doanh nghiệp FDI, tích hợp hệ thống SAP, ERP, CRM, các phần mềm kế toán, bán hàng... xuất hoá đơn tự động,” Hóa đơn điện tử. Accessed: Dec. 24, 2025. [Online]. Available: https://einvoice.vn/</w:t>
      </w:r>
    </w:p>
    <w:p w14:paraId="37151C86" w14:textId="77777777" w:rsidR="006D68C7" w:rsidRPr="006D68C7" w:rsidRDefault="006D68C7" w:rsidP="006D68C7">
      <w:pPr>
        <w:pStyle w:val="Bibliography"/>
      </w:pPr>
      <w:r w:rsidRPr="006D68C7">
        <w:t>[2]</w:t>
      </w:r>
      <w:r w:rsidRPr="006D68C7">
        <w:tab/>
        <w:t>“Phát triển phần mềm trung gian cho tích hợp đa API - Hostragons®.” Accessed: Dec. 24, 2025. [Online]. Available: https://www.hostragons.com/vi/blog/phat-trien-phan-mem-trung-gian-cho-tich-hop-nhieu-api/</w:t>
      </w:r>
    </w:p>
    <w:p w14:paraId="3FF40577" w14:textId="77777777" w:rsidR="006D68C7" w:rsidRPr="006D68C7" w:rsidRDefault="006D68C7" w:rsidP="006D68C7">
      <w:pPr>
        <w:pStyle w:val="Bibliography"/>
      </w:pPr>
      <w:r w:rsidRPr="006D68C7">
        <w:t>[3]</w:t>
      </w:r>
      <w:r w:rsidRPr="006D68C7">
        <w:tab/>
        <w:t>“Phân Biệt Hóa Đơn Bán Hàng Và Hóa Đơn Giá Trị Gia Tăng - Mới 2025,” Phần mềm Hóa đơn điện tử EasyInvoice. Accessed: Dec. 29, 2025. [Online]. Available: https://easyinvoice.vn/phan-biet-hoa-don-ban-hang-va-hoa-don-gia-tri-gia-tang/</w:t>
      </w:r>
    </w:p>
    <w:p w14:paraId="0F827655" w14:textId="77777777" w:rsidR="006D68C7" w:rsidRPr="006D68C7" w:rsidRDefault="006D68C7" w:rsidP="006D68C7">
      <w:pPr>
        <w:pStyle w:val="Bibliography"/>
      </w:pPr>
      <w:r w:rsidRPr="006D68C7">
        <w:t>[4]</w:t>
      </w:r>
      <w:r w:rsidRPr="006D68C7">
        <w:tab/>
        <w:t>“Hoá đơn điện tử E-invoice phổ biến nhất trong Doanh nghiệp FDI, tích hợp hệ thống SAP, ERP, CRM, các phần mềm kế toán, bán hàng... xuất hoá đơn tự động,” Hóa đơn điện tử. Accessed: Dec. 29, 2025. [Online]. Available: https://einvoice.vn/tin-tuc/khai-niem-hoa-don-dien-tu</w:t>
      </w:r>
    </w:p>
    <w:p w14:paraId="1B025507" w14:textId="77777777" w:rsidR="006D68C7" w:rsidRPr="006D68C7" w:rsidRDefault="006D68C7" w:rsidP="006D68C7">
      <w:pPr>
        <w:pStyle w:val="Bibliography"/>
      </w:pPr>
      <w:r w:rsidRPr="006D68C7">
        <w:t>[5]</w:t>
      </w:r>
      <w:r w:rsidRPr="006D68C7">
        <w:tab/>
        <w:t>“Hoá đơn điện tử E-invoice phổ biến nhất trong Doanh nghiệp FDI, tích hợp hệ thống SAP, ERP, CRM, các phần mềm kế toán, bán hàng... xuất hoá đơn tự động,” Hóa đơn điện tử. Accessed: Dec. 29, 2025. [Online]. Available: https://einvoice.vn/tin-tuc/tu-01-06-2025-doi-tuong-nao-bat-buoc-su-dung-hoa-don-dien-tu-khoi-tao-tu-may-tinh-tien</w:t>
      </w:r>
    </w:p>
    <w:p w14:paraId="43849F38" w14:textId="77777777" w:rsidR="006D68C7" w:rsidRPr="006D68C7" w:rsidRDefault="006D68C7" w:rsidP="006D68C7">
      <w:pPr>
        <w:pStyle w:val="Bibliography"/>
      </w:pPr>
      <w:r w:rsidRPr="006D68C7">
        <w:t>[6]</w:t>
      </w:r>
      <w:r w:rsidRPr="006D68C7">
        <w:tab/>
        <w:t>MISA and Anh Đ. Q. V., “Tài liệu Open API tích hợp Hóa đơn điện tử MISA meInvoice (Đầu ra),” MISA.VN. Accessed: Dec. 24, 2025. [Online]. Available: https://www.misa.vn/154989/tai-lieu-open-api-tich-hop-hoa-don-dien-tu-misa-meinvoice-dau-ra/</w:t>
      </w:r>
    </w:p>
    <w:p w14:paraId="51DD1197" w14:textId="77777777" w:rsidR="006D68C7" w:rsidRPr="006D68C7" w:rsidRDefault="006D68C7" w:rsidP="006D68C7">
      <w:pPr>
        <w:pStyle w:val="Bibliography"/>
      </w:pPr>
      <w:r w:rsidRPr="006D68C7">
        <w:t>[7]</w:t>
      </w:r>
      <w:r w:rsidRPr="006D68C7">
        <w:tab/>
        <w:t>“Tài liệu Open API tích hợp Hóa đơn điện tử MISA meInvoice (Đầu ra).” Accessed: Dec. 24, 2025. [Online]. Available: https://www.misa.vn/154989/tai-lieu-open-api-tich-hop-hoa-don-dien-tu-misa-meinvoice-dau-ra/</w:t>
      </w:r>
    </w:p>
    <w:p w14:paraId="28F8BD6D" w14:textId="77777777" w:rsidR="006D68C7" w:rsidRPr="006D68C7" w:rsidRDefault="006D68C7" w:rsidP="006D68C7">
      <w:pPr>
        <w:pStyle w:val="Bibliography"/>
      </w:pPr>
      <w:r w:rsidRPr="006D68C7">
        <w:t>[8]</w:t>
      </w:r>
      <w:r w:rsidRPr="006D68C7">
        <w:tab/>
        <w:t>“Thiết Kế Cấu Trúc Repo GitOps Dễ Bảo Trì Với Argo CD + Kro,” Blog về công nghệ Cloud Native. Accessed: Dec. 24, 2025. [Online]. Available: https://cloudnative-vn.com/blog/gitops/gitops-repo-structure-vi</w:t>
      </w:r>
    </w:p>
    <w:p w14:paraId="6987C3D4" w14:textId="77777777" w:rsidR="006D68C7" w:rsidRPr="006D68C7" w:rsidRDefault="006D68C7" w:rsidP="006D68C7">
      <w:pPr>
        <w:pStyle w:val="Bibliography"/>
      </w:pPr>
      <w:r w:rsidRPr="006D68C7">
        <w:t>[9]</w:t>
      </w:r>
      <w:r w:rsidRPr="006D68C7">
        <w:tab/>
        <w:t>“Về Virtual Thread trong Java 21.” Accessed: Dec. 24, 2025. [Online]. Available: https://viblo.asia/p/ve-virtual-thread-trong-java-21-oK9VyARqVQR</w:t>
      </w:r>
    </w:p>
    <w:p w14:paraId="0EDF965F" w14:textId="3383514A" w:rsidR="00AE7C3E" w:rsidRPr="00070820" w:rsidRDefault="00AE7C3E" w:rsidP="00A663E2">
      <w:pPr>
        <w:ind w:left="360"/>
        <w:jc w:val="both"/>
      </w:pPr>
      <w:r w:rsidRPr="00070820">
        <w:fldChar w:fldCharType="end"/>
      </w:r>
    </w:p>
    <w:sectPr w:rsidR="00AE7C3E" w:rsidRPr="00070820" w:rsidSect="009259A7">
      <w:footerReference w:type="default" r:id="rId504"/>
      <w:footerReference w:type="first" r:id="rId505"/>
      <w:pgSz w:w="12240" w:h="15840" w:code="1"/>
      <w:pgMar w:top="1134" w:right="1134" w:bottom="1134" w:left="207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3A988E" w14:textId="77777777" w:rsidR="006369DC" w:rsidRDefault="006369DC">
      <w:pPr>
        <w:spacing w:after="0" w:line="240" w:lineRule="auto"/>
      </w:pPr>
      <w:r>
        <w:separator/>
      </w:r>
    </w:p>
  </w:endnote>
  <w:endnote w:type="continuationSeparator" w:id="0">
    <w:p w14:paraId="33DE6EAE" w14:textId="77777777" w:rsidR="006369DC" w:rsidRDefault="006369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inherit">
    <w:altName w:val="Times New Roman"/>
    <w:panose1 w:val="00000000000000000000"/>
    <w:charset w:val="00"/>
    <w:family w:val="roman"/>
    <w:notTrueType/>
    <w:pitch w:val="default"/>
  </w:font>
  <w:font w:name="MISA San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0581521"/>
      <w:docPartObj>
        <w:docPartGallery w:val="Page Numbers (Bottom of Page)"/>
        <w:docPartUnique/>
      </w:docPartObj>
    </w:sdtPr>
    <w:sdtEndPr>
      <w:rPr>
        <w:noProof/>
      </w:rPr>
    </w:sdtEndPr>
    <w:sdtContent>
      <w:p w14:paraId="26AB9016" w14:textId="7D9DD64E" w:rsidR="00F8723B" w:rsidRDefault="00F8723B">
        <w:pPr>
          <w:pStyle w:val="Footer"/>
        </w:pPr>
        <w:r>
          <w:fldChar w:fldCharType="begin"/>
        </w:r>
        <w:r>
          <w:instrText xml:space="preserve"> PAGE   \* MERGEFORMAT </w:instrText>
        </w:r>
        <w:r>
          <w:fldChar w:fldCharType="separate"/>
        </w:r>
        <w:r w:rsidR="003922DC">
          <w:rPr>
            <w:noProof/>
          </w:rPr>
          <w:t>19</w:t>
        </w:r>
        <w:r>
          <w:rPr>
            <w:noProof/>
          </w:rPr>
          <w:fldChar w:fldCharType="end"/>
        </w:r>
      </w:p>
    </w:sdtContent>
  </w:sdt>
  <w:p w14:paraId="26657A55" w14:textId="35FE9CF1" w:rsidR="00F8723B" w:rsidRDefault="00F8723B" w:rsidP="00560DBC">
    <w:pPr>
      <w:pStyle w:val="Footer"/>
      <w:ind w:right="-201"/>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BBD6CF" w14:textId="2B9913A5" w:rsidR="00F8723B" w:rsidRDefault="00F8723B">
    <w:pPr>
      <w:pStyle w:val="Footer"/>
      <w:jc w:val="center"/>
    </w:pPr>
  </w:p>
  <w:p w14:paraId="4CE18861" w14:textId="77777777" w:rsidR="00F8723B" w:rsidRDefault="00F8723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E55D8C" w14:textId="77777777" w:rsidR="006369DC" w:rsidRDefault="006369DC">
      <w:pPr>
        <w:spacing w:after="0" w:line="240" w:lineRule="auto"/>
      </w:pPr>
      <w:r>
        <w:separator/>
      </w:r>
    </w:p>
  </w:footnote>
  <w:footnote w:type="continuationSeparator" w:id="0">
    <w:p w14:paraId="019100C6" w14:textId="77777777" w:rsidR="006369DC" w:rsidRDefault="006369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3345C"/>
    <w:multiLevelType w:val="multilevel"/>
    <w:tmpl w:val="B0B0D41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 w15:restartNumberingAfterBreak="0">
    <w:nsid w:val="02E951DD"/>
    <w:multiLevelType w:val="multilevel"/>
    <w:tmpl w:val="9912E09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 w15:restartNumberingAfterBreak="0">
    <w:nsid w:val="031B552B"/>
    <w:multiLevelType w:val="multilevel"/>
    <w:tmpl w:val="406824D8"/>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03E10400"/>
    <w:multiLevelType w:val="multilevel"/>
    <w:tmpl w:val="5DA8660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 w15:restartNumberingAfterBreak="0">
    <w:nsid w:val="06E952D6"/>
    <w:multiLevelType w:val="multilevel"/>
    <w:tmpl w:val="490A81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7394780"/>
    <w:multiLevelType w:val="multilevel"/>
    <w:tmpl w:val="82D80622"/>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 w15:restartNumberingAfterBreak="0">
    <w:nsid w:val="0BC541BD"/>
    <w:multiLevelType w:val="multilevel"/>
    <w:tmpl w:val="87766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0D24480F"/>
    <w:multiLevelType w:val="multilevel"/>
    <w:tmpl w:val="78A01F1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 w15:restartNumberingAfterBreak="0">
    <w:nsid w:val="0DA069A0"/>
    <w:multiLevelType w:val="hybridMultilevel"/>
    <w:tmpl w:val="E32463F8"/>
    <w:lvl w:ilvl="0" w:tplc="CCAA1E4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0106AC9"/>
    <w:multiLevelType w:val="multilevel"/>
    <w:tmpl w:val="C8F29C0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 w15:restartNumberingAfterBreak="0">
    <w:nsid w:val="13BF4022"/>
    <w:multiLevelType w:val="multilevel"/>
    <w:tmpl w:val="2330624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162C4E7D"/>
    <w:multiLevelType w:val="multilevel"/>
    <w:tmpl w:val="9ADA033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 w15:restartNumberingAfterBreak="0">
    <w:nsid w:val="170972C6"/>
    <w:multiLevelType w:val="multilevel"/>
    <w:tmpl w:val="CAD28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C3D154C"/>
    <w:multiLevelType w:val="multilevel"/>
    <w:tmpl w:val="70F4CCD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 w15:restartNumberingAfterBreak="0">
    <w:nsid w:val="1E055367"/>
    <w:multiLevelType w:val="multilevel"/>
    <w:tmpl w:val="B4F011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E1F3A0A"/>
    <w:multiLevelType w:val="multilevel"/>
    <w:tmpl w:val="9864D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1F971D3E"/>
    <w:multiLevelType w:val="multilevel"/>
    <w:tmpl w:val="FD986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0103B03"/>
    <w:multiLevelType w:val="multilevel"/>
    <w:tmpl w:val="40B28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21491B40"/>
    <w:multiLevelType w:val="hybridMultilevel"/>
    <w:tmpl w:val="26CA74E6"/>
    <w:lvl w:ilvl="0" w:tplc="9EF48B50">
      <w:start w:val="1"/>
      <w:numFmt w:val="lowerLetter"/>
      <w:lvlText w:val="%1."/>
      <w:lvlJc w:val="left"/>
      <w:pPr>
        <w:ind w:left="2430" w:hanging="360"/>
      </w:pPr>
      <w:rPr>
        <w:rFonts w:hint="default"/>
      </w:rPr>
    </w:lvl>
    <w:lvl w:ilvl="1" w:tplc="04090019">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19" w15:restartNumberingAfterBreak="0">
    <w:nsid w:val="235A746D"/>
    <w:multiLevelType w:val="multilevel"/>
    <w:tmpl w:val="BD1C8862"/>
    <w:lvl w:ilvl="0">
      <w:start w:val="1"/>
      <w:numFmt w:val="decimal"/>
      <w:lvlText w:val="%1."/>
      <w:lvlJc w:val="left"/>
      <w:pPr>
        <w:ind w:left="720" w:hanging="360"/>
      </w:pPr>
    </w:lvl>
    <w:lvl w:ilvl="1">
      <w:start w:val="1"/>
      <w:numFmt w:val="decimal"/>
      <w:isLgl/>
      <w:lvlText w:val="%1.%2"/>
      <w:lvlJc w:val="left"/>
      <w:pPr>
        <w:ind w:left="1020" w:hanging="390"/>
      </w:pPr>
      <w:rPr>
        <w:rFonts w:hint="default"/>
      </w:rPr>
    </w:lvl>
    <w:lvl w:ilvl="2">
      <w:start w:val="1"/>
      <w:numFmt w:val="decimal"/>
      <w:isLgl/>
      <w:lvlText w:val="%1.%2.%3"/>
      <w:lvlJc w:val="left"/>
      <w:pPr>
        <w:ind w:left="1890" w:hanging="720"/>
      </w:pPr>
      <w:rPr>
        <w:rFonts w:hint="default"/>
        <w:b/>
        <w:bCs/>
      </w:rPr>
    </w:lvl>
    <w:lvl w:ilvl="3">
      <w:start w:val="1"/>
      <w:numFmt w:val="decimal"/>
      <w:isLgl/>
      <w:lvlText w:val="%1.%2.%3.%4"/>
      <w:lvlJc w:val="left"/>
      <w:pPr>
        <w:ind w:left="1980" w:hanging="720"/>
      </w:pPr>
      <w:rPr>
        <w:rFonts w:hint="default"/>
      </w:rPr>
    </w:lvl>
    <w:lvl w:ilvl="4">
      <w:start w:val="1"/>
      <w:numFmt w:val="decimal"/>
      <w:isLgl/>
      <w:lvlText w:val="%1.%2.%3.%4.%5"/>
      <w:lvlJc w:val="left"/>
      <w:pPr>
        <w:ind w:left="8640" w:hanging="1080"/>
      </w:pPr>
      <w:rPr>
        <w:rFonts w:hint="default"/>
      </w:rPr>
    </w:lvl>
    <w:lvl w:ilvl="5">
      <w:start w:val="1"/>
      <w:numFmt w:val="decimal"/>
      <w:isLgl/>
      <w:lvlText w:val="%1.%2.%3.%4.%5.%6"/>
      <w:lvlJc w:val="left"/>
      <w:pPr>
        <w:ind w:left="10800" w:hanging="1440"/>
      </w:pPr>
      <w:rPr>
        <w:rFonts w:hint="default"/>
      </w:rPr>
    </w:lvl>
    <w:lvl w:ilvl="6">
      <w:start w:val="1"/>
      <w:numFmt w:val="decimal"/>
      <w:isLgl/>
      <w:lvlText w:val="%1.%2.%3.%4.%5.%6.%7"/>
      <w:lvlJc w:val="left"/>
      <w:pPr>
        <w:ind w:left="12600" w:hanging="1440"/>
      </w:pPr>
      <w:rPr>
        <w:rFonts w:hint="default"/>
      </w:rPr>
    </w:lvl>
    <w:lvl w:ilvl="7">
      <w:start w:val="1"/>
      <w:numFmt w:val="decimal"/>
      <w:isLgl/>
      <w:lvlText w:val="%1.%2.%3.%4.%5.%6.%7.%8"/>
      <w:lvlJc w:val="left"/>
      <w:pPr>
        <w:ind w:left="14760" w:hanging="1800"/>
      </w:pPr>
      <w:rPr>
        <w:rFonts w:hint="default"/>
      </w:rPr>
    </w:lvl>
    <w:lvl w:ilvl="8">
      <w:start w:val="1"/>
      <w:numFmt w:val="decimal"/>
      <w:isLgl/>
      <w:lvlText w:val="%1.%2.%3.%4.%5.%6.%7.%8.%9"/>
      <w:lvlJc w:val="left"/>
      <w:pPr>
        <w:ind w:left="16560" w:hanging="1800"/>
      </w:pPr>
      <w:rPr>
        <w:rFonts w:hint="default"/>
      </w:rPr>
    </w:lvl>
  </w:abstractNum>
  <w:abstractNum w:abstractNumId="20" w15:restartNumberingAfterBreak="0">
    <w:nsid w:val="23D442BE"/>
    <w:multiLevelType w:val="multilevel"/>
    <w:tmpl w:val="7564ED1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 w15:restartNumberingAfterBreak="0">
    <w:nsid w:val="23E71906"/>
    <w:multiLevelType w:val="multilevel"/>
    <w:tmpl w:val="85ACB89C"/>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 w15:restartNumberingAfterBreak="0">
    <w:nsid w:val="28672833"/>
    <w:multiLevelType w:val="multilevel"/>
    <w:tmpl w:val="E54AE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94F649D"/>
    <w:multiLevelType w:val="multilevel"/>
    <w:tmpl w:val="62EA4B4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4" w15:restartNumberingAfterBreak="0">
    <w:nsid w:val="2B772FE2"/>
    <w:multiLevelType w:val="hybridMultilevel"/>
    <w:tmpl w:val="34608ED6"/>
    <w:lvl w:ilvl="0" w:tplc="A0F0C3E2">
      <w:start w:val="1"/>
      <w:numFmt w:val="lowerLetter"/>
      <w:pStyle w:val="cushead3"/>
      <w:lvlText w:val="%1."/>
      <w:lvlJc w:val="left"/>
      <w:pPr>
        <w:ind w:left="360"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5" w15:restartNumberingAfterBreak="0">
    <w:nsid w:val="2ED96869"/>
    <w:multiLevelType w:val="multilevel"/>
    <w:tmpl w:val="8C285A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328C6D87"/>
    <w:multiLevelType w:val="multilevel"/>
    <w:tmpl w:val="5B206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37D82271"/>
    <w:multiLevelType w:val="multilevel"/>
    <w:tmpl w:val="EA041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400D6449"/>
    <w:multiLevelType w:val="multilevel"/>
    <w:tmpl w:val="41000E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4531389E"/>
    <w:multiLevelType w:val="multilevel"/>
    <w:tmpl w:val="92CC0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48E84203"/>
    <w:multiLevelType w:val="multilevel"/>
    <w:tmpl w:val="7AF44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4BCB6390"/>
    <w:multiLevelType w:val="multilevel"/>
    <w:tmpl w:val="CAEC777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2" w15:restartNumberingAfterBreak="0">
    <w:nsid w:val="4D213DFD"/>
    <w:multiLevelType w:val="multilevel"/>
    <w:tmpl w:val="B36CE63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3" w15:restartNumberingAfterBreak="0">
    <w:nsid w:val="57F7637C"/>
    <w:multiLevelType w:val="multilevel"/>
    <w:tmpl w:val="5AF6199E"/>
    <w:lvl w:ilvl="0">
      <w:start w:val="1"/>
      <w:numFmt w:val="bullet"/>
      <w:lvlText w:val="o"/>
      <w:lvlJc w:val="left"/>
      <w:pPr>
        <w:tabs>
          <w:tab w:val="num" w:pos="720"/>
        </w:tabs>
        <w:ind w:left="720" w:hanging="360"/>
      </w:pPr>
      <w:rPr>
        <w:rFonts w:ascii="Courier New" w:hAnsi="Courier New" w:hint="default"/>
        <w:sz w:val="20"/>
      </w:rPr>
    </w:lvl>
    <w:lvl w:ilvl="1">
      <w:start w:val="1"/>
      <w:numFmt w:val="lowerLetter"/>
      <w:lvlText w:val="%2."/>
      <w:lvlJc w:val="left"/>
      <w:pPr>
        <w:ind w:left="1440" w:hanging="360"/>
      </w:pPr>
      <w:rPr>
        <w:rFonts w:hint="default"/>
      </w:rPr>
    </w:lvl>
    <w:lvl w:ilvl="2">
      <w:start w:val="1"/>
      <w:numFmt w:val="lowerLetter"/>
      <w:lvlText w:val="%3)"/>
      <w:lvlJc w:val="left"/>
      <w:pPr>
        <w:tabs>
          <w:tab w:val="num" w:pos="2160"/>
        </w:tabs>
        <w:ind w:left="2160" w:hanging="360"/>
      </w:pPr>
      <w:rPr>
        <w:rFonts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4" w15:restartNumberingAfterBreak="0">
    <w:nsid w:val="59044103"/>
    <w:multiLevelType w:val="multilevel"/>
    <w:tmpl w:val="C4545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59777939"/>
    <w:multiLevelType w:val="multilevel"/>
    <w:tmpl w:val="8FE4BEF2"/>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6" w15:restartNumberingAfterBreak="0">
    <w:nsid w:val="5A2E4D60"/>
    <w:multiLevelType w:val="hybridMultilevel"/>
    <w:tmpl w:val="C244649C"/>
    <w:lvl w:ilvl="0" w:tplc="B5D414E4">
      <w:start w:val="1"/>
      <w:numFmt w:val="decimal"/>
      <w:pStyle w:val="cushead2"/>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5B2E2DA8"/>
    <w:multiLevelType w:val="multilevel"/>
    <w:tmpl w:val="827C535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8" w15:restartNumberingAfterBreak="0">
    <w:nsid w:val="5D183842"/>
    <w:multiLevelType w:val="multilevel"/>
    <w:tmpl w:val="146E2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5F0223B5"/>
    <w:multiLevelType w:val="multilevel"/>
    <w:tmpl w:val="436A841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0" w15:restartNumberingAfterBreak="0">
    <w:nsid w:val="5F5E6687"/>
    <w:multiLevelType w:val="multilevel"/>
    <w:tmpl w:val="2B7C89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5F700A73"/>
    <w:multiLevelType w:val="multilevel"/>
    <w:tmpl w:val="2E3AB62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2" w15:restartNumberingAfterBreak="0">
    <w:nsid w:val="66B44FED"/>
    <w:multiLevelType w:val="multilevel"/>
    <w:tmpl w:val="0ACA5C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66B92250"/>
    <w:multiLevelType w:val="multilevel"/>
    <w:tmpl w:val="3EB4F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67015032"/>
    <w:multiLevelType w:val="multilevel"/>
    <w:tmpl w:val="949CCE6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5" w15:restartNumberingAfterBreak="0">
    <w:nsid w:val="6A631769"/>
    <w:multiLevelType w:val="hybridMultilevel"/>
    <w:tmpl w:val="2384CE70"/>
    <w:lvl w:ilvl="0" w:tplc="12B61E8C">
      <w:start w:val="1"/>
      <w:numFmt w:val="bullet"/>
      <w:lvlText w:val="-"/>
      <w:lvlJc w:val="left"/>
      <w:pPr>
        <w:ind w:left="1710" w:hanging="360"/>
      </w:pPr>
      <w:rPr>
        <w:rFonts w:ascii="Times New Roman" w:eastAsiaTheme="minorHAnsi" w:hAnsi="Times New Roman" w:cs="Times New Roman" w:hint="default"/>
      </w:rPr>
    </w:lvl>
    <w:lvl w:ilvl="1" w:tplc="04090003">
      <w:start w:val="1"/>
      <w:numFmt w:val="bullet"/>
      <w:lvlText w:val="o"/>
      <w:lvlJc w:val="left"/>
      <w:pPr>
        <w:ind w:left="2430" w:hanging="360"/>
      </w:pPr>
      <w:rPr>
        <w:rFonts w:ascii="Courier New" w:hAnsi="Courier New" w:cs="Courier New" w:hint="default"/>
      </w:rPr>
    </w:lvl>
    <w:lvl w:ilvl="2" w:tplc="04090005">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46" w15:restartNumberingAfterBreak="0">
    <w:nsid w:val="6BC710AC"/>
    <w:multiLevelType w:val="multilevel"/>
    <w:tmpl w:val="B8B233BC"/>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7" w15:restartNumberingAfterBreak="0">
    <w:nsid w:val="6BC818C5"/>
    <w:multiLevelType w:val="hybridMultilevel"/>
    <w:tmpl w:val="EA46FBF8"/>
    <w:lvl w:ilvl="0" w:tplc="12E8D4B6">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8" w15:restartNumberingAfterBreak="0">
    <w:nsid w:val="6C985457"/>
    <w:multiLevelType w:val="hybridMultilevel"/>
    <w:tmpl w:val="F7BC751E"/>
    <w:lvl w:ilvl="0" w:tplc="04090019">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9" w15:restartNumberingAfterBreak="0">
    <w:nsid w:val="6D423E20"/>
    <w:multiLevelType w:val="multilevel"/>
    <w:tmpl w:val="4920C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6D577C14"/>
    <w:multiLevelType w:val="multilevel"/>
    <w:tmpl w:val="B574CA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1" w15:restartNumberingAfterBreak="0">
    <w:nsid w:val="703D1423"/>
    <w:multiLevelType w:val="multilevel"/>
    <w:tmpl w:val="83944A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709E3EA9"/>
    <w:multiLevelType w:val="multilevel"/>
    <w:tmpl w:val="34DC379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3" w15:restartNumberingAfterBreak="0">
    <w:nsid w:val="77E90876"/>
    <w:multiLevelType w:val="hybridMultilevel"/>
    <w:tmpl w:val="2EE6865E"/>
    <w:lvl w:ilvl="0" w:tplc="B5C85C9C">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54" w15:restartNumberingAfterBreak="0">
    <w:nsid w:val="78337F5A"/>
    <w:multiLevelType w:val="multilevel"/>
    <w:tmpl w:val="E75674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5" w15:restartNumberingAfterBreak="0">
    <w:nsid w:val="7EE90DD9"/>
    <w:multiLevelType w:val="hybridMultilevel"/>
    <w:tmpl w:val="393CFA10"/>
    <w:lvl w:ilvl="0" w:tplc="04090019">
      <w:start w:val="1"/>
      <w:numFmt w:val="lowerLetter"/>
      <w:lvlText w:val="%1."/>
      <w:lvlJc w:val="left"/>
      <w:pPr>
        <w:ind w:left="1710" w:hanging="360"/>
      </w:pPr>
      <w:rPr>
        <w:rFonts w:hint="default"/>
      </w:rPr>
    </w:lvl>
    <w:lvl w:ilvl="1" w:tplc="E4341D1E">
      <w:start w:val="1"/>
      <w:numFmt w:val="decimal"/>
      <w:lvlText w:val="%2."/>
      <w:lvlJc w:val="left"/>
      <w:pPr>
        <w:ind w:left="2430" w:hanging="360"/>
      </w:pPr>
      <w:rPr>
        <w:rFonts w:ascii="Times New Roman" w:eastAsiaTheme="minorHAnsi" w:hAnsi="Times New Roman" w:cs="Times New Roman"/>
      </w:rPr>
    </w:lvl>
    <w:lvl w:ilvl="2" w:tplc="FA8EB67E">
      <w:start w:val="1"/>
      <w:numFmt w:val="decimal"/>
      <w:lvlText w:val="%3."/>
      <w:lvlJc w:val="right"/>
      <w:pPr>
        <w:ind w:left="3150" w:hanging="180"/>
      </w:pPr>
      <w:rPr>
        <w:rFonts w:ascii="Times New Roman" w:eastAsiaTheme="minorHAnsi" w:hAnsi="Times New Roman" w:cs="Times New Roman"/>
      </w:rPr>
    </w:lvl>
    <w:lvl w:ilvl="3" w:tplc="0409000F">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num w:numId="1">
    <w:abstractNumId w:val="36"/>
  </w:num>
  <w:num w:numId="2">
    <w:abstractNumId w:val="24"/>
  </w:num>
  <w:num w:numId="3">
    <w:abstractNumId w:val="19"/>
  </w:num>
  <w:num w:numId="4">
    <w:abstractNumId w:val="48"/>
  </w:num>
  <w:num w:numId="5">
    <w:abstractNumId w:val="45"/>
  </w:num>
  <w:num w:numId="6">
    <w:abstractNumId w:val="18"/>
  </w:num>
  <w:num w:numId="7">
    <w:abstractNumId w:val="26"/>
  </w:num>
  <w:num w:numId="8">
    <w:abstractNumId w:val="25"/>
  </w:num>
  <w:num w:numId="9">
    <w:abstractNumId w:val="7"/>
  </w:num>
  <w:num w:numId="10">
    <w:abstractNumId w:val="47"/>
  </w:num>
  <w:num w:numId="11">
    <w:abstractNumId w:val="53"/>
  </w:num>
  <w:num w:numId="12">
    <w:abstractNumId w:val="27"/>
  </w:num>
  <w:num w:numId="13">
    <w:abstractNumId w:val="50"/>
  </w:num>
  <w:num w:numId="14">
    <w:abstractNumId w:val="40"/>
  </w:num>
  <w:num w:numId="15">
    <w:abstractNumId w:val="17"/>
  </w:num>
  <w:num w:numId="16">
    <w:abstractNumId w:val="34"/>
  </w:num>
  <w:num w:numId="17">
    <w:abstractNumId w:val="16"/>
  </w:num>
  <w:num w:numId="18">
    <w:abstractNumId w:val="55"/>
  </w:num>
  <w:num w:numId="19">
    <w:abstractNumId w:val="29"/>
  </w:num>
  <w:num w:numId="20">
    <w:abstractNumId w:val="33"/>
  </w:num>
  <w:num w:numId="21">
    <w:abstractNumId w:val="32"/>
  </w:num>
  <w:num w:numId="22">
    <w:abstractNumId w:val="43"/>
  </w:num>
  <w:num w:numId="23">
    <w:abstractNumId w:val="6"/>
  </w:num>
  <w:num w:numId="24">
    <w:abstractNumId w:val="15"/>
  </w:num>
  <w:num w:numId="25">
    <w:abstractNumId w:val="30"/>
  </w:num>
  <w:num w:numId="26">
    <w:abstractNumId w:val="38"/>
  </w:num>
  <w:num w:numId="27">
    <w:abstractNumId w:val="22"/>
  </w:num>
  <w:num w:numId="28">
    <w:abstractNumId w:val="9"/>
  </w:num>
  <w:num w:numId="29">
    <w:abstractNumId w:val="37"/>
  </w:num>
  <w:num w:numId="30">
    <w:abstractNumId w:val="23"/>
  </w:num>
  <w:num w:numId="31">
    <w:abstractNumId w:val="20"/>
  </w:num>
  <w:num w:numId="32">
    <w:abstractNumId w:val="2"/>
  </w:num>
  <w:num w:numId="33">
    <w:abstractNumId w:val="41"/>
  </w:num>
  <w:num w:numId="34">
    <w:abstractNumId w:val="8"/>
  </w:num>
  <w:num w:numId="35">
    <w:abstractNumId w:val="1"/>
  </w:num>
  <w:num w:numId="36">
    <w:abstractNumId w:val="46"/>
  </w:num>
  <w:num w:numId="37">
    <w:abstractNumId w:val="5"/>
  </w:num>
  <w:num w:numId="38">
    <w:abstractNumId w:val="39"/>
  </w:num>
  <w:num w:numId="39">
    <w:abstractNumId w:val="21"/>
  </w:num>
  <w:num w:numId="40">
    <w:abstractNumId w:val="54"/>
  </w:num>
  <w:num w:numId="41">
    <w:abstractNumId w:val="52"/>
  </w:num>
  <w:num w:numId="42">
    <w:abstractNumId w:val="51"/>
  </w:num>
  <w:num w:numId="43">
    <w:abstractNumId w:val="35"/>
  </w:num>
  <w:num w:numId="44">
    <w:abstractNumId w:val="49"/>
  </w:num>
  <w:num w:numId="45">
    <w:abstractNumId w:val="0"/>
  </w:num>
  <w:num w:numId="46">
    <w:abstractNumId w:val="31"/>
  </w:num>
  <w:num w:numId="47">
    <w:abstractNumId w:val="13"/>
  </w:num>
  <w:num w:numId="48">
    <w:abstractNumId w:val="4"/>
  </w:num>
  <w:num w:numId="49">
    <w:abstractNumId w:val="44"/>
  </w:num>
  <w:num w:numId="50">
    <w:abstractNumId w:val="42"/>
  </w:num>
  <w:num w:numId="51">
    <w:abstractNumId w:val="11"/>
  </w:num>
  <w:num w:numId="52">
    <w:abstractNumId w:val="3"/>
  </w:num>
  <w:num w:numId="53">
    <w:abstractNumId w:val="10"/>
  </w:num>
  <w:num w:numId="54">
    <w:abstractNumId w:val="28"/>
  </w:num>
  <w:num w:numId="55">
    <w:abstractNumId w:val="12"/>
  </w:num>
  <w:num w:numId="56">
    <w:abstractNumId w:val="14"/>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0430"/>
    <w:rsid w:val="00001ABE"/>
    <w:rsid w:val="00003556"/>
    <w:rsid w:val="00006BCC"/>
    <w:rsid w:val="00010261"/>
    <w:rsid w:val="000104A4"/>
    <w:rsid w:val="00015E79"/>
    <w:rsid w:val="00016BE5"/>
    <w:rsid w:val="00021E48"/>
    <w:rsid w:val="000247C5"/>
    <w:rsid w:val="00025C1E"/>
    <w:rsid w:val="00025C55"/>
    <w:rsid w:val="000315C0"/>
    <w:rsid w:val="00040C12"/>
    <w:rsid w:val="00043BCC"/>
    <w:rsid w:val="0004492D"/>
    <w:rsid w:val="00044C19"/>
    <w:rsid w:val="00050871"/>
    <w:rsid w:val="00050C05"/>
    <w:rsid w:val="00053597"/>
    <w:rsid w:val="000546A0"/>
    <w:rsid w:val="00055D79"/>
    <w:rsid w:val="00061E5F"/>
    <w:rsid w:val="00062EE6"/>
    <w:rsid w:val="00065069"/>
    <w:rsid w:val="00065E23"/>
    <w:rsid w:val="00065F4D"/>
    <w:rsid w:val="00067094"/>
    <w:rsid w:val="00070820"/>
    <w:rsid w:val="00073B63"/>
    <w:rsid w:val="00074077"/>
    <w:rsid w:val="000752AF"/>
    <w:rsid w:val="00083E2A"/>
    <w:rsid w:val="000844B9"/>
    <w:rsid w:val="00085574"/>
    <w:rsid w:val="00087CAA"/>
    <w:rsid w:val="000A1B14"/>
    <w:rsid w:val="000A2DA0"/>
    <w:rsid w:val="000A2EAC"/>
    <w:rsid w:val="000A37E5"/>
    <w:rsid w:val="000A50A8"/>
    <w:rsid w:val="000A71B0"/>
    <w:rsid w:val="000B072A"/>
    <w:rsid w:val="000B3D19"/>
    <w:rsid w:val="000B5D04"/>
    <w:rsid w:val="000C128F"/>
    <w:rsid w:val="000C5430"/>
    <w:rsid w:val="000C6107"/>
    <w:rsid w:val="000D0F0A"/>
    <w:rsid w:val="000D5E1C"/>
    <w:rsid w:val="000E20D3"/>
    <w:rsid w:val="000E2B7E"/>
    <w:rsid w:val="000E38B4"/>
    <w:rsid w:val="000F0A27"/>
    <w:rsid w:val="000F1929"/>
    <w:rsid w:val="000F4701"/>
    <w:rsid w:val="000F7466"/>
    <w:rsid w:val="00101F94"/>
    <w:rsid w:val="00102A6A"/>
    <w:rsid w:val="00104E46"/>
    <w:rsid w:val="0011059E"/>
    <w:rsid w:val="0011077A"/>
    <w:rsid w:val="00110BFC"/>
    <w:rsid w:val="00113B89"/>
    <w:rsid w:val="00126E6D"/>
    <w:rsid w:val="00127772"/>
    <w:rsid w:val="00130C3A"/>
    <w:rsid w:val="00130EC4"/>
    <w:rsid w:val="00132FB6"/>
    <w:rsid w:val="0013579C"/>
    <w:rsid w:val="001361C8"/>
    <w:rsid w:val="00137324"/>
    <w:rsid w:val="001378A4"/>
    <w:rsid w:val="001402A0"/>
    <w:rsid w:val="001413AC"/>
    <w:rsid w:val="00145606"/>
    <w:rsid w:val="00146130"/>
    <w:rsid w:val="00150B7E"/>
    <w:rsid w:val="00156624"/>
    <w:rsid w:val="00163C2A"/>
    <w:rsid w:val="00163D2A"/>
    <w:rsid w:val="0016434D"/>
    <w:rsid w:val="00166CDA"/>
    <w:rsid w:val="001733AB"/>
    <w:rsid w:val="001761AD"/>
    <w:rsid w:val="00176CD0"/>
    <w:rsid w:val="0018054E"/>
    <w:rsid w:val="00180C4A"/>
    <w:rsid w:val="001828F0"/>
    <w:rsid w:val="00183C25"/>
    <w:rsid w:val="0018508F"/>
    <w:rsid w:val="00186AA5"/>
    <w:rsid w:val="001872B7"/>
    <w:rsid w:val="0019120B"/>
    <w:rsid w:val="001A04A5"/>
    <w:rsid w:val="001A0E08"/>
    <w:rsid w:val="001A3C20"/>
    <w:rsid w:val="001A7746"/>
    <w:rsid w:val="001A7BA6"/>
    <w:rsid w:val="001B023F"/>
    <w:rsid w:val="001B0632"/>
    <w:rsid w:val="001B3423"/>
    <w:rsid w:val="001B59E2"/>
    <w:rsid w:val="001B6507"/>
    <w:rsid w:val="001B7235"/>
    <w:rsid w:val="001B7B1C"/>
    <w:rsid w:val="001C042F"/>
    <w:rsid w:val="001C5218"/>
    <w:rsid w:val="001C7243"/>
    <w:rsid w:val="001D321B"/>
    <w:rsid w:val="001D3A14"/>
    <w:rsid w:val="001E4F72"/>
    <w:rsid w:val="001F01CC"/>
    <w:rsid w:val="001F2D15"/>
    <w:rsid w:val="001F35EC"/>
    <w:rsid w:val="001F61A9"/>
    <w:rsid w:val="001F67C6"/>
    <w:rsid w:val="00201946"/>
    <w:rsid w:val="002078D5"/>
    <w:rsid w:val="0021251D"/>
    <w:rsid w:val="00214A48"/>
    <w:rsid w:val="00215980"/>
    <w:rsid w:val="00215C8F"/>
    <w:rsid w:val="00215CB3"/>
    <w:rsid w:val="0021602F"/>
    <w:rsid w:val="00224D7F"/>
    <w:rsid w:val="0022592C"/>
    <w:rsid w:val="00226E43"/>
    <w:rsid w:val="0023066E"/>
    <w:rsid w:val="00230DB9"/>
    <w:rsid w:val="00230FDE"/>
    <w:rsid w:val="00232674"/>
    <w:rsid w:val="00237699"/>
    <w:rsid w:val="00242C7E"/>
    <w:rsid w:val="002434A9"/>
    <w:rsid w:val="00243B0A"/>
    <w:rsid w:val="002445F8"/>
    <w:rsid w:val="00247A07"/>
    <w:rsid w:val="00247AF8"/>
    <w:rsid w:val="00250FBB"/>
    <w:rsid w:val="00252775"/>
    <w:rsid w:val="00253082"/>
    <w:rsid w:val="00256B65"/>
    <w:rsid w:val="00265D24"/>
    <w:rsid w:val="00267894"/>
    <w:rsid w:val="002703AE"/>
    <w:rsid w:val="00270483"/>
    <w:rsid w:val="002726DE"/>
    <w:rsid w:val="00280041"/>
    <w:rsid w:val="002838FE"/>
    <w:rsid w:val="002866E4"/>
    <w:rsid w:val="00286F47"/>
    <w:rsid w:val="00287268"/>
    <w:rsid w:val="0029058A"/>
    <w:rsid w:val="00290734"/>
    <w:rsid w:val="00293CE2"/>
    <w:rsid w:val="0029497B"/>
    <w:rsid w:val="002961DD"/>
    <w:rsid w:val="00296210"/>
    <w:rsid w:val="00297246"/>
    <w:rsid w:val="002A0E21"/>
    <w:rsid w:val="002A4BA6"/>
    <w:rsid w:val="002B13AB"/>
    <w:rsid w:val="002B39DC"/>
    <w:rsid w:val="002B65B6"/>
    <w:rsid w:val="002B6B66"/>
    <w:rsid w:val="002C43E0"/>
    <w:rsid w:val="002C66D8"/>
    <w:rsid w:val="002D5279"/>
    <w:rsid w:val="002D5AB7"/>
    <w:rsid w:val="002D79A7"/>
    <w:rsid w:val="002E3C32"/>
    <w:rsid w:val="002E70EB"/>
    <w:rsid w:val="002F2802"/>
    <w:rsid w:val="002F65DF"/>
    <w:rsid w:val="002F6C9E"/>
    <w:rsid w:val="002F6D6D"/>
    <w:rsid w:val="002F7B76"/>
    <w:rsid w:val="00300BF0"/>
    <w:rsid w:val="003052A5"/>
    <w:rsid w:val="00307217"/>
    <w:rsid w:val="00313005"/>
    <w:rsid w:val="00317D23"/>
    <w:rsid w:val="0032107C"/>
    <w:rsid w:val="0032376A"/>
    <w:rsid w:val="00326014"/>
    <w:rsid w:val="00331952"/>
    <w:rsid w:val="00335A66"/>
    <w:rsid w:val="0033612C"/>
    <w:rsid w:val="00341C1D"/>
    <w:rsid w:val="0034285A"/>
    <w:rsid w:val="003476AC"/>
    <w:rsid w:val="00350B62"/>
    <w:rsid w:val="0035230E"/>
    <w:rsid w:val="003537A4"/>
    <w:rsid w:val="00354FE3"/>
    <w:rsid w:val="00355F23"/>
    <w:rsid w:val="003613F9"/>
    <w:rsid w:val="00361C12"/>
    <w:rsid w:val="00362054"/>
    <w:rsid w:val="003628A8"/>
    <w:rsid w:val="003648A5"/>
    <w:rsid w:val="0036689E"/>
    <w:rsid w:val="00366B01"/>
    <w:rsid w:val="0037106B"/>
    <w:rsid w:val="003724C1"/>
    <w:rsid w:val="0037278E"/>
    <w:rsid w:val="00375690"/>
    <w:rsid w:val="003810EA"/>
    <w:rsid w:val="003823E8"/>
    <w:rsid w:val="003872B6"/>
    <w:rsid w:val="003922DC"/>
    <w:rsid w:val="0039385B"/>
    <w:rsid w:val="00393953"/>
    <w:rsid w:val="00395216"/>
    <w:rsid w:val="003A4E42"/>
    <w:rsid w:val="003A7CEA"/>
    <w:rsid w:val="003B45B3"/>
    <w:rsid w:val="003B4F6F"/>
    <w:rsid w:val="003B5510"/>
    <w:rsid w:val="003B7123"/>
    <w:rsid w:val="003B7BCA"/>
    <w:rsid w:val="003C067E"/>
    <w:rsid w:val="003C375E"/>
    <w:rsid w:val="003C79B7"/>
    <w:rsid w:val="003C7D4E"/>
    <w:rsid w:val="003D4B43"/>
    <w:rsid w:val="003D5534"/>
    <w:rsid w:val="003D7C1A"/>
    <w:rsid w:val="003E17EB"/>
    <w:rsid w:val="003E1AEF"/>
    <w:rsid w:val="003E2F73"/>
    <w:rsid w:val="003E34F6"/>
    <w:rsid w:val="003E4688"/>
    <w:rsid w:val="003E4A86"/>
    <w:rsid w:val="003E4D8A"/>
    <w:rsid w:val="003E7B69"/>
    <w:rsid w:val="003E7D47"/>
    <w:rsid w:val="003F04D8"/>
    <w:rsid w:val="003F3AD8"/>
    <w:rsid w:val="003F595B"/>
    <w:rsid w:val="003F5A62"/>
    <w:rsid w:val="003F5E82"/>
    <w:rsid w:val="003F61B4"/>
    <w:rsid w:val="003F68B6"/>
    <w:rsid w:val="0040706F"/>
    <w:rsid w:val="00407FD0"/>
    <w:rsid w:val="00410D73"/>
    <w:rsid w:val="00412E35"/>
    <w:rsid w:val="004156E0"/>
    <w:rsid w:val="004176FE"/>
    <w:rsid w:val="004234D1"/>
    <w:rsid w:val="00425458"/>
    <w:rsid w:val="00425B2F"/>
    <w:rsid w:val="00434AA1"/>
    <w:rsid w:val="00434DC6"/>
    <w:rsid w:val="004414AA"/>
    <w:rsid w:val="00441BBF"/>
    <w:rsid w:val="00441D9D"/>
    <w:rsid w:val="00441EDD"/>
    <w:rsid w:val="0044722C"/>
    <w:rsid w:val="00450395"/>
    <w:rsid w:val="004533DC"/>
    <w:rsid w:val="00463388"/>
    <w:rsid w:val="00464A85"/>
    <w:rsid w:val="00464D0D"/>
    <w:rsid w:val="00465F84"/>
    <w:rsid w:val="00467C0B"/>
    <w:rsid w:val="00470CFF"/>
    <w:rsid w:val="00471D18"/>
    <w:rsid w:val="00475BD2"/>
    <w:rsid w:val="00477E3A"/>
    <w:rsid w:val="00480080"/>
    <w:rsid w:val="00480EBA"/>
    <w:rsid w:val="00492295"/>
    <w:rsid w:val="00493438"/>
    <w:rsid w:val="0049449F"/>
    <w:rsid w:val="00497AAD"/>
    <w:rsid w:val="00497ECA"/>
    <w:rsid w:val="004A0FDE"/>
    <w:rsid w:val="004A2A6B"/>
    <w:rsid w:val="004A3C95"/>
    <w:rsid w:val="004B07EC"/>
    <w:rsid w:val="004B3FD2"/>
    <w:rsid w:val="004B4DAB"/>
    <w:rsid w:val="004C082B"/>
    <w:rsid w:val="004C1862"/>
    <w:rsid w:val="004C1E9D"/>
    <w:rsid w:val="004C2F0D"/>
    <w:rsid w:val="004D335C"/>
    <w:rsid w:val="004D4EED"/>
    <w:rsid w:val="004D4F55"/>
    <w:rsid w:val="004E0DB4"/>
    <w:rsid w:val="004E243A"/>
    <w:rsid w:val="004E4D76"/>
    <w:rsid w:val="004E569C"/>
    <w:rsid w:val="004F1B6E"/>
    <w:rsid w:val="004F5173"/>
    <w:rsid w:val="004F5C5A"/>
    <w:rsid w:val="005007E1"/>
    <w:rsid w:val="005017D9"/>
    <w:rsid w:val="005042DD"/>
    <w:rsid w:val="005067A9"/>
    <w:rsid w:val="00516326"/>
    <w:rsid w:val="00516EA4"/>
    <w:rsid w:val="005202C4"/>
    <w:rsid w:val="005212DE"/>
    <w:rsid w:val="005216B3"/>
    <w:rsid w:val="00524BAD"/>
    <w:rsid w:val="00527CA8"/>
    <w:rsid w:val="0053034F"/>
    <w:rsid w:val="00532C82"/>
    <w:rsid w:val="005335A5"/>
    <w:rsid w:val="0053648D"/>
    <w:rsid w:val="005432AD"/>
    <w:rsid w:val="00544853"/>
    <w:rsid w:val="00545496"/>
    <w:rsid w:val="005529CE"/>
    <w:rsid w:val="00557FA4"/>
    <w:rsid w:val="00560DBC"/>
    <w:rsid w:val="00561A03"/>
    <w:rsid w:val="00563279"/>
    <w:rsid w:val="00563C56"/>
    <w:rsid w:val="00563E74"/>
    <w:rsid w:val="005662D9"/>
    <w:rsid w:val="00567C52"/>
    <w:rsid w:val="0057183D"/>
    <w:rsid w:val="00576C26"/>
    <w:rsid w:val="005808C4"/>
    <w:rsid w:val="005823C9"/>
    <w:rsid w:val="00583395"/>
    <w:rsid w:val="00585D61"/>
    <w:rsid w:val="00595908"/>
    <w:rsid w:val="005A0953"/>
    <w:rsid w:val="005A1912"/>
    <w:rsid w:val="005A2CE4"/>
    <w:rsid w:val="005A3218"/>
    <w:rsid w:val="005A5341"/>
    <w:rsid w:val="005B08B4"/>
    <w:rsid w:val="005B1265"/>
    <w:rsid w:val="005B3175"/>
    <w:rsid w:val="005B3CD5"/>
    <w:rsid w:val="005B73D5"/>
    <w:rsid w:val="005C1AB8"/>
    <w:rsid w:val="005D070B"/>
    <w:rsid w:val="005D494E"/>
    <w:rsid w:val="005D7F5A"/>
    <w:rsid w:val="005E379D"/>
    <w:rsid w:val="005E600C"/>
    <w:rsid w:val="005F1B6E"/>
    <w:rsid w:val="005F44E4"/>
    <w:rsid w:val="00600146"/>
    <w:rsid w:val="006012DF"/>
    <w:rsid w:val="006022C0"/>
    <w:rsid w:val="00606E7D"/>
    <w:rsid w:val="00606F7E"/>
    <w:rsid w:val="006119D7"/>
    <w:rsid w:val="00614328"/>
    <w:rsid w:val="0061590D"/>
    <w:rsid w:val="00615C30"/>
    <w:rsid w:val="0062191B"/>
    <w:rsid w:val="00621A11"/>
    <w:rsid w:val="006231B6"/>
    <w:rsid w:val="00624962"/>
    <w:rsid w:val="0062561F"/>
    <w:rsid w:val="00625D96"/>
    <w:rsid w:val="0062624C"/>
    <w:rsid w:val="00634F20"/>
    <w:rsid w:val="0063539C"/>
    <w:rsid w:val="00635FC1"/>
    <w:rsid w:val="00636218"/>
    <w:rsid w:val="006369DC"/>
    <w:rsid w:val="00642DF2"/>
    <w:rsid w:val="00643401"/>
    <w:rsid w:val="00643747"/>
    <w:rsid w:val="006439E4"/>
    <w:rsid w:val="00645B3B"/>
    <w:rsid w:val="0064605D"/>
    <w:rsid w:val="00650A7B"/>
    <w:rsid w:val="0065437D"/>
    <w:rsid w:val="00656CC1"/>
    <w:rsid w:val="00656E32"/>
    <w:rsid w:val="006573DB"/>
    <w:rsid w:val="00663155"/>
    <w:rsid w:val="00664275"/>
    <w:rsid w:val="006649AC"/>
    <w:rsid w:val="00665C00"/>
    <w:rsid w:val="00670583"/>
    <w:rsid w:val="00671571"/>
    <w:rsid w:val="00674C35"/>
    <w:rsid w:val="00681F33"/>
    <w:rsid w:val="006847FE"/>
    <w:rsid w:val="006861BD"/>
    <w:rsid w:val="00687480"/>
    <w:rsid w:val="00691043"/>
    <w:rsid w:val="00692025"/>
    <w:rsid w:val="00695079"/>
    <w:rsid w:val="00695DD2"/>
    <w:rsid w:val="006A56DA"/>
    <w:rsid w:val="006B1739"/>
    <w:rsid w:val="006C055B"/>
    <w:rsid w:val="006C65D7"/>
    <w:rsid w:val="006D0A83"/>
    <w:rsid w:val="006D3A09"/>
    <w:rsid w:val="006D68C7"/>
    <w:rsid w:val="006E0D3E"/>
    <w:rsid w:val="006E0EC4"/>
    <w:rsid w:val="006E2D85"/>
    <w:rsid w:val="006E6792"/>
    <w:rsid w:val="006E7139"/>
    <w:rsid w:val="00705D17"/>
    <w:rsid w:val="007066B5"/>
    <w:rsid w:val="007066FB"/>
    <w:rsid w:val="007069BF"/>
    <w:rsid w:val="00710E00"/>
    <w:rsid w:val="007127B8"/>
    <w:rsid w:val="00712BAE"/>
    <w:rsid w:val="00723B6A"/>
    <w:rsid w:val="0072511E"/>
    <w:rsid w:val="007268B6"/>
    <w:rsid w:val="007347D8"/>
    <w:rsid w:val="0073668E"/>
    <w:rsid w:val="00740D6F"/>
    <w:rsid w:val="007413B1"/>
    <w:rsid w:val="007500DE"/>
    <w:rsid w:val="00750EE0"/>
    <w:rsid w:val="00752108"/>
    <w:rsid w:val="00752D60"/>
    <w:rsid w:val="00756721"/>
    <w:rsid w:val="00756FA3"/>
    <w:rsid w:val="00757537"/>
    <w:rsid w:val="00762046"/>
    <w:rsid w:val="00762842"/>
    <w:rsid w:val="00764400"/>
    <w:rsid w:val="007648EA"/>
    <w:rsid w:val="007652C8"/>
    <w:rsid w:val="007706C1"/>
    <w:rsid w:val="00771217"/>
    <w:rsid w:val="007749DB"/>
    <w:rsid w:val="007752F8"/>
    <w:rsid w:val="0078718E"/>
    <w:rsid w:val="00791EEA"/>
    <w:rsid w:val="00796B06"/>
    <w:rsid w:val="0079794F"/>
    <w:rsid w:val="00797CF3"/>
    <w:rsid w:val="007A1A18"/>
    <w:rsid w:val="007A1D5E"/>
    <w:rsid w:val="007A37B7"/>
    <w:rsid w:val="007A3A23"/>
    <w:rsid w:val="007A434E"/>
    <w:rsid w:val="007A641C"/>
    <w:rsid w:val="007A68A4"/>
    <w:rsid w:val="007A719C"/>
    <w:rsid w:val="007B2F20"/>
    <w:rsid w:val="007B5A0B"/>
    <w:rsid w:val="007B6664"/>
    <w:rsid w:val="007C1296"/>
    <w:rsid w:val="007C2EE8"/>
    <w:rsid w:val="007C317A"/>
    <w:rsid w:val="007C5049"/>
    <w:rsid w:val="007D067C"/>
    <w:rsid w:val="007D2974"/>
    <w:rsid w:val="007D4F96"/>
    <w:rsid w:val="007D5835"/>
    <w:rsid w:val="007D7D45"/>
    <w:rsid w:val="007E0BE6"/>
    <w:rsid w:val="007E380B"/>
    <w:rsid w:val="007E5E7C"/>
    <w:rsid w:val="007F1860"/>
    <w:rsid w:val="007F2CD7"/>
    <w:rsid w:val="007F2E86"/>
    <w:rsid w:val="007F477B"/>
    <w:rsid w:val="00805726"/>
    <w:rsid w:val="00806DD1"/>
    <w:rsid w:val="00810271"/>
    <w:rsid w:val="0081261A"/>
    <w:rsid w:val="00812AAF"/>
    <w:rsid w:val="008206B0"/>
    <w:rsid w:val="00822FF7"/>
    <w:rsid w:val="00824EBE"/>
    <w:rsid w:val="00830392"/>
    <w:rsid w:val="0083136B"/>
    <w:rsid w:val="00831BF6"/>
    <w:rsid w:val="00831C48"/>
    <w:rsid w:val="00832B9F"/>
    <w:rsid w:val="00840D45"/>
    <w:rsid w:val="00842699"/>
    <w:rsid w:val="008463BC"/>
    <w:rsid w:val="00860B7F"/>
    <w:rsid w:val="00861197"/>
    <w:rsid w:val="00861209"/>
    <w:rsid w:val="00861C2F"/>
    <w:rsid w:val="00861C46"/>
    <w:rsid w:val="00865ADB"/>
    <w:rsid w:val="008709BB"/>
    <w:rsid w:val="0087456E"/>
    <w:rsid w:val="0087660B"/>
    <w:rsid w:val="00883589"/>
    <w:rsid w:val="00884B3B"/>
    <w:rsid w:val="00885D2B"/>
    <w:rsid w:val="008862C1"/>
    <w:rsid w:val="00895348"/>
    <w:rsid w:val="00896343"/>
    <w:rsid w:val="00896B50"/>
    <w:rsid w:val="00897940"/>
    <w:rsid w:val="00897C9A"/>
    <w:rsid w:val="008A5386"/>
    <w:rsid w:val="008A75CF"/>
    <w:rsid w:val="008B02FF"/>
    <w:rsid w:val="008B0345"/>
    <w:rsid w:val="008B28F4"/>
    <w:rsid w:val="008B368B"/>
    <w:rsid w:val="008B6A0E"/>
    <w:rsid w:val="008D58C1"/>
    <w:rsid w:val="008D785E"/>
    <w:rsid w:val="008E1009"/>
    <w:rsid w:val="008E2F6B"/>
    <w:rsid w:val="008E6416"/>
    <w:rsid w:val="008F0DC2"/>
    <w:rsid w:val="008F544D"/>
    <w:rsid w:val="008F5932"/>
    <w:rsid w:val="00902944"/>
    <w:rsid w:val="009041D4"/>
    <w:rsid w:val="00904D81"/>
    <w:rsid w:val="00907FBC"/>
    <w:rsid w:val="00911D3B"/>
    <w:rsid w:val="00915AD7"/>
    <w:rsid w:val="0091633C"/>
    <w:rsid w:val="00920407"/>
    <w:rsid w:val="00922051"/>
    <w:rsid w:val="00922554"/>
    <w:rsid w:val="009259A7"/>
    <w:rsid w:val="00926AE5"/>
    <w:rsid w:val="009314A4"/>
    <w:rsid w:val="00932DCF"/>
    <w:rsid w:val="0094005C"/>
    <w:rsid w:val="009418EA"/>
    <w:rsid w:val="00942E01"/>
    <w:rsid w:val="00943234"/>
    <w:rsid w:val="00943473"/>
    <w:rsid w:val="0094371F"/>
    <w:rsid w:val="00944B87"/>
    <w:rsid w:val="00945A18"/>
    <w:rsid w:val="009514A7"/>
    <w:rsid w:val="0095179C"/>
    <w:rsid w:val="009518B5"/>
    <w:rsid w:val="009522FE"/>
    <w:rsid w:val="0095340E"/>
    <w:rsid w:val="00953928"/>
    <w:rsid w:val="0096601C"/>
    <w:rsid w:val="00967A3F"/>
    <w:rsid w:val="009711B8"/>
    <w:rsid w:val="009717E4"/>
    <w:rsid w:val="00971FE0"/>
    <w:rsid w:val="00972AB5"/>
    <w:rsid w:val="00974EED"/>
    <w:rsid w:val="00977BA1"/>
    <w:rsid w:val="009807C5"/>
    <w:rsid w:val="009808D5"/>
    <w:rsid w:val="009827C0"/>
    <w:rsid w:val="00987283"/>
    <w:rsid w:val="00987DCC"/>
    <w:rsid w:val="00990AF0"/>
    <w:rsid w:val="009926B8"/>
    <w:rsid w:val="00994391"/>
    <w:rsid w:val="0099589F"/>
    <w:rsid w:val="00995CC7"/>
    <w:rsid w:val="009A09DD"/>
    <w:rsid w:val="009A103E"/>
    <w:rsid w:val="009A14D0"/>
    <w:rsid w:val="009A358C"/>
    <w:rsid w:val="009A4D2F"/>
    <w:rsid w:val="009A6D3A"/>
    <w:rsid w:val="009B09A3"/>
    <w:rsid w:val="009B1B67"/>
    <w:rsid w:val="009B2BBA"/>
    <w:rsid w:val="009B512A"/>
    <w:rsid w:val="009B5C72"/>
    <w:rsid w:val="009C334F"/>
    <w:rsid w:val="009C5660"/>
    <w:rsid w:val="009C5FCE"/>
    <w:rsid w:val="009C6BC8"/>
    <w:rsid w:val="009D1E3A"/>
    <w:rsid w:val="009D3535"/>
    <w:rsid w:val="009D6A12"/>
    <w:rsid w:val="009E06DA"/>
    <w:rsid w:val="009E4850"/>
    <w:rsid w:val="009F59A8"/>
    <w:rsid w:val="009F7734"/>
    <w:rsid w:val="00A04ABC"/>
    <w:rsid w:val="00A0585A"/>
    <w:rsid w:val="00A06549"/>
    <w:rsid w:val="00A066F7"/>
    <w:rsid w:val="00A1153C"/>
    <w:rsid w:val="00A11851"/>
    <w:rsid w:val="00A12264"/>
    <w:rsid w:val="00A12638"/>
    <w:rsid w:val="00A12C5C"/>
    <w:rsid w:val="00A1453B"/>
    <w:rsid w:val="00A16BB5"/>
    <w:rsid w:val="00A172DD"/>
    <w:rsid w:val="00A22598"/>
    <w:rsid w:val="00A226E9"/>
    <w:rsid w:val="00A269E8"/>
    <w:rsid w:val="00A315F0"/>
    <w:rsid w:val="00A3160A"/>
    <w:rsid w:val="00A34645"/>
    <w:rsid w:val="00A34BB7"/>
    <w:rsid w:val="00A35086"/>
    <w:rsid w:val="00A363E7"/>
    <w:rsid w:val="00A3780A"/>
    <w:rsid w:val="00A37AD6"/>
    <w:rsid w:val="00A46BB0"/>
    <w:rsid w:val="00A532E7"/>
    <w:rsid w:val="00A544B5"/>
    <w:rsid w:val="00A549F2"/>
    <w:rsid w:val="00A55251"/>
    <w:rsid w:val="00A56544"/>
    <w:rsid w:val="00A65293"/>
    <w:rsid w:val="00A663E2"/>
    <w:rsid w:val="00A72130"/>
    <w:rsid w:val="00A7731B"/>
    <w:rsid w:val="00A87318"/>
    <w:rsid w:val="00A90BC4"/>
    <w:rsid w:val="00A9197C"/>
    <w:rsid w:val="00A9234B"/>
    <w:rsid w:val="00A95883"/>
    <w:rsid w:val="00A95BDF"/>
    <w:rsid w:val="00AA059B"/>
    <w:rsid w:val="00AA0FD5"/>
    <w:rsid w:val="00AA2262"/>
    <w:rsid w:val="00AA3E99"/>
    <w:rsid w:val="00AA47EA"/>
    <w:rsid w:val="00AA7986"/>
    <w:rsid w:val="00AA79F0"/>
    <w:rsid w:val="00AB10B1"/>
    <w:rsid w:val="00AB247E"/>
    <w:rsid w:val="00AB3B1E"/>
    <w:rsid w:val="00AB4EB7"/>
    <w:rsid w:val="00AC40B9"/>
    <w:rsid w:val="00AC6104"/>
    <w:rsid w:val="00AD34DC"/>
    <w:rsid w:val="00AD577B"/>
    <w:rsid w:val="00AE0B8D"/>
    <w:rsid w:val="00AE1A0C"/>
    <w:rsid w:val="00AE25FC"/>
    <w:rsid w:val="00AE4D63"/>
    <w:rsid w:val="00AE7C3E"/>
    <w:rsid w:val="00AF026C"/>
    <w:rsid w:val="00AF0545"/>
    <w:rsid w:val="00AF06EA"/>
    <w:rsid w:val="00AF275D"/>
    <w:rsid w:val="00AF46FB"/>
    <w:rsid w:val="00AF61F2"/>
    <w:rsid w:val="00AF686F"/>
    <w:rsid w:val="00AF7425"/>
    <w:rsid w:val="00AF7942"/>
    <w:rsid w:val="00B02172"/>
    <w:rsid w:val="00B1196C"/>
    <w:rsid w:val="00B136D7"/>
    <w:rsid w:val="00B16A62"/>
    <w:rsid w:val="00B17F49"/>
    <w:rsid w:val="00B20D31"/>
    <w:rsid w:val="00B2162B"/>
    <w:rsid w:val="00B23057"/>
    <w:rsid w:val="00B258A7"/>
    <w:rsid w:val="00B267F8"/>
    <w:rsid w:val="00B26E3E"/>
    <w:rsid w:val="00B26E67"/>
    <w:rsid w:val="00B30430"/>
    <w:rsid w:val="00B34336"/>
    <w:rsid w:val="00B34F81"/>
    <w:rsid w:val="00B35097"/>
    <w:rsid w:val="00B36B21"/>
    <w:rsid w:val="00B37A71"/>
    <w:rsid w:val="00B41D52"/>
    <w:rsid w:val="00B43EEB"/>
    <w:rsid w:val="00B44106"/>
    <w:rsid w:val="00B4604B"/>
    <w:rsid w:val="00B501C9"/>
    <w:rsid w:val="00B50666"/>
    <w:rsid w:val="00B51800"/>
    <w:rsid w:val="00B51E8D"/>
    <w:rsid w:val="00B5538E"/>
    <w:rsid w:val="00B5618E"/>
    <w:rsid w:val="00B56837"/>
    <w:rsid w:val="00B60474"/>
    <w:rsid w:val="00B651DC"/>
    <w:rsid w:val="00B66399"/>
    <w:rsid w:val="00B66A14"/>
    <w:rsid w:val="00B67632"/>
    <w:rsid w:val="00B701F7"/>
    <w:rsid w:val="00B731E9"/>
    <w:rsid w:val="00B74D84"/>
    <w:rsid w:val="00B7727A"/>
    <w:rsid w:val="00B81C00"/>
    <w:rsid w:val="00B8206E"/>
    <w:rsid w:val="00B84F86"/>
    <w:rsid w:val="00B86376"/>
    <w:rsid w:val="00B87BE4"/>
    <w:rsid w:val="00B927CF"/>
    <w:rsid w:val="00BA0BDE"/>
    <w:rsid w:val="00BA4990"/>
    <w:rsid w:val="00BB0A22"/>
    <w:rsid w:val="00BB1388"/>
    <w:rsid w:val="00BB40CF"/>
    <w:rsid w:val="00BB4AAE"/>
    <w:rsid w:val="00BB7E5D"/>
    <w:rsid w:val="00BB7F09"/>
    <w:rsid w:val="00BC0B6E"/>
    <w:rsid w:val="00BC2130"/>
    <w:rsid w:val="00BC4D7F"/>
    <w:rsid w:val="00BC4DB8"/>
    <w:rsid w:val="00BC66F7"/>
    <w:rsid w:val="00BD0FEF"/>
    <w:rsid w:val="00BD11FD"/>
    <w:rsid w:val="00BD33F5"/>
    <w:rsid w:val="00BD6CAE"/>
    <w:rsid w:val="00BE0163"/>
    <w:rsid w:val="00BE1D3D"/>
    <w:rsid w:val="00BE3623"/>
    <w:rsid w:val="00BF6289"/>
    <w:rsid w:val="00BF79CD"/>
    <w:rsid w:val="00C01CE4"/>
    <w:rsid w:val="00C03F3F"/>
    <w:rsid w:val="00C0423C"/>
    <w:rsid w:val="00C05851"/>
    <w:rsid w:val="00C05B87"/>
    <w:rsid w:val="00C069E1"/>
    <w:rsid w:val="00C22163"/>
    <w:rsid w:val="00C248C5"/>
    <w:rsid w:val="00C32F7A"/>
    <w:rsid w:val="00C36531"/>
    <w:rsid w:val="00C37273"/>
    <w:rsid w:val="00C40A89"/>
    <w:rsid w:val="00C4167D"/>
    <w:rsid w:val="00C42D60"/>
    <w:rsid w:val="00C50F47"/>
    <w:rsid w:val="00C5100B"/>
    <w:rsid w:val="00C559DB"/>
    <w:rsid w:val="00C606CA"/>
    <w:rsid w:val="00C613D3"/>
    <w:rsid w:val="00C616CD"/>
    <w:rsid w:val="00C629E4"/>
    <w:rsid w:val="00C65F03"/>
    <w:rsid w:val="00C6670B"/>
    <w:rsid w:val="00C71B97"/>
    <w:rsid w:val="00C724B6"/>
    <w:rsid w:val="00C748EF"/>
    <w:rsid w:val="00C75B35"/>
    <w:rsid w:val="00C82822"/>
    <w:rsid w:val="00C85CEC"/>
    <w:rsid w:val="00C8614E"/>
    <w:rsid w:val="00C910B8"/>
    <w:rsid w:val="00C92997"/>
    <w:rsid w:val="00C9329B"/>
    <w:rsid w:val="00C93C2A"/>
    <w:rsid w:val="00C9451E"/>
    <w:rsid w:val="00C9516A"/>
    <w:rsid w:val="00C96470"/>
    <w:rsid w:val="00CA1AE5"/>
    <w:rsid w:val="00CA1C48"/>
    <w:rsid w:val="00CA508F"/>
    <w:rsid w:val="00CA515E"/>
    <w:rsid w:val="00CA5792"/>
    <w:rsid w:val="00CA5DBA"/>
    <w:rsid w:val="00CA65D4"/>
    <w:rsid w:val="00CA6D42"/>
    <w:rsid w:val="00CA75D2"/>
    <w:rsid w:val="00CB1CFB"/>
    <w:rsid w:val="00CB1FA1"/>
    <w:rsid w:val="00CB2AAB"/>
    <w:rsid w:val="00CB300D"/>
    <w:rsid w:val="00CB3A95"/>
    <w:rsid w:val="00CB4C99"/>
    <w:rsid w:val="00CC19D1"/>
    <w:rsid w:val="00CC49D2"/>
    <w:rsid w:val="00CC4A88"/>
    <w:rsid w:val="00CC4D96"/>
    <w:rsid w:val="00CC5BDC"/>
    <w:rsid w:val="00CC6171"/>
    <w:rsid w:val="00CC7F7E"/>
    <w:rsid w:val="00CD252E"/>
    <w:rsid w:val="00CD2C1B"/>
    <w:rsid w:val="00CD37F9"/>
    <w:rsid w:val="00CD40B3"/>
    <w:rsid w:val="00CD5E67"/>
    <w:rsid w:val="00CE0E5A"/>
    <w:rsid w:val="00CE10D2"/>
    <w:rsid w:val="00CE2328"/>
    <w:rsid w:val="00CE3967"/>
    <w:rsid w:val="00CE4839"/>
    <w:rsid w:val="00CE5BD7"/>
    <w:rsid w:val="00CF007F"/>
    <w:rsid w:val="00CF235D"/>
    <w:rsid w:val="00CF4F9D"/>
    <w:rsid w:val="00CF51A6"/>
    <w:rsid w:val="00CF7E82"/>
    <w:rsid w:val="00D009CF"/>
    <w:rsid w:val="00D0454E"/>
    <w:rsid w:val="00D07214"/>
    <w:rsid w:val="00D10D0A"/>
    <w:rsid w:val="00D11FD6"/>
    <w:rsid w:val="00D128FC"/>
    <w:rsid w:val="00D21F8C"/>
    <w:rsid w:val="00D2204F"/>
    <w:rsid w:val="00D2325D"/>
    <w:rsid w:val="00D2343D"/>
    <w:rsid w:val="00D26D87"/>
    <w:rsid w:val="00D30222"/>
    <w:rsid w:val="00D30368"/>
    <w:rsid w:val="00D33713"/>
    <w:rsid w:val="00D34150"/>
    <w:rsid w:val="00D352C3"/>
    <w:rsid w:val="00D36238"/>
    <w:rsid w:val="00D374DC"/>
    <w:rsid w:val="00D47D9D"/>
    <w:rsid w:val="00D504E4"/>
    <w:rsid w:val="00D51D97"/>
    <w:rsid w:val="00D521AB"/>
    <w:rsid w:val="00D5374A"/>
    <w:rsid w:val="00D53CE2"/>
    <w:rsid w:val="00D57602"/>
    <w:rsid w:val="00D6009A"/>
    <w:rsid w:val="00D6041E"/>
    <w:rsid w:val="00D60B35"/>
    <w:rsid w:val="00D6488C"/>
    <w:rsid w:val="00D655AC"/>
    <w:rsid w:val="00D66693"/>
    <w:rsid w:val="00D7152E"/>
    <w:rsid w:val="00D732F6"/>
    <w:rsid w:val="00D74D89"/>
    <w:rsid w:val="00D7550D"/>
    <w:rsid w:val="00D84C06"/>
    <w:rsid w:val="00D850D7"/>
    <w:rsid w:val="00D86665"/>
    <w:rsid w:val="00D87297"/>
    <w:rsid w:val="00D90F67"/>
    <w:rsid w:val="00D91215"/>
    <w:rsid w:val="00D9142D"/>
    <w:rsid w:val="00D925C1"/>
    <w:rsid w:val="00D935BC"/>
    <w:rsid w:val="00D96194"/>
    <w:rsid w:val="00D968B5"/>
    <w:rsid w:val="00D97D4E"/>
    <w:rsid w:val="00DA2522"/>
    <w:rsid w:val="00DA3958"/>
    <w:rsid w:val="00DB0F84"/>
    <w:rsid w:val="00DB1866"/>
    <w:rsid w:val="00DB3280"/>
    <w:rsid w:val="00DB3821"/>
    <w:rsid w:val="00DB6C0A"/>
    <w:rsid w:val="00DC1A8F"/>
    <w:rsid w:val="00DC5E5D"/>
    <w:rsid w:val="00DC7300"/>
    <w:rsid w:val="00DD27AD"/>
    <w:rsid w:val="00DD33B6"/>
    <w:rsid w:val="00DD4DCF"/>
    <w:rsid w:val="00DD7DF4"/>
    <w:rsid w:val="00DE3143"/>
    <w:rsid w:val="00DE5CE5"/>
    <w:rsid w:val="00DE7594"/>
    <w:rsid w:val="00DE798E"/>
    <w:rsid w:val="00DE7A54"/>
    <w:rsid w:val="00DE7B07"/>
    <w:rsid w:val="00DF382D"/>
    <w:rsid w:val="00DF41FC"/>
    <w:rsid w:val="00DF5F17"/>
    <w:rsid w:val="00E1264E"/>
    <w:rsid w:val="00E21BF2"/>
    <w:rsid w:val="00E22C56"/>
    <w:rsid w:val="00E25AED"/>
    <w:rsid w:val="00E3185F"/>
    <w:rsid w:val="00E32417"/>
    <w:rsid w:val="00E33390"/>
    <w:rsid w:val="00E36020"/>
    <w:rsid w:val="00E3680A"/>
    <w:rsid w:val="00E41C74"/>
    <w:rsid w:val="00E41FC4"/>
    <w:rsid w:val="00E44010"/>
    <w:rsid w:val="00E4401A"/>
    <w:rsid w:val="00E46EE6"/>
    <w:rsid w:val="00E528A4"/>
    <w:rsid w:val="00E565C6"/>
    <w:rsid w:val="00E56EE8"/>
    <w:rsid w:val="00E62761"/>
    <w:rsid w:val="00E645E7"/>
    <w:rsid w:val="00E65BE7"/>
    <w:rsid w:val="00E67399"/>
    <w:rsid w:val="00E67E35"/>
    <w:rsid w:val="00E7079F"/>
    <w:rsid w:val="00E7096B"/>
    <w:rsid w:val="00E75DC4"/>
    <w:rsid w:val="00E80EE3"/>
    <w:rsid w:val="00E81D9D"/>
    <w:rsid w:val="00E91AA3"/>
    <w:rsid w:val="00E9299F"/>
    <w:rsid w:val="00E9617E"/>
    <w:rsid w:val="00EA0024"/>
    <w:rsid w:val="00EA0A93"/>
    <w:rsid w:val="00EA0F97"/>
    <w:rsid w:val="00EA2605"/>
    <w:rsid w:val="00EA2B98"/>
    <w:rsid w:val="00EB0BDC"/>
    <w:rsid w:val="00EB26B4"/>
    <w:rsid w:val="00EB5723"/>
    <w:rsid w:val="00EC0B4A"/>
    <w:rsid w:val="00EC4C69"/>
    <w:rsid w:val="00EC4DBE"/>
    <w:rsid w:val="00EC73BC"/>
    <w:rsid w:val="00ED3869"/>
    <w:rsid w:val="00ED475C"/>
    <w:rsid w:val="00EE1BFA"/>
    <w:rsid w:val="00EF0391"/>
    <w:rsid w:val="00EF49BD"/>
    <w:rsid w:val="00F007F8"/>
    <w:rsid w:val="00F00B91"/>
    <w:rsid w:val="00F01D42"/>
    <w:rsid w:val="00F038B7"/>
    <w:rsid w:val="00F03BD8"/>
    <w:rsid w:val="00F04046"/>
    <w:rsid w:val="00F0406B"/>
    <w:rsid w:val="00F04DFD"/>
    <w:rsid w:val="00F0609C"/>
    <w:rsid w:val="00F13612"/>
    <w:rsid w:val="00F165A1"/>
    <w:rsid w:val="00F173C6"/>
    <w:rsid w:val="00F20B7D"/>
    <w:rsid w:val="00F216A9"/>
    <w:rsid w:val="00F22E0D"/>
    <w:rsid w:val="00F27074"/>
    <w:rsid w:val="00F34382"/>
    <w:rsid w:val="00F3543D"/>
    <w:rsid w:val="00F37139"/>
    <w:rsid w:val="00F37FBC"/>
    <w:rsid w:val="00F41C33"/>
    <w:rsid w:val="00F446F2"/>
    <w:rsid w:val="00F45DB7"/>
    <w:rsid w:val="00F50758"/>
    <w:rsid w:val="00F52257"/>
    <w:rsid w:val="00F5635B"/>
    <w:rsid w:val="00F56ABD"/>
    <w:rsid w:val="00F56FB2"/>
    <w:rsid w:val="00F60281"/>
    <w:rsid w:val="00F604AD"/>
    <w:rsid w:val="00F63184"/>
    <w:rsid w:val="00F63897"/>
    <w:rsid w:val="00F643C9"/>
    <w:rsid w:val="00F72710"/>
    <w:rsid w:val="00F73371"/>
    <w:rsid w:val="00F74E35"/>
    <w:rsid w:val="00F75F90"/>
    <w:rsid w:val="00F77534"/>
    <w:rsid w:val="00F81699"/>
    <w:rsid w:val="00F83AB9"/>
    <w:rsid w:val="00F850AE"/>
    <w:rsid w:val="00F85361"/>
    <w:rsid w:val="00F8723B"/>
    <w:rsid w:val="00F87751"/>
    <w:rsid w:val="00F93592"/>
    <w:rsid w:val="00F93E91"/>
    <w:rsid w:val="00F94E8F"/>
    <w:rsid w:val="00F95062"/>
    <w:rsid w:val="00F96813"/>
    <w:rsid w:val="00F97E92"/>
    <w:rsid w:val="00FA4C20"/>
    <w:rsid w:val="00FA67F0"/>
    <w:rsid w:val="00FB44C8"/>
    <w:rsid w:val="00FB60A5"/>
    <w:rsid w:val="00FB64BA"/>
    <w:rsid w:val="00FC32FC"/>
    <w:rsid w:val="00FD0190"/>
    <w:rsid w:val="00FD59F0"/>
    <w:rsid w:val="00FD7C43"/>
    <w:rsid w:val="00FD7D3F"/>
    <w:rsid w:val="00FE0372"/>
    <w:rsid w:val="00FE34B6"/>
    <w:rsid w:val="00FE492F"/>
    <w:rsid w:val="00FF0CDE"/>
    <w:rsid w:val="00FF16EB"/>
    <w:rsid w:val="00FF5409"/>
    <w:rsid w:val="00FF79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DB90F3"/>
  <w15:docId w15:val="{2F84D941-5812-4B59-A80D-8C7F11DD87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6"/>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16EB"/>
    <w:pPr>
      <w:spacing w:after="120"/>
    </w:pPr>
  </w:style>
  <w:style w:type="paragraph" w:styleId="Heading1">
    <w:name w:val="heading 1"/>
    <w:basedOn w:val="Normal"/>
    <w:next w:val="Normal"/>
    <w:link w:val="Heading1Char"/>
    <w:uiPriority w:val="9"/>
    <w:qFormat/>
    <w:rsid w:val="00B3043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B072A"/>
    <w:pPr>
      <w:keepNext/>
      <w:keepLines/>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0B072A"/>
    <w:pPr>
      <w:keepNext/>
      <w:keepLines/>
      <w:spacing w:before="40" w:after="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EC4C6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F68B6"/>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85D61"/>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043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B072A"/>
    <w:rPr>
      <w:rFonts w:eastAsiaTheme="majorEastAsia" w:cstheme="majorBidi"/>
      <w:b/>
      <w:sz w:val="28"/>
      <w:szCs w:val="26"/>
    </w:rPr>
  </w:style>
  <w:style w:type="character" w:customStyle="1" w:styleId="Heading3Char">
    <w:name w:val="Heading 3 Char"/>
    <w:basedOn w:val="DefaultParagraphFont"/>
    <w:link w:val="Heading3"/>
    <w:uiPriority w:val="9"/>
    <w:rsid w:val="000B072A"/>
    <w:rPr>
      <w:rFonts w:eastAsiaTheme="majorEastAsia" w:cstheme="majorBidi"/>
      <w:b/>
      <w:sz w:val="28"/>
      <w:szCs w:val="24"/>
    </w:rPr>
  </w:style>
  <w:style w:type="character" w:customStyle="1" w:styleId="Heading4Char">
    <w:name w:val="Heading 4 Char"/>
    <w:basedOn w:val="DefaultParagraphFont"/>
    <w:link w:val="Heading4"/>
    <w:uiPriority w:val="9"/>
    <w:rsid w:val="00EC4C6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F68B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85D61"/>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B30430"/>
    <w:pPr>
      <w:ind w:left="720"/>
      <w:contextualSpacing/>
    </w:pPr>
  </w:style>
  <w:style w:type="paragraph" w:styleId="Footer">
    <w:name w:val="footer"/>
    <w:basedOn w:val="Normal"/>
    <w:link w:val="FooterChar"/>
    <w:uiPriority w:val="99"/>
    <w:unhideWhenUsed/>
    <w:qFormat/>
    <w:rsid w:val="00B30430"/>
    <w:pPr>
      <w:spacing w:after="0" w:line="240" w:lineRule="auto"/>
      <w:ind w:right="-331"/>
      <w:jc w:val="right"/>
    </w:pPr>
  </w:style>
  <w:style w:type="character" w:customStyle="1" w:styleId="FooterChar">
    <w:name w:val="Footer Char"/>
    <w:basedOn w:val="DefaultParagraphFont"/>
    <w:link w:val="Footer"/>
    <w:uiPriority w:val="99"/>
    <w:qFormat/>
    <w:rsid w:val="00B30430"/>
    <w:rPr>
      <w:rFonts w:eastAsia="MS Mincho"/>
      <w:sz w:val="20"/>
      <w:szCs w:val="20"/>
    </w:rPr>
  </w:style>
  <w:style w:type="paragraph" w:styleId="Header">
    <w:name w:val="header"/>
    <w:basedOn w:val="Normal"/>
    <w:link w:val="HeaderChar"/>
    <w:uiPriority w:val="99"/>
    <w:unhideWhenUsed/>
    <w:qFormat/>
    <w:rsid w:val="00B30430"/>
    <w:pPr>
      <w:spacing w:after="0" w:line="240" w:lineRule="auto"/>
      <w:jc w:val="center"/>
    </w:pPr>
  </w:style>
  <w:style w:type="character" w:customStyle="1" w:styleId="HeaderChar">
    <w:name w:val="Header Char"/>
    <w:basedOn w:val="DefaultParagraphFont"/>
    <w:link w:val="Header"/>
    <w:uiPriority w:val="99"/>
    <w:qFormat/>
    <w:rsid w:val="00B30430"/>
    <w:rPr>
      <w:rFonts w:eastAsia="MS Mincho"/>
      <w:sz w:val="20"/>
      <w:szCs w:val="20"/>
    </w:rPr>
  </w:style>
  <w:style w:type="paragraph" w:customStyle="1" w:styleId="p1">
    <w:name w:val="p1"/>
    <w:basedOn w:val="Normal"/>
    <w:rsid w:val="00B30430"/>
    <w:pPr>
      <w:spacing w:after="0" w:line="240" w:lineRule="auto"/>
    </w:pPr>
    <w:rPr>
      <w:rFonts w:ascii="Consolas" w:hAnsi="Consolas"/>
      <w:color w:val="FF2600"/>
      <w:sz w:val="16"/>
      <w:szCs w:val="16"/>
      <w:lang w:eastAsia="ja-JP"/>
    </w:rPr>
  </w:style>
  <w:style w:type="paragraph" w:customStyle="1" w:styleId="cushead2">
    <w:name w:val="cus_head2"/>
    <w:basedOn w:val="ListParagraph"/>
    <w:link w:val="cushead2Char"/>
    <w:qFormat/>
    <w:rsid w:val="00B30430"/>
    <w:pPr>
      <w:numPr>
        <w:numId w:val="1"/>
      </w:numPr>
      <w:spacing w:before="120"/>
      <w:outlineLvl w:val="1"/>
    </w:pPr>
    <w:rPr>
      <w:b/>
      <w:sz w:val="24"/>
      <w:szCs w:val="24"/>
    </w:rPr>
  </w:style>
  <w:style w:type="character" w:customStyle="1" w:styleId="cushead2Char">
    <w:name w:val="cus_head2 Char"/>
    <w:basedOn w:val="DefaultParagraphFont"/>
    <w:link w:val="cushead2"/>
    <w:rsid w:val="00B30430"/>
    <w:rPr>
      <w:b/>
      <w:sz w:val="24"/>
      <w:szCs w:val="24"/>
    </w:rPr>
  </w:style>
  <w:style w:type="paragraph" w:customStyle="1" w:styleId="cusbody">
    <w:name w:val="cus_body"/>
    <w:basedOn w:val="Normal"/>
    <w:link w:val="cusbodyChar"/>
    <w:qFormat/>
    <w:rsid w:val="00B30430"/>
    <w:pPr>
      <w:spacing w:before="120"/>
      <w:ind w:left="851"/>
    </w:pPr>
    <w:rPr>
      <w:sz w:val="24"/>
      <w:szCs w:val="24"/>
    </w:rPr>
  </w:style>
  <w:style w:type="character" w:customStyle="1" w:styleId="cusbodyChar">
    <w:name w:val="cus_body Char"/>
    <w:basedOn w:val="DefaultParagraphFont"/>
    <w:link w:val="cusbody"/>
    <w:rsid w:val="00B30430"/>
    <w:rPr>
      <w:rFonts w:ascii="Times New Roman" w:hAnsi="Times New Roman"/>
      <w:sz w:val="24"/>
      <w:szCs w:val="24"/>
    </w:rPr>
  </w:style>
  <w:style w:type="paragraph" w:customStyle="1" w:styleId="cushead3">
    <w:name w:val="cus_head3"/>
    <w:basedOn w:val="cusbody"/>
    <w:link w:val="cushead3Char"/>
    <w:qFormat/>
    <w:rsid w:val="00B30430"/>
    <w:pPr>
      <w:numPr>
        <w:numId w:val="2"/>
      </w:numPr>
      <w:ind w:left="1211"/>
      <w:outlineLvl w:val="2"/>
    </w:pPr>
    <w:rPr>
      <w:i/>
    </w:rPr>
  </w:style>
  <w:style w:type="character" w:customStyle="1" w:styleId="cushead3Char">
    <w:name w:val="cus_head3 Char"/>
    <w:basedOn w:val="cusbodyChar"/>
    <w:link w:val="cushead3"/>
    <w:rsid w:val="00B30430"/>
    <w:rPr>
      <w:rFonts w:ascii="Times New Roman" w:hAnsi="Times New Roman"/>
      <w:i/>
      <w:sz w:val="24"/>
      <w:szCs w:val="24"/>
    </w:rPr>
  </w:style>
  <w:style w:type="paragraph" w:styleId="TOCHeading">
    <w:name w:val="TOC Heading"/>
    <w:basedOn w:val="Heading1"/>
    <w:next w:val="Normal"/>
    <w:uiPriority w:val="39"/>
    <w:unhideWhenUsed/>
    <w:qFormat/>
    <w:rsid w:val="00D33713"/>
    <w:pPr>
      <w:outlineLvl w:val="9"/>
    </w:pPr>
  </w:style>
  <w:style w:type="paragraph" w:styleId="TOC1">
    <w:name w:val="toc 1"/>
    <w:basedOn w:val="Normal"/>
    <w:next w:val="Normal"/>
    <w:autoRedefine/>
    <w:uiPriority w:val="39"/>
    <w:unhideWhenUsed/>
    <w:rsid w:val="00D33713"/>
    <w:pPr>
      <w:spacing w:after="100"/>
    </w:pPr>
  </w:style>
  <w:style w:type="paragraph" w:styleId="TOC2">
    <w:name w:val="toc 2"/>
    <w:basedOn w:val="Normal"/>
    <w:next w:val="Normal"/>
    <w:autoRedefine/>
    <w:uiPriority w:val="39"/>
    <w:unhideWhenUsed/>
    <w:rsid w:val="00D33713"/>
    <w:pPr>
      <w:spacing w:after="100"/>
      <w:ind w:left="200"/>
    </w:pPr>
  </w:style>
  <w:style w:type="paragraph" w:styleId="TOC3">
    <w:name w:val="toc 3"/>
    <w:basedOn w:val="Normal"/>
    <w:next w:val="Normal"/>
    <w:autoRedefine/>
    <w:uiPriority w:val="39"/>
    <w:unhideWhenUsed/>
    <w:rsid w:val="00D33713"/>
    <w:pPr>
      <w:spacing w:after="100"/>
      <w:ind w:left="400"/>
    </w:pPr>
  </w:style>
  <w:style w:type="character" w:styleId="Hyperlink">
    <w:name w:val="Hyperlink"/>
    <w:basedOn w:val="DefaultParagraphFont"/>
    <w:uiPriority w:val="99"/>
    <w:unhideWhenUsed/>
    <w:rsid w:val="00D33713"/>
    <w:rPr>
      <w:color w:val="0563C1" w:themeColor="hyperlink"/>
      <w:u w:val="single"/>
    </w:rPr>
  </w:style>
  <w:style w:type="paragraph" w:styleId="BalloonText">
    <w:name w:val="Balloon Text"/>
    <w:basedOn w:val="Normal"/>
    <w:link w:val="BalloonTextChar"/>
    <w:uiPriority w:val="99"/>
    <w:semiHidden/>
    <w:unhideWhenUsed/>
    <w:rsid w:val="00CC19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9D1"/>
    <w:rPr>
      <w:rFonts w:ascii="Tahoma" w:eastAsia="MS Mincho" w:hAnsi="Tahoma" w:cs="Tahoma"/>
      <w:sz w:val="16"/>
      <w:szCs w:val="16"/>
    </w:rPr>
  </w:style>
  <w:style w:type="paragraph" w:styleId="Caption">
    <w:name w:val="caption"/>
    <w:basedOn w:val="Normal"/>
    <w:next w:val="Normal"/>
    <w:uiPriority w:val="35"/>
    <w:unhideWhenUsed/>
    <w:qFormat/>
    <w:rsid w:val="00CA515E"/>
    <w:pPr>
      <w:spacing w:after="200" w:line="240" w:lineRule="auto"/>
      <w:jc w:val="center"/>
    </w:pPr>
    <w:rPr>
      <w:b/>
      <w:iCs/>
      <w:color w:val="000000" w:themeColor="text1"/>
      <w:szCs w:val="18"/>
    </w:rPr>
  </w:style>
  <w:style w:type="table" w:styleId="TableGrid">
    <w:name w:val="Table Grid"/>
    <w:basedOn w:val="TableNormal"/>
    <w:uiPriority w:val="39"/>
    <w:rsid w:val="00CF4F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066F7"/>
    <w:pPr>
      <w:tabs>
        <w:tab w:val="left" w:pos="384"/>
      </w:tabs>
      <w:spacing w:after="0" w:line="240" w:lineRule="auto"/>
      <w:ind w:left="384" w:hanging="384"/>
    </w:pPr>
  </w:style>
  <w:style w:type="paragraph" w:styleId="TableofFigures">
    <w:name w:val="table of figures"/>
    <w:basedOn w:val="Normal"/>
    <w:next w:val="Normal"/>
    <w:uiPriority w:val="99"/>
    <w:unhideWhenUsed/>
    <w:rsid w:val="005B08B4"/>
    <w:pPr>
      <w:spacing w:after="0"/>
    </w:pPr>
  </w:style>
  <w:style w:type="character" w:styleId="HTMLCode">
    <w:name w:val="HTML Code"/>
    <w:basedOn w:val="DefaultParagraphFont"/>
    <w:uiPriority w:val="99"/>
    <w:semiHidden/>
    <w:unhideWhenUsed/>
    <w:rsid w:val="00146130"/>
    <w:rPr>
      <w:rFonts w:ascii="Courier New" w:eastAsia="Times New Roman" w:hAnsi="Courier New" w:cs="Courier New"/>
      <w:sz w:val="20"/>
      <w:szCs w:val="20"/>
    </w:rPr>
  </w:style>
  <w:style w:type="character" w:customStyle="1" w:styleId="math-inline">
    <w:name w:val="math-inline"/>
    <w:basedOn w:val="DefaultParagraphFont"/>
    <w:rsid w:val="00F60281"/>
  </w:style>
  <w:style w:type="paragraph" w:styleId="EndnoteText">
    <w:name w:val="endnote text"/>
    <w:basedOn w:val="Normal"/>
    <w:link w:val="EndnoteTextChar"/>
    <w:uiPriority w:val="99"/>
    <w:semiHidden/>
    <w:unhideWhenUsed/>
    <w:rsid w:val="00904D81"/>
    <w:pPr>
      <w:spacing w:after="0" w:line="240" w:lineRule="auto"/>
    </w:pPr>
    <w:rPr>
      <w:sz w:val="20"/>
    </w:rPr>
  </w:style>
  <w:style w:type="character" w:customStyle="1" w:styleId="EndnoteTextChar">
    <w:name w:val="Endnote Text Char"/>
    <w:basedOn w:val="DefaultParagraphFont"/>
    <w:link w:val="EndnoteText"/>
    <w:uiPriority w:val="99"/>
    <w:semiHidden/>
    <w:rsid w:val="00904D81"/>
    <w:rPr>
      <w:sz w:val="20"/>
    </w:rPr>
  </w:style>
  <w:style w:type="character" w:styleId="EndnoteReference">
    <w:name w:val="endnote reference"/>
    <w:basedOn w:val="DefaultParagraphFont"/>
    <w:uiPriority w:val="99"/>
    <w:semiHidden/>
    <w:unhideWhenUsed/>
    <w:rsid w:val="00904D81"/>
    <w:rPr>
      <w:vertAlign w:val="superscript"/>
    </w:rPr>
  </w:style>
  <w:style w:type="character" w:styleId="Strong">
    <w:name w:val="Strong"/>
    <w:basedOn w:val="DefaultParagraphFont"/>
    <w:uiPriority w:val="22"/>
    <w:qFormat/>
    <w:rsid w:val="00A1153C"/>
    <w:rPr>
      <w:b/>
      <w:bCs/>
    </w:rPr>
  </w:style>
  <w:style w:type="paragraph" w:styleId="NormalWeb">
    <w:name w:val="Normal (Web)"/>
    <w:basedOn w:val="Normal"/>
    <w:uiPriority w:val="99"/>
    <w:unhideWhenUsed/>
    <w:rsid w:val="00907FBC"/>
    <w:pPr>
      <w:spacing w:before="100" w:beforeAutospacing="1" w:after="100" w:afterAutospacing="1" w:line="240" w:lineRule="auto"/>
    </w:pPr>
    <w:rPr>
      <w:rFonts w:eastAsia="Times New Roman"/>
      <w:sz w:val="24"/>
      <w:szCs w:val="24"/>
      <w:lang w:eastAsia="ja-JP"/>
    </w:rPr>
  </w:style>
  <w:style w:type="character" w:styleId="FollowedHyperlink">
    <w:name w:val="FollowedHyperlink"/>
    <w:basedOn w:val="DefaultParagraphFont"/>
    <w:uiPriority w:val="99"/>
    <w:semiHidden/>
    <w:unhideWhenUsed/>
    <w:rsid w:val="00F22E0D"/>
    <w:rPr>
      <w:color w:val="954F72" w:themeColor="followedHyperlink"/>
      <w:u w:val="single"/>
    </w:rPr>
  </w:style>
  <w:style w:type="paragraph" w:styleId="NoSpacing">
    <w:name w:val="No Spacing"/>
    <w:uiPriority w:val="1"/>
    <w:qFormat/>
    <w:rsid w:val="00070820"/>
    <w:pPr>
      <w:spacing w:after="0" w:line="240" w:lineRule="auto"/>
      <w:jc w:val="both"/>
    </w:pPr>
    <w:rPr>
      <w:rFonts w:cstheme="minorBidi"/>
      <w:kern w:val="2"/>
      <w:szCs w:val="22"/>
      <w14:ligatures w14:val="standardContextual"/>
    </w:rPr>
  </w:style>
  <w:style w:type="character" w:styleId="Emphasis">
    <w:name w:val="Emphasis"/>
    <w:basedOn w:val="DefaultParagraphFont"/>
    <w:uiPriority w:val="20"/>
    <w:qFormat/>
    <w:rsid w:val="00884B3B"/>
    <w:rPr>
      <w:i/>
      <w:iCs/>
    </w:rPr>
  </w:style>
  <w:style w:type="character" w:customStyle="1" w:styleId="oypena">
    <w:name w:val="oypena"/>
    <w:basedOn w:val="DefaultParagraphFont"/>
    <w:rsid w:val="00884B3B"/>
  </w:style>
  <w:style w:type="paragraph" w:styleId="TOC4">
    <w:name w:val="toc 4"/>
    <w:basedOn w:val="Normal"/>
    <w:next w:val="Normal"/>
    <w:autoRedefine/>
    <w:uiPriority w:val="39"/>
    <w:unhideWhenUsed/>
    <w:rsid w:val="00B8206E"/>
    <w:pPr>
      <w:spacing w:after="100"/>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8206E"/>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8206E"/>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8206E"/>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8206E"/>
    <w:pPr>
      <w:spacing w:after="100"/>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8206E"/>
    <w:pPr>
      <w:spacing w:after="100"/>
      <w:ind w:left="1760"/>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6009">
      <w:bodyDiv w:val="1"/>
      <w:marLeft w:val="0"/>
      <w:marRight w:val="0"/>
      <w:marTop w:val="0"/>
      <w:marBottom w:val="0"/>
      <w:divBdr>
        <w:top w:val="none" w:sz="0" w:space="0" w:color="auto"/>
        <w:left w:val="none" w:sz="0" w:space="0" w:color="auto"/>
        <w:bottom w:val="none" w:sz="0" w:space="0" w:color="auto"/>
        <w:right w:val="none" w:sz="0" w:space="0" w:color="auto"/>
      </w:divBdr>
      <w:divsChild>
        <w:div w:id="810368354">
          <w:marLeft w:val="0"/>
          <w:marRight w:val="0"/>
          <w:marTop w:val="0"/>
          <w:marBottom w:val="660"/>
          <w:divBdr>
            <w:top w:val="none" w:sz="0" w:space="0" w:color="auto"/>
            <w:left w:val="none" w:sz="0" w:space="0" w:color="auto"/>
            <w:bottom w:val="none" w:sz="0" w:space="0" w:color="auto"/>
            <w:right w:val="none" w:sz="0" w:space="0" w:color="auto"/>
          </w:divBdr>
          <w:divsChild>
            <w:div w:id="873427066">
              <w:marLeft w:val="0"/>
              <w:marRight w:val="0"/>
              <w:marTop w:val="0"/>
              <w:marBottom w:val="360"/>
              <w:divBdr>
                <w:top w:val="none" w:sz="0" w:space="0" w:color="auto"/>
                <w:left w:val="none" w:sz="0" w:space="0" w:color="auto"/>
                <w:bottom w:val="none" w:sz="0" w:space="0" w:color="auto"/>
                <w:right w:val="none" w:sz="0" w:space="0" w:color="auto"/>
              </w:divBdr>
              <w:divsChild>
                <w:div w:id="2085639882">
                  <w:marLeft w:val="0"/>
                  <w:marRight w:val="0"/>
                  <w:marTop w:val="0"/>
                  <w:marBottom w:val="120"/>
                  <w:divBdr>
                    <w:top w:val="none" w:sz="0" w:space="0" w:color="auto"/>
                    <w:left w:val="none" w:sz="0" w:space="0" w:color="auto"/>
                    <w:bottom w:val="none" w:sz="0" w:space="0" w:color="auto"/>
                    <w:right w:val="none" w:sz="0" w:space="0" w:color="auto"/>
                  </w:divBdr>
                  <w:divsChild>
                    <w:div w:id="260140486">
                      <w:marLeft w:val="0"/>
                      <w:marRight w:val="0"/>
                      <w:marTop w:val="0"/>
                      <w:marBottom w:val="360"/>
                      <w:divBdr>
                        <w:top w:val="none" w:sz="0" w:space="0" w:color="auto"/>
                        <w:left w:val="none" w:sz="0" w:space="0" w:color="auto"/>
                        <w:bottom w:val="none" w:sz="0" w:space="0" w:color="auto"/>
                        <w:right w:val="none" w:sz="0" w:space="0" w:color="auto"/>
                      </w:divBdr>
                      <w:divsChild>
                        <w:div w:id="738868065">
                          <w:marLeft w:val="0"/>
                          <w:marRight w:val="0"/>
                          <w:marTop w:val="0"/>
                          <w:marBottom w:val="120"/>
                          <w:divBdr>
                            <w:top w:val="none" w:sz="0" w:space="0" w:color="auto"/>
                            <w:left w:val="none" w:sz="0" w:space="0" w:color="auto"/>
                            <w:bottom w:val="none" w:sz="0" w:space="0" w:color="auto"/>
                            <w:right w:val="none" w:sz="0" w:space="0" w:color="auto"/>
                          </w:divBdr>
                          <w:divsChild>
                            <w:div w:id="1239292627">
                              <w:marLeft w:val="0"/>
                              <w:marRight w:val="0"/>
                              <w:marTop w:val="0"/>
                              <w:marBottom w:val="0"/>
                              <w:divBdr>
                                <w:top w:val="none" w:sz="0" w:space="0" w:color="auto"/>
                                <w:left w:val="single" w:sz="6" w:space="20" w:color="EAEAEA"/>
                                <w:bottom w:val="single" w:sz="6" w:space="12" w:color="EAEAEA"/>
                                <w:right w:val="single" w:sz="6" w:space="0" w:color="EAEAEA"/>
                              </w:divBdr>
                              <w:divsChild>
                                <w:div w:id="994069991">
                                  <w:marLeft w:val="0"/>
                                  <w:marRight w:val="0"/>
                                  <w:marTop w:val="0"/>
                                  <w:marBottom w:val="120"/>
                                  <w:divBdr>
                                    <w:top w:val="none" w:sz="0" w:space="0" w:color="auto"/>
                                    <w:left w:val="none" w:sz="0" w:space="0" w:color="auto"/>
                                    <w:bottom w:val="none" w:sz="0" w:space="0" w:color="auto"/>
                                    <w:right w:val="none" w:sz="0" w:space="0" w:color="auto"/>
                                  </w:divBdr>
                                  <w:divsChild>
                                    <w:div w:id="112226600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435511870">
                                  <w:marLeft w:val="0"/>
                                  <w:marRight w:val="0"/>
                                  <w:marTop w:val="0"/>
                                  <w:marBottom w:val="120"/>
                                  <w:divBdr>
                                    <w:top w:val="none" w:sz="0" w:space="0" w:color="auto"/>
                                    <w:left w:val="none" w:sz="0" w:space="0" w:color="auto"/>
                                    <w:bottom w:val="none" w:sz="0" w:space="0" w:color="auto"/>
                                    <w:right w:val="none" w:sz="0" w:space="0" w:color="auto"/>
                                  </w:divBdr>
                                  <w:divsChild>
                                    <w:div w:id="87785527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29525327">
                                  <w:marLeft w:val="0"/>
                                  <w:marRight w:val="0"/>
                                  <w:marTop w:val="0"/>
                                  <w:marBottom w:val="0"/>
                                  <w:divBdr>
                                    <w:top w:val="none" w:sz="0" w:space="0" w:color="auto"/>
                                    <w:left w:val="none" w:sz="0" w:space="0" w:color="auto"/>
                                    <w:bottom w:val="none" w:sz="0" w:space="0" w:color="auto"/>
                                    <w:right w:val="none" w:sz="0" w:space="0" w:color="auto"/>
                                  </w:divBdr>
                                  <w:divsChild>
                                    <w:div w:id="184601950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30499628">
                                  <w:marLeft w:val="0"/>
                                  <w:marRight w:val="0"/>
                                  <w:marTop w:val="0"/>
                                  <w:marBottom w:val="120"/>
                                  <w:divBdr>
                                    <w:top w:val="none" w:sz="0" w:space="0" w:color="auto"/>
                                    <w:left w:val="none" w:sz="0" w:space="0" w:color="auto"/>
                                    <w:bottom w:val="none" w:sz="0" w:space="0" w:color="auto"/>
                                    <w:right w:val="none" w:sz="0" w:space="0" w:color="auto"/>
                                  </w:divBdr>
                                  <w:divsChild>
                                    <w:div w:id="64161777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28455855">
                      <w:marLeft w:val="0"/>
                      <w:marRight w:val="0"/>
                      <w:marTop w:val="0"/>
                      <w:marBottom w:val="0"/>
                      <w:divBdr>
                        <w:top w:val="none" w:sz="0" w:space="0" w:color="auto"/>
                        <w:left w:val="single" w:sz="6" w:space="20" w:color="EAEAEA"/>
                        <w:bottom w:val="single" w:sz="6" w:space="12" w:color="EAEAEA"/>
                        <w:right w:val="single" w:sz="6" w:space="0" w:color="EAEAEA"/>
                      </w:divBdr>
                      <w:divsChild>
                        <w:div w:id="463236901">
                          <w:marLeft w:val="0"/>
                          <w:marRight w:val="0"/>
                          <w:marTop w:val="0"/>
                          <w:marBottom w:val="120"/>
                          <w:divBdr>
                            <w:top w:val="none" w:sz="0" w:space="0" w:color="auto"/>
                            <w:left w:val="none" w:sz="0" w:space="0" w:color="auto"/>
                            <w:bottom w:val="none" w:sz="0" w:space="0" w:color="auto"/>
                            <w:right w:val="none" w:sz="0" w:space="0" w:color="auto"/>
                          </w:divBdr>
                          <w:divsChild>
                            <w:div w:id="24938720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13736599">
                          <w:marLeft w:val="0"/>
                          <w:marRight w:val="0"/>
                          <w:marTop w:val="0"/>
                          <w:marBottom w:val="0"/>
                          <w:divBdr>
                            <w:top w:val="none" w:sz="0" w:space="0" w:color="auto"/>
                            <w:left w:val="none" w:sz="0" w:space="0" w:color="auto"/>
                            <w:bottom w:val="none" w:sz="0" w:space="0" w:color="auto"/>
                            <w:right w:val="none" w:sz="0" w:space="0" w:color="auto"/>
                          </w:divBdr>
                          <w:divsChild>
                            <w:div w:id="210858023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48963155">
                          <w:marLeft w:val="0"/>
                          <w:marRight w:val="0"/>
                          <w:marTop w:val="0"/>
                          <w:marBottom w:val="120"/>
                          <w:divBdr>
                            <w:top w:val="none" w:sz="0" w:space="0" w:color="auto"/>
                            <w:left w:val="none" w:sz="0" w:space="0" w:color="auto"/>
                            <w:bottom w:val="none" w:sz="0" w:space="0" w:color="auto"/>
                            <w:right w:val="none" w:sz="0" w:space="0" w:color="auto"/>
                          </w:divBdr>
                          <w:divsChild>
                            <w:div w:id="4321703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9816106">
      <w:bodyDiv w:val="1"/>
      <w:marLeft w:val="0"/>
      <w:marRight w:val="0"/>
      <w:marTop w:val="0"/>
      <w:marBottom w:val="0"/>
      <w:divBdr>
        <w:top w:val="none" w:sz="0" w:space="0" w:color="auto"/>
        <w:left w:val="none" w:sz="0" w:space="0" w:color="auto"/>
        <w:bottom w:val="none" w:sz="0" w:space="0" w:color="auto"/>
        <w:right w:val="none" w:sz="0" w:space="0" w:color="auto"/>
      </w:divBdr>
      <w:divsChild>
        <w:div w:id="235671763">
          <w:marLeft w:val="0"/>
          <w:marRight w:val="0"/>
          <w:marTop w:val="0"/>
          <w:marBottom w:val="660"/>
          <w:divBdr>
            <w:top w:val="none" w:sz="0" w:space="0" w:color="auto"/>
            <w:left w:val="none" w:sz="0" w:space="0" w:color="auto"/>
            <w:bottom w:val="none" w:sz="0" w:space="0" w:color="auto"/>
            <w:right w:val="none" w:sz="0" w:space="0" w:color="auto"/>
          </w:divBdr>
          <w:divsChild>
            <w:div w:id="964971775">
              <w:marLeft w:val="0"/>
              <w:marRight w:val="0"/>
              <w:marTop w:val="0"/>
              <w:marBottom w:val="360"/>
              <w:divBdr>
                <w:top w:val="none" w:sz="0" w:space="0" w:color="auto"/>
                <w:left w:val="none" w:sz="0" w:space="0" w:color="auto"/>
                <w:bottom w:val="none" w:sz="0" w:space="0" w:color="auto"/>
                <w:right w:val="none" w:sz="0" w:space="0" w:color="auto"/>
              </w:divBdr>
              <w:divsChild>
                <w:div w:id="1147819789">
                  <w:marLeft w:val="0"/>
                  <w:marRight w:val="0"/>
                  <w:marTop w:val="0"/>
                  <w:marBottom w:val="120"/>
                  <w:divBdr>
                    <w:top w:val="none" w:sz="0" w:space="0" w:color="auto"/>
                    <w:left w:val="none" w:sz="0" w:space="0" w:color="auto"/>
                    <w:bottom w:val="none" w:sz="0" w:space="0" w:color="auto"/>
                    <w:right w:val="none" w:sz="0" w:space="0" w:color="auto"/>
                  </w:divBdr>
                  <w:divsChild>
                    <w:div w:id="205010646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38366078">
              <w:marLeft w:val="0"/>
              <w:marRight w:val="0"/>
              <w:marTop w:val="0"/>
              <w:marBottom w:val="360"/>
              <w:divBdr>
                <w:top w:val="none" w:sz="0" w:space="0" w:color="auto"/>
                <w:left w:val="none" w:sz="0" w:space="0" w:color="auto"/>
                <w:bottom w:val="none" w:sz="0" w:space="0" w:color="auto"/>
                <w:right w:val="none" w:sz="0" w:space="0" w:color="auto"/>
              </w:divBdr>
              <w:divsChild>
                <w:div w:id="689064411">
                  <w:marLeft w:val="0"/>
                  <w:marRight w:val="0"/>
                  <w:marTop w:val="0"/>
                  <w:marBottom w:val="120"/>
                  <w:divBdr>
                    <w:top w:val="none" w:sz="0" w:space="0" w:color="auto"/>
                    <w:left w:val="none" w:sz="0" w:space="0" w:color="auto"/>
                    <w:bottom w:val="none" w:sz="0" w:space="0" w:color="auto"/>
                    <w:right w:val="none" w:sz="0" w:space="0" w:color="auto"/>
                  </w:divBdr>
                  <w:divsChild>
                    <w:div w:id="23836660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35127975">
      <w:bodyDiv w:val="1"/>
      <w:marLeft w:val="0"/>
      <w:marRight w:val="0"/>
      <w:marTop w:val="0"/>
      <w:marBottom w:val="0"/>
      <w:divBdr>
        <w:top w:val="none" w:sz="0" w:space="0" w:color="auto"/>
        <w:left w:val="none" w:sz="0" w:space="0" w:color="auto"/>
        <w:bottom w:val="none" w:sz="0" w:space="0" w:color="auto"/>
        <w:right w:val="none" w:sz="0" w:space="0" w:color="auto"/>
      </w:divBdr>
    </w:div>
    <w:div w:id="54857393">
      <w:bodyDiv w:val="1"/>
      <w:marLeft w:val="0"/>
      <w:marRight w:val="0"/>
      <w:marTop w:val="0"/>
      <w:marBottom w:val="0"/>
      <w:divBdr>
        <w:top w:val="none" w:sz="0" w:space="0" w:color="auto"/>
        <w:left w:val="none" w:sz="0" w:space="0" w:color="auto"/>
        <w:bottom w:val="none" w:sz="0" w:space="0" w:color="auto"/>
        <w:right w:val="none" w:sz="0" w:space="0" w:color="auto"/>
      </w:divBdr>
    </w:div>
    <w:div w:id="71200672">
      <w:bodyDiv w:val="1"/>
      <w:marLeft w:val="0"/>
      <w:marRight w:val="0"/>
      <w:marTop w:val="0"/>
      <w:marBottom w:val="0"/>
      <w:divBdr>
        <w:top w:val="none" w:sz="0" w:space="0" w:color="auto"/>
        <w:left w:val="none" w:sz="0" w:space="0" w:color="auto"/>
        <w:bottom w:val="none" w:sz="0" w:space="0" w:color="auto"/>
        <w:right w:val="none" w:sz="0" w:space="0" w:color="auto"/>
      </w:divBdr>
      <w:divsChild>
        <w:div w:id="1465653930">
          <w:marLeft w:val="0"/>
          <w:marRight w:val="0"/>
          <w:marTop w:val="0"/>
          <w:marBottom w:val="660"/>
          <w:divBdr>
            <w:top w:val="none" w:sz="0" w:space="0" w:color="auto"/>
            <w:left w:val="none" w:sz="0" w:space="0" w:color="auto"/>
            <w:bottom w:val="none" w:sz="0" w:space="0" w:color="auto"/>
            <w:right w:val="none" w:sz="0" w:space="0" w:color="auto"/>
          </w:divBdr>
          <w:divsChild>
            <w:div w:id="295373800">
              <w:marLeft w:val="0"/>
              <w:marRight w:val="0"/>
              <w:marTop w:val="0"/>
              <w:marBottom w:val="360"/>
              <w:divBdr>
                <w:top w:val="none" w:sz="0" w:space="0" w:color="auto"/>
                <w:left w:val="none" w:sz="0" w:space="0" w:color="auto"/>
                <w:bottom w:val="none" w:sz="0" w:space="0" w:color="auto"/>
                <w:right w:val="none" w:sz="0" w:space="0" w:color="auto"/>
              </w:divBdr>
              <w:divsChild>
                <w:div w:id="1289241271">
                  <w:marLeft w:val="0"/>
                  <w:marRight w:val="0"/>
                  <w:marTop w:val="0"/>
                  <w:marBottom w:val="120"/>
                  <w:divBdr>
                    <w:top w:val="none" w:sz="0" w:space="0" w:color="auto"/>
                    <w:left w:val="none" w:sz="0" w:space="0" w:color="auto"/>
                    <w:bottom w:val="none" w:sz="0" w:space="0" w:color="auto"/>
                    <w:right w:val="none" w:sz="0" w:space="0" w:color="auto"/>
                  </w:divBdr>
                  <w:divsChild>
                    <w:div w:id="40109718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338654395">
              <w:marLeft w:val="0"/>
              <w:marRight w:val="0"/>
              <w:marTop w:val="0"/>
              <w:marBottom w:val="360"/>
              <w:divBdr>
                <w:top w:val="none" w:sz="0" w:space="0" w:color="auto"/>
                <w:left w:val="none" w:sz="0" w:space="0" w:color="auto"/>
                <w:bottom w:val="none" w:sz="0" w:space="0" w:color="auto"/>
                <w:right w:val="none" w:sz="0" w:space="0" w:color="auto"/>
              </w:divBdr>
              <w:divsChild>
                <w:div w:id="132061390">
                  <w:marLeft w:val="0"/>
                  <w:marRight w:val="0"/>
                  <w:marTop w:val="0"/>
                  <w:marBottom w:val="120"/>
                  <w:divBdr>
                    <w:top w:val="none" w:sz="0" w:space="0" w:color="auto"/>
                    <w:left w:val="none" w:sz="0" w:space="0" w:color="auto"/>
                    <w:bottom w:val="none" w:sz="0" w:space="0" w:color="auto"/>
                    <w:right w:val="none" w:sz="0" w:space="0" w:color="auto"/>
                  </w:divBdr>
                  <w:divsChild>
                    <w:div w:id="109139035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5903389">
      <w:bodyDiv w:val="1"/>
      <w:marLeft w:val="0"/>
      <w:marRight w:val="0"/>
      <w:marTop w:val="0"/>
      <w:marBottom w:val="0"/>
      <w:divBdr>
        <w:top w:val="none" w:sz="0" w:space="0" w:color="auto"/>
        <w:left w:val="none" w:sz="0" w:space="0" w:color="auto"/>
        <w:bottom w:val="none" w:sz="0" w:space="0" w:color="auto"/>
        <w:right w:val="none" w:sz="0" w:space="0" w:color="auto"/>
      </w:divBdr>
    </w:div>
    <w:div w:id="80369536">
      <w:bodyDiv w:val="1"/>
      <w:marLeft w:val="0"/>
      <w:marRight w:val="0"/>
      <w:marTop w:val="0"/>
      <w:marBottom w:val="0"/>
      <w:divBdr>
        <w:top w:val="none" w:sz="0" w:space="0" w:color="auto"/>
        <w:left w:val="none" w:sz="0" w:space="0" w:color="auto"/>
        <w:bottom w:val="none" w:sz="0" w:space="0" w:color="auto"/>
        <w:right w:val="none" w:sz="0" w:space="0" w:color="auto"/>
      </w:divBdr>
    </w:div>
    <w:div w:id="95486947">
      <w:bodyDiv w:val="1"/>
      <w:marLeft w:val="0"/>
      <w:marRight w:val="0"/>
      <w:marTop w:val="0"/>
      <w:marBottom w:val="0"/>
      <w:divBdr>
        <w:top w:val="none" w:sz="0" w:space="0" w:color="auto"/>
        <w:left w:val="none" w:sz="0" w:space="0" w:color="auto"/>
        <w:bottom w:val="none" w:sz="0" w:space="0" w:color="auto"/>
        <w:right w:val="none" w:sz="0" w:space="0" w:color="auto"/>
      </w:divBdr>
    </w:div>
    <w:div w:id="117385109">
      <w:bodyDiv w:val="1"/>
      <w:marLeft w:val="0"/>
      <w:marRight w:val="0"/>
      <w:marTop w:val="0"/>
      <w:marBottom w:val="0"/>
      <w:divBdr>
        <w:top w:val="none" w:sz="0" w:space="0" w:color="auto"/>
        <w:left w:val="none" w:sz="0" w:space="0" w:color="auto"/>
        <w:bottom w:val="none" w:sz="0" w:space="0" w:color="auto"/>
        <w:right w:val="none" w:sz="0" w:space="0" w:color="auto"/>
      </w:divBdr>
    </w:div>
    <w:div w:id="133060594">
      <w:bodyDiv w:val="1"/>
      <w:marLeft w:val="0"/>
      <w:marRight w:val="0"/>
      <w:marTop w:val="0"/>
      <w:marBottom w:val="0"/>
      <w:divBdr>
        <w:top w:val="none" w:sz="0" w:space="0" w:color="auto"/>
        <w:left w:val="none" w:sz="0" w:space="0" w:color="auto"/>
        <w:bottom w:val="none" w:sz="0" w:space="0" w:color="auto"/>
        <w:right w:val="none" w:sz="0" w:space="0" w:color="auto"/>
      </w:divBdr>
    </w:div>
    <w:div w:id="145364301">
      <w:bodyDiv w:val="1"/>
      <w:marLeft w:val="0"/>
      <w:marRight w:val="0"/>
      <w:marTop w:val="0"/>
      <w:marBottom w:val="0"/>
      <w:divBdr>
        <w:top w:val="none" w:sz="0" w:space="0" w:color="auto"/>
        <w:left w:val="none" w:sz="0" w:space="0" w:color="auto"/>
        <w:bottom w:val="none" w:sz="0" w:space="0" w:color="auto"/>
        <w:right w:val="none" w:sz="0" w:space="0" w:color="auto"/>
      </w:divBdr>
      <w:divsChild>
        <w:div w:id="631912142">
          <w:marLeft w:val="0"/>
          <w:marRight w:val="0"/>
          <w:marTop w:val="0"/>
          <w:marBottom w:val="660"/>
          <w:divBdr>
            <w:top w:val="none" w:sz="0" w:space="0" w:color="auto"/>
            <w:left w:val="none" w:sz="0" w:space="0" w:color="auto"/>
            <w:bottom w:val="none" w:sz="0" w:space="0" w:color="auto"/>
            <w:right w:val="none" w:sz="0" w:space="0" w:color="auto"/>
          </w:divBdr>
          <w:divsChild>
            <w:div w:id="2082828992">
              <w:marLeft w:val="0"/>
              <w:marRight w:val="0"/>
              <w:marTop w:val="0"/>
              <w:marBottom w:val="360"/>
              <w:divBdr>
                <w:top w:val="none" w:sz="0" w:space="0" w:color="auto"/>
                <w:left w:val="none" w:sz="0" w:space="0" w:color="auto"/>
                <w:bottom w:val="none" w:sz="0" w:space="0" w:color="auto"/>
                <w:right w:val="none" w:sz="0" w:space="0" w:color="auto"/>
              </w:divBdr>
              <w:divsChild>
                <w:div w:id="1571186301">
                  <w:marLeft w:val="0"/>
                  <w:marRight w:val="0"/>
                  <w:marTop w:val="0"/>
                  <w:marBottom w:val="120"/>
                  <w:divBdr>
                    <w:top w:val="none" w:sz="0" w:space="0" w:color="auto"/>
                    <w:left w:val="none" w:sz="0" w:space="0" w:color="auto"/>
                    <w:bottom w:val="none" w:sz="0" w:space="0" w:color="auto"/>
                    <w:right w:val="none" w:sz="0" w:space="0" w:color="auto"/>
                  </w:divBdr>
                  <w:divsChild>
                    <w:div w:id="4263865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72972417">
              <w:marLeft w:val="0"/>
              <w:marRight w:val="0"/>
              <w:marTop w:val="0"/>
              <w:marBottom w:val="360"/>
              <w:divBdr>
                <w:top w:val="none" w:sz="0" w:space="0" w:color="auto"/>
                <w:left w:val="none" w:sz="0" w:space="0" w:color="auto"/>
                <w:bottom w:val="none" w:sz="0" w:space="0" w:color="auto"/>
                <w:right w:val="none" w:sz="0" w:space="0" w:color="auto"/>
              </w:divBdr>
              <w:divsChild>
                <w:div w:id="758058792">
                  <w:marLeft w:val="0"/>
                  <w:marRight w:val="0"/>
                  <w:marTop w:val="0"/>
                  <w:marBottom w:val="120"/>
                  <w:divBdr>
                    <w:top w:val="none" w:sz="0" w:space="0" w:color="auto"/>
                    <w:left w:val="none" w:sz="0" w:space="0" w:color="auto"/>
                    <w:bottom w:val="none" w:sz="0" w:space="0" w:color="auto"/>
                    <w:right w:val="none" w:sz="0" w:space="0" w:color="auto"/>
                  </w:divBdr>
                  <w:divsChild>
                    <w:div w:id="170855603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5781864">
      <w:bodyDiv w:val="1"/>
      <w:marLeft w:val="0"/>
      <w:marRight w:val="0"/>
      <w:marTop w:val="0"/>
      <w:marBottom w:val="0"/>
      <w:divBdr>
        <w:top w:val="none" w:sz="0" w:space="0" w:color="auto"/>
        <w:left w:val="none" w:sz="0" w:space="0" w:color="auto"/>
        <w:bottom w:val="none" w:sz="0" w:space="0" w:color="auto"/>
        <w:right w:val="none" w:sz="0" w:space="0" w:color="auto"/>
      </w:divBdr>
    </w:div>
    <w:div w:id="147405925">
      <w:bodyDiv w:val="1"/>
      <w:marLeft w:val="0"/>
      <w:marRight w:val="0"/>
      <w:marTop w:val="0"/>
      <w:marBottom w:val="0"/>
      <w:divBdr>
        <w:top w:val="none" w:sz="0" w:space="0" w:color="auto"/>
        <w:left w:val="none" w:sz="0" w:space="0" w:color="auto"/>
        <w:bottom w:val="none" w:sz="0" w:space="0" w:color="auto"/>
        <w:right w:val="none" w:sz="0" w:space="0" w:color="auto"/>
      </w:divBdr>
    </w:div>
    <w:div w:id="155538845">
      <w:bodyDiv w:val="1"/>
      <w:marLeft w:val="0"/>
      <w:marRight w:val="0"/>
      <w:marTop w:val="0"/>
      <w:marBottom w:val="0"/>
      <w:divBdr>
        <w:top w:val="none" w:sz="0" w:space="0" w:color="auto"/>
        <w:left w:val="none" w:sz="0" w:space="0" w:color="auto"/>
        <w:bottom w:val="none" w:sz="0" w:space="0" w:color="auto"/>
        <w:right w:val="none" w:sz="0" w:space="0" w:color="auto"/>
      </w:divBdr>
    </w:div>
    <w:div w:id="166286002">
      <w:bodyDiv w:val="1"/>
      <w:marLeft w:val="0"/>
      <w:marRight w:val="0"/>
      <w:marTop w:val="0"/>
      <w:marBottom w:val="0"/>
      <w:divBdr>
        <w:top w:val="none" w:sz="0" w:space="0" w:color="auto"/>
        <w:left w:val="none" w:sz="0" w:space="0" w:color="auto"/>
        <w:bottom w:val="none" w:sz="0" w:space="0" w:color="auto"/>
        <w:right w:val="none" w:sz="0" w:space="0" w:color="auto"/>
      </w:divBdr>
    </w:div>
    <w:div w:id="167793673">
      <w:bodyDiv w:val="1"/>
      <w:marLeft w:val="0"/>
      <w:marRight w:val="0"/>
      <w:marTop w:val="0"/>
      <w:marBottom w:val="0"/>
      <w:divBdr>
        <w:top w:val="none" w:sz="0" w:space="0" w:color="auto"/>
        <w:left w:val="none" w:sz="0" w:space="0" w:color="auto"/>
        <w:bottom w:val="none" w:sz="0" w:space="0" w:color="auto"/>
        <w:right w:val="none" w:sz="0" w:space="0" w:color="auto"/>
      </w:divBdr>
      <w:divsChild>
        <w:div w:id="814377181">
          <w:marLeft w:val="0"/>
          <w:marRight w:val="0"/>
          <w:marTop w:val="0"/>
          <w:marBottom w:val="660"/>
          <w:divBdr>
            <w:top w:val="none" w:sz="0" w:space="0" w:color="auto"/>
            <w:left w:val="none" w:sz="0" w:space="0" w:color="auto"/>
            <w:bottom w:val="none" w:sz="0" w:space="0" w:color="auto"/>
            <w:right w:val="none" w:sz="0" w:space="0" w:color="auto"/>
          </w:divBdr>
          <w:divsChild>
            <w:div w:id="14967913">
              <w:marLeft w:val="0"/>
              <w:marRight w:val="0"/>
              <w:marTop w:val="0"/>
              <w:marBottom w:val="360"/>
              <w:divBdr>
                <w:top w:val="none" w:sz="0" w:space="0" w:color="auto"/>
                <w:left w:val="none" w:sz="0" w:space="0" w:color="auto"/>
                <w:bottom w:val="none" w:sz="0" w:space="0" w:color="auto"/>
                <w:right w:val="none" w:sz="0" w:space="0" w:color="auto"/>
              </w:divBdr>
              <w:divsChild>
                <w:div w:id="2121558837">
                  <w:marLeft w:val="0"/>
                  <w:marRight w:val="0"/>
                  <w:marTop w:val="0"/>
                  <w:marBottom w:val="120"/>
                  <w:divBdr>
                    <w:top w:val="none" w:sz="0" w:space="0" w:color="auto"/>
                    <w:left w:val="none" w:sz="0" w:space="0" w:color="auto"/>
                    <w:bottom w:val="none" w:sz="0" w:space="0" w:color="auto"/>
                    <w:right w:val="none" w:sz="0" w:space="0" w:color="auto"/>
                  </w:divBdr>
                  <w:divsChild>
                    <w:div w:id="288897700">
                      <w:marLeft w:val="0"/>
                      <w:marRight w:val="0"/>
                      <w:marTop w:val="0"/>
                      <w:marBottom w:val="0"/>
                      <w:divBdr>
                        <w:top w:val="none" w:sz="0" w:space="0" w:color="auto"/>
                        <w:left w:val="single" w:sz="6" w:space="20" w:color="EAEAEA"/>
                        <w:bottom w:val="single" w:sz="6" w:space="12" w:color="EAEAEA"/>
                        <w:right w:val="single" w:sz="6" w:space="0" w:color="EAEAEA"/>
                      </w:divBdr>
                      <w:divsChild>
                        <w:div w:id="1182159649">
                          <w:marLeft w:val="0"/>
                          <w:marRight w:val="0"/>
                          <w:marTop w:val="0"/>
                          <w:marBottom w:val="0"/>
                          <w:divBdr>
                            <w:top w:val="none" w:sz="0" w:space="0" w:color="auto"/>
                            <w:left w:val="none" w:sz="0" w:space="0" w:color="auto"/>
                            <w:bottom w:val="none" w:sz="0" w:space="0" w:color="auto"/>
                            <w:right w:val="none" w:sz="0" w:space="0" w:color="auto"/>
                          </w:divBdr>
                          <w:divsChild>
                            <w:div w:id="105863331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98012403">
                          <w:marLeft w:val="0"/>
                          <w:marRight w:val="0"/>
                          <w:marTop w:val="0"/>
                          <w:marBottom w:val="120"/>
                          <w:divBdr>
                            <w:top w:val="none" w:sz="0" w:space="0" w:color="auto"/>
                            <w:left w:val="none" w:sz="0" w:space="0" w:color="auto"/>
                            <w:bottom w:val="none" w:sz="0" w:space="0" w:color="auto"/>
                            <w:right w:val="none" w:sz="0" w:space="0" w:color="auto"/>
                          </w:divBdr>
                          <w:divsChild>
                            <w:div w:id="14901767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322977903">
                      <w:marLeft w:val="0"/>
                      <w:marRight w:val="0"/>
                      <w:marTop w:val="0"/>
                      <w:marBottom w:val="360"/>
                      <w:divBdr>
                        <w:top w:val="none" w:sz="0" w:space="0" w:color="auto"/>
                        <w:left w:val="none" w:sz="0" w:space="0" w:color="auto"/>
                        <w:bottom w:val="none" w:sz="0" w:space="0" w:color="auto"/>
                        <w:right w:val="none" w:sz="0" w:space="0" w:color="auto"/>
                      </w:divBdr>
                      <w:divsChild>
                        <w:div w:id="1920827308">
                          <w:marLeft w:val="0"/>
                          <w:marRight w:val="0"/>
                          <w:marTop w:val="0"/>
                          <w:marBottom w:val="0"/>
                          <w:divBdr>
                            <w:top w:val="none" w:sz="0" w:space="0" w:color="auto"/>
                            <w:left w:val="none" w:sz="0" w:space="0" w:color="auto"/>
                            <w:bottom w:val="none" w:sz="0" w:space="0" w:color="auto"/>
                            <w:right w:val="none" w:sz="0" w:space="0" w:color="auto"/>
                          </w:divBdr>
                          <w:divsChild>
                            <w:div w:id="13359553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79567934">
              <w:marLeft w:val="0"/>
              <w:marRight w:val="0"/>
              <w:marTop w:val="0"/>
              <w:marBottom w:val="360"/>
              <w:divBdr>
                <w:top w:val="none" w:sz="0" w:space="0" w:color="auto"/>
                <w:left w:val="none" w:sz="0" w:space="0" w:color="auto"/>
                <w:bottom w:val="none" w:sz="0" w:space="0" w:color="auto"/>
                <w:right w:val="none" w:sz="0" w:space="0" w:color="auto"/>
              </w:divBdr>
              <w:divsChild>
                <w:div w:id="230192511">
                  <w:marLeft w:val="0"/>
                  <w:marRight w:val="0"/>
                  <w:marTop w:val="0"/>
                  <w:marBottom w:val="120"/>
                  <w:divBdr>
                    <w:top w:val="none" w:sz="0" w:space="0" w:color="auto"/>
                    <w:left w:val="none" w:sz="0" w:space="0" w:color="auto"/>
                    <w:bottom w:val="none" w:sz="0" w:space="0" w:color="auto"/>
                    <w:right w:val="none" w:sz="0" w:space="0" w:color="auto"/>
                  </w:divBdr>
                  <w:divsChild>
                    <w:div w:id="110954894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3306254">
      <w:bodyDiv w:val="1"/>
      <w:marLeft w:val="0"/>
      <w:marRight w:val="0"/>
      <w:marTop w:val="0"/>
      <w:marBottom w:val="0"/>
      <w:divBdr>
        <w:top w:val="none" w:sz="0" w:space="0" w:color="auto"/>
        <w:left w:val="none" w:sz="0" w:space="0" w:color="auto"/>
        <w:bottom w:val="none" w:sz="0" w:space="0" w:color="auto"/>
        <w:right w:val="none" w:sz="0" w:space="0" w:color="auto"/>
      </w:divBdr>
      <w:divsChild>
        <w:div w:id="672758436">
          <w:marLeft w:val="0"/>
          <w:marRight w:val="0"/>
          <w:marTop w:val="0"/>
          <w:marBottom w:val="660"/>
          <w:divBdr>
            <w:top w:val="none" w:sz="0" w:space="0" w:color="auto"/>
            <w:left w:val="none" w:sz="0" w:space="0" w:color="auto"/>
            <w:bottom w:val="none" w:sz="0" w:space="0" w:color="auto"/>
            <w:right w:val="none" w:sz="0" w:space="0" w:color="auto"/>
          </w:divBdr>
          <w:divsChild>
            <w:div w:id="376390331">
              <w:marLeft w:val="0"/>
              <w:marRight w:val="0"/>
              <w:marTop w:val="0"/>
              <w:marBottom w:val="360"/>
              <w:divBdr>
                <w:top w:val="none" w:sz="0" w:space="0" w:color="auto"/>
                <w:left w:val="none" w:sz="0" w:space="0" w:color="auto"/>
                <w:bottom w:val="none" w:sz="0" w:space="0" w:color="auto"/>
                <w:right w:val="none" w:sz="0" w:space="0" w:color="auto"/>
              </w:divBdr>
              <w:divsChild>
                <w:div w:id="306012721">
                  <w:marLeft w:val="0"/>
                  <w:marRight w:val="0"/>
                  <w:marTop w:val="0"/>
                  <w:marBottom w:val="120"/>
                  <w:divBdr>
                    <w:top w:val="none" w:sz="0" w:space="0" w:color="auto"/>
                    <w:left w:val="none" w:sz="0" w:space="0" w:color="auto"/>
                    <w:bottom w:val="none" w:sz="0" w:space="0" w:color="auto"/>
                    <w:right w:val="none" w:sz="0" w:space="0" w:color="auto"/>
                  </w:divBdr>
                  <w:divsChild>
                    <w:div w:id="81757435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67169529">
              <w:marLeft w:val="0"/>
              <w:marRight w:val="0"/>
              <w:marTop w:val="0"/>
              <w:marBottom w:val="360"/>
              <w:divBdr>
                <w:top w:val="none" w:sz="0" w:space="0" w:color="auto"/>
                <w:left w:val="none" w:sz="0" w:space="0" w:color="auto"/>
                <w:bottom w:val="none" w:sz="0" w:space="0" w:color="auto"/>
                <w:right w:val="none" w:sz="0" w:space="0" w:color="auto"/>
              </w:divBdr>
              <w:divsChild>
                <w:div w:id="916747673">
                  <w:marLeft w:val="0"/>
                  <w:marRight w:val="0"/>
                  <w:marTop w:val="0"/>
                  <w:marBottom w:val="120"/>
                  <w:divBdr>
                    <w:top w:val="none" w:sz="0" w:space="0" w:color="auto"/>
                    <w:left w:val="none" w:sz="0" w:space="0" w:color="auto"/>
                    <w:bottom w:val="none" w:sz="0" w:space="0" w:color="auto"/>
                    <w:right w:val="none" w:sz="0" w:space="0" w:color="auto"/>
                  </w:divBdr>
                  <w:divsChild>
                    <w:div w:id="149024621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88644285">
      <w:bodyDiv w:val="1"/>
      <w:marLeft w:val="0"/>
      <w:marRight w:val="0"/>
      <w:marTop w:val="0"/>
      <w:marBottom w:val="0"/>
      <w:divBdr>
        <w:top w:val="none" w:sz="0" w:space="0" w:color="auto"/>
        <w:left w:val="none" w:sz="0" w:space="0" w:color="auto"/>
        <w:bottom w:val="none" w:sz="0" w:space="0" w:color="auto"/>
        <w:right w:val="none" w:sz="0" w:space="0" w:color="auto"/>
      </w:divBdr>
      <w:divsChild>
        <w:div w:id="1343514061">
          <w:marLeft w:val="0"/>
          <w:marRight w:val="0"/>
          <w:marTop w:val="0"/>
          <w:marBottom w:val="660"/>
          <w:divBdr>
            <w:top w:val="none" w:sz="0" w:space="0" w:color="auto"/>
            <w:left w:val="none" w:sz="0" w:space="0" w:color="auto"/>
            <w:bottom w:val="none" w:sz="0" w:space="0" w:color="auto"/>
            <w:right w:val="none" w:sz="0" w:space="0" w:color="auto"/>
          </w:divBdr>
          <w:divsChild>
            <w:div w:id="1201162389">
              <w:marLeft w:val="0"/>
              <w:marRight w:val="0"/>
              <w:marTop w:val="0"/>
              <w:marBottom w:val="360"/>
              <w:divBdr>
                <w:top w:val="none" w:sz="0" w:space="0" w:color="auto"/>
                <w:left w:val="none" w:sz="0" w:space="0" w:color="auto"/>
                <w:bottom w:val="none" w:sz="0" w:space="0" w:color="auto"/>
                <w:right w:val="none" w:sz="0" w:space="0" w:color="auto"/>
              </w:divBdr>
              <w:divsChild>
                <w:div w:id="1725715230">
                  <w:marLeft w:val="0"/>
                  <w:marRight w:val="0"/>
                  <w:marTop w:val="0"/>
                  <w:marBottom w:val="120"/>
                  <w:divBdr>
                    <w:top w:val="none" w:sz="0" w:space="0" w:color="auto"/>
                    <w:left w:val="none" w:sz="0" w:space="0" w:color="auto"/>
                    <w:bottom w:val="none" w:sz="0" w:space="0" w:color="auto"/>
                    <w:right w:val="none" w:sz="0" w:space="0" w:color="auto"/>
                  </w:divBdr>
                  <w:divsChild>
                    <w:div w:id="1576546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413478">
              <w:marLeft w:val="0"/>
              <w:marRight w:val="0"/>
              <w:marTop w:val="0"/>
              <w:marBottom w:val="360"/>
              <w:divBdr>
                <w:top w:val="none" w:sz="0" w:space="0" w:color="auto"/>
                <w:left w:val="none" w:sz="0" w:space="0" w:color="auto"/>
                <w:bottom w:val="none" w:sz="0" w:space="0" w:color="auto"/>
                <w:right w:val="none" w:sz="0" w:space="0" w:color="auto"/>
              </w:divBdr>
              <w:divsChild>
                <w:div w:id="536160694">
                  <w:marLeft w:val="0"/>
                  <w:marRight w:val="0"/>
                  <w:marTop w:val="0"/>
                  <w:marBottom w:val="120"/>
                  <w:divBdr>
                    <w:top w:val="none" w:sz="0" w:space="0" w:color="auto"/>
                    <w:left w:val="none" w:sz="0" w:space="0" w:color="auto"/>
                    <w:bottom w:val="none" w:sz="0" w:space="0" w:color="auto"/>
                    <w:right w:val="none" w:sz="0" w:space="0" w:color="auto"/>
                  </w:divBdr>
                  <w:divsChild>
                    <w:div w:id="97545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544351">
              <w:marLeft w:val="0"/>
              <w:marRight w:val="0"/>
              <w:marTop w:val="0"/>
              <w:marBottom w:val="360"/>
              <w:divBdr>
                <w:top w:val="none" w:sz="0" w:space="0" w:color="auto"/>
                <w:left w:val="none" w:sz="0" w:space="0" w:color="auto"/>
                <w:bottom w:val="none" w:sz="0" w:space="0" w:color="auto"/>
                <w:right w:val="none" w:sz="0" w:space="0" w:color="auto"/>
              </w:divBdr>
              <w:divsChild>
                <w:div w:id="1314988630">
                  <w:marLeft w:val="0"/>
                  <w:marRight w:val="0"/>
                  <w:marTop w:val="0"/>
                  <w:marBottom w:val="120"/>
                  <w:divBdr>
                    <w:top w:val="none" w:sz="0" w:space="0" w:color="auto"/>
                    <w:left w:val="none" w:sz="0" w:space="0" w:color="auto"/>
                    <w:bottom w:val="none" w:sz="0" w:space="0" w:color="auto"/>
                    <w:right w:val="none" w:sz="0" w:space="0" w:color="auto"/>
                  </w:divBdr>
                  <w:divsChild>
                    <w:div w:id="281308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842987">
              <w:marLeft w:val="0"/>
              <w:marRight w:val="0"/>
              <w:marTop w:val="0"/>
              <w:marBottom w:val="360"/>
              <w:divBdr>
                <w:top w:val="none" w:sz="0" w:space="0" w:color="auto"/>
                <w:left w:val="none" w:sz="0" w:space="0" w:color="auto"/>
                <w:bottom w:val="none" w:sz="0" w:space="0" w:color="auto"/>
                <w:right w:val="none" w:sz="0" w:space="0" w:color="auto"/>
              </w:divBdr>
              <w:divsChild>
                <w:div w:id="176192309">
                  <w:marLeft w:val="0"/>
                  <w:marRight w:val="0"/>
                  <w:marTop w:val="0"/>
                  <w:marBottom w:val="120"/>
                  <w:divBdr>
                    <w:top w:val="none" w:sz="0" w:space="0" w:color="auto"/>
                    <w:left w:val="none" w:sz="0" w:space="0" w:color="auto"/>
                    <w:bottom w:val="none" w:sz="0" w:space="0" w:color="auto"/>
                    <w:right w:val="none" w:sz="0" w:space="0" w:color="auto"/>
                  </w:divBdr>
                  <w:divsChild>
                    <w:div w:id="203384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713459">
              <w:marLeft w:val="0"/>
              <w:marRight w:val="0"/>
              <w:marTop w:val="0"/>
              <w:marBottom w:val="360"/>
              <w:divBdr>
                <w:top w:val="none" w:sz="0" w:space="0" w:color="auto"/>
                <w:left w:val="none" w:sz="0" w:space="0" w:color="auto"/>
                <w:bottom w:val="none" w:sz="0" w:space="0" w:color="auto"/>
                <w:right w:val="none" w:sz="0" w:space="0" w:color="auto"/>
              </w:divBdr>
              <w:divsChild>
                <w:div w:id="1995865496">
                  <w:marLeft w:val="0"/>
                  <w:marRight w:val="0"/>
                  <w:marTop w:val="0"/>
                  <w:marBottom w:val="120"/>
                  <w:divBdr>
                    <w:top w:val="none" w:sz="0" w:space="0" w:color="auto"/>
                    <w:left w:val="none" w:sz="0" w:space="0" w:color="auto"/>
                    <w:bottom w:val="none" w:sz="0" w:space="0" w:color="auto"/>
                    <w:right w:val="none" w:sz="0" w:space="0" w:color="auto"/>
                  </w:divBdr>
                  <w:divsChild>
                    <w:div w:id="176537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098508">
              <w:marLeft w:val="0"/>
              <w:marRight w:val="0"/>
              <w:marTop w:val="0"/>
              <w:marBottom w:val="360"/>
              <w:divBdr>
                <w:top w:val="none" w:sz="0" w:space="0" w:color="auto"/>
                <w:left w:val="none" w:sz="0" w:space="0" w:color="auto"/>
                <w:bottom w:val="none" w:sz="0" w:space="0" w:color="auto"/>
                <w:right w:val="none" w:sz="0" w:space="0" w:color="auto"/>
              </w:divBdr>
              <w:divsChild>
                <w:div w:id="217712446">
                  <w:marLeft w:val="0"/>
                  <w:marRight w:val="0"/>
                  <w:marTop w:val="0"/>
                  <w:marBottom w:val="120"/>
                  <w:divBdr>
                    <w:top w:val="none" w:sz="0" w:space="0" w:color="auto"/>
                    <w:left w:val="none" w:sz="0" w:space="0" w:color="auto"/>
                    <w:bottom w:val="none" w:sz="0" w:space="0" w:color="auto"/>
                    <w:right w:val="none" w:sz="0" w:space="0" w:color="auto"/>
                  </w:divBdr>
                  <w:divsChild>
                    <w:div w:id="209613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093914">
              <w:marLeft w:val="0"/>
              <w:marRight w:val="0"/>
              <w:marTop w:val="0"/>
              <w:marBottom w:val="360"/>
              <w:divBdr>
                <w:top w:val="none" w:sz="0" w:space="0" w:color="auto"/>
                <w:left w:val="none" w:sz="0" w:space="0" w:color="auto"/>
                <w:bottom w:val="none" w:sz="0" w:space="0" w:color="auto"/>
                <w:right w:val="none" w:sz="0" w:space="0" w:color="auto"/>
              </w:divBdr>
              <w:divsChild>
                <w:div w:id="1658531603">
                  <w:marLeft w:val="0"/>
                  <w:marRight w:val="0"/>
                  <w:marTop w:val="0"/>
                  <w:marBottom w:val="120"/>
                  <w:divBdr>
                    <w:top w:val="none" w:sz="0" w:space="0" w:color="auto"/>
                    <w:left w:val="none" w:sz="0" w:space="0" w:color="auto"/>
                    <w:bottom w:val="none" w:sz="0" w:space="0" w:color="auto"/>
                    <w:right w:val="none" w:sz="0" w:space="0" w:color="auto"/>
                  </w:divBdr>
                  <w:divsChild>
                    <w:div w:id="692875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545264">
      <w:bodyDiv w:val="1"/>
      <w:marLeft w:val="0"/>
      <w:marRight w:val="0"/>
      <w:marTop w:val="0"/>
      <w:marBottom w:val="0"/>
      <w:divBdr>
        <w:top w:val="none" w:sz="0" w:space="0" w:color="auto"/>
        <w:left w:val="none" w:sz="0" w:space="0" w:color="auto"/>
        <w:bottom w:val="none" w:sz="0" w:space="0" w:color="auto"/>
        <w:right w:val="none" w:sz="0" w:space="0" w:color="auto"/>
      </w:divBdr>
      <w:divsChild>
        <w:div w:id="216207158">
          <w:marLeft w:val="0"/>
          <w:marRight w:val="0"/>
          <w:marTop w:val="0"/>
          <w:marBottom w:val="660"/>
          <w:divBdr>
            <w:top w:val="none" w:sz="0" w:space="0" w:color="auto"/>
            <w:left w:val="none" w:sz="0" w:space="0" w:color="auto"/>
            <w:bottom w:val="none" w:sz="0" w:space="0" w:color="auto"/>
            <w:right w:val="none" w:sz="0" w:space="0" w:color="auto"/>
          </w:divBdr>
        </w:div>
      </w:divsChild>
    </w:div>
    <w:div w:id="204567976">
      <w:bodyDiv w:val="1"/>
      <w:marLeft w:val="0"/>
      <w:marRight w:val="0"/>
      <w:marTop w:val="0"/>
      <w:marBottom w:val="0"/>
      <w:divBdr>
        <w:top w:val="none" w:sz="0" w:space="0" w:color="auto"/>
        <w:left w:val="none" w:sz="0" w:space="0" w:color="auto"/>
        <w:bottom w:val="none" w:sz="0" w:space="0" w:color="auto"/>
        <w:right w:val="none" w:sz="0" w:space="0" w:color="auto"/>
      </w:divBdr>
    </w:div>
    <w:div w:id="211768950">
      <w:bodyDiv w:val="1"/>
      <w:marLeft w:val="0"/>
      <w:marRight w:val="0"/>
      <w:marTop w:val="0"/>
      <w:marBottom w:val="0"/>
      <w:divBdr>
        <w:top w:val="none" w:sz="0" w:space="0" w:color="auto"/>
        <w:left w:val="none" w:sz="0" w:space="0" w:color="auto"/>
        <w:bottom w:val="none" w:sz="0" w:space="0" w:color="auto"/>
        <w:right w:val="none" w:sz="0" w:space="0" w:color="auto"/>
      </w:divBdr>
      <w:divsChild>
        <w:div w:id="1470826433">
          <w:marLeft w:val="0"/>
          <w:marRight w:val="0"/>
          <w:marTop w:val="0"/>
          <w:marBottom w:val="0"/>
          <w:divBdr>
            <w:top w:val="none" w:sz="0" w:space="0" w:color="auto"/>
            <w:left w:val="none" w:sz="0" w:space="0" w:color="auto"/>
            <w:bottom w:val="none" w:sz="0" w:space="0" w:color="auto"/>
            <w:right w:val="none" w:sz="0" w:space="0" w:color="auto"/>
          </w:divBdr>
          <w:divsChild>
            <w:div w:id="56630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177002">
      <w:bodyDiv w:val="1"/>
      <w:marLeft w:val="0"/>
      <w:marRight w:val="0"/>
      <w:marTop w:val="0"/>
      <w:marBottom w:val="0"/>
      <w:divBdr>
        <w:top w:val="none" w:sz="0" w:space="0" w:color="auto"/>
        <w:left w:val="none" w:sz="0" w:space="0" w:color="auto"/>
        <w:bottom w:val="none" w:sz="0" w:space="0" w:color="auto"/>
        <w:right w:val="none" w:sz="0" w:space="0" w:color="auto"/>
      </w:divBdr>
      <w:divsChild>
        <w:div w:id="291256284">
          <w:marLeft w:val="0"/>
          <w:marRight w:val="0"/>
          <w:marTop w:val="0"/>
          <w:marBottom w:val="660"/>
          <w:divBdr>
            <w:top w:val="none" w:sz="0" w:space="0" w:color="auto"/>
            <w:left w:val="none" w:sz="0" w:space="0" w:color="auto"/>
            <w:bottom w:val="none" w:sz="0" w:space="0" w:color="auto"/>
            <w:right w:val="none" w:sz="0" w:space="0" w:color="auto"/>
          </w:divBdr>
        </w:div>
      </w:divsChild>
    </w:div>
    <w:div w:id="240216125">
      <w:bodyDiv w:val="1"/>
      <w:marLeft w:val="0"/>
      <w:marRight w:val="0"/>
      <w:marTop w:val="0"/>
      <w:marBottom w:val="0"/>
      <w:divBdr>
        <w:top w:val="none" w:sz="0" w:space="0" w:color="auto"/>
        <w:left w:val="none" w:sz="0" w:space="0" w:color="auto"/>
        <w:bottom w:val="none" w:sz="0" w:space="0" w:color="auto"/>
        <w:right w:val="none" w:sz="0" w:space="0" w:color="auto"/>
      </w:divBdr>
      <w:divsChild>
        <w:div w:id="1898009423">
          <w:marLeft w:val="0"/>
          <w:marRight w:val="0"/>
          <w:marTop w:val="0"/>
          <w:marBottom w:val="660"/>
          <w:divBdr>
            <w:top w:val="none" w:sz="0" w:space="0" w:color="auto"/>
            <w:left w:val="none" w:sz="0" w:space="0" w:color="auto"/>
            <w:bottom w:val="none" w:sz="0" w:space="0" w:color="auto"/>
            <w:right w:val="none" w:sz="0" w:space="0" w:color="auto"/>
          </w:divBdr>
          <w:divsChild>
            <w:div w:id="149517496">
              <w:marLeft w:val="0"/>
              <w:marRight w:val="0"/>
              <w:marTop w:val="0"/>
              <w:marBottom w:val="360"/>
              <w:divBdr>
                <w:top w:val="none" w:sz="0" w:space="0" w:color="auto"/>
                <w:left w:val="none" w:sz="0" w:space="0" w:color="auto"/>
                <w:bottom w:val="none" w:sz="0" w:space="0" w:color="auto"/>
                <w:right w:val="none" w:sz="0" w:space="0" w:color="auto"/>
              </w:divBdr>
              <w:divsChild>
                <w:div w:id="938754623">
                  <w:marLeft w:val="0"/>
                  <w:marRight w:val="0"/>
                  <w:marTop w:val="0"/>
                  <w:marBottom w:val="120"/>
                  <w:divBdr>
                    <w:top w:val="none" w:sz="0" w:space="0" w:color="auto"/>
                    <w:left w:val="none" w:sz="0" w:space="0" w:color="auto"/>
                    <w:bottom w:val="none" w:sz="0" w:space="0" w:color="auto"/>
                    <w:right w:val="none" w:sz="0" w:space="0" w:color="auto"/>
                  </w:divBdr>
                  <w:divsChild>
                    <w:div w:id="804390176">
                      <w:marLeft w:val="0"/>
                      <w:marRight w:val="0"/>
                      <w:marTop w:val="0"/>
                      <w:marBottom w:val="360"/>
                      <w:divBdr>
                        <w:top w:val="none" w:sz="0" w:space="0" w:color="auto"/>
                        <w:left w:val="none" w:sz="0" w:space="0" w:color="auto"/>
                        <w:bottom w:val="none" w:sz="0" w:space="0" w:color="auto"/>
                        <w:right w:val="none" w:sz="0" w:space="0" w:color="auto"/>
                      </w:divBdr>
                      <w:divsChild>
                        <w:div w:id="907299846">
                          <w:marLeft w:val="0"/>
                          <w:marRight w:val="0"/>
                          <w:marTop w:val="0"/>
                          <w:marBottom w:val="0"/>
                          <w:divBdr>
                            <w:top w:val="none" w:sz="0" w:space="0" w:color="auto"/>
                            <w:left w:val="none" w:sz="0" w:space="0" w:color="auto"/>
                            <w:bottom w:val="none" w:sz="0" w:space="0" w:color="auto"/>
                            <w:right w:val="none" w:sz="0" w:space="0" w:color="auto"/>
                          </w:divBdr>
                          <w:divsChild>
                            <w:div w:id="15438337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144589971">
                      <w:marLeft w:val="0"/>
                      <w:marRight w:val="0"/>
                      <w:marTop w:val="0"/>
                      <w:marBottom w:val="0"/>
                      <w:divBdr>
                        <w:top w:val="none" w:sz="0" w:space="0" w:color="auto"/>
                        <w:left w:val="single" w:sz="6" w:space="20" w:color="EAEAEA"/>
                        <w:bottom w:val="single" w:sz="6" w:space="12" w:color="EAEAEA"/>
                        <w:right w:val="single" w:sz="6" w:space="0" w:color="EAEAEA"/>
                      </w:divBdr>
                      <w:divsChild>
                        <w:div w:id="441075520">
                          <w:marLeft w:val="0"/>
                          <w:marRight w:val="0"/>
                          <w:marTop w:val="0"/>
                          <w:marBottom w:val="120"/>
                          <w:divBdr>
                            <w:top w:val="none" w:sz="0" w:space="0" w:color="auto"/>
                            <w:left w:val="none" w:sz="0" w:space="0" w:color="auto"/>
                            <w:bottom w:val="none" w:sz="0" w:space="0" w:color="auto"/>
                            <w:right w:val="none" w:sz="0" w:space="0" w:color="auto"/>
                          </w:divBdr>
                          <w:divsChild>
                            <w:div w:id="210471841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712076096">
                          <w:marLeft w:val="0"/>
                          <w:marRight w:val="0"/>
                          <w:marTop w:val="0"/>
                          <w:marBottom w:val="120"/>
                          <w:divBdr>
                            <w:top w:val="none" w:sz="0" w:space="0" w:color="auto"/>
                            <w:left w:val="none" w:sz="0" w:space="0" w:color="auto"/>
                            <w:bottom w:val="none" w:sz="0" w:space="0" w:color="auto"/>
                            <w:right w:val="none" w:sz="0" w:space="0" w:color="auto"/>
                          </w:divBdr>
                          <w:divsChild>
                            <w:div w:id="141546994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022971558">
                          <w:marLeft w:val="0"/>
                          <w:marRight w:val="0"/>
                          <w:marTop w:val="0"/>
                          <w:marBottom w:val="120"/>
                          <w:divBdr>
                            <w:top w:val="none" w:sz="0" w:space="0" w:color="auto"/>
                            <w:left w:val="none" w:sz="0" w:space="0" w:color="auto"/>
                            <w:bottom w:val="none" w:sz="0" w:space="0" w:color="auto"/>
                            <w:right w:val="none" w:sz="0" w:space="0" w:color="auto"/>
                          </w:divBdr>
                          <w:divsChild>
                            <w:div w:id="77995373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61259990">
                          <w:marLeft w:val="0"/>
                          <w:marRight w:val="0"/>
                          <w:marTop w:val="0"/>
                          <w:marBottom w:val="0"/>
                          <w:divBdr>
                            <w:top w:val="none" w:sz="0" w:space="0" w:color="auto"/>
                            <w:left w:val="none" w:sz="0" w:space="0" w:color="auto"/>
                            <w:bottom w:val="none" w:sz="0" w:space="0" w:color="auto"/>
                            <w:right w:val="none" w:sz="0" w:space="0" w:color="auto"/>
                          </w:divBdr>
                          <w:divsChild>
                            <w:div w:id="199414204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574969935">
              <w:marLeft w:val="0"/>
              <w:marRight w:val="0"/>
              <w:marTop w:val="0"/>
              <w:marBottom w:val="360"/>
              <w:divBdr>
                <w:top w:val="none" w:sz="0" w:space="0" w:color="auto"/>
                <w:left w:val="none" w:sz="0" w:space="0" w:color="auto"/>
                <w:bottom w:val="none" w:sz="0" w:space="0" w:color="auto"/>
                <w:right w:val="none" w:sz="0" w:space="0" w:color="auto"/>
              </w:divBdr>
              <w:divsChild>
                <w:div w:id="320280091">
                  <w:marLeft w:val="0"/>
                  <w:marRight w:val="0"/>
                  <w:marTop w:val="0"/>
                  <w:marBottom w:val="120"/>
                  <w:divBdr>
                    <w:top w:val="none" w:sz="0" w:space="0" w:color="auto"/>
                    <w:left w:val="none" w:sz="0" w:space="0" w:color="auto"/>
                    <w:bottom w:val="none" w:sz="0" w:space="0" w:color="auto"/>
                    <w:right w:val="none" w:sz="0" w:space="0" w:color="auto"/>
                  </w:divBdr>
                  <w:divsChild>
                    <w:div w:id="16520608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64848159">
      <w:bodyDiv w:val="1"/>
      <w:marLeft w:val="0"/>
      <w:marRight w:val="0"/>
      <w:marTop w:val="0"/>
      <w:marBottom w:val="0"/>
      <w:divBdr>
        <w:top w:val="none" w:sz="0" w:space="0" w:color="auto"/>
        <w:left w:val="none" w:sz="0" w:space="0" w:color="auto"/>
        <w:bottom w:val="none" w:sz="0" w:space="0" w:color="auto"/>
        <w:right w:val="none" w:sz="0" w:space="0" w:color="auto"/>
      </w:divBdr>
    </w:div>
    <w:div w:id="288245287">
      <w:bodyDiv w:val="1"/>
      <w:marLeft w:val="0"/>
      <w:marRight w:val="0"/>
      <w:marTop w:val="0"/>
      <w:marBottom w:val="0"/>
      <w:divBdr>
        <w:top w:val="none" w:sz="0" w:space="0" w:color="auto"/>
        <w:left w:val="none" w:sz="0" w:space="0" w:color="auto"/>
        <w:bottom w:val="none" w:sz="0" w:space="0" w:color="auto"/>
        <w:right w:val="none" w:sz="0" w:space="0" w:color="auto"/>
      </w:divBdr>
      <w:divsChild>
        <w:div w:id="1440682526">
          <w:marLeft w:val="0"/>
          <w:marRight w:val="0"/>
          <w:marTop w:val="0"/>
          <w:marBottom w:val="0"/>
          <w:divBdr>
            <w:top w:val="none" w:sz="0" w:space="0" w:color="auto"/>
            <w:left w:val="none" w:sz="0" w:space="0" w:color="auto"/>
            <w:bottom w:val="none" w:sz="0" w:space="0" w:color="auto"/>
            <w:right w:val="none" w:sz="0" w:space="0" w:color="auto"/>
          </w:divBdr>
          <w:divsChild>
            <w:div w:id="100246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795334">
      <w:bodyDiv w:val="1"/>
      <w:marLeft w:val="0"/>
      <w:marRight w:val="0"/>
      <w:marTop w:val="0"/>
      <w:marBottom w:val="0"/>
      <w:divBdr>
        <w:top w:val="none" w:sz="0" w:space="0" w:color="auto"/>
        <w:left w:val="none" w:sz="0" w:space="0" w:color="auto"/>
        <w:bottom w:val="none" w:sz="0" w:space="0" w:color="auto"/>
        <w:right w:val="none" w:sz="0" w:space="0" w:color="auto"/>
      </w:divBdr>
    </w:div>
    <w:div w:id="315844807">
      <w:bodyDiv w:val="1"/>
      <w:marLeft w:val="0"/>
      <w:marRight w:val="0"/>
      <w:marTop w:val="0"/>
      <w:marBottom w:val="0"/>
      <w:divBdr>
        <w:top w:val="none" w:sz="0" w:space="0" w:color="auto"/>
        <w:left w:val="none" w:sz="0" w:space="0" w:color="auto"/>
        <w:bottom w:val="none" w:sz="0" w:space="0" w:color="auto"/>
        <w:right w:val="none" w:sz="0" w:space="0" w:color="auto"/>
      </w:divBdr>
    </w:div>
    <w:div w:id="338428963">
      <w:bodyDiv w:val="1"/>
      <w:marLeft w:val="0"/>
      <w:marRight w:val="0"/>
      <w:marTop w:val="0"/>
      <w:marBottom w:val="0"/>
      <w:divBdr>
        <w:top w:val="none" w:sz="0" w:space="0" w:color="auto"/>
        <w:left w:val="none" w:sz="0" w:space="0" w:color="auto"/>
        <w:bottom w:val="none" w:sz="0" w:space="0" w:color="auto"/>
        <w:right w:val="none" w:sz="0" w:space="0" w:color="auto"/>
      </w:divBdr>
    </w:div>
    <w:div w:id="338578144">
      <w:bodyDiv w:val="1"/>
      <w:marLeft w:val="0"/>
      <w:marRight w:val="0"/>
      <w:marTop w:val="0"/>
      <w:marBottom w:val="0"/>
      <w:divBdr>
        <w:top w:val="none" w:sz="0" w:space="0" w:color="auto"/>
        <w:left w:val="none" w:sz="0" w:space="0" w:color="auto"/>
        <w:bottom w:val="none" w:sz="0" w:space="0" w:color="auto"/>
        <w:right w:val="none" w:sz="0" w:space="0" w:color="auto"/>
      </w:divBdr>
    </w:div>
    <w:div w:id="341202268">
      <w:bodyDiv w:val="1"/>
      <w:marLeft w:val="0"/>
      <w:marRight w:val="0"/>
      <w:marTop w:val="0"/>
      <w:marBottom w:val="0"/>
      <w:divBdr>
        <w:top w:val="none" w:sz="0" w:space="0" w:color="auto"/>
        <w:left w:val="none" w:sz="0" w:space="0" w:color="auto"/>
        <w:bottom w:val="none" w:sz="0" w:space="0" w:color="auto"/>
        <w:right w:val="none" w:sz="0" w:space="0" w:color="auto"/>
      </w:divBdr>
      <w:divsChild>
        <w:div w:id="1793741070">
          <w:marLeft w:val="0"/>
          <w:marRight w:val="0"/>
          <w:marTop w:val="0"/>
          <w:marBottom w:val="660"/>
          <w:divBdr>
            <w:top w:val="none" w:sz="0" w:space="0" w:color="auto"/>
            <w:left w:val="none" w:sz="0" w:space="0" w:color="auto"/>
            <w:bottom w:val="none" w:sz="0" w:space="0" w:color="auto"/>
            <w:right w:val="none" w:sz="0" w:space="0" w:color="auto"/>
          </w:divBdr>
        </w:div>
      </w:divsChild>
    </w:div>
    <w:div w:id="347412898">
      <w:bodyDiv w:val="1"/>
      <w:marLeft w:val="0"/>
      <w:marRight w:val="0"/>
      <w:marTop w:val="0"/>
      <w:marBottom w:val="0"/>
      <w:divBdr>
        <w:top w:val="none" w:sz="0" w:space="0" w:color="auto"/>
        <w:left w:val="none" w:sz="0" w:space="0" w:color="auto"/>
        <w:bottom w:val="none" w:sz="0" w:space="0" w:color="auto"/>
        <w:right w:val="none" w:sz="0" w:space="0" w:color="auto"/>
      </w:divBdr>
    </w:div>
    <w:div w:id="359816272">
      <w:bodyDiv w:val="1"/>
      <w:marLeft w:val="0"/>
      <w:marRight w:val="0"/>
      <w:marTop w:val="0"/>
      <w:marBottom w:val="0"/>
      <w:divBdr>
        <w:top w:val="none" w:sz="0" w:space="0" w:color="auto"/>
        <w:left w:val="none" w:sz="0" w:space="0" w:color="auto"/>
        <w:bottom w:val="none" w:sz="0" w:space="0" w:color="auto"/>
        <w:right w:val="none" w:sz="0" w:space="0" w:color="auto"/>
      </w:divBdr>
    </w:div>
    <w:div w:id="362438480">
      <w:bodyDiv w:val="1"/>
      <w:marLeft w:val="0"/>
      <w:marRight w:val="0"/>
      <w:marTop w:val="0"/>
      <w:marBottom w:val="0"/>
      <w:divBdr>
        <w:top w:val="none" w:sz="0" w:space="0" w:color="auto"/>
        <w:left w:val="none" w:sz="0" w:space="0" w:color="auto"/>
        <w:bottom w:val="none" w:sz="0" w:space="0" w:color="auto"/>
        <w:right w:val="none" w:sz="0" w:space="0" w:color="auto"/>
      </w:divBdr>
      <w:divsChild>
        <w:div w:id="1292130728">
          <w:marLeft w:val="0"/>
          <w:marRight w:val="0"/>
          <w:marTop w:val="0"/>
          <w:marBottom w:val="660"/>
          <w:divBdr>
            <w:top w:val="none" w:sz="0" w:space="0" w:color="auto"/>
            <w:left w:val="none" w:sz="0" w:space="0" w:color="auto"/>
            <w:bottom w:val="none" w:sz="0" w:space="0" w:color="auto"/>
            <w:right w:val="none" w:sz="0" w:space="0" w:color="auto"/>
          </w:divBdr>
          <w:divsChild>
            <w:div w:id="543324960">
              <w:marLeft w:val="0"/>
              <w:marRight w:val="0"/>
              <w:marTop w:val="0"/>
              <w:marBottom w:val="360"/>
              <w:divBdr>
                <w:top w:val="none" w:sz="0" w:space="0" w:color="auto"/>
                <w:left w:val="none" w:sz="0" w:space="0" w:color="auto"/>
                <w:bottom w:val="none" w:sz="0" w:space="0" w:color="auto"/>
                <w:right w:val="none" w:sz="0" w:space="0" w:color="auto"/>
              </w:divBdr>
              <w:divsChild>
                <w:div w:id="2142647407">
                  <w:marLeft w:val="0"/>
                  <w:marRight w:val="0"/>
                  <w:marTop w:val="0"/>
                  <w:marBottom w:val="120"/>
                  <w:divBdr>
                    <w:top w:val="none" w:sz="0" w:space="0" w:color="auto"/>
                    <w:left w:val="none" w:sz="0" w:space="0" w:color="auto"/>
                    <w:bottom w:val="none" w:sz="0" w:space="0" w:color="auto"/>
                    <w:right w:val="none" w:sz="0" w:space="0" w:color="auto"/>
                  </w:divBdr>
                  <w:divsChild>
                    <w:div w:id="29314285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17558861">
              <w:marLeft w:val="0"/>
              <w:marRight w:val="0"/>
              <w:marTop w:val="0"/>
              <w:marBottom w:val="360"/>
              <w:divBdr>
                <w:top w:val="none" w:sz="0" w:space="0" w:color="auto"/>
                <w:left w:val="none" w:sz="0" w:space="0" w:color="auto"/>
                <w:bottom w:val="none" w:sz="0" w:space="0" w:color="auto"/>
                <w:right w:val="none" w:sz="0" w:space="0" w:color="auto"/>
              </w:divBdr>
              <w:divsChild>
                <w:div w:id="1304122776">
                  <w:marLeft w:val="0"/>
                  <w:marRight w:val="0"/>
                  <w:marTop w:val="0"/>
                  <w:marBottom w:val="120"/>
                  <w:divBdr>
                    <w:top w:val="none" w:sz="0" w:space="0" w:color="auto"/>
                    <w:left w:val="none" w:sz="0" w:space="0" w:color="auto"/>
                    <w:bottom w:val="none" w:sz="0" w:space="0" w:color="auto"/>
                    <w:right w:val="none" w:sz="0" w:space="0" w:color="auto"/>
                  </w:divBdr>
                  <w:divsChild>
                    <w:div w:id="68721982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368267583">
      <w:bodyDiv w:val="1"/>
      <w:marLeft w:val="0"/>
      <w:marRight w:val="0"/>
      <w:marTop w:val="0"/>
      <w:marBottom w:val="0"/>
      <w:divBdr>
        <w:top w:val="none" w:sz="0" w:space="0" w:color="auto"/>
        <w:left w:val="none" w:sz="0" w:space="0" w:color="auto"/>
        <w:bottom w:val="none" w:sz="0" w:space="0" w:color="auto"/>
        <w:right w:val="none" w:sz="0" w:space="0" w:color="auto"/>
      </w:divBdr>
    </w:div>
    <w:div w:id="377629951">
      <w:bodyDiv w:val="1"/>
      <w:marLeft w:val="0"/>
      <w:marRight w:val="0"/>
      <w:marTop w:val="0"/>
      <w:marBottom w:val="0"/>
      <w:divBdr>
        <w:top w:val="none" w:sz="0" w:space="0" w:color="auto"/>
        <w:left w:val="none" w:sz="0" w:space="0" w:color="auto"/>
        <w:bottom w:val="none" w:sz="0" w:space="0" w:color="auto"/>
        <w:right w:val="none" w:sz="0" w:space="0" w:color="auto"/>
      </w:divBdr>
    </w:div>
    <w:div w:id="381563184">
      <w:bodyDiv w:val="1"/>
      <w:marLeft w:val="0"/>
      <w:marRight w:val="0"/>
      <w:marTop w:val="0"/>
      <w:marBottom w:val="0"/>
      <w:divBdr>
        <w:top w:val="none" w:sz="0" w:space="0" w:color="auto"/>
        <w:left w:val="none" w:sz="0" w:space="0" w:color="auto"/>
        <w:bottom w:val="none" w:sz="0" w:space="0" w:color="auto"/>
        <w:right w:val="none" w:sz="0" w:space="0" w:color="auto"/>
      </w:divBdr>
      <w:divsChild>
        <w:div w:id="2023585621">
          <w:marLeft w:val="0"/>
          <w:marRight w:val="0"/>
          <w:marTop w:val="0"/>
          <w:marBottom w:val="660"/>
          <w:divBdr>
            <w:top w:val="none" w:sz="0" w:space="0" w:color="auto"/>
            <w:left w:val="none" w:sz="0" w:space="0" w:color="auto"/>
            <w:bottom w:val="none" w:sz="0" w:space="0" w:color="auto"/>
            <w:right w:val="none" w:sz="0" w:space="0" w:color="auto"/>
          </w:divBdr>
        </w:div>
      </w:divsChild>
    </w:div>
    <w:div w:id="386145275">
      <w:bodyDiv w:val="1"/>
      <w:marLeft w:val="0"/>
      <w:marRight w:val="0"/>
      <w:marTop w:val="0"/>
      <w:marBottom w:val="0"/>
      <w:divBdr>
        <w:top w:val="none" w:sz="0" w:space="0" w:color="auto"/>
        <w:left w:val="none" w:sz="0" w:space="0" w:color="auto"/>
        <w:bottom w:val="none" w:sz="0" w:space="0" w:color="auto"/>
        <w:right w:val="none" w:sz="0" w:space="0" w:color="auto"/>
      </w:divBdr>
    </w:div>
    <w:div w:id="396708715">
      <w:bodyDiv w:val="1"/>
      <w:marLeft w:val="0"/>
      <w:marRight w:val="0"/>
      <w:marTop w:val="0"/>
      <w:marBottom w:val="0"/>
      <w:divBdr>
        <w:top w:val="none" w:sz="0" w:space="0" w:color="auto"/>
        <w:left w:val="none" w:sz="0" w:space="0" w:color="auto"/>
        <w:bottom w:val="none" w:sz="0" w:space="0" w:color="auto"/>
        <w:right w:val="none" w:sz="0" w:space="0" w:color="auto"/>
      </w:divBdr>
    </w:div>
    <w:div w:id="398671810">
      <w:bodyDiv w:val="1"/>
      <w:marLeft w:val="0"/>
      <w:marRight w:val="0"/>
      <w:marTop w:val="0"/>
      <w:marBottom w:val="0"/>
      <w:divBdr>
        <w:top w:val="none" w:sz="0" w:space="0" w:color="auto"/>
        <w:left w:val="none" w:sz="0" w:space="0" w:color="auto"/>
        <w:bottom w:val="none" w:sz="0" w:space="0" w:color="auto"/>
        <w:right w:val="none" w:sz="0" w:space="0" w:color="auto"/>
      </w:divBdr>
    </w:div>
    <w:div w:id="402487450">
      <w:bodyDiv w:val="1"/>
      <w:marLeft w:val="0"/>
      <w:marRight w:val="0"/>
      <w:marTop w:val="0"/>
      <w:marBottom w:val="0"/>
      <w:divBdr>
        <w:top w:val="none" w:sz="0" w:space="0" w:color="auto"/>
        <w:left w:val="none" w:sz="0" w:space="0" w:color="auto"/>
        <w:bottom w:val="none" w:sz="0" w:space="0" w:color="auto"/>
        <w:right w:val="none" w:sz="0" w:space="0" w:color="auto"/>
      </w:divBdr>
      <w:divsChild>
        <w:div w:id="1534465680">
          <w:marLeft w:val="0"/>
          <w:marRight w:val="0"/>
          <w:marTop w:val="0"/>
          <w:marBottom w:val="660"/>
          <w:divBdr>
            <w:top w:val="none" w:sz="0" w:space="0" w:color="auto"/>
            <w:left w:val="none" w:sz="0" w:space="0" w:color="auto"/>
            <w:bottom w:val="none" w:sz="0" w:space="0" w:color="auto"/>
            <w:right w:val="none" w:sz="0" w:space="0" w:color="auto"/>
          </w:divBdr>
          <w:divsChild>
            <w:div w:id="384069547">
              <w:marLeft w:val="0"/>
              <w:marRight w:val="0"/>
              <w:marTop w:val="0"/>
              <w:marBottom w:val="360"/>
              <w:divBdr>
                <w:top w:val="none" w:sz="0" w:space="0" w:color="auto"/>
                <w:left w:val="none" w:sz="0" w:space="0" w:color="auto"/>
                <w:bottom w:val="none" w:sz="0" w:space="0" w:color="auto"/>
                <w:right w:val="none" w:sz="0" w:space="0" w:color="auto"/>
              </w:divBdr>
              <w:divsChild>
                <w:div w:id="1134564094">
                  <w:marLeft w:val="0"/>
                  <w:marRight w:val="0"/>
                  <w:marTop w:val="0"/>
                  <w:marBottom w:val="120"/>
                  <w:divBdr>
                    <w:top w:val="none" w:sz="0" w:space="0" w:color="auto"/>
                    <w:left w:val="none" w:sz="0" w:space="0" w:color="auto"/>
                    <w:bottom w:val="none" w:sz="0" w:space="0" w:color="auto"/>
                    <w:right w:val="none" w:sz="0" w:space="0" w:color="auto"/>
                  </w:divBdr>
                  <w:divsChild>
                    <w:div w:id="52933686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57133193">
              <w:marLeft w:val="0"/>
              <w:marRight w:val="0"/>
              <w:marTop w:val="0"/>
              <w:marBottom w:val="360"/>
              <w:divBdr>
                <w:top w:val="none" w:sz="0" w:space="0" w:color="auto"/>
                <w:left w:val="none" w:sz="0" w:space="0" w:color="auto"/>
                <w:bottom w:val="none" w:sz="0" w:space="0" w:color="auto"/>
                <w:right w:val="none" w:sz="0" w:space="0" w:color="auto"/>
              </w:divBdr>
              <w:divsChild>
                <w:div w:id="144057546">
                  <w:marLeft w:val="0"/>
                  <w:marRight w:val="0"/>
                  <w:marTop w:val="0"/>
                  <w:marBottom w:val="120"/>
                  <w:divBdr>
                    <w:top w:val="none" w:sz="0" w:space="0" w:color="auto"/>
                    <w:left w:val="none" w:sz="0" w:space="0" w:color="auto"/>
                    <w:bottom w:val="none" w:sz="0" w:space="0" w:color="auto"/>
                    <w:right w:val="none" w:sz="0" w:space="0" w:color="auto"/>
                  </w:divBdr>
                  <w:divsChild>
                    <w:div w:id="73238921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418479147">
      <w:bodyDiv w:val="1"/>
      <w:marLeft w:val="0"/>
      <w:marRight w:val="0"/>
      <w:marTop w:val="0"/>
      <w:marBottom w:val="0"/>
      <w:divBdr>
        <w:top w:val="none" w:sz="0" w:space="0" w:color="auto"/>
        <w:left w:val="none" w:sz="0" w:space="0" w:color="auto"/>
        <w:bottom w:val="none" w:sz="0" w:space="0" w:color="auto"/>
        <w:right w:val="none" w:sz="0" w:space="0" w:color="auto"/>
      </w:divBdr>
    </w:div>
    <w:div w:id="425931762">
      <w:bodyDiv w:val="1"/>
      <w:marLeft w:val="0"/>
      <w:marRight w:val="0"/>
      <w:marTop w:val="0"/>
      <w:marBottom w:val="0"/>
      <w:divBdr>
        <w:top w:val="none" w:sz="0" w:space="0" w:color="auto"/>
        <w:left w:val="none" w:sz="0" w:space="0" w:color="auto"/>
        <w:bottom w:val="none" w:sz="0" w:space="0" w:color="auto"/>
        <w:right w:val="none" w:sz="0" w:space="0" w:color="auto"/>
      </w:divBdr>
    </w:div>
    <w:div w:id="429861825">
      <w:bodyDiv w:val="1"/>
      <w:marLeft w:val="0"/>
      <w:marRight w:val="0"/>
      <w:marTop w:val="0"/>
      <w:marBottom w:val="0"/>
      <w:divBdr>
        <w:top w:val="none" w:sz="0" w:space="0" w:color="auto"/>
        <w:left w:val="none" w:sz="0" w:space="0" w:color="auto"/>
        <w:bottom w:val="none" w:sz="0" w:space="0" w:color="auto"/>
        <w:right w:val="none" w:sz="0" w:space="0" w:color="auto"/>
      </w:divBdr>
    </w:div>
    <w:div w:id="430246854">
      <w:bodyDiv w:val="1"/>
      <w:marLeft w:val="0"/>
      <w:marRight w:val="0"/>
      <w:marTop w:val="0"/>
      <w:marBottom w:val="0"/>
      <w:divBdr>
        <w:top w:val="none" w:sz="0" w:space="0" w:color="auto"/>
        <w:left w:val="none" w:sz="0" w:space="0" w:color="auto"/>
        <w:bottom w:val="none" w:sz="0" w:space="0" w:color="auto"/>
        <w:right w:val="none" w:sz="0" w:space="0" w:color="auto"/>
      </w:divBdr>
    </w:div>
    <w:div w:id="440145298">
      <w:bodyDiv w:val="1"/>
      <w:marLeft w:val="0"/>
      <w:marRight w:val="0"/>
      <w:marTop w:val="0"/>
      <w:marBottom w:val="0"/>
      <w:divBdr>
        <w:top w:val="none" w:sz="0" w:space="0" w:color="auto"/>
        <w:left w:val="none" w:sz="0" w:space="0" w:color="auto"/>
        <w:bottom w:val="none" w:sz="0" w:space="0" w:color="auto"/>
        <w:right w:val="none" w:sz="0" w:space="0" w:color="auto"/>
      </w:divBdr>
    </w:div>
    <w:div w:id="441416857">
      <w:bodyDiv w:val="1"/>
      <w:marLeft w:val="0"/>
      <w:marRight w:val="0"/>
      <w:marTop w:val="0"/>
      <w:marBottom w:val="0"/>
      <w:divBdr>
        <w:top w:val="none" w:sz="0" w:space="0" w:color="auto"/>
        <w:left w:val="none" w:sz="0" w:space="0" w:color="auto"/>
        <w:bottom w:val="none" w:sz="0" w:space="0" w:color="auto"/>
        <w:right w:val="none" w:sz="0" w:space="0" w:color="auto"/>
      </w:divBdr>
    </w:div>
    <w:div w:id="445734173">
      <w:bodyDiv w:val="1"/>
      <w:marLeft w:val="0"/>
      <w:marRight w:val="0"/>
      <w:marTop w:val="0"/>
      <w:marBottom w:val="0"/>
      <w:divBdr>
        <w:top w:val="none" w:sz="0" w:space="0" w:color="auto"/>
        <w:left w:val="none" w:sz="0" w:space="0" w:color="auto"/>
        <w:bottom w:val="none" w:sz="0" w:space="0" w:color="auto"/>
        <w:right w:val="none" w:sz="0" w:space="0" w:color="auto"/>
      </w:divBdr>
      <w:divsChild>
        <w:div w:id="364446534">
          <w:marLeft w:val="734"/>
          <w:marRight w:val="0"/>
          <w:marTop w:val="240"/>
          <w:marBottom w:val="0"/>
          <w:divBdr>
            <w:top w:val="none" w:sz="0" w:space="0" w:color="auto"/>
            <w:left w:val="none" w:sz="0" w:space="0" w:color="auto"/>
            <w:bottom w:val="none" w:sz="0" w:space="0" w:color="auto"/>
            <w:right w:val="none" w:sz="0" w:space="0" w:color="auto"/>
          </w:divBdr>
        </w:div>
      </w:divsChild>
    </w:div>
    <w:div w:id="463935058">
      <w:bodyDiv w:val="1"/>
      <w:marLeft w:val="0"/>
      <w:marRight w:val="0"/>
      <w:marTop w:val="0"/>
      <w:marBottom w:val="0"/>
      <w:divBdr>
        <w:top w:val="none" w:sz="0" w:space="0" w:color="auto"/>
        <w:left w:val="none" w:sz="0" w:space="0" w:color="auto"/>
        <w:bottom w:val="none" w:sz="0" w:space="0" w:color="auto"/>
        <w:right w:val="none" w:sz="0" w:space="0" w:color="auto"/>
      </w:divBdr>
    </w:div>
    <w:div w:id="470099322">
      <w:bodyDiv w:val="1"/>
      <w:marLeft w:val="0"/>
      <w:marRight w:val="0"/>
      <w:marTop w:val="0"/>
      <w:marBottom w:val="0"/>
      <w:divBdr>
        <w:top w:val="none" w:sz="0" w:space="0" w:color="auto"/>
        <w:left w:val="none" w:sz="0" w:space="0" w:color="auto"/>
        <w:bottom w:val="none" w:sz="0" w:space="0" w:color="auto"/>
        <w:right w:val="none" w:sz="0" w:space="0" w:color="auto"/>
      </w:divBdr>
    </w:div>
    <w:div w:id="500775733">
      <w:bodyDiv w:val="1"/>
      <w:marLeft w:val="0"/>
      <w:marRight w:val="0"/>
      <w:marTop w:val="0"/>
      <w:marBottom w:val="0"/>
      <w:divBdr>
        <w:top w:val="none" w:sz="0" w:space="0" w:color="auto"/>
        <w:left w:val="none" w:sz="0" w:space="0" w:color="auto"/>
        <w:bottom w:val="none" w:sz="0" w:space="0" w:color="auto"/>
        <w:right w:val="none" w:sz="0" w:space="0" w:color="auto"/>
      </w:divBdr>
    </w:div>
    <w:div w:id="501044688">
      <w:bodyDiv w:val="1"/>
      <w:marLeft w:val="0"/>
      <w:marRight w:val="0"/>
      <w:marTop w:val="0"/>
      <w:marBottom w:val="0"/>
      <w:divBdr>
        <w:top w:val="none" w:sz="0" w:space="0" w:color="auto"/>
        <w:left w:val="none" w:sz="0" w:space="0" w:color="auto"/>
        <w:bottom w:val="none" w:sz="0" w:space="0" w:color="auto"/>
        <w:right w:val="none" w:sz="0" w:space="0" w:color="auto"/>
      </w:divBdr>
    </w:div>
    <w:div w:id="552159934">
      <w:bodyDiv w:val="1"/>
      <w:marLeft w:val="0"/>
      <w:marRight w:val="0"/>
      <w:marTop w:val="0"/>
      <w:marBottom w:val="0"/>
      <w:divBdr>
        <w:top w:val="none" w:sz="0" w:space="0" w:color="auto"/>
        <w:left w:val="none" w:sz="0" w:space="0" w:color="auto"/>
        <w:bottom w:val="none" w:sz="0" w:space="0" w:color="auto"/>
        <w:right w:val="none" w:sz="0" w:space="0" w:color="auto"/>
      </w:divBdr>
    </w:div>
    <w:div w:id="560673093">
      <w:bodyDiv w:val="1"/>
      <w:marLeft w:val="0"/>
      <w:marRight w:val="0"/>
      <w:marTop w:val="0"/>
      <w:marBottom w:val="0"/>
      <w:divBdr>
        <w:top w:val="none" w:sz="0" w:space="0" w:color="auto"/>
        <w:left w:val="none" w:sz="0" w:space="0" w:color="auto"/>
        <w:bottom w:val="none" w:sz="0" w:space="0" w:color="auto"/>
        <w:right w:val="none" w:sz="0" w:space="0" w:color="auto"/>
      </w:divBdr>
    </w:div>
    <w:div w:id="562566890">
      <w:bodyDiv w:val="1"/>
      <w:marLeft w:val="0"/>
      <w:marRight w:val="0"/>
      <w:marTop w:val="0"/>
      <w:marBottom w:val="0"/>
      <w:divBdr>
        <w:top w:val="none" w:sz="0" w:space="0" w:color="auto"/>
        <w:left w:val="none" w:sz="0" w:space="0" w:color="auto"/>
        <w:bottom w:val="none" w:sz="0" w:space="0" w:color="auto"/>
        <w:right w:val="none" w:sz="0" w:space="0" w:color="auto"/>
      </w:divBdr>
    </w:div>
    <w:div w:id="578565909">
      <w:bodyDiv w:val="1"/>
      <w:marLeft w:val="0"/>
      <w:marRight w:val="0"/>
      <w:marTop w:val="0"/>
      <w:marBottom w:val="0"/>
      <w:divBdr>
        <w:top w:val="none" w:sz="0" w:space="0" w:color="auto"/>
        <w:left w:val="none" w:sz="0" w:space="0" w:color="auto"/>
        <w:bottom w:val="none" w:sz="0" w:space="0" w:color="auto"/>
        <w:right w:val="none" w:sz="0" w:space="0" w:color="auto"/>
      </w:divBdr>
    </w:div>
    <w:div w:id="580718699">
      <w:bodyDiv w:val="1"/>
      <w:marLeft w:val="0"/>
      <w:marRight w:val="0"/>
      <w:marTop w:val="0"/>
      <w:marBottom w:val="0"/>
      <w:divBdr>
        <w:top w:val="none" w:sz="0" w:space="0" w:color="auto"/>
        <w:left w:val="none" w:sz="0" w:space="0" w:color="auto"/>
        <w:bottom w:val="none" w:sz="0" w:space="0" w:color="auto"/>
        <w:right w:val="none" w:sz="0" w:space="0" w:color="auto"/>
      </w:divBdr>
    </w:div>
    <w:div w:id="596447863">
      <w:bodyDiv w:val="1"/>
      <w:marLeft w:val="0"/>
      <w:marRight w:val="0"/>
      <w:marTop w:val="0"/>
      <w:marBottom w:val="0"/>
      <w:divBdr>
        <w:top w:val="none" w:sz="0" w:space="0" w:color="auto"/>
        <w:left w:val="none" w:sz="0" w:space="0" w:color="auto"/>
        <w:bottom w:val="none" w:sz="0" w:space="0" w:color="auto"/>
        <w:right w:val="none" w:sz="0" w:space="0" w:color="auto"/>
      </w:divBdr>
      <w:divsChild>
        <w:div w:id="1578789029">
          <w:marLeft w:val="0"/>
          <w:marRight w:val="0"/>
          <w:marTop w:val="0"/>
          <w:marBottom w:val="660"/>
          <w:divBdr>
            <w:top w:val="none" w:sz="0" w:space="0" w:color="auto"/>
            <w:left w:val="none" w:sz="0" w:space="0" w:color="auto"/>
            <w:bottom w:val="none" w:sz="0" w:space="0" w:color="auto"/>
            <w:right w:val="none" w:sz="0" w:space="0" w:color="auto"/>
          </w:divBdr>
          <w:divsChild>
            <w:div w:id="891814027">
              <w:marLeft w:val="0"/>
              <w:marRight w:val="0"/>
              <w:marTop w:val="0"/>
              <w:marBottom w:val="360"/>
              <w:divBdr>
                <w:top w:val="none" w:sz="0" w:space="0" w:color="auto"/>
                <w:left w:val="none" w:sz="0" w:space="0" w:color="auto"/>
                <w:bottom w:val="none" w:sz="0" w:space="0" w:color="auto"/>
                <w:right w:val="none" w:sz="0" w:space="0" w:color="auto"/>
              </w:divBdr>
              <w:divsChild>
                <w:div w:id="1136801684">
                  <w:marLeft w:val="0"/>
                  <w:marRight w:val="0"/>
                  <w:marTop w:val="0"/>
                  <w:marBottom w:val="120"/>
                  <w:divBdr>
                    <w:top w:val="none" w:sz="0" w:space="0" w:color="auto"/>
                    <w:left w:val="none" w:sz="0" w:space="0" w:color="auto"/>
                    <w:bottom w:val="none" w:sz="0" w:space="0" w:color="auto"/>
                    <w:right w:val="none" w:sz="0" w:space="0" w:color="auto"/>
                  </w:divBdr>
                  <w:divsChild>
                    <w:div w:id="19695844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8335047">
              <w:marLeft w:val="0"/>
              <w:marRight w:val="0"/>
              <w:marTop w:val="0"/>
              <w:marBottom w:val="360"/>
              <w:divBdr>
                <w:top w:val="none" w:sz="0" w:space="0" w:color="auto"/>
                <w:left w:val="none" w:sz="0" w:space="0" w:color="auto"/>
                <w:bottom w:val="none" w:sz="0" w:space="0" w:color="auto"/>
                <w:right w:val="none" w:sz="0" w:space="0" w:color="auto"/>
              </w:divBdr>
              <w:divsChild>
                <w:div w:id="1017342059">
                  <w:marLeft w:val="0"/>
                  <w:marRight w:val="0"/>
                  <w:marTop w:val="0"/>
                  <w:marBottom w:val="120"/>
                  <w:divBdr>
                    <w:top w:val="none" w:sz="0" w:space="0" w:color="auto"/>
                    <w:left w:val="none" w:sz="0" w:space="0" w:color="auto"/>
                    <w:bottom w:val="none" w:sz="0" w:space="0" w:color="auto"/>
                    <w:right w:val="none" w:sz="0" w:space="0" w:color="auto"/>
                  </w:divBdr>
                  <w:divsChild>
                    <w:div w:id="190560628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6537878">
              <w:marLeft w:val="0"/>
              <w:marRight w:val="0"/>
              <w:marTop w:val="0"/>
              <w:marBottom w:val="360"/>
              <w:divBdr>
                <w:top w:val="none" w:sz="0" w:space="0" w:color="auto"/>
                <w:left w:val="none" w:sz="0" w:space="0" w:color="auto"/>
                <w:bottom w:val="none" w:sz="0" w:space="0" w:color="auto"/>
                <w:right w:val="none" w:sz="0" w:space="0" w:color="auto"/>
              </w:divBdr>
              <w:divsChild>
                <w:div w:id="1669091466">
                  <w:marLeft w:val="0"/>
                  <w:marRight w:val="0"/>
                  <w:marTop w:val="0"/>
                  <w:marBottom w:val="120"/>
                  <w:divBdr>
                    <w:top w:val="none" w:sz="0" w:space="0" w:color="auto"/>
                    <w:left w:val="none" w:sz="0" w:space="0" w:color="auto"/>
                    <w:bottom w:val="none" w:sz="0" w:space="0" w:color="auto"/>
                    <w:right w:val="none" w:sz="0" w:space="0" w:color="auto"/>
                  </w:divBdr>
                  <w:divsChild>
                    <w:div w:id="4048385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11281752">
      <w:bodyDiv w:val="1"/>
      <w:marLeft w:val="0"/>
      <w:marRight w:val="0"/>
      <w:marTop w:val="0"/>
      <w:marBottom w:val="0"/>
      <w:divBdr>
        <w:top w:val="none" w:sz="0" w:space="0" w:color="auto"/>
        <w:left w:val="none" w:sz="0" w:space="0" w:color="auto"/>
        <w:bottom w:val="none" w:sz="0" w:space="0" w:color="auto"/>
        <w:right w:val="none" w:sz="0" w:space="0" w:color="auto"/>
      </w:divBdr>
      <w:divsChild>
        <w:div w:id="190997815">
          <w:marLeft w:val="0"/>
          <w:marRight w:val="0"/>
          <w:marTop w:val="0"/>
          <w:marBottom w:val="660"/>
          <w:divBdr>
            <w:top w:val="none" w:sz="0" w:space="0" w:color="auto"/>
            <w:left w:val="none" w:sz="0" w:space="0" w:color="auto"/>
            <w:bottom w:val="none" w:sz="0" w:space="0" w:color="auto"/>
            <w:right w:val="none" w:sz="0" w:space="0" w:color="auto"/>
          </w:divBdr>
        </w:div>
      </w:divsChild>
    </w:div>
    <w:div w:id="613904020">
      <w:bodyDiv w:val="1"/>
      <w:marLeft w:val="0"/>
      <w:marRight w:val="0"/>
      <w:marTop w:val="0"/>
      <w:marBottom w:val="0"/>
      <w:divBdr>
        <w:top w:val="none" w:sz="0" w:space="0" w:color="auto"/>
        <w:left w:val="none" w:sz="0" w:space="0" w:color="auto"/>
        <w:bottom w:val="none" w:sz="0" w:space="0" w:color="auto"/>
        <w:right w:val="none" w:sz="0" w:space="0" w:color="auto"/>
      </w:divBdr>
    </w:div>
    <w:div w:id="653067316">
      <w:bodyDiv w:val="1"/>
      <w:marLeft w:val="0"/>
      <w:marRight w:val="0"/>
      <w:marTop w:val="0"/>
      <w:marBottom w:val="0"/>
      <w:divBdr>
        <w:top w:val="none" w:sz="0" w:space="0" w:color="auto"/>
        <w:left w:val="none" w:sz="0" w:space="0" w:color="auto"/>
        <w:bottom w:val="none" w:sz="0" w:space="0" w:color="auto"/>
        <w:right w:val="none" w:sz="0" w:space="0" w:color="auto"/>
      </w:divBdr>
    </w:div>
    <w:div w:id="654064711">
      <w:bodyDiv w:val="1"/>
      <w:marLeft w:val="0"/>
      <w:marRight w:val="0"/>
      <w:marTop w:val="0"/>
      <w:marBottom w:val="0"/>
      <w:divBdr>
        <w:top w:val="none" w:sz="0" w:space="0" w:color="auto"/>
        <w:left w:val="none" w:sz="0" w:space="0" w:color="auto"/>
        <w:bottom w:val="none" w:sz="0" w:space="0" w:color="auto"/>
        <w:right w:val="none" w:sz="0" w:space="0" w:color="auto"/>
      </w:divBdr>
    </w:div>
    <w:div w:id="659582974">
      <w:bodyDiv w:val="1"/>
      <w:marLeft w:val="0"/>
      <w:marRight w:val="0"/>
      <w:marTop w:val="0"/>
      <w:marBottom w:val="0"/>
      <w:divBdr>
        <w:top w:val="none" w:sz="0" w:space="0" w:color="auto"/>
        <w:left w:val="none" w:sz="0" w:space="0" w:color="auto"/>
        <w:bottom w:val="none" w:sz="0" w:space="0" w:color="auto"/>
        <w:right w:val="none" w:sz="0" w:space="0" w:color="auto"/>
      </w:divBdr>
      <w:divsChild>
        <w:div w:id="39478967">
          <w:marLeft w:val="0"/>
          <w:marRight w:val="0"/>
          <w:marTop w:val="0"/>
          <w:marBottom w:val="660"/>
          <w:divBdr>
            <w:top w:val="none" w:sz="0" w:space="0" w:color="auto"/>
            <w:left w:val="none" w:sz="0" w:space="0" w:color="auto"/>
            <w:bottom w:val="none" w:sz="0" w:space="0" w:color="auto"/>
            <w:right w:val="none" w:sz="0" w:space="0" w:color="auto"/>
          </w:divBdr>
          <w:divsChild>
            <w:div w:id="34743253">
              <w:marLeft w:val="0"/>
              <w:marRight w:val="0"/>
              <w:marTop w:val="0"/>
              <w:marBottom w:val="360"/>
              <w:divBdr>
                <w:top w:val="none" w:sz="0" w:space="0" w:color="auto"/>
                <w:left w:val="none" w:sz="0" w:space="0" w:color="auto"/>
                <w:bottom w:val="none" w:sz="0" w:space="0" w:color="auto"/>
                <w:right w:val="none" w:sz="0" w:space="0" w:color="auto"/>
              </w:divBdr>
              <w:divsChild>
                <w:div w:id="596329597">
                  <w:marLeft w:val="0"/>
                  <w:marRight w:val="0"/>
                  <w:marTop w:val="0"/>
                  <w:marBottom w:val="120"/>
                  <w:divBdr>
                    <w:top w:val="none" w:sz="0" w:space="0" w:color="auto"/>
                    <w:left w:val="none" w:sz="0" w:space="0" w:color="auto"/>
                    <w:bottom w:val="none" w:sz="0" w:space="0" w:color="auto"/>
                    <w:right w:val="none" w:sz="0" w:space="0" w:color="auto"/>
                  </w:divBdr>
                  <w:divsChild>
                    <w:div w:id="31588824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205413508">
              <w:marLeft w:val="0"/>
              <w:marRight w:val="0"/>
              <w:marTop w:val="0"/>
              <w:marBottom w:val="360"/>
              <w:divBdr>
                <w:top w:val="none" w:sz="0" w:space="0" w:color="auto"/>
                <w:left w:val="none" w:sz="0" w:space="0" w:color="auto"/>
                <w:bottom w:val="none" w:sz="0" w:space="0" w:color="auto"/>
                <w:right w:val="none" w:sz="0" w:space="0" w:color="auto"/>
              </w:divBdr>
              <w:divsChild>
                <w:div w:id="1409380078">
                  <w:marLeft w:val="0"/>
                  <w:marRight w:val="0"/>
                  <w:marTop w:val="0"/>
                  <w:marBottom w:val="120"/>
                  <w:divBdr>
                    <w:top w:val="none" w:sz="0" w:space="0" w:color="auto"/>
                    <w:left w:val="none" w:sz="0" w:space="0" w:color="auto"/>
                    <w:bottom w:val="none" w:sz="0" w:space="0" w:color="auto"/>
                    <w:right w:val="none" w:sz="0" w:space="0" w:color="auto"/>
                  </w:divBdr>
                  <w:divsChild>
                    <w:div w:id="46539562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60104313">
              <w:marLeft w:val="0"/>
              <w:marRight w:val="0"/>
              <w:marTop w:val="0"/>
              <w:marBottom w:val="360"/>
              <w:divBdr>
                <w:top w:val="none" w:sz="0" w:space="0" w:color="auto"/>
                <w:left w:val="none" w:sz="0" w:space="0" w:color="auto"/>
                <w:bottom w:val="none" w:sz="0" w:space="0" w:color="auto"/>
                <w:right w:val="none" w:sz="0" w:space="0" w:color="auto"/>
              </w:divBdr>
              <w:divsChild>
                <w:div w:id="1294675580">
                  <w:marLeft w:val="0"/>
                  <w:marRight w:val="0"/>
                  <w:marTop w:val="0"/>
                  <w:marBottom w:val="120"/>
                  <w:divBdr>
                    <w:top w:val="none" w:sz="0" w:space="0" w:color="auto"/>
                    <w:left w:val="none" w:sz="0" w:space="0" w:color="auto"/>
                    <w:bottom w:val="none" w:sz="0" w:space="0" w:color="auto"/>
                    <w:right w:val="none" w:sz="0" w:space="0" w:color="auto"/>
                  </w:divBdr>
                  <w:divsChild>
                    <w:div w:id="9475412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60290504">
              <w:marLeft w:val="0"/>
              <w:marRight w:val="0"/>
              <w:marTop w:val="0"/>
              <w:marBottom w:val="360"/>
              <w:divBdr>
                <w:top w:val="none" w:sz="0" w:space="0" w:color="auto"/>
                <w:left w:val="none" w:sz="0" w:space="0" w:color="auto"/>
                <w:bottom w:val="none" w:sz="0" w:space="0" w:color="auto"/>
                <w:right w:val="none" w:sz="0" w:space="0" w:color="auto"/>
              </w:divBdr>
              <w:divsChild>
                <w:div w:id="1929071003">
                  <w:marLeft w:val="0"/>
                  <w:marRight w:val="0"/>
                  <w:marTop w:val="0"/>
                  <w:marBottom w:val="120"/>
                  <w:divBdr>
                    <w:top w:val="none" w:sz="0" w:space="0" w:color="auto"/>
                    <w:left w:val="none" w:sz="0" w:space="0" w:color="auto"/>
                    <w:bottom w:val="none" w:sz="0" w:space="0" w:color="auto"/>
                    <w:right w:val="none" w:sz="0" w:space="0" w:color="auto"/>
                  </w:divBdr>
                  <w:divsChild>
                    <w:div w:id="176734112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66324682">
      <w:bodyDiv w:val="1"/>
      <w:marLeft w:val="0"/>
      <w:marRight w:val="0"/>
      <w:marTop w:val="0"/>
      <w:marBottom w:val="0"/>
      <w:divBdr>
        <w:top w:val="none" w:sz="0" w:space="0" w:color="auto"/>
        <w:left w:val="none" w:sz="0" w:space="0" w:color="auto"/>
        <w:bottom w:val="none" w:sz="0" w:space="0" w:color="auto"/>
        <w:right w:val="none" w:sz="0" w:space="0" w:color="auto"/>
      </w:divBdr>
      <w:divsChild>
        <w:div w:id="658577991">
          <w:marLeft w:val="0"/>
          <w:marRight w:val="0"/>
          <w:marTop w:val="0"/>
          <w:marBottom w:val="660"/>
          <w:divBdr>
            <w:top w:val="none" w:sz="0" w:space="0" w:color="auto"/>
            <w:left w:val="none" w:sz="0" w:space="0" w:color="auto"/>
            <w:bottom w:val="none" w:sz="0" w:space="0" w:color="auto"/>
            <w:right w:val="none" w:sz="0" w:space="0" w:color="auto"/>
          </w:divBdr>
          <w:divsChild>
            <w:div w:id="1037778039">
              <w:marLeft w:val="0"/>
              <w:marRight w:val="0"/>
              <w:marTop w:val="0"/>
              <w:marBottom w:val="360"/>
              <w:divBdr>
                <w:top w:val="none" w:sz="0" w:space="0" w:color="auto"/>
                <w:left w:val="none" w:sz="0" w:space="0" w:color="auto"/>
                <w:bottom w:val="none" w:sz="0" w:space="0" w:color="auto"/>
                <w:right w:val="none" w:sz="0" w:space="0" w:color="auto"/>
              </w:divBdr>
              <w:divsChild>
                <w:div w:id="414936096">
                  <w:marLeft w:val="0"/>
                  <w:marRight w:val="0"/>
                  <w:marTop w:val="0"/>
                  <w:marBottom w:val="120"/>
                  <w:divBdr>
                    <w:top w:val="none" w:sz="0" w:space="0" w:color="auto"/>
                    <w:left w:val="none" w:sz="0" w:space="0" w:color="auto"/>
                    <w:bottom w:val="none" w:sz="0" w:space="0" w:color="auto"/>
                    <w:right w:val="none" w:sz="0" w:space="0" w:color="auto"/>
                  </w:divBdr>
                  <w:divsChild>
                    <w:div w:id="130149329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24109275">
              <w:marLeft w:val="0"/>
              <w:marRight w:val="0"/>
              <w:marTop w:val="0"/>
              <w:marBottom w:val="360"/>
              <w:divBdr>
                <w:top w:val="none" w:sz="0" w:space="0" w:color="auto"/>
                <w:left w:val="none" w:sz="0" w:space="0" w:color="auto"/>
                <w:bottom w:val="none" w:sz="0" w:space="0" w:color="auto"/>
                <w:right w:val="none" w:sz="0" w:space="0" w:color="auto"/>
              </w:divBdr>
              <w:divsChild>
                <w:div w:id="1499811794">
                  <w:marLeft w:val="0"/>
                  <w:marRight w:val="0"/>
                  <w:marTop w:val="0"/>
                  <w:marBottom w:val="120"/>
                  <w:divBdr>
                    <w:top w:val="none" w:sz="0" w:space="0" w:color="auto"/>
                    <w:left w:val="none" w:sz="0" w:space="0" w:color="auto"/>
                    <w:bottom w:val="none" w:sz="0" w:space="0" w:color="auto"/>
                    <w:right w:val="none" w:sz="0" w:space="0" w:color="auto"/>
                  </w:divBdr>
                  <w:divsChild>
                    <w:div w:id="175944606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71032276">
      <w:bodyDiv w:val="1"/>
      <w:marLeft w:val="0"/>
      <w:marRight w:val="0"/>
      <w:marTop w:val="0"/>
      <w:marBottom w:val="0"/>
      <w:divBdr>
        <w:top w:val="none" w:sz="0" w:space="0" w:color="auto"/>
        <w:left w:val="none" w:sz="0" w:space="0" w:color="auto"/>
        <w:bottom w:val="none" w:sz="0" w:space="0" w:color="auto"/>
        <w:right w:val="none" w:sz="0" w:space="0" w:color="auto"/>
      </w:divBdr>
      <w:divsChild>
        <w:div w:id="962929894">
          <w:marLeft w:val="734"/>
          <w:marRight w:val="0"/>
          <w:marTop w:val="240"/>
          <w:marBottom w:val="0"/>
          <w:divBdr>
            <w:top w:val="none" w:sz="0" w:space="0" w:color="auto"/>
            <w:left w:val="none" w:sz="0" w:space="0" w:color="auto"/>
            <w:bottom w:val="none" w:sz="0" w:space="0" w:color="auto"/>
            <w:right w:val="none" w:sz="0" w:space="0" w:color="auto"/>
          </w:divBdr>
        </w:div>
      </w:divsChild>
    </w:div>
    <w:div w:id="674263050">
      <w:bodyDiv w:val="1"/>
      <w:marLeft w:val="0"/>
      <w:marRight w:val="0"/>
      <w:marTop w:val="0"/>
      <w:marBottom w:val="0"/>
      <w:divBdr>
        <w:top w:val="none" w:sz="0" w:space="0" w:color="auto"/>
        <w:left w:val="none" w:sz="0" w:space="0" w:color="auto"/>
        <w:bottom w:val="none" w:sz="0" w:space="0" w:color="auto"/>
        <w:right w:val="none" w:sz="0" w:space="0" w:color="auto"/>
      </w:divBdr>
    </w:div>
    <w:div w:id="678313436">
      <w:bodyDiv w:val="1"/>
      <w:marLeft w:val="0"/>
      <w:marRight w:val="0"/>
      <w:marTop w:val="0"/>
      <w:marBottom w:val="0"/>
      <w:divBdr>
        <w:top w:val="none" w:sz="0" w:space="0" w:color="auto"/>
        <w:left w:val="none" w:sz="0" w:space="0" w:color="auto"/>
        <w:bottom w:val="none" w:sz="0" w:space="0" w:color="auto"/>
        <w:right w:val="none" w:sz="0" w:space="0" w:color="auto"/>
      </w:divBdr>
    </w:div>
    <w:div w:id="686755582">
      <w:bodyDiv w:val="1"/>
      <w:marLeft w:val="0"/>
      <w:marRight w:val="0"/>
      <w:marTop w:val="0"/>
      <w:marBottom w:val="0"/>
      <w:divBdr>
        <w:top w:val="none" w:sz="0" w:space="0" w:color="auto"/>
        <w:left w:val="none" w:sz="0" w:space="0" w:color="auto"/>
        <w:bottom w:val="none" w:sz="0" w:space="0" w:color="auto"/>
        <w:right w:val="none" w:sz="0" w:space="0" w:color="auto"/>
      </w:divBdr>
      <w:divsChild>
        <w:div w:id="283849793">
          <w:marLeft w:val="0"/>
          <w:marRight w:val="0"/>
          <w:marTop w:val="0"/>
          <w:marBottom w:val="660"/>
          <w:divBdr>
            <w:top w:val="none" w:sz="0" w:space="0" w:color="auto"/>
            <w:left w:val="none" w:sz="0" w:space="0" w:color="auto"/>
            <w:bottom w:val="none" w:sz="0" w:space="0" w:color="auto"/>
            <w:right w:val="none" w:sz="0" w:space="0" w:color="auto"/>
          </w:divBdr>
        </w:div>
      </w:divsChild>
    </w:div>
    <w:div w:id="694354322">
      <w:bodyDiv w:val="1"/>
      <w:marLeft w:val="0"/>
      <w:marRight w:val="0"/>
      <w:marTop w:val="0"/>
      <w:marBottom w:val="0"/>
      <w:divBdr>
        <w:top w:val="none" w:sz="0" w:space="0" w:color="auto"/>
        <w:left w:val="none" w:sz="0" w:space="0" w:color="auto"/>
        <w:bottom w:val="none" w:sz="0" w:space="0" w:color="auto"/>
        <w:right w:val="none" w:sz="0" w:space="0" w:color="auto"/>
      </w:divBdr>
      <w:divsChild>
        <w:div w:id="62604527">
          <w:marLeft w:val="0"/>
          <w:marRight w:val="0"/>
          <w:marTop w:val="0"/>
          <w:marBottom w:val="0"/>
          <w:divBdr>
            <w:top w:val="none" w:sz="0" w:space="0" w:color="auto"/>
            <w:left w:val="none" w:sz="0" w:space="0" w:color="auto"/>
            <w:bottom w:val="none" w:sz="0" w:space="0" w:color="auto"/>
            <w:right w:val="none" w:sz="0" w:space="0" w:color="auto"/>
          </w:divBdr>
          <w:divsChild>
            <w:div w:id="176118419">
              <w:marLeft w:val="0"/>
              <w:marRight w:val="0"/>
              <w:marTop w:val="0"/>
              <w:marBottom w:val="0"/>
              <w:divBdr>
                <w:top w:val="none" w:sz="0" w:space="0" w:color="auto"/>
                <w:left w:val="none" w:sz="0" w:space="0" w:color="auto"/>
                <w:bottom w:val="none" w:sz="0" w:space="0" w:color="auto"/>
                <w:right w:val="none" w:sz="0" w:space="0" w:color="auto"/>
              </w:divBdr>
            </w:div>
            <w:div w:id="1696151502">
              <w:marLeft w:val="0"/>
              <w:marRight w:val="0"/>
              <w:marTop w:val="0"/>
              <w:marBottom w:val="0"/>
              <w:divBdr>
                <w:top w:val="none" w:sz="0" w:space="0" w:color="auto"/>
                <w:left w:val="none" w:sz="0" w:space="0" w:color="auto"/>
                <w:bottom w:val="none" w:sz="0" w:space="0" w:color="auto"/>
                <w:right w:val="none" w:sz="0" w:space="0" w:color="auto"/>
              </w:divBdr>
            </w:div>
            <w:div w:id="206552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966889">
      <w:bodyDiv w:val="1"/>
      <w:marLeft w:val="0"/>
      <w:marRight w:val="0"/>
      <w:marTop w:val="0"/>
      <w:marBottom w:val="0"/>
      <w:divBdr>
        <w:top w:val="none" w:sz="0" w:space="0" w:color="auto"/>
        <w:left w:val="none" w:sz="0" w:space="0" w:color="auto"/>
        <w:bottom w:val="none" w:sz="0" w:space="0" w:color="auto"/>
        <w:right w:val="none" w:sz="0" w:space="0" w:color="auto"/>
      </w:divBdr>
    </w:div>
    <w:div w:id="702638553">
      <w:bodyDiv w:val="1"/>
      <w:marLeft w:val="0"/>
      <w:marRight w:val="0"/>
      <w:marTop w:val="0"/>
      <w:marBottom w:val="0"/>
      <w:divBdr>
        <w:top w:val="none" w:sz="0" w:space="0" w:color="auto"/>
        <w:left w:val="none" w:sz="0" w:space="0" w:color="auto"/>
        <w:bottom w:val="none" w:sz="0" w:space="0" w:color="auto"/>
        <w:right w:val="none" w:sz="0" w:space="0" w:color="auto"/>
      </w:divBdr>
    </w:div>
    <w:div w:id="705569924">
      <w:bodyDiv w:val="1"/>
      <w:marLeft w:val="0"/>
      <w:marRight w:val="0"/>
      <w:marTop w:val="0"/>
      <w:marBottom w:val="0"/>
      <w:divBdr>
        <w:top w:val="none" w:sz="0" w:space="0" w:color="auto"/>
        <w:left w:val="none" w:sz="0" w:space="0" w:color="auto"/>
        <w:bottom w:val="none" w:sz="0" w:space="0" w:color="auto"/>
        <w:right w:val="none" w:sz="0" w:space="0" w:color="auto"/>
      </w:divBdr>
      <w:divsChild>
        <w:div w:id="1549534069">
          <w:marLeft w:val="0"/>
          <w:marRight w:val="0"/>
          <w:marTop w:val="0"/>
          <w:marBottom w:val="660"/>
          <w:divBdr>
            <w:top w:val="none" w:sz="0" w:space="0" w:color="auto"/>
            <w:left w:val="none" w:sz="0" w:space="0" w:color="auto"/>
            <w:bottom w:val="none" w:sz="0" w:space="0" w:color="auto"/>
            <w:right w:val="none" w:sz="0" w:space="0" w:color="auto"/>
          </w:divBdr>
        </w:div>
      </w:divsChild>
    </w:div>
    <w:div w:id="715085094">
      <w:bodyDiv w:val="1"/>
      <w:marLeft w:val="0"/>
      <w:marRight w:val="0"/>
      <w:marTop w:val="0"/>
      <w:marBottom w:val="0"/>
      <w:divBdr>
        <w:top w:val="none" w:sz="0" w:space="0" w:color="auto"/>
        <w:left w:val="none" w:sz="0" w:space="0" w:color="auto"/>
        <w:bottom w:val="none" w:sz="0" w:space="0" w:color="auto"/>
        <w:right w:val="none" w:sz="0" w:space="0" w:color="auto"/>
      </w:divBdr>
    </w:div>
    <w:div w:id="720519328">
      <w:bodyDiv w:val="1"/>
      <w:marLeft w:val="0"/>
      <w:marRight w:val="0"/>
      <w:marTop w:val="0"/>
      <w:marBottom w:val="0"/>
      <w:divBdr>
        <w:top w:val="none" w:sz="0" w:space="0" w:color="auto"/>
        <w:left w:val="none" w:sz="0" w:space="0" w:color="auto"/>
        <w:bottom w:val="none" w:sz="0" w:space="0" w:color="auto"/>
        <w:right w:val="none" w:sz="0" w:space="0" w:color="auto"/>
      </w:divBdr>
      <w:divsChild>
        <w:div w:id="1437409657">
          <w:marLeft w:val="0"/>
          <w:marRight w:val="0"/>
          <w:marTop w:val="0"/>
          <w:marBottom w:val="660"/>
          <w:divBdr>
            <w:top w:val="none" w:sz="0" w:space="0" w:color="auto"/>
            <w:left w:val="none" w:sz="0" w:space="0" w:color="auto"/>
            <w:bottom w:val="none" w:sz="0" w:space="0" w:color="auto"/>
            <w:right w:val="none" w:sz="0" w:space="0" w:color="auto"/>
          </w:divBdr>
        </w:div>
      </w:divsChild>
    </w:div>
    <w:div w:id="734551702">
      <w:bodyDiv w:val="1"/>
      <w:marLeft w:val="0"/>
      <w:marRight w:val="0"/>
      <w:marTop w:val="0"/>
      <w:marBottom w:val="0"/>
      <w:divBdr>
        <w:top w:val="none" w:sz="0" w:space="0" w:color="auto"/>
        <w:left w:val="none" w:sz="0" w:space="0" w:color="auto"/>
        <w:bottom w:val="none" w:sz="0" w:space="0" w:color="auto"/>
        <w:right w:val="none" w:sz="0" w:space="0" w:color="auto"/>
      </w:divBdr>
      <w:divsChild>
        <w:div w:id="69621271">
          <w:marLeft w:val="0"/>
          <w:marRight w:val="0"/>
          <w:marTop w:val="0"/>
          <w:marBottom w:val="0"/>
          <w:divBdr>
            <w:top w:val="none" w:sz="0" w:space="0" w:color="auto"/>
            <w:left w:val="none" w:sz="0" w:space="0" w:color="auto"/>
            <w:bottom w:val="none" w:sz="0" w:space="0" w:color="auto"/>
            <w:right w:val="none" w:sz="0" w:space="0" w:color="auto"/>
          </w:divBdr>
        </w:div>
        <w:div w:id="666594422">
          <w:marLeft w:val="0"/>
          <w:marRight w:val="0"/>
          <w:marTop w:val="0"/>
          <w:marBottom w:val="0"/>
          <w:divBdr>
            <w:top w:val="none" w:sz="0" w:space="0" w:color="auto"/>
            <w:left w:val="none" w:sz="0" w:space="0" w:color="auto"/>
            <w:bottom w:val="none" w:sz="0" w:space="0" w:color="auto"/>
            <w:right w:val="none" w:sz="0" w:space="0" w:color="auto"/>
          </w:divBdr>
        </w:div>
        <w:div w:id="774329084">
          <w:marLeft w:val="0"/>
          <w:marRight w:val="0"/>
          <w:marTop w:val="0"/>
          <w:marBottom w:val="0"/>
          <w:divBdr>
            <w:top w:val="none" w:sz="0" w:space="0" w:color="auto"/>
            <w:left w:val="none" w:sz="0" w:space="0" w:color="auto"/>
            <w:bottom w:val="none" w:sz="0" w:space="0" w:color="auto"/>
            <w:right w:val="none" w:sz="0" w:space="0" w:color="auto"/>
          </w:divBdr>
        </w:div>
        <w:div w:id="795098853">
          <w:marLeft w:val="0"/>
          <w:marRight w:val="0"/>
          <w:marTop w:val="0"/>
          <w:marBottom w:val="0"/>
          <w:divBdr>
            <w:top w:val="none" w:sz="0" w:space="0" w:color="auto"/>
            <w:left w:val="none" w:sz="0" w:space="0" w:color="auto"/>
            <w:bottom w:val="none" w:sz="0" w:space="0" w:color="auto"/>
            <w:right w:val="none" w:sz="0" w:space="0" w:color="auto"/>
          </w:divBdr>
        </w:div>
        <w:div w:id="1460107237">
          <w:marLeft w:val="0"/>
          <w:marRight w:val="0"/>
          <w:marTop w:val="0"/>
          <w:marBottom w:val="0"/>
          <w:divBdr>
            <w:top w:val="none" w:sz="0" w:space="0" w:color="auto"/>
            <w:left w:val="none" w:sz="0" w:space="0" w:color="auto"/>
            <w:bottom w:val="none" w:sz="0" w:space="0" w:color="auto"/>
            <w:right w:val="none" w:sz="0" w:space="0" w:color="auto"/>
          </w:divBdr>
        </w:div>
        <w:div w:id="1621496993">
          <w:marLeft w:val="0"/>
          <w:marRight w:val="0"/>
          <w:marTop w:val="0"/>
          <w:marBottom w:val="0"/>
          <w:divBdr>
            <w:top w:val="none" w:sz="0" w:space="0" w:color="auto"/>
            <w:left w:val="none" w:sz="0" w:space="0" w:color="auto"/>
            <w:bottom w:val="none" w:sz="0" w:space="0" w:color="auto"/>
            <w:right w:val="none" w:sz="0" w:space="0" w:color="auto"/>
          </w:divBdr>
        </w:div>
        <w:div w:id="1896432806">
          <w:marLeft w:val="0"/>
          <w:marRight w:val="0"/>
          <w:marTop w:val="0"/>
          <w:marBottom w:val="0"/>
          <w:divBdr>
            <w:top w:val="none" w:sz="0" w:space="0" w:color="auto"/>
            <w:left w:val="none" w:sz="0" w:space="0" w:color="auto"/>
            <w:bottom w:val="none" w:sz="0" w:space="0" w:color="auto"/>
            <w:right w:val="none" w:sz="0" w:space="0" w:color="auto"/>
          </w:divBdr>
        </w:div>
        <w:div w:id="2063601175">
          <w:marLeft w:val="0"/>
          <w:marRight w:val="0"/>
          <w:marTop w:val="0"/>
          <w:marBottom w:val="0"/>
          <w:divBdr>
            <w:top w:val="none" w:sz="0" w:space="0" w:color="auto"/>
            <w:left w:val="none" w:sz="0" w:space="0" w:color="auto"/>
            <w:bottom w:val="none" w:sz="0" w:space="0" w:color="auto"/>
            <w:right w:val="none" w:sz="0" w:space="0" w:color="auto"/>
          </w:divBdr>
        </w:div>
        <w:div w:id="2069262485">
          <w:marLeft w:val="0"/>
          <w:marRight w:val="0"/>
          <w:marTop w:val="0"/>
          <w:marBottom w:val="0"/>
          <w:divBdr>
            <w:top w:val="none" w:sz="0" w:space="0" w:color="auto"/>
            <w:left w:val="none" w:sz="0" w:space="0" w:color="auto"/>
            <w:bottom w:val="none" w:sz="0" w:space="0" w:color="auto"/>
            <w:right w:val="none" w:sz="0" w:space="0" w:color="auto"/>
          </w:divBdr>
        </w:div>
      </w:divsChild>
    </w:div>
    <w:div w:id="741636974">
      <w:bodyDiv w:val="1"/>
      <w:marLeft w:val="0"/>
      <w:marRight w:val="0"/>
      <w:marTop w:val="0"/>
      <w:marBottom w:val="0"/>
      <w:divBdr>
        <w:top w:val="none" w:sz="0" w:space="0" w:color="auto"/>
        <w:left w:val="none" w:sz="0" w:space="0" w:color="auto"/>
        <w:bottom w:val="none" w:sz="0" w:space="0" w:color="auto"/>
        <w:right w:val="none" w:sz="0" w:space="0" w:color="auto"/>
      </w:divBdr>
      <w:divsChild>
        <w:div w:id="1417165235">
          <w:marLeft w:val="0"/>
          <w:marRight w:val="0"/>
          <w:marTop w:val="0"/>
          <w:marBottom w:val="0"/>
          <w:divBdr>
            <w:top w:val="none" w:sz="0" w:space="0" w:color="auto"/>
            <w:left w:val="none" w:sz="0" w:space="0" w:color="auto"/>
            <w:bottom w:val="none" w:sz="0" w:space="0" w:color="auto"/>
            <w:right w:val="none" w:sz="0" w:space="0" w:color="auto"/>
          </w:divBdr>
        </w:div>
      </w:divsChild>
    </w:div>
    <w:div w:id="756249050">
      <w:bodyDiv w:val="1"/>
      <w:marLeft w:val="0"/>
      <w:marRight w:val="0"/>
      <w:marTop w:val="0"/>
      <w:marBottom w:val="0"/>
      <w:divBdr>
        <w:top w:val="none" w:sz="0" w:space="0" w:color="auto"/>
        <w:left w:val="none" w:sz="0" w:space="0" w:color="auto"/>
        <w:bottom w:val="none" w:sz="0" w:space="0" w:color="auto"/>
        <w:right w:val="none" w:sz="0" w:space="0" w:color="auto"/>
      </w:divBdr>
      <w:divsChild>
        <w:div w:id="1971473666">
          <w:marLeft w:val="0"/>
          <w:marRight w:val="0"/>
          <w:marTop w:val="0"/>
          <w:marBottom w:val="0"/>
          <w:divBdr>
            <w:top w:val="none" w:sz="0" w:space="0" w:color="auto"/>
            <w:left w:val="none" w:sz="0" w:space="0" w:color="auto"/>
            <w:bottom w:val="none" w:sz="0" w:space="0" w:color="auto"/>
            <w:right w:val="none" w:sz="0" w:space="0" w:color="auto"/>
          </w:divBdr>
        </w:div>
      </w:divsChild>
    </w:div>
    <w:div w:id="763693606">
      <w:bodyDiv w:val="1"/>
      <w:marLeft w:val="0"/>
      <w:marRight w:val="0"/>
      <w:marTop w:val="0"/>
      <w:marBottom w:val="0"/>
      <w:divBdr>
        <w:top w:val="none" w:sz="0" w:space="0" w:color="auto"/>
        <w:left w:val="none" w:sz="0" w:space="0" w:color="auto"/>
        <w:bottom w:val="none" w:sz="0" w:space="0" w:color="auto"/>
        <w:right w:val="none" w:sz="0" w:space="0" w:color="auto"/>
      </w:divBdr>
      <w:divsChild>
        <w:div w:id="1078286500">
          <w:marLeft w:val="0"/>
          <w:marRight w:val="0"/>
          <w:marTop w:val="0"/>
          <w:marBottom w:val="0"/>
          <w:divBdr>
            <w:top w:val="none" w:sz="0" w:space="0" w:color="auto"/>
            <w:left w:val="none" w:sz="0" w:space="0" w:color="auto"/>
            <w:bottom w:val="none" w:sz="0" w:space="0" w:color="auto"/>
            <w:right w:val="none" w:sz="0" w:space="0" w:color="auto"/>
          </w:divBdr>
          <w:divsChild>
            <w:div w:id="44134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736066">
      <w:bodyDiv w:val="1"/>
      <w:marLeft w:val="0"/>
      <w:marRight w:val="0"/>
      <w:marTop w:val="0"/>
      <w:marBottom w:val="0"/>
      <w:divBdr>
        <w:top w:val="none" w:sz="0" w:space="0" w:color="auto"/>
        <w:left w:val="none" w:sz="0" w:space="0" w:color="auto"/>
        <w:bottom w:val="none" w:sz="0" w:space="0" w:color="auto"/>
        <w:right w:val="none" w:sz="0" w:space="0" w:color="auto"/>
      </w:divBdr>
      <w:divsChild>
        <w:div w:id="168759355">
          <w:marLeft w:val="0"/>
          <w:marRight w:val="0"/>
          <w:marTop w:val="0"/>
          <w:marBottom w:val="660"/>
          <w:divBdr>
            <w:top w:val="none" w:sz="0" w:space="0" w:color="auto"/>
            <w:left w:val="none" w:sz="0" w:space="0" w:color="auto"/>
            <w:bottom w:val="none" w:sz="0" w:space="0" w:color="auto"/>
            <w:right w:val="none" w:sz="0" w:space="0" w:color="auto"/>
          </w:divBdr>
          <w:divsChild>
            <w:div w:id="1599216001">
              <w:marLeft w:val="0"/>
              <w:marRight w:val="0"/>
              <w:marTop w:val="0"/>
              <w:marBottom w:val="360"/>
              <w:divBdr>
                <w:top w:val="none" w:sz="0" w:space="0" w:color="auto"/>
                <w:left w:val="none" w:sz="0" w:space="0" w:color="auto"/>
                <w:bottom w:val="none" w:sz="0" w:space="0" w:color="auto"/>
                <w:right w:val="none" w:sz="0" w:space="0" w:color="auto"/>
              </w:divBdr>
              <w:divsChild>
                <w:div w:id="719133260">
                  <w:marLeft w:val="0"/>
                  <w:marRight w:val="0"/>
                  <w:marTop w:val="0"/>
                  <w:marBottom w:val="120"/>
                  <w:divBdr>
                    <w:top w:val="none" w:sz="0" w:space="0" w:color="auto"/>
                    <w:left w:val="none" w:sz="0" w:space="0" w:color="auto"/>
                    <w:bottom w:val="none" w:sz="0" w:space="0" w:color="auto"/>
                    <w:right w:val="none" w:sz="0" w:space="0" w:color="auto"/>
                  </w:divBdr>
                  <w:divsChild>
                    <w:div w:id="33163005">
                      <w:marLeft w:val="0"/>
                      <w:marRight w:val="0"/>
                      <w:marTop w:val="0"/>
                      <w:marBottom w:val="360"/>
                      <w:divBdr>
                        <w:top w:val="none" w:sz="0" w:space="0" w:color="auto"/>
                        <w:left w:val="none" w:sz="0" w:space="0" w:color="auto"/>
                        <w:bottom w:val="none" w:sz="0" w:space="0" w:color="auto"/>
                        <w:right w:val="none" w:sz="0" w:space="0" w:color="auto"/>
                      </w:divBdr>
                      <w:divsChild>
                        <w:div w:id="1889486569">
                          <w:marLeft w:val="0"/>
                          <w:marRight w:val="0"/>
                          <w:marTop w:val="0"/>
                          <w:marBottom w:val="120"/>
                          <w:divBdr>
                            <w:top w:val="none" w:sz="0" w:space="0" w:color="auto"/>
                            <w:left w:val="none" w:sz="0" w:space="0" w:color="auto"/>
                            <w:bottom w:val="none" w:sz="0" w:space="0" w:color="auto"/>
                            <w:right w:val="none" w:sz="0" w:space="0" w:color="auto"/>
                          </w:divBdr>
                          <w:divsChild>
                            <w:div w:id="93744535">
                              <w:marLeft w:val="0"/>
                              <w:marRight w:val="0"/>
                              <w:marTop w:val="0"/>
                              <w:marBottom w:val="0"/>
                              <w:divBdr>
                                <w:top w:val="none" w:sz="0" w:space="0" w:color="auto"/>
                                <w:left w:val="single" w:sz="6" w:space="20" w:color="EAEAEA"/>
                                <w:bottom w:val="single" w:sz="6" w:space="12" w:color="EAEAEA"/>
                                <w:right w:val="single" w:sz="6" w:space="0" w:color="EAEAEA"/>
                              </w:divBdr>
                              <w:divsChild>
                                <w:div w:id="172964793">
                                  <w:marLeft w:val="0"/>
                                  <w:marRight w:val="0"/>
                                  <w:marTop w:val="0"/>
                                  <w:marBottom w:val="120"/>
                                  <w:divBdr>
                                    <w:top w:val="none" w:sz="0" w:space="0" w:color="auto"/>
                                    <w:left w:val="none" w:sz="0" w:space="0" w:color="auto"/>
                                    <w:bottom w:val="none" w:sz="0" w:space="0" w:color="auto"/>
                                    <w:right w:val="none" w:sz="0" w:space="0" w:color="auto"/>
                                  </w:divBdr>
                                  <w:divsChild>
                                    <w:div w:id="209192240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79453495">
                                  <w:marLeft w:val="0"/>
                                  <w:marRight w:val="0"/>
                                  <w:marTop w:val="0"/>
                                  <w:marBottom w:val="120"/>
                                  <w:divBdr>
                                    <w:top w:val="none" w:sz="0" w:space="0" w:color="auto"/>
                                    <w:left w:val="none" w:sz="0" w:space="0" w:color="auto"/>
                                    <w:bottom w:val="none" w:sz="0" w:space="0" w:color="auto"/>
                                    <w:right w:val="none" w:sz="0" w:space="0" w:color="auto"/>
                                  </w:divBdr>
                                  <w:divsChild>
                                    <w:div w:id="79156119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365982990">
                                  <w:marLeft w:val="0"/>
                                  <w:marRight w:val="0"/>
                                  <w:marTop w:val="0"/>
                                  <w:marBottom w:val="120"/>
                                  <w:divBdr>
                                    <w:top w:val="none" w:sz="0" w:space="0" w:color="auto"/>
                                    <w:left w:val="none" w:sz="0" w:space="0" w:color="auto"/>
                                    <w:bottom w:val="none" w:sz="0" w:space="0" w:color="auto"/>
                                    <w:right w:val="none" w:sz="0" w:space="0" w:color="auto"/>
                                  </w:divBdr>
                                  <w:divsChild>
                                    <w:div w:id="214585159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443890586">
                                  <w:marLeft w:val="0"/>
                                  <w:marRight w:val="0"/>
                                  <w:marTop w:val="0"/>
                                  <w:marBottom w:val="0"/>
                                  <w:divBdr>
                                    <w:top w:val="none" w:sz="0" w:space="0" w:color="auto"/>
                                    <w:left w:val="none" w:sz="0" w:space="0" w:color="auto"/>
                                    <w:bottom w:val="none" w:sz="0" w:space="0" w:color="auto"/>
                                    <w:right w:val="none" w:sz="0" w:space="0" w:color="auto"/>
                                  </w:divBdr>
                                  <w:divsChild>
                                    <w:div w:id="13653992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55442452">
                      <w:marLeft w:val="0"/>
                      <w:marRight w:val="0"/>
                      <w:marTop w:val="0"/>
                      <w:marBottom w:val="0"/>
                      <w:divBdr>
                        <w:top w:val="none" w:sz="0" w:space="0" w:color="auto"/>
                        <w:left w:val="single" w:sz="6" w:space="20" w:color="EAEAEA"/>
                        <w:bottom w:val="single" w:sz="6" w:space="12" w:color="EAEAEA"/>
                        <w:right w:val="single" w:sz="6" w:space="0" w:color="EAEAEA"/>
                      </w:divBdr>
                      <w:divsChild>
                        <w:div w:id="416829090">
                          <w:marLeft w:val="0"/>
                          <w:marRight w:val="0"/>
                          <w:marTop w:val="0"/>
                          <w:marBottom w:val="0"/>
                          <w:divBdr>
                            <w:top w:val="none" w:sz="0" w:space="0" w:color="auto"/>
                            <w:left w:val="none" w:sz="0" w:space="0" w:color="auto"/>
                            <w:bottom w:val="none" w:sz="0" w:space="0" w:color="auto"/>
                            <w:right w:val="none" w:sz="0" w:space="0" w:color="auto"/>
                          </w:divBdr>
                          <w:divsChild>
                            <w:div w:id="95521209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700399238">
                          <w:marLeft w:val="0"/>
                          <w:marRight w:val="0"/>
                          <w:marTop w:val="0"/>
                          <w:marBottom w:val="120"/>
                          <w:divBdr>
                            <w:top w:val="none" w:sz="0" w:space="0" w:color="auto"/>
                            <w:left w:val="none" w:sz="0" w:space="0" w:color="auto"/>
                            <w:bottom w:val="none" w:sz="0" w:space="0" w:color="auto"/>
                            <w:right w:val="none" w:sz="0" w:space="0" w:color="auto"/>
                          </w:divBdr>
                          <w:divsChild>
                            <w:div w:id="16243094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54972250">
                          <w:marLeft w:val="0"/>
                          <w:marRight w:val="0"/>
                          <w:marTop w:val="0"/>
                          <w:marBottom w:val="120"/>
                          <w:divBdr>
                            <w:top w:val="none" w:sz="0" w:space="0" w:color="auto"/>
                            <w:left w:val="none" w:sz="0" w:space="0" w:color="auto"/>
                            <w:bottom w:val="none" w:sz="0" w:space="0" w:color="auto"/>
                            <w:right w:val="none" w:sz="0" w:space="0" w:color="auto"/>
                          </w:divBdr>
                          <w:divsChild>
                            <w:div w:id="82170416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785582841">
      <w:bodyDiv w:val="1"/>
      <w:marLeft w:val="0"/>
      <w:marRight w:val="0"/>
      <w:marTop w:val="0"/>
      <w:marBottom w:val="0"/>
      <w:divBdr>
        <w:top w:val="none" w:sz="0" w:space="0" w:color="auto"/>
        <w:left w:val="none" w:sz="0" w:space="0" w:color="auto"/>
        <w:bottom w:val="none" w:sz="0" w:space="0" w:color="auto"/>
        <w:right w:val="none" w:sz="0" w:space="0" w:color="auto"/>
      </w:divBdr>
      <w:divsChild>
        <w:div w:id="369695270">
          <w:marLeft w:val="0"/>
          <w:marRight w:val="0"/>
          <w:marTop w:val="0"/>
          <w:marBottom w:val="660"/>
          <w:divBdr>
            <w:top w:val="none" w:sz="0" w:space="0" w:color="auto"/>
            <w:left w:val="none" w:sz="0" w:space="0" w:color="auto"/>
            <w:bottom w:val="none" w:sz="0" w:space="0" w:color="auto"/>
            <w:right w:val="none" w:sz="0" w:space="0" w:color="auto"/>
          </w:divBdr>
          <w:divsChild>
            <w:div w:id="109395821">
              <w:marLeft w:val="0"/>
              <w:marRight w:val="0"/>
              <w:marTop w:val="0"/>
              <w:marBottom w:val="360"/>
              <w:divBdr>
                <w:top w:val="none" w:sz="0" w:space="0" w:color="auto"/>
                <w:left w:val="none" w:sz="0" w:space="0" w:color="auto"/>
                <w:bottom w:val="none" w:sz="0" w:space="0" w:color="auto"/>
                <w:right w:val="none" w:sz="0" w:space="0" w:color="auto"/>
              </w:divBdr>
              <w:divsChild>
                <w:div w:id="2081248282">
                  <w:marLeft w:val="0"/>
                  <w:marRight w:val="0"/>
                  <w:marTop w:val="0"/>
                  <w:marBottom w:val="120"/>
                  <w:divBdr>
                    <w:top w:val="none" w:sz="0" w:space="0" w:color="auto"/>
                    <w:left w:val="none" w:sz="0" w:space="0" w:color="auto"/>
                    <w:bottom w:val="none" w:sz="0" w:space="0" w:color="auto"/>
                    <w:right w:val="none" w:sz="0" w:space="0" w:color="auto"/>
                  </w:divBdr>
                  <w:divsChild>
                    <w:div w:id="12080995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77185910">
              <w:marLeft w:val="0"/>
              <w:marRight w:val="0"/>
              <w:marTop w:val="0"/>
              <w:marBottom w:val="360"/>
              <w:divBdr>
                <w:top w:val="none" w:sz="0" w:space="0" w:color="auto"/>
                <w:left w:val="none" w:sz="0" w:space="0" w:color="auto"/>
                <w:bottom w:val="none" w:sz="0" w:space="0" w:color="auto"/>
                <w:right w:val="none" w:sz="0" w:space="0" w:color="auto"/>
              </w:divBdr>
              <w:divsChild>
                <w:div w:id="70742732">
                  <w:marLeft w:val="0"/>
                  <w:marRight w:val="0"/>
                  <w:marTop w:val="0"/>
                  <w:marBottom w:val="120"/>
                  <w:divBdr>
                    <w:top w:val="none" w:sz="0" w:space="0" w:color="auto"/>
                    <w:left w:val="none" w:sz="0" w:space="0" w:color="auto"/>
                    <w:bottom w:val="none" w:sz="0" w:space="0" w:color="auto"/>
                    <w:right w:val="none" w:sz="0" w:space="0" w:color="auto"/>
                  </w:divBdr>
                  <w:divsChild>
                    <w:div w:id="15442521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81892789">
              <w:marLeft w:val="0"/>
              <w:marRight w:val="0"/>
              <w:marTop w:val="0"/>
              <w:marBottom w:val="360"/>
              <w:divBdr>
                <w:top w:val="none" w:sz="0" w:space="0" w:color="auto"/>
                <w:left w:val="none" w:sz="0" w:space="0" w:color="auto"/>
                <w:bottom w:val="none" w:sz="0" w:space="0" w:color="auto"/>
                <w:right w:val="none" w:sz="0" w:space="0" w:color="auto"/>
              </w:divBdr>
              <w:divsChild>
                <w:div w:id="895628406">
                  <w:marLeft w:val="0"/>
                  <w:marRight w:val="0"/>
                  <w:marTop w:val="0"/>
                  <w:marBottom w:val="120"/>
                  <w:divBdr>
                    <w:top w:val="none" w:sz="0" w:space="0" w:color="auto"/>
                    <w:left w:val="none" w:sz="0" w:space="0" w:color="auto"/>
                    <w:bottom w:val="none" w:sz="0" w:space="0" w:color="auto"/>
                    <w:right w:val="none" w:sz="0" w:space="0" w:color="auto"/>
                  </w:divBdr>
                  <w:divsChild>
                    <w:div w:id="6070097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64536336">
              <w:marLeft w:val="0"/>
              <w:marRight w:val="0"/>
              <w:marTop w:val="0"/>
              <w:marBottom w:val="360"/>
              <w:divBdr>
                <w:top w:val="none" w:sz="0" w:space="0" w:color="auto"/>
                <w:left w:val="none" w:sz="0" w:space="0" w:color="auto"/>
                <w:bottom w:val="none" w:sz="0" w:space="0" w:color="auto"/>
                <w:right w:val="none" w:sz="0" w:space="0" w:color="auto"/>
              </w:divBdr>
              <w:divsChild>
                <w:div w:id="876429110">
                  <w:marLeft w:val="0"/>
                  <w:marRight w:val="0"/>
                  <w:marTop w:val="0"/>
                  <w:marBottom w:val="120"/>
                  <w:divBdr>
                    <w:top w:val="none" w:sz="0" w:space="0" w:color="auto"/>
                    <w:left w:val="none" w:sz="0" w:space="0" w:color="auto"/>
                    <w:bottom w:val="none" w:sz="0" w:space="0" w:color="auto"/>
                    <w:right w:val="none" w:sz="0" w:space="0" w:color="auto"/>
                  </w:divBdr>
                  <w:divsChild>
                    <w:div w:id="112927744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60279703">
              <w:marLeft w:val="0"/>
              <w:marRight w:val="0"/>
              <w:marTop w:val="0"/>
              <w:marBottom w:val="360"/>
              <w:divBdr>
                <w:top w:val="none" w:sz="0" w:space="0" w:color="auto"/>
                <w:left w:val="none" w:sz="0" w:space="0" w:color="auto"/>
                <w:bottom w:val="none" w:sz="0" w:space="0" w:color="auto"/>
                <w:right w:val="none" w:sz="0" w:space="0" w:color="auto"/>
              </w:divBdr>
              <w:divsChild>
                <w:div w:id="582026708">
                  <w:marLeft w:val="0"/>
                  <w:marRight w:val="0"/>
                  <w:marTop w:val="0"/>
                  <w:marBottom w:val="120"/>
                  <w:divBdr>
                    <w:top w:val="none" w:sz="0" w:space="0" w:color="auto"/>
                    <w:left w:val="none" w:sz="0" w:space="0" w:color="auto"/>
                    <w:bottom w:val="none" w:sz="0" w:space="0" w:color="auto"/>
                    <w:right w:val="none" w:sz="0" w:space="0" w:color="auto"/>
                  </w:divBdr>
                  <w:divsChild>
                    <w:div w:id="18527192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27044886">
              <w:marLeft w:val="0"/>
              <w:marRight w:val="0"/>
              <w:marTop w:val="0"/>
              <w:marBottom w:val="360"/>
              <w:divBdr>
                <w:top w:val="none" w:sz="0" w:space="0" w:color="auto"/>
                <w:left w:val="none" w:sz="0" w:space="0" w:color="auto"/>
                <w:bottom w:val="none" w:sz="0" w:space="0" w:color="auto"/>
                <w:right w:val="none" w:sz="0" w:space="0" w:color="auto"/>
              </w:divBdr>
              <w:divsChild>
                <w:div w:id="589703801">
                  <w:marLeft w:val="0"/>
                  <w:marRight w:val="0"/>
                  <w:marTop w:val="0"/>
                  <w:marBottom w:val="120"/>
                  <w:divBdr>
                    <w:top w:val="none" w:sz="0" w:space="0" w:color="auto"/>
                    <w:left w:val="none" w:sz="0" w:space="0" w:color="auto"/>
                    <w:bottom w:val="none" w:sz="0" w:space="0" w:color="auto"/>
                    <w:right w:val="none" w:sz="0" w:space="0" w:color="auto"/>
                  </w:divBdr>
                  <w:divsChild>
                    <w:div w:id="200962707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131512431">
              <w:marLeft w:val="0"/>
              <w:marRight w:val="0"/>
              <w:marTop w:val="0"/>
              <w:marBottom w:val="360"/>
              <w:divBdr>
                <w:top w:val="none" w:sz="0" w:space="0" w:color="auto"/>
                <w:left w:val="none" w:sz="0" w:space="0" w:color="auto"/>
                <w:bottom w:val="none" w:sz="0" w:space="0" w:color="auto"/>
                <w:right w:val="none" w:sz="0" w:space="0" w:color="auto"/>
              </w:divBdr>
              <w:divsChild>
                <w:div w:id="1203782824">
                  <w:marLeft w:val="0"/>
                  <w:marRight w:val="0"/>
                  <w:marTop w:val="0"/>
                  <w:marBottom w:val="120"/>
                  <w:divBdr>
                    <w:top w:val="none" w:sz="0" w:space="0" w:color="auto"/>
                    <w:left w:val="none" w:sz="0" w:space="0" w:color="auto"/>
                    <w:bottom w:val="none" w:sz="0" w:space="0" w:color="auto"/>
                    <w:right w:val="none" w:sz="0" w:space="0" w:color="auto"/>
                  </w:divBdr>
                  <w:divsChild>
                    <w:div w:id="11787322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94103023">
      <w:bodyDiv w:val="1"/>
      <w:marLeft w:val="0"/>
      <w:marRight w:val="0"/>
      <w:marTop w:val="0"/>
      <w:marBottom w:val="0"/>
      <w:divBdr>
        <w:top w:val="none" w:sz="0" w:space="0" w:color="auto"/>
        <w:left w:val="none" w:sz="0" w:space="0" w:color="auto"/>
        <w:bottom w:val="none" w:sz="0" w:space="0" w:color="auto"/>
        <w:right w:val="none" w:sz="0" w:space="0" w:color="auto"/>
      </w:divBdr>
      <w:divsChild>
        <w:div w:id="6368784">
          <w:marLeft w:val="0"/>
          <w:marRight w:val="0"/>
          <w:marTop w:val="0"/>
          <w:marBottom w:val="0"/>
          <w:divBdr>
            <w:top w:val="none" w:sz="0" w:space="0" w:color="auto"/>
            <w:left w:val="none" w:sz="0" w:space="0" w:color="auto"/>
            <w:bottom w:val="none" w:sz="0" w:space="0" w:color="auto"/>
            <w:right w:val="none" w:sz="0" w:space="0" w:color="auto"/>
          </w:divBdr>
          <w:divsChild>
            <w:div w:id="1113327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500067">
      <w:bodyDiv w:val="1"/>
      <w:marLeft w:val="0"/>
      <w:marRight w:val="0"/>
      <w:marTop w:val="0"/>
      <w:marBottom w:val="0"/>
      <w:divBdr>
        <w:top w:val="none" w:sz="0" w:space="0" w:color="auto"/>
        <w:left w:val="none" w:sz="0" w:space="0" w:color="auto"/>
        <w:bottom w:val="none" w:sz="0" w:space="0" w:color="auto"/>
        <w:right w:val="none" w:sz="0" w:space="0" w:color="auto"/>
      </w:divBdr>
    </w:div>
    <w:div w:id="829370437">
      <w:bodyDiv w:val="1"/>
      <w:marLeft w:val="0"/>
      <w:marRight w:val="0"/>
      <w:marTop w:val="0"/>
      <w:marBottom w:val="0"/>
      <w:divBdr>
        <w:top w:val="none" w:sz="0" w:space="0" w:color="auto"/>
        <w:left w:val="none" w:sz="0" w:space="0" w:color="auto"/>
        <w:bottom w:val="none" w:sz="0" w:space="0" w:color="auto"/>
        <w:right w:val="none" w:sz="0" w:space="0" w:color="auto"/>
      </w:divBdr>
      <w:divsChild>
        <w:div w:id="92168003">
          <w:marLeft w:val="0"/>
          <w:marRight w:val="0"/>
          <w:marTop w:val="0"/>
          <w:marBottom w:val="660"/>
          <w:divBdr>
            <w:top w:val="none" w:sz="0" w:space="0" w:color="auto"/>
            <w:left w:val="none" w:sz="0" w:space="0" w:color="auto"/>
            <w:bottom w:val="none" w:sz="0" w:space="0" w:color="auto"/>
            <w:right w:val="none" w:sz="0" w:space="0" w:color="auto"/>
          </w:divBdr>
        </w:div>
      </w:divsChild>
    </w:div>
    <w:div w:id="830875382">
      <w:bodyDiv w:val="1"/>
      <w:marLeft w:val="0"/>
      <w:marRight w:val="0"/>
      <w:marTop w:val="0"/>
      <w:marBottom w:val="0"/>
      <w:divBdr>
        <w:top w:val="none" w:sz="0" w:space="0" w:color="auto"/>
        <w:left w:val="none" w:sz="0" w:space="0" w:color="auto"/>
        <w:bottom w:val="none" w:sz="0" w:space="0" w:color="auto"/>
        <w:right w:val="none" w:sz="0" w:space="0" w:color="auto"/>
      </w:divBdr>
    </w:div>
    <w:div w:id="832525536">
      <w:bodyDiv w:val="1"/>
      <w:marLeft w:val="0"/>
      <w:marRight w:val="0"/>
      <w:marTop w:val="0"/>
      <w:marBottom w:val="0"/>
      <w:divBdr>
        <w:top w:val="none" w:sz="0" w:space="0" w:color="auto"/>
        <w:left w:val="none" w:sz="0" w:space="0" w:color="auto"/>
        <w:bottom w:val="none" w:sz="0" w:space="0" w:color="auto"/>
        <w:right w:val="none" w:sz="0" w:space="0" w:color="auto"/>
      </w:divBdr>
      <w:divsChild>
        <w:div w:id="2122918099">
          <w:marLeft w:val="0"/>
          <w:marRight w:val="0"/>
          <w:marTop w:val="0"/>
          <w:marBottom w:val="660"/>
          <w:divBdr>
            <w:top w:val="none" w:sz="0" w:space="0" w:color="auto"/>
            <w:left w:val="none" w:sz="0" w:space="0" w:color="auto"/>
            <w:bottom w:val="none" w:sz="0" w:space="0" w:color="auto"/>
            <w:right w:val="none" w:sz="0" w:space="0" w:color="auto"/>
          </w:divBdr>
          <w:divsChild>
            <w:div w:id="1600679907">
              <w:marLeft w:val="0"/>
              <w:marRight w:val="0"/>
              <w:marTop w:val="0"/>
              <w:marBottom w:val="360"/>
              <w:divBdr>
                <w:top w:val="none" w:sz="0" w:space="0" w:color="auto"/>
                <w:left w:val="none" w:sz="0" w:space="0" w:color="auto"/>
                <w:bottom w:val="none" w:sz="0" w:space="0" w:color="auto"/>
                <w:right w:val="none" w:sz="0" w:space="0" w:color="auto"/>
              </w:divBdr>
              <w:divsChild>
                <w:div w:id="1134635894">
                  <w:marLeft w:val="0"/>
                  <w:marRight w:val="0"/>
                  <w:marTop w:val="0"/>
                  <w:marBottom w:val="120"/>
                  <w:divBdr>
                    <w:top w:val="none" w:sz="0" w:space="0" w:color="auto"/>
                    <w:left w:val="none" w:sz="0" w:space="0" w:color="auto"/>
                    <w:bottom w:val="none" w:sz="0" w:space="0" w:color="auto"/>
                    <w:right w:val="none" w:sz="0" w:space="0" w:color="auto"/>
                  </w:divBdr>
                  <w:divsChild>
                    <w:div w:id="13813208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42171330">
              <w:marLeft w:val="0"/>
              <w:marRight w:val="0"/>
              <w:marTop w:val="0"/>
              <w:marBottom w:val="360"/>
              <w:divBdr>
                <w:top w:val="none" w:sz="0" w:space="0" w:color="auto"/>
                <w:left w:val="none" w:sz="0" w:space="0" w:color="auto"/>
                <w:bottom w:val="none" w:sz="0" w:space="0" w:color="auto"/>
                <w:right w:val="none" w:sz="0" w:space="0" w:color="auto"/>
              </w:divBdr>
              <w:divsChild>
                <w:div w:id="2135169328">
                  <w:marLeft w:val="0"/>
                  <w:marRight w:val="0"/>
                  <w:marTop w:val="0"/>
                  <w:marBottom w:val="120"/>
                  <w:divBdr>
                    <w:top w:val="none" w:sz="0" w:space="0" w:color="auto"/>
                    <w:left w:val="none" w:sz="0" w:space="0" w:color="auto"/>
                    <w:bottom w:val="none" w:sz="0" w:space="0" w:color="auto"/>
                    <w:right w:val="none" w:sz="0" w:space="0" w:color="auto"/>
                  </w:divBdr>
                  <w:divsChild>
                    <w:div w:id="68952776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41623177">
      <w:bodyDiv w:val="1"/>
      <w:marLeft w:val="0"/>
      <w:marRight w:val="0"/>
      <w:marTop w:val="0"/>
      <w:marBottom w:val="0"/>
      <w:divBdr>
        <w:top w:val="none" w:sz="0" w:space="0" w:color="auto"/>
        <w:left w:val="none" w:sz="0" w:space="0" w:color="auto"/>
        <w:bottom w:val="none" w:sz="0" w:space="0" w:color="auto"/>
        <w:right w:val="none" w:sz="0" w:space="0" w:color="auto"/>
      </w:divBdr>
      <w:divsChild>
        <w:div w:id="139883886">
          <w:marLeft w:val="0"/>
          <w:marRight w:val="0"/>
          <w:marTop w:val="0"/>
          <w:marBottom w:val="660"/>
          <w:divBdr>
            <w:top w:val="none" w:sz="0" w:space="0" w:color="auto"/>
            <w:left w:val="none" w:sz="0" w:space="0" w:color="auto"/>
            <w:bottom w:val="none" w:sz="0" w:space="0" w:color="auto"/>
            <w:right w:val="none" w:sz="0" w:space="0" w:color="auto"/>
          </w:divBdr>
        </w:div>
      </w:divsChild>
    </w:div>
    <w:div w:id="855536997">
      <w:bodyDiv w:val="1"/>
      <w:marLeft w:val="0"/>
      <w:marRight w:val="0"/>
      <w:marTop w:val="0"/>
      <w:marBottom w:val="0"/>
      <w:divBdr>
        <w:top w:val="none" w:sz="0" w:space="0" w:color="auto"/>
        <w:left w:val="none" w:sz="0" w:space="0" w:color="auto"/>
        <w:bottom w:val="none" w:sz="0" w:space="0" w:color="auto"/>
        <w:right w:val="none" w:sz="0" w:space="0" w:color="auto"/>
      </w:divBdr>
      <w:divsChild>
        <w:div w:id="1553614160">
          <w:marLeft w:val="0"/>
          <w:marRight w:val="0"/>
          <w:marTop w:val="0"/>
          <w:marBottom w:val="660"/>
          <w:divBdr>
            <w:top w:val="none" w:sz="0" w:space="0" w:color="auto"/>
            <w:left w:val="none" w:sz="0" w:space="0" w:color="auto"/>
            <w:bottom w:val="none" w:sz="0" w:space="0" w:color="auto"/>
            <w:right w:val="none" w:sz="0" w:space="0" w:color="auto"/>
          </w:divBdr>
          <w:divsChild>
            <w:div w:id="364253197">
              <w:marLeft w:val="0"/>
              <w:marRight w:val="0"/>
              <w:marTop w:val="0"/>
              <w:marBottom w:val="360"/>
              <w:divBdr>
                <w:top w:val="none" w:sz="0" w:space="0" w:color="auto"/>
                <w:left w:val="none" w:sz="0" w:space="0" w:color="auto"/>
                <w:bottom w:val="none" w:sz="0" w:space="0" w:color="auto"/>
                <w:right w:val="none" w:sz="0" w:space="0" w:color="auto"/>
              </w:divBdr>
              <w:divsChild>
                <w:div w:id="825125934">
                  <w:marLeft w:val="0"/>
                  <w:marRight w:val="0"/>
                  <w:marTop w:val="0"/>
                  <w:marBottom w:val="120"/>
                  <w:divBdr>
                    <w:top w:val="none" w:sz="0" w:space="0" w:color="auto"/>
                    <w:left w:val="none" w:sz="0" w:space="0" w:color="auto"/>
                    <w:bottom w:val="none" w:sz="0" w:space="0" w:color="auto"/>
                    <w:right w:val="none" w:sz="0" w:space="0" w:color="auto"/>
                  </w:divBdr>
                  <w:divsChild>
                    <w:div w:id="95702914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29065348">
                  <w:marLeft w:val="0"/>
                  <w:marRight w:val="0"/>
                  <w:marTop w:val="0"/>
                  <w:marBottom w:val="120"/>
                  <w:divBdr>
                    <w:top w:val="none" w:sz="0" w:space="0" w:color="auto"/>
                    <w:left w:val="none" w:sz="0" w:space="0" w:color="auto"/>
                    <w:bottom w:val="none" w:sz="0" w:space="0" w:color="auto"/>
                    <w:right w:val="none" w:sz="0" w:space="0" w:color="auto"/>
                  </w:divBdr>
                  <w:divsChild>
                    <w:div w:id="19124267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58815409">
      <w:bodyDiv w:val="1"/>
      <w:marLeft w:val="0"/>
      <w:marRight w:val="0"/>
      <w:marTop w:val="0"/>
      <w:marBottom w:val="0"/>
      <w:divBdr>
        <w:top w:val="none" w:sz="0" w:space="0" w:color="auto"/>
        <w:left w:val="none" w:sz="0" w:space="0" w:color="auto"/>
        <w:bottom w:val="none" w:sz="0" w:space="0" w:color="auto"/>
        <w:right w:val="none" w:sz="0" w:space="0" w:color="auto"/>
      </w:divBdr>
      <w:divsChild>
        <w:div w:id="1677732144">
          <w:marLeft w:val="0"/>
          <w:marRight w:val="0"/>
          <w:marTop w:val="0"/>
          <w:marBottom w:val="660"/>
          <w:divBdr>
            <w:top w:val="none" w:sz="0" w:space="0" w:color="auto"/>
            <w:left w:val="none" w:sz="0" w:space="0" w:color="auto"/>
            <w:bottom w:val="none" w:sz="0" w:space="0" w:color="auto"/>
            <w:right w:val="none" w:sz="0" w:space="0" w:color="auto"/>
          </w:divBdr>
          <w:divsChild>
            <w:div w:id="172452560">
              <w:marLeft w:val="0"/>
              <w:marRight w:val="0"/>
              <w:marTop w:val="0"/>
              <w:marBottom w:val="360"/>
              <w:divBdr>
                <w:top w:val="none" w:sz="0" w:space="0" w:color="auto"/>
                <w:left w:val="none" w:sz="0" w:space="0" w:color="auto"/>
                <w:bottom w:val="none" w:sz="0" w:space="0" w:color="auto"/>
                <w:right w:val="none" w:sz="0" w:space="0" w:color="auto"/>
              </w:divBdr>
              <w:divsChild>
                <w:div w:id="615676355">
                  <w:marLeft w:val="0"/>
                  <w:marRight w:val="0"/>
                  <w:marTop w:val="0"/>
                  <w:marBottom w:val="120"/>
                  <w:divBdr>
                    <w:top w:val="none" w:sz="0" w:space="0" w:color="auto"/>
                    <w:left w:val="none" w:sz="0" w:space="0" w:color="auto"/>
                    <w:bottom w:val="none" w:sz="0" w:space="0" w:color="auto"/>
                    <w:right w:val="none" w:sz="0" w:space="0" w:color="auto"/>
                  </w:divBdr>
                  <w:divsChild>
                    <w:div w:id="140726480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49244920">
                  <w:marLeft w:val="0"/>
                  <w:marRight w:val="0"/>
                  <w:marTop w:val="0"/>
                  <w:marBottom w:val="120"/>
                  <w:divBdr>
                    <w:top w:val="none" w:sz="0" w:space="0" w:color="auto"/>
                    <w:left w:val="none" w:sz="0" w:space="0" w:color="auto"/>
                    <w:bottom w:val="none" w:sz="0" w:space="0" w:color="auto"/>
                    <w:right w:val="none" w:sz="0" w:space="0" w:color="auto"/>
                  </w:divBdr>
                  <w:divsChild>
                    <w:div w:id="30207804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59005436">
      <w:bodyDiv w:val="1"/>
      <w:marLeft w:val="0"/>
      <w:marRight w:val="0"/>
      <w:marTop w:val="0"/>
      <w:marBottom w:val="0"/>
      <w:divBdr>
        <w:top w:val="none" w:sz="0" w:space="0" w:color="auto"/>
        <w:left w:val="none" w:sz="0" w:space="0" w:color="auto"/>
        <w:bottom w:val="none" w:sz="0" w:space="0" w:color="auto"/>
        <w:right w:val="none" w:sz="0" w:space="0" w:color="auto"/>
      </w:divBdr>
      <w:divsChild>
        <w:div w:id="1719745161">
          <w:marLeft w:val="0"/>
          <w:marRight w:val="0"/>
          <w:marTop w:val="0"/>
          <w:marBottom w:val="660"/>
          <w:divBdr>
            <w:top w:val="none" w:sz="0" w:space="0" w:color="auto"/>
            <w:left w:val="none" w:sz="0" w:space="0" w:color="auto"/>
            <w:bottom w:val="none" w:sz="0" w:space="0" w:color="auto"/>
            <w:right w:val="none" w:sz="0" w:space="0" w:color="auto"/>
          </w:divBdr>
        </w:div>
      </w:divsChild>
    </w:div>
    <w:div w:id="870846089">
      <w:bodyDiv w:val="1"/>
      <w:marLeft w:val="0"/>
      <w:marRight w:val="0"/>
      <w:marTop w:val="0"/>
      <w:marBottom w:val="0"/>
      <w:divBdr>
        <w:top w:val="none" w:sz="0" w:space="0" w:color="auto"/>
        <w:left w:val="none" w:sz="0" w:space="0" w:color="auto"/>
        <w:bottom w:val="none" w:sz="0" w:space="0" w:color="auto"/>
        <w:right w:val="none" w:sz="0" w:space="0" w:color="auto"/>
      </w:divBdr>
    </w:div>
    <w:div w:id="921450638">
      <w:bodyDiv w:val="1"/>
      <w:marLeft w:val="0"/>
      <w:marRight w:val="0"/>
      <w:marTop w:val="0"/>
      <w:marBottom w:val="0"/>
      <w:divBdr>
        <w:top w:val="none" w:sz="0" w:space="0" w:color="auto"/>
        <w:left w:val="none" w:sz="0" w:space="0" w:color="auto"/>
        <w:bottom w:val="none" w:sz="0" w:space="0" w:color="auto"/>
        <w:right w:val="none" w:sz="0" w:space="0" w:color="auto"/>
      </w:divBdr>
      <w:divsChild>
        <w:div w:id="1077047402">
          <w:marLeft w:val="0"/>
          <w:marRight w:val="0"/>
          <w:marTop w:val="0"/>
          <w:marBottom w:val="0"/>
          <w:divBdr>
            <w:top w:val="none" w:sz="0" w:space="0" w:color="auto"/>
            <w:left w:val="none" w:sz="0" w:space="0" w:color="auto"/>
            <w:bottom w:val="none" w:sz="0" w:space="0" w:color="auto"/>
            <w:right w:val="none" w:sz="0" w:space="0" w:color="auto"/>
          </w:divBdr>
          <w:divsChild>
            <w:div w:id="58715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691719">
      <w:bodyDiv w:val="1"/>
      <w:marLeft w:val="0"/>
      <w:marRight w:val="0"/>
      <w:marTop w:val="0"/>
      <w:marBottom w:val="0"/>
      <w:divBdr>
        <w:top w:val="none" w:sz="0" w:space="0" w:color="auto"/>
        <w:left w:val="none" w:sz="0" w:space="0" w:color="auto"/>
        <w:bottom w:val="none" w:sz="0" w:space="0" w:color="auto"/>
        <w:right w:val="none" w:sz="0" w:space="0" w:color="auto"/>
      </w:divBdr>
    </w:div>
    <w:div w:id="964850438">
      <w:bodyDiv w:val="1"/>
      <w:marLeft w:val="0"/>
      <w:marRight w:val="0"/>
      <w:marTop w:val="0"/>
      <w:marBottom w:val="0"/>
      <w:divBdr>
        <w:top w:val="none" w:sz="0" w:space="0" w:color="auto"/>
        <w:left w:val="none" w:sz="0" w:space="0" w:color="auto"/>
        <w:bottom w:val="none" w:sz="0" w:space="0" w:color="auto"/>
        <w:right w:val="none" w:sz="0" w:space="0" w:color="auto"/>
      </w:divBdr>
    </w:div>
    <w:div w:id="977759924">
      <w:bodyDiv w:val="1"/>
      <w:marLeft w:val="0"/>
      <w:marRight w:val="0"/>
      <w:marTop w:val="0"/>
      <w:marBottom w:val="0"/>
      <w:divBdr>
        <w:top w:val="none" w:sz="0" w:space="0" w:color="auto"/>
        <w:left w:val="none" w:sz="0" w:space="0" w:color="auto"/>
        <w:bottom w:val="none" w:sz="0" w:space="0" w:color="auto"/>
        <w:right w:val="none" w:sz="0" w:space="0" w:color="auto"/>
      </w:divBdr>
    </w:div>
    <w:div w:id="988825720">
      <w:bodyDiv w:val="1"/>
      <w:marLeft w:val="0"/>
      <w:marRight w:val="0"/>
      <w:marTop w:val="0"/>
      <w:marBottom w:val="0"/>
      <w:divBdr>
        <w:top w:val="none" w:sz="0" w:space="0" w:color="auto"/>
        <w:left w:val="none" w:sz="0" w:space="0" w:color="auto"/>
        <w:bottom w:val="none" w:sz="0" w:space="0" w:color="auto"/>
        <w:right w:val="none" w:sz="0" w:space="0" w:color="auto"/>
      </w:divBdr>
      <w:divsChild>
        <w:div w:id="1704162771">
          <w:marLeft w:val="0"/>
          <w:marRight w:val="0"/>
          <w:marTop w:val="0"/>
          <w:marBottom w:val="660"/>
          <w:divBdr>
            <w:top w:val="none" w:sz="0" w:space="0" w:color="auto"/>
            <w:left w:val="none" w:sz="0" w:space="0" w:color="auto"/>
            <w:bottom w:val="none" w:sz="0" w:space="0" w:color="auto"/>
            <w:right w:val="none" w:sz="0" w:space="0" w:color="auto"/>
          </w:divBdr>
          <w:divsChild>
            <w:div w:id="330301517">
              <w:marLeft w:val="0"/>
              <w:marRight w:val="0"/>
              <w:marTop w:val="0"/>
              <w:marBottom w:val="360"/>
              <w:divBdr>
                <w:top w:val="none" w:sz="0" w:space="0" w:color="auto"/>
                <w:left w:val="none" w:sz="0" w:space="0" w:color="auto"/>
                <w:bottom w:val="none" w:sz="0" w:space="0" w:color="auto"/>
                <w:right w:val="none" w:sz="0" w:space="0" w:color="auto"/>
              </w:divBdr>
              <w:divsChild>
                <w:div w:id="641278318">
                  <w:marLeft w:val="0"/>
                  <w:marRight w:val="0"/>
                  <w:marTop w:val="0"/>
                  <w:marBottom w:val="120"/>
                  <w:divBdr>
                    <w:top w:val="none" w:sz="0" w:space="0" w:color="auto"/>
                    <w:left w:val="none" w:sz="0" w:space="0" w:color="auto"/>
                    <w:bottom w:val="none" w:sz="0" w:space="0" w:color="auto"/>
                    <w:right w:val="none" w:sz="0" w:space="0" w:color="auto"/>
                  </w:divBdr>
                  <w:divsChild>
                    <w:div w:id="8181539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22598927">
              <w:marLeft w:val="0"/>
              <w:marRight w:val="0"/>
              <w:marTop w:val="0"/>
              <w:marBottom w:val="360"/>
              <w:divBdr>
                <w:top w:val="none" w:sz="0" w:space="0" w:color="auto"/>
                <w:left w:val="none" w:sz="0" w:space="0" w:color="auto"/>
                <w:bottom w:val="none" w:sz="0" w:space="0" w:color="auto"/>
                <w:right w:val="none" w:sz="0" w:space="0" w:color="auto"/>
              </w:divBdr>
              <w:divsChild>
                <w:div w:id="2117556244">
                  <w:marLeft w:val="0"/>
                  <w:marRight w:val="0"/>
                  <w:marTop w:val="0"/>
                  <w:marBottom w:val="120"/>
                  <w:divBdr>
                    <w:top w:val="none" w:sz="0" w:space="0" w:color="auto"/>
                    <w:left w:val="none" w:sz="0" w:space="0" w:color="auto"/>
                    <w:bottom w:val="none" w:sz="0" w:space="0" w:color="auto"/>
                    <w:right w:val="none" w:sz="0" w:space="0" w:color="auto"/>
                  </w:divBdr>
                  <w:divsChild>
                    <w:div w:id="97564458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995110126">
      <w:bodyDiv w:val="1"/>
      <w:marLeft w:val="0"/>
      <w:marRight w:val="0"/>
      <w:marTop w:val="0"/>
      <w:marBottom w:val="0"/>
      <w:divBdr>
        <w:top w:val="none" w:sz="0" w:space="0" w:color="auto"/>
        <w:left w:val="none" w:sz="0" w:space="0" w:color="auto"/>
        <w:bottom w:val="none" w:sz="0" w:space="0" w:color="auto"/>
        <w:right w:val="none" w:sz="0" w:space="0" w:color="auto"/>
      </w:divBdr>
      <w:divsChild>
        <w:div w:id="1745295944">
          <w:marLeft w:val="0"/>
          <w:marRight w:val="0"/>
          <w:marTop w:val="0"/>
          <w:marBottom w:val="0"/>
          <w:divBdr>
            <w:top w:val="none" w:sz="0" w:space="0" w:color="auto"/>
            <w:left w:val="none" w:sz="0" w:space="0" w:color="auto"/>
            <w:bottom w:val="none" w:sz="0" w:space="0" w:color="auto"/>
            <w:right w:val="none" w:sz="0" w:space="0" w:color="auto"/>
          </w:divBdr>
          <w:divsChild>
            <w:div w:id="54807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985145">
      <w:bodyDiv w:val="1"/>
      <w:marLeft w:val="0"/>
      <w:marRight w:val="0"/>
      <w:marTop w:val="0"/>
      <w:marBottom w:val="0"/>
      <w:divBdr>
        <w:top w:val="none" w:sz="0" w:space="0" w:color="auto"/>
        <w:left w:val="none" w:sz="0" w:space="0" w:color="auto"/>
        <w:bottom w:val="none" w:sz="0" w:space="0" w:color="auto"/>
        <w:right w:val="none" w:sz="0" w:space="0" w:color="auto"/>
      </w:divBdr>
    </w:div>
    <w:div w:id="1013531279">
      <w:bodyDiv w:val="1"/>
      <w:marLeft w:val="0"/>
      <w:marRight w:val="0"/>
      <w:marTop w:val="0"/>
      <w:marBottom w:val="0"/>
      <w:divBdr>
        <w:top w:val="none" w:sz="0" w:space="0" w:color="auto"/>
        <w:left w:val="none" w:sz="0" w:space="0" w:color="auto"/>
        <w:bottom w:val="none" w:sz="0" w:space="0" w:color="auto"/>
        <w:right w:val="none" w:sz="0" w:space="0" w:color="auto"/>
      </w:divBdr>
    </w:div>
    <w:div w:id="1014653928">
      <w:bodyDiv w:val="1"/>
      <w:marLeft w:val="0"/>
      <w:marRight w:val="0"/>
      <w:marTop w:val="0"/>
      <w:marBottom w:val="0"/>
      <w:divBdr>
        <w:top w:val="none" w:sz="0" w:space="0" w:color="auto"/>
        <w:left w:val="none" w:sz="0" w:space="0" w:color="auto"/>
        <w:bottom w:val="none" w:sz="0" w:space="0" w:color="auto"/>
        <w:right w:val="none" w:sz="0" w:space="0" w:color="auto"/>
      </w:divBdr>
      <w:divsChild>
        <w:div w:id="1460225517">
          <w:marLeft w:val="0"/>
          <w:marRight w:val="0"/>
          <w:marTop w:val="0"/>
          <w:marBottom w:val="0"/>
          <w:divBdr>
            <w:top w:val="none" w:sz="0" w:space="0" w:color="auto"/>
            <w:left w:val="none" w:sz="0" w:space="0" w:color="auto"/>
            <w:bottom w:val="none" w:sz="0" w:space="0" w:color="auto"/>
            <w:right w:val="none" w:sz="0" w:space="0" w:color="auto"/>
          </w:divBdr>
        </w:div>
      </w:divsChild>
    </w:div>
    <w:div w:id="1016272899">
      <w:bodyDiv w:val="1"/>
      <w:marLeft w:val="0"/>
      <w:marRight w:val="0"/>
      <w:marTop w:val="0"/>
      <w:marBottom w:val="0"/>
      <w:divBdr>
        <w:top w:val="none" w:sz="0" w:space="0" w:color="auto"/>
        <w:left w:val="none" w:sz="0" w:space="0" w:color="auto"/>
        <w:bottom w:val="none" w:sz="0" w:space="0" w:color="auto"/>
        <w:right w:val="none" w:sz="0" w:space="0" w:color="auto"/>
      </w:divBdr>
    </w:div>
    <w:div w:id="1019544624">
      <w:bodyDiv w:val="1"/>
      <w:marLeft w:val="0"/>
      <w:marRight w:val="0"/>
      <w:marTop w:val="0"/>
      <w:marBottom w:val="0"/>
      <w:divBdr>
        <w:top w:val="none" w:sz="0" w:space="0" w:color="auto"/>
        <w:left w:val="none" w:sz="0" w:space="0" w:color="auto"/>
        <w:bottom w:val="none" w:sz="0" w:space="0" w:color="auto"/>
        <w:right w:val="none" w:sz="0" w:space="0" w:color="auto"/>
      </w:divBdr>
    </w:div>
    <w:div w:id="1019550845">
      <w:bodyDiv w:val="1"/>
      <w:marLeft w:val="0"/>
      <w:marRight w:val="0"/>
      <w:marTop w:val="0"/>
      <w:marBottom w:val="0"/>
      <w:divBdr>
        <w:top w:val="none" w:sz="0" w:space="0" w:color="auto"/>
        <w:left w:val="none" w:sz="0" w:space="0" w:color="auto"/>
        <w:bottom w:val="none" w:sz="0" w:space="0" w:color="auto"/>
        <w:right w:val="none" w:sz="0" w:space="0" w:color="auto"/>
      </w:divBdr>
      <w:divsChild>
        <w:div w:id="1200120463">
          <w:marLeft w:val="0"/>
          <w:marRight w:val="0"/>
          <w:marTop w:val="0"/>
          <w:marBottom w:val="660"/>
          <w:divBdr>
            <w:top w:val="none" w:sz="0" w:space="0" w:color="auto"/>
            <w:left w:val="none" w:sz="0" w:space="0" w:color="auto"/>
            <w:bottom w:val="none" w:sz="0" w:space="0" w:color="auto"/>
            <w:right w:val="none" w:sz="0" w:space="0" w:color="auto"/>
          </w:divBdr>
        </w:div>
      </w:divsChild>
    </w:div>
    <w:div w:id="1058166281">
      <w:bodyDiv w:val="1"/>
      <w:marLeft w:val="0"/>
      <w:marRight w:val="0"/>
      <w:marTop w:val="0"/>
      <w:marBottom w:val="0"/>
      <w:divBdr>
        <w:top w:val="none" w:sz="0" w:space="0" w:color="auto"/>
        <w:left w:val="none" w:sz="0" w:space="0" w:color="auto"/>
        <w:bottom w:val="none" w:sz="0" w:space="0" w:color="auto"/>
        <w:right w:val="none" w:sz="0" w:space="0" w:color="auto"/>
      </w:divBdr>
      <w:divsChild>
        <w:div w:id="617370708">
          <w:marLeft w:val="0"/>
          <w:marRight w:val="0"/>
          <w:marTop w:val="0"/>
          <w:marBottom w:val="660"/>
          <w:divBdr>
            <w:top w:val="none" w:sz="0" w:space="0" w:color="auto"/>
            <w:left w:val="none" w:sz="0" w:space="0" w:color="auto"/>
            <w:bottom w:val="none" w:sz="0" w:space="0" w:color="auto"/>
            <w:right w:val="none" w:sz="0" w:space="0" w:color="auto"/>
          </w:divBdr>
        </w:div>
      </w:divsChild>
    </w:div>
    <w:div w:id="1064529409">
      <w:bodyDiv w:val="1"/>
      <w:marLeft w:val="0"/>
      <w:marRight w:val="0"/>
      <w:marTop w:val="0"/>
      <w:marBottom w:val="0"/>
      <w:divBdr>
        <w:top w:val="none" w:sz="0" w:space="0" w:color="auto"/>
        <w:left w:val="none" w:sz="0" w:space="0" w:color="auto"/>
        <w:bottom w:val="none" w:sz="0" w:space="0" w:color="auto"/>
        <w:right w:val="none" w:sz="0" w:space="0" w:color="auto"/>
      </w:divBdr>
    </w:div>
    <w:div w:id="1083070094">
      <w:bodyDiv w:val="1"/>
      <w:marLeft w:val="0"/>
      <w:marRight w:val="0"/>
      <w:marTop w:val="0"/>
      <w:marBottom w:val="0"/>
      <w:divBdr>
        <w:top w:val="none" w:sz="0" w:space="0" w:color="auto"/>
        <w:left w:val="none" w:sz="0" w:space="0" w:color="auto"/>
        <w:bottom w:val="none" w:sz="0" w:space="0" w:color="auto"/>
        <w:right w:val="none" w:sz="0" w:space="0" w:color="auto"/>
      </w:divBdr>
      <w:divsChild>
        <w:div w:id="199515234">
          <w:marLeft w:val="0"/>
          <w:marRight w:val="0"/>
          <w:marTop w:val="0"/>
          <w:marBottom w:val="0"/>
          <w:divBdr>
            <w:top w:val="none" w:sz="0" w:space="0" w:color="auto"/>
            <w:left w:val="none" w:sz="0" w:space="0" w:color="auto"/>
            <w:bottom w:val="none" w:sz="0" w:space="0" w:color="auto"/>
            <w:right w:val="none" w:sz="0" w:space="0" w:color="auto"/>
          </w:divBdr>
        </w:div>
      </w:divsChild>
    </w:div>
    <w:div w:id="1086463978">
      <w:bodyDiv w:val="1"/>
      <w:marLeft w:val="0"/>
      <w:marRight w:val="0"/>
      <w:marTop w:val="0"/>
      <w:marBottom w:val="0"/>
      <w:divBdr>
        <w:top w:val="none" w:sz="0" w:space="0" w:color="auto"/>
        <w:left w:val="none" w:sz="0" w:space="0" w:color="auto"/>
        <w:bottom w:val="none" w:sz="0" w:space="0" w:color="auto"/>
        <w:right w:val="none" w:sz="0" w:space="0" w:color="auto"/>
      </w:divBdr>
      <w:divsChild>
        <w:div w:id="1260403885">
          <w:marLeft w:val="0"/>
          <w:marRight w:val="0"/>
          <w:marTop w:val="0"/>
          <w:marBottom w:val="660"/>
          <w:divBdr>
            <w:top w:val="none" w:sz="0" w:space="0" w:color="auto"/>
            <w:left w:val="none" w:sz="0" w:space="0" w:color="auto"/>
            <w:bottom w:val="none" w:sz="0" w:space="0" w:color="auto"/>
            <w:right w:val="none" w:sz="0" w:space="0" w:color="auto"/>
          </w:divBdr>
          <w:divsChild>
            <w:div w:id="165098510">
              <w:marLeft w:val="0"/>
              <w:marRight w:val="0"/>
              <w:marTop w:val="0"/>
              <w:marBottom w:val="360"/>
              <w:divBdr>
                <w:top w:val="none" w:sz="0" w:space="0" w:color="auto"/>
                <w:left w:val="none" w:sz="0" w:space="0" w:color="auto"/>
                <w:bottom w:val="none" w:sz="0" w:space="0" w:color="auto"/>
                <w:right w:val="none" w:sz="0" w:space="0" w:color="auto"/>
              </w:divBdr>
              <w:divsChild>
                <w:div w:id="1099637876">
                  <w:marLeft w:val="0"/>
                  <w:marRight w:val="0"/>
                  <w:marTop w:val="0"/>
                  <w:marBottom w:val="120"/>
                  <w:divBdr>
                    <w:top w:val="none" w:sz="0" w:space="0" w:color="auto"/>
                    <w:left w:val="none" w:sz="0" w:space="0" w:color="auto"/>
                    <w:bottom w:val="none" w:sz="0" w:space="0" w:color="auto"/>
                    <w:right w:val="none" w:sz="0" w:space="0" w:color="auto"/>
                  </w:divBdr>
                  <w:divsChild>
                    <w:div w:id="138721485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38986608">
              <w:marLeft w:val="0"/>
              <w:marRight w:val="0"/>
              <w:marTop w:val="0"/>
              <w:marBottom w:val="360"/>
              <w:divBdr>
                <w:top w:val="none" w:sz="0" w:space="0" w:color="auto"/>
                <w:left w:val="none" w:sz="0" w:space="0" w:color="auto"/>
                <w:bottom w:val="none" w:sz="0" w:space="0" w:color="auto"/>
                <w:right w:val="none" w:sz="0" w:space="0" w:color="auto"/>
              </w:divBdr>
              <w:divsChild>
                <w:div w:id="624387151">
                  <w:marLeft w:val="0"/>
                  <w:marRight w:val="0"/>
                  <w:marTop w:val="0"/>
                  <w:marBottom w:val="120"/>
                  <w:divBdr>
                    <w:top w:val="none" w:sz="0" w:space="0" w:color="auto"/>
                    <w:left w:val="none" w:sz="0" w:space="0" w:color="auto"/>
                    <w:bottom w:val="none" w:sz="0" w:space="0" w:color="auto"/>
                    <w:right w:val="none" w:sz="0" w:space="0" w:color="auto"/>
                  </w:divBdr>
                  <w:divsChild>
                    <w:div w:id="1995589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628077363">
              <w:marLeft w:val="0"/>
              <w:marRight w:val="0"/>
              <w:marTop w:val="0"/>
              <w:marBottom w:val="360"/>
              <w:divBdr>
                <w:top w:val="none" w:sz="0" w:space="0" w:color="auto"/>
                <w:left w:val="none" w:sz="0" w:space="0" w:color="auto"/>
                <w:bottom w:val="none" w:sz="0" w:space="0" w:color="auto"/>
                <w:right w:val="none" w:sz="0" w:space="0" w:color="auto"/>
              </w:divBdr>
              <w:divsChild>
                <w:div w:id="465204331">
                  <w:marLeft w:val="0"/>
                  <w:marRight w:val="0"/>
                  <w:marTop w:val="0"/>
                  <w:marBottom w:val="120"/>
                  <w:divBdr>
                    <w:top w:val="none" w:sz="0" w:space="0" w:color="auto"/>
                    <w:left w:val="none" w:sz="0" w:space="0" w:color="auto"/>
                    <w:bottom w:val="none" w:sz="0" w:space="0" w:color="auto"/>
                    <w:right w:val="none" w:sz="0" w:space="0" w:color="auto"/>
                  </w:divBdr>
                  <w:divsChild>
                    <w:div w:id="4575924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113860062">
      <w:bodyDiv w:val="1"/>
      <w:marLeft w:val="0"/>
      <w:marRight w:val="0"/>
      <w:marTop w:val="0"/>
      <w:marBottom w:val="0"/>
      <w:divBdr>
        <w:top w:val="none" w:sz="0" w:space="0" w:color="auto"/>
        <w:left w:val="none" w:sz="0" w:space="0" w:color="auto"/>
        <w:bottom w:val="none" w:sz="0" w:space="0" w:color="auto"/>
        <w:right w:val="none" w:sz="0" w:space="0" w:color="auto"/>
      </w:divBdr>
    </w:div>
    <w:div w:id="1129590298">
      <w:bodyDiv w:val="1"/>
      <w:marLeft w:val="0"/>
      <w:marRight w:val="0"/>
      <w:marTop w:val="0"/>
      <w:marBottom w:val="0"/>
      <w:divBdr>
        <w:top w:val="none" w:sz="0" w:space="0" w:color="auto"/>
        <w:left w:val="none" w:sz="0" w:space="0" w:color="auto"/>
        <w:bottom w:val="none" w:sz="0" w:space="0" w:color="auto"/>
        <w:right w:val="none" w:sz="0" w:space="0" w:color="auto"/>
      </w:divBdr>
    </w:div>
    <w:div w:id="1144127958">
      <w:bodyDiv w:val="1"/>
      <w:marLeft w:val="0"/>
      <w:marRight w:val="0"/>
      <w:marTop w:val="0"/>
      <w:marBottom w:val="0"/>
      <w:divBdr>
        <w:top w:val="none" w:sz="0" w:space="0" w:color="auto"/>
        <w:left w:val="none" w:sz="0" w:space="0" w:color="auto"/>
        <w:bottom w:val="none" w:sz="0" w:space="0" w:color="auto"/>
        <w:right w:val="none" w:sz="0" w:space="0" w:color="auto"/>
      </w:divBdr>
      <w:divsChild>
        <w:div w:id="1945384208">
          <w:marLeft w:val="0"/>
          <w:marRight w:val="0"/>
          <w:marTop w:val="0"/>
          <w:marBottom w:val="660"/>
          <w:divBdr>
            <w:top w:val="none" w:sz="0" w:space="0" w:color="auto"/>
            <w:left w:val="none" w:sz="0" w:space="0" w:color="auto"/>
            <w:bottom w:val="none" w:sz="0" w:space="0" w:color="auto"/>
            <w:right w:val="none" w:sz="0" w:space="0" w:color="auto"/>
          </w:divBdr>
          <w:divsChild>
            <w:div w:id="611209181">
              <w:marLeft w:val="0"/>
              <w:marRight w:val="0"/>
              <w:marTop w:val="0"/>
              <w:marBottom w:val="360"/>
              <w:divBdr>
                <w:top w:val="none" w:sz="0" w:space="0" w:color="auto"/>
                <w:left w:val="none" w:sz="0" w:space="0" w:color="auto"/>
                <w:bottom w:val="none" w:sz="0" w:space="0" w:color="auto"/>
                <w:right w:val="none" w:sz="0" w:space="0" w:color="auto"/>
              </w:divBdr>
              <w:divsChild>
                <w:div w:id="1425763500">
                  <w:marLeft w:val="0"/>
                  <w:marRight w:val="0"/>
                  <w:marTop w:val="0"/>
                  <w:marBottom w:val="120"/>
                  <w:divBdr>
                    <w:top w:val="none" w:sz="0" w:space="0" w:color="auto"/>
                    <w:left w:val="none" w:sz="0" w:space="0" w:color="auto"/>
                    <w:bottom w:val="none" w:sz="0" w:space="0" w:color="auto"/>
                    <w:right w:val="none" w:sz="0" w:space="0" w:color="auto"/>
                  </w:divBdr>
                  <w:divsChild>
                    <w:div w:id="353919085">
                      <w:marLeft w:val="0"/>
                      <w:marRight w:val="0"/>
                      <w:marTop w:val="0"/>
                      <w:marBottom w:val="360"/>
                      <w:divBdr>
                        <w:top w:val="none" w:sz="0" w:space="0" w:color="auto"/>
                        <w:left w:val="none" w:sz="0" w:space="0" w:color="auto"/>
                        <w:bottom w:val="none" w:sz="0" w:space="0" w:color="auto"/>
                        <w:right w:val="none" w:sz="0" w:space="0" w:color="auto"/>
                      </w:divBdr>
                      <w:divsChild>
                        <w:div w:id="526909904">
                          <w:marLeft w:val="0"/>
                          <w:marRight w:val="0"/>
                          <w:marTop w:val="0"/>
                          <w:marBottom w:val="120"/>
                          <w:divBdr>
                            <w:top w:val="none" w:sz="0" w:space="0" w:color="auto"/>
                            <w:left w:val="none" w:sz="0" w:space="0" w:color="auto"/>
                            <w:bottom w:val="none" w:sz="0" w:space="0" w:color="auto"/>
                            <w:right w:val="none" w:sz="0" w:space="0" w:color="auto"/>
                          </w:divBdr>
                          <w:divsChild>
                            <w:div w:id="234631893">
                              <w:marLeft w:val="0"/>
                              <w:marRight w:val="0"/>
                              <w:marTop w:val="0"/>
                              <w:marBottom w:val="0"/>
                              <w:divBdr>
                                <w:top w:val="none" w:sz="0" w:space="0" w:color="auto"/>
                                <w:left w:val="single" w:sz="6" w:space="20" w:color="EAEAEA"/>
                                <w:bottom w:val="single" w:sz="6" w:space="12" w:color="EAEAEA"/>
                                <w:right w:val="single" w:sz="6" w:space="0" w:color="EAEAEA"/>
                              </w:divBdr>
                              <w:divsChild>
                                <w:div w:id="386728674">
                                  <w:marLeft w:val="0"/>
                                  <w:marRight w:val="0"/>
                                  <w:marTop w:val="0"/>
                                  <w:marBottom w:val="120"/>
                                  <w:divBdr>
                                    <w:top w:val="none" w:sz="0" w:space="0" w:color="auto"/>
                                    <w:left w:val="none" w:sz="0" w:space="0" w:color="auto"/>
                                    <w:bottom w:val="none" w:sz="0" w:space="0" w:color="auto"/>
                                    <w:right w:val="none" w:sz="0" w:space="0" w:color="auto"/>
                                  </w:divBdr>
                                  <w:divsChild>
                                    <w:div w:id="118301503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520626984">
                                  <w:marLeft w:val="0"/>
                                  <w:marRight w:val="0"/>
                                  <w:marTop w:val="0"/>
                                  <w:marBottom w:val="120"/>
                                  <w:divBdr>
                                    <w:top w:val="none" w:sz="0" w:space="0" w:color="auto"/>
                                    <w:left w:val="none" w:sz="0" w:space="0" w:color="auto"/>
                                    <w:bottom w:val="none" w:sz="0" w:space="0" w:color="auto"/>
                                    <w:right w:val="none" w:sz="0" w:space="0" w:color="auto"/>
                                  </w:divBdr>
                                  <w:divsChild>
                                    <w:div w:id="60707878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29683718">
                                  <w:marLeft w:val="0"/>
                                  <w:marRight w:val="0"/>
                                  <w:marTop w:val="0"/>
                                  <w:marBottom w:val="120"/>
                                  <w:divBdr>
                                    <w:top w:val="none" w:sz="0" w:space="0" w:color="auto"/>
                                    <w:left w:val="none" w:sz="0" w:space="0" w:color="auto"/>
                                    <w:bottom w:val="none" w:sz="0" w:space="0" w:color="auto"/>
                                    <w:right w:val="none" w:sz="0" w:space="0" w:color="auto"/>
                                  </w:divBdr>
                                  <w:divsChild>
                                    <w:div w:id="40862575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25702883">
                                  <w:marLeft w:val="0"/>
                                  <w:marRight w:val="0"/>
                                  <w:marTop w:val="0"/>
                                  <w:marBottom w:val="0"/>
                                  <w:divBdr>
                                    <w:top w:val="none" w:sz="0" w:space="0" w:color="auto"/>
                                    <w:left w:val="none" w:sz="0" w:space="0" w:color="auto"/>
                                    <w:bottom w:val="none" w:sz="0" w:space="0" w:color="auto"/>
                                    <w:right w:val="none" w:sz="0" w:space="0" w:color="auto"/>
                                  </w:divBdr>
                                  <w:divsChild>
                                    <w:div w:id="40226030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981302334">
                      <w:marLeft w:val="0"/>
                      <w:marRight w:val="0"/>
                      <w:marTop w:val="0"/>
                      <w:marBottom w:val="0"/>
                      <w:divBdr>
                        <w:top w:val="none" w:sz="0" w:space="0" w:color="auto"/>
                        <w:left w:val="single" w:sz="6" w:space="20" w:color="EAEAEA"/>
                        <w:bottom w:val="single" w:sz="6" w:space="12" w:color="EAEAEA"/>
                        <w:right w:val="single" w:sz="6" w:space="0" w:color="EAEAEA"/>
                      </w:divBdr>
                      <w:divsChild>
                        <w:div w:id="969941487">
                          <w:marLeft w:val="0"/>
                          <w:marRight w:val="0"/>
                          <w:marTop w:val="0"/>
                          <w:marBottom w:val="120"/>
                          <w:divBdr>
                            <w:top w:val="none" w:sz="0" w:space="0" w:color="auto"/>
                            <w:left w:val="none" w:sz="0" w:space="0" w:color="auto"/>
                            <w:bottom w:val="none" w:sz="0" w:space="0" w:color="auto"/>
                            <w:right w:val="none" w:sz="0" w:space="0" w:color="auto"/>
                          </w:divBdr>
                          <w:divsChild>
                            <w:div w:id="41512884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439567558">
                          <w:marLeft w:val="0"/>
                          <w:marRight w:val="0"/>
                          <w:marTop w:val="0"/>
                          <w:marBottom w:val="120"/>
                          <w:divBdr>
                            <w:top w:val="none" w:sz="0" w:space="0" w:color="auto"/>
                            <w:left w:val="none" w:sz="0" w:space="0" w:color="auto"/>
                            <w:bottom w:val="none" w:sz="0" w:space="0" w:color="auto"/>
                            <w:right w:val="none" w:sz="0" w:space="0" w:color="auto"/>
                          </w:divBdr>
                          <w:divsChild>
                            <w:div w:id="173218875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6438756">
                          <w:marLeft w:val="0"/>
                          <w:marRight w:val="0"/>
                          <w:marTop w:val="0"/>
                          <w:marBottom w:val="0"/>
                          <w:divBdr>
                            <w:top w:val="none" w:sz="0" w:space="0" w:color="auto"/>
                            <w:left w:val="none" w:sz="0" w:space="0" w:color="auto"/>
                            <w:bottom w:val="none" w:sz="0" w:space="0" w:color="auto"/>
                            <w:right w:val="none" w:sz="0" w:space="0" w:color="auto"/>
                          </w:divBdr>
                          <w:divsChild>
                            <w:div w:id="333843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149249044">
      <w:bodyDiv w:val="1"/>
      <w:marLeft w:val="0"/>
      <w:marRight w:val="0"/>
      <w:marTop w:val="0"/>
      <w:marBottom w:val="0"/>
      <w:divBdr>
        <w:top w:val="none" w:sz="0" w:space="0" w:color="auto"/>
        <w:left w:val="none" w:sz="0" w:space="0" w:color="auto"/>
        <w:bottom w:val="none" w:sz="0" w:space="0" w:color="auto"/>
        <w:right w:val="none" w:sz="0" w:space="0" w:color="auto"/>
      </w:divBdr>
      <w:divsChild>
        <w:div w:id="1268344154">
          <w:marLeft w:val="0"/>
          <w:marRight w:val="0"/>
          <w:marTop w:val="0"/>
          <w:marBottom w:val="660"/>
          <w:divBdr>
            <w:top w:val="none" w:sz="0" w:space="0" w:color="auto"/>
            <w:left w:val="none" w:sz="0" w:space="0" w:color="auto"/>
            <w:bottom w:val="none" w:sz="0" w:space="0" w:color="auto"/>
            <w:right w:val="none" w:sz="0" w:space="0" w:color="auto"/>
          </w:divBdr>
          <w:divsChild>
            <w:div w:id="1285889421">
              <w:marLeft w:val="0"/>
              <w:marRight w:val="0"/>
              <w:marTop w:val="0"/>
              <w:marBottom w:val="360"/>
              <w:divBdr>
                <w:top w:val="none" w:sz="0" w:space="0" w:color="auto"/>
                <w:left w:val="none" w:sz="0" w:space="0" w:color="auto"/>
                <w:bottom w:val="none" w:sz="0" w:space="0" w:color="auto"/>
                <w:right w:val="none" w:sz="0" w:space="0" w:color="auto"/>
              </w:divBdr>
              <w:divsChild>
                <w:div w:id="1646815875">
                  <w:marLeft w:val="0"/>
                  <w:marRight w:val="0"/>
                  <w:marTop w:val="0"/>
                  <w:marBottom w:val="120"/>
                  <w:divBdr>
                    <w:top w:val="none" w:sz="0" w:space="0" w:color="auto"/>
                    <w:left w:val="none" w:sz="0" w:space="0" w:color="auto"/>
                    <w:bottom w:val="none" w:sz="0" w:space="0" w:color="auto"/>
                    <w:right w:val="none" w:sz="0" w:space="0" w:color="auto"/>
                  </w:divBdr>
                  <w:divsChild>
                    <w:div w:id="198889769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621183476">
              <w:marLeft w:val="0"/>
              <w:marRight w:val="0"/>
              <w:marTop w:val="0"/>
              <w:marBottom w:val="360"/>
              <w:divBdr>
                <w:top w:val="none" w:sz="0" w:space="0" w:color="auto"/>
                <w:left w:val="none" w:sz="0" w:space="0" w:color="auto"/>
                <w:bottom w:val="none" w:sz="0" w:space="0" w:color="auto"/>
                <w:right w:val="none" w:sz="0" w:space="0" w:color="auto"/>
              </w:divBdr>
              <w:divsChild>
                <w:div w:id="1693023874">
                  <w:marLeft w:val="0"/>
                  <w:marRight w:val="0"/>
                  <w:marTop w:val="0"/>
                  <w:marBottom w:val="120"/>
                  <w:divBdr>
                    <w:top w:val="none" w:sz="0" w:space="0" w:color="auto"/>
                    <w:left w:val="none" w:sz="0" w:space="0" w:color="auto"/>
                    <w:bottom w:val="none" w:sz="0" w:space="0" w:color="auto"/>
                    <w:right w:val="none" w:sz="0" w:space="0" w:color="auto"/>
                  </w:divBdr>
                  <w:divsChild>
                    <w:div w:id="87832154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172525475">
      <w:bodyDiv w:val="1"/>
      <w:marLeft w:val="0"/>
      <w:marRight w:val="0"/>
      <w:marTop w:val="0"/>
      <w:marBottom w:val="0"/>
      <w:divBdr>
        <w:top w:val="none" w:sz="0" w:space="0" w:color="auto"/>
        <w:left w:val="none" w:sz="0" w:space="0" w:color="auto"/>
        <w:bottom w:val="none" w:sz="0" w:space="0" w:color="auto"/>
        <w:right w:val="none" w:sz="0" w:space="0" w:color="auto"/>
      </w:divBdr>
      <w:divsChild>
        <w:div w:id="583995705">
          <w:marLeft w:val="0"/>
          <w:marRight w:val="0"/>
          <w:marTop w:val="0"/>
          <w:marBottom w:val="660"/>
          <w:divBdr>
            <w:top w:val="none" w:sz="0" w:space="0" w:color="auto"/>
            <w:left w:val="none" w:sz="0" w:space="0" w:color="auto"/>
            <w:bottom w:val="none" w:sz="0" w:space="0" w:color="auto"/>
            <w:right w:val="none" w:sz="0" w:space="0" w:color="auto"/>
          </w:divBdr>
        </w:div>
      </w:divsChild>
    </w:div>
    <w:div w:id="1176654861">
      <w:bodyDiv w:val="1"/>
      <w:marLeft w:val="0"/>
      <w:marRight w:val="0"/>
      <w:marTop w:val="0"/>
      <w:marBottom w:val="0"/>
      <w:divBdr>
        <w:top w:val="none" w:sz="0" w:space="0" w:color="auto"/>
        <w:left w:val="none" w:sz="0" w:space="0" w:color="auto"/>
        <w:bottom w:val="none" w:sz="0" w:space="0" w:color="auto"/>
        <w:right w:val="none" w:sz="0" w:space="0" w:color="auto"/>
      </w:divBdr>
      <w:divsChild>
        <w:div w:id="1063528663">
          <w:marLeft w:val="0"/>
          <w:marRight w:val="0"/>
          <w:marTop w:val="0"/>
          <w:marBottom w:val="0"/>
          <w:divBdr>
            <w:top w:val="none" w:sz="0" w:space="0" w:color="auto"/>
            <w:left w:val="none" w:sz="0" w:space="0" w:color="auto"/>
            <w:bottom w:val="none" w:sz="0" w:space="0" w:color="auto"/>
            <w:right w:val="none" w:sz="0" w:space="0" w:color="auto"/>
          </w:divBdr>
          <w:divsChild>
            <w:div w:id="191114600">
              <w:marLeft w:val="0"/>
              <w:marRight w:val="0"/>
              <w:marTop w:val="0"/>
              <w:marBottom w:val="0"/>
              <w:divBdr>
                <w:top w:val="none" w:sz="0" w:space="0" w:color="auto"/>
                <w:left w:val="none" w:sz="0" w:space="0" w:color="auto"/>
                <w:bottom w:val="none" w:sz="0" w:space="0" w:color="auto"/>
                <w:right w:val="none" w:sz="0" w:space="0" w:color="auto"/>
              </w:divBdr>
            </w:div>
            <w:div w:id="1171488168">
              <w:marLeft w:val="0"/>
              <w:marRight w:val="0"/>
              <w:marTop w:val="0"/>
              <w:marBottom w:val="0"/>
              <w:divBdr>
                <w:top w:val="none" w:sz="0" w:space="0" w:color="auto"/>
                <w:left w:val="none" w:sz="0" w:space="0" w:color="auto"/>
                <w:bottom w:val="none" w:sz="0" w:space="0" w:color="auto"/>
                <w:right w:val="none" w:sz="0" w:space="0" w:color="auto"/>
              </w:divBdr>
            </w:div>
            <w:div w:id="194623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629510">
      <w:bodyDiv w:val="1"/>
      <w:marLeft w:val="0"/>
      <w:marRight w:val="0"/>
      <w:marTop w:val="0"/>
      <w:marBottom w:val="0"/>
      <w:divBdr>
        <w:top w:val="none" w:sz="0" w:space="0" w:color="auto"/>
        <w:left w:val="none" w:sz="0" w:space="0" w:color="auto"/>
        <w:bottom w:val="none" w:sz="0" w:space="0" w:color="auto"/>
        <w:right w:val="none" w:sz="0" w:space="0" w:color="auto"/>
      </w:divBdr>
    </w:div>
    <w:div w:id="1195732645">
      <w:bodyDiv w:val="1"/>
      <w:marLeft w:val="0"/>
      <w:marRight w:val="0"/>
      <w:marTop w:val="0"/>
      <w:marBottom w:val="0"/>
      <w:divBdr>
        <w:top w:val="none" w:sz="0" w:space="0" w:color="auto"/>
        <w:left w:val="none" w:sz="0" w:space="0" w:color="auto"/>
        <w:bottom w:val="none" w:sz="0" w:space="0" w:color="auto"/>
        <w:right w:val="none" w:sz="0" w:space="0" w:color="auto"/>
      </w:divBdr>
      <w:divsChild>
        <w:div w:id="423306181">
          <w:marLeft w:val="0"/>
          <w:marRight w:val="0"/>
          <w:marTop w:val="0"/>
          <w:marBottom w:val="0"/>
          <w:divBdr>
            <w:top w:val="none" w:sz="0" w:space="0" w:color="auto"/>
            <w:left w:val="none" w:sz="0" w:space="0" w:color="auto"/>
            <w:bottom w:val="none" w:sz="0" w:space="0" w:color="auto"/>
            <w:right w:val="none" w:sz="0" w:space="0" w:color="auto"/>
          </w:divBdr>
          <w:divsChild>
            <w:div w:id="149172375">
              <w:marLeft w:val="0"/>
              <w:marRight w:val="0"/>
              <w:marTop w:val="0"/>
              <w:marBottom w:val="0"/>
              <w:divBdr>
                <w:top w:val="none" w:sz="0" w:space="0" w:color="auto"/>
                <w:left w:val="none" w:sz="0" w:space="0" w:color="auto"/>
                <w:bottom w:val="none" w:sz="0" w:space="0" w:color="auto"/>
                <w:right w:val="none" w:sz="0" w:space="0" w:color="auto"/>
              </w:divBdr>
            </w:div>
            <w:div w:id="154225293">
              <w:marLeft w:val="0"/>
              <w:marRight w:val="0"/>
              <w:marTop w:val="0"/>
              <w:marBottom w:val="0"/>
              <w:divBdr>
                <w:top w:val="none" w:sz="0" w:space="0" w:color="auto"/>
                <w:left w:val="none" w:sz="0" w:space="0" w:color="auto"/>
                <w:bottom w:val="none" w:sz="0" w:space="0" w:color="auto"/>
                <w:right w:val="none" w:sz="0" w:space="0" w:color="auto"/>
              </w:divBdr>
            </w:div>
            <w:div w:id="658731448">
              <w:marLeft w:val="0"/>
              <w:marRight w:val="0"/>
              <w:marTop w:val="0"/>
              <w:marBottom w:val="0"/>
              <w:divBdr>
                <w:top w:val="none" w:sz="0" w:space="0" w:color="auto"/>
                <w:left w:val="none" w:sz="0" w:space="0" w:color="auto"/>
                <w:bottom w:val="none" w:sz="0" w:space="0" w:color="auto"/>
                <w:right w:val="none" w:sz="0" w:space="0" w:color="auto"/>
              </w:divBdr>
            </w:div>
            <w:div w:id="1090664832">
              <w:marLeft w:val="0"/>
              <w:marRight w:val="0"/>
              <w:marTop w:val="0"/>
              <w:marBottom w:val="0"/>
              <w:divBdr>
                <w:top w:val="none" w:sz="0" w:space="0" w:color="auto"/>
                <w:left w:val="none" w:sz="0" w:space="0" w:color="auto"/>
                <w:bottom w:val="none" w:sz="0" w:space="0" w:color="auto"/>
                <w:right w:val="none" w:sz="0" w:space="0" w:color="auto"/>
              </w:divBdr>
            </w:div>
            <w:div w:id="1131704917">
              <w:marLeft w:val="0"/>
              <w:marRight w:val="0"/>
              <w:marTop w:val="0"/>
              <w:marBottom w:val="0"/>
              <w:divBdr>
                <w:top w:val="none" w:sz="0" w:space="0" w:color="auto"/>
                <w:left w:val="none" w:sz="0" w:space="0" w:color="auto"/>
                <w:bottom w:val="none" w:sz="0" w:space="0" w:color="auto"/>
                <w:right w:val="none" w:sz="0" w:space="0" w:color="auto"/>
              </w:divBdr>
            </w:div>
            <w:div w:id="1154757532">
              <w:marLeft w:val="0"/>
              <w:marRight w:val="0"/>
              <w:marTop w:val="0"/>
              <w:marBottom w:val="0"/>
              <w:divBdr>
                <w:top w:val="none" w:sz="0" w:space="0" w:color="auto"/>
                <w:left w:val="none" w:sz="0" w:space="0" w:color="auto"/>
                <w:bottom w:val="none" w:sz="0" w:space="0" w:color="auto"/>
                <w:right w:val="none" w:sz="0" w:space="0" w:color="auto"/>
              </w:divBdr>
            </w:div>
            <w:div w:id="1911966619">
              <w:marLeft w:val="0"/>
              <w:marRight w:val="0"/>
              <w:marTop w:val="0"/>
              <w:marBottom w:val="0"/>
              <w:divBdr>
                <w:top w:val="none" w:sz="0" w:space="0" w:color="auto"/>
                <w:left w:val="none" w:sz="0" w:space="0" w:color="auto"/>
                <w:bottom w:val="none" w:sz="0" w:space="0" w:color="auto"/>
                <w:right w:val="none" w:sz="0" w:space="0" w:color="auto"/>
              </w:divBdr>
            </w:div>
            <w:div w:id="1930889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618404">
      <w:bodyDiv w:val="1"/>
      <w:marLeft w:val="0"/>
      <w:marRight w:val="0"/>
      <w:marTop w:val="0"/>
      <w:marBottom w:val="0"/>
      <w:divBdr>
        <w:top w:val="none" w:sz="0" w:space="0" w:color="auto"/>
        <w:left w:val="none" w:sz="0" w:space="0" w:color="auto"/>
        <w:bottom w:val="none" w:sz="0" w:space="0" w:color="auto"/>
        <w:right w:val="none" w:sz="0" w:space="0" w:color="auto"/>
      </w:divBdr>
      <w:divsChild>
        <w:div w:id="892884569">
          <w:marLeft w:val="0"/>
          <w:marRight w:val="0"/>
          <w:marTop w:val="0"/>
          <w:marBottom w:val="0"/>
          <w:divBdr>
            <w:top w:val="none" w:sz="0" w:space="0" w:color="auto"/>
            <w:left w:val="none" w:sz="0" w:space="0" w:color="auto"/>
            <w:bottom w:val="none" w:sz="0" w:space="0" w:color="auto"/>
            <w:right w:val="none" w:sz="0" w:space="0" w:color="auto"/>
          </w:divBdr>
          <w:divsChild>
            <w:div w:id="1512136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249152">
      <w:bodyDiv w:val="1"/>
      <w:marLeft w:val="0"/>
      <w:marRight w:val="0"/>
      <w:marTop w:val="0"/>
      <w:marBottom w:val="0"/>
      <w:divBdr>
        <w:top w:val="none" w:sz="0" w:space="0" w:color="auto"/>
        <w:left w:val="none" w:sz="0" w:space="0" w:color="auto"/>
        <w:bottom w:val="none" w:sz="0" w:space="0" w:color="auto"/>
        <w:right w:val="none" w:sz="0" w:space="0" w:color="auto"/>
      </w:divBdr>
    </w:div>
    <w:div w:id="1220552904">
      <w:bodyDiv w:val="1"/>
      <w:marLeft w:val="0"/>
      <w:marRight w:val="0"/>
      <w:marTop w:val="0"/>
      <w:marBottom w:val="0"/>
      <w:divBdr>
        <w:top w:val="none" w:sz="0" w:space="0" w:color="auto"/>
        <w:left w:val="none" w:sz="0" w:space="0" w:color="auto"/>
        <w:bottom w:val="none" w:sz="0" w:space="0" w:color="auto"/>
        <w:right w:val="none" w:sz="0" w:space="0" w:color="auto"/>
      </w:divBdr>
      <w:divsChild>
        <w:div w:id="1464690357">
          <w:marLeft w:val="0"/>
          <w:marRight w:val="0"/>
          <w:marTop w:val="0"/>
          <w:marBottom w:val="0"/>
          <w:divBdr>
            <w:top w:val="none" w:sz="0" w:space="0" w:color="auto"/>
            <w:left w:val="none" w:sz="0" w:space="0" w:color="auto"/>
            <w:bottom w:val="none" w:sz="0" w:space="0" w:color="auto"/>
            <w:right w:val="none" w:sz="0" w:space="0" w:color="auto"/>
          </w:divBdr>
          <w:divsChild>
            <w:div w:id="1185948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005035">
      <w:bodyDiv w:val="1"/>
      <w:marLeft w:val="0"/>
      <w:marRight w:val="0"/>
      <w:marTop w:val="0"/>
      <w:marBottom w:val="0"/>
      <w:divBdr>
        <w:top w:val="none" w:sz="0" w:space="0" w:color="auto"/>
        <w:left w:val="none" w:sz="0" w:space="0" w:color="auto"/>
        <w:bottom w:val="none" w:sz="0" w:space="0" w:color="auto"/>
        <w:right w:val="none" w:sz="0" w:space="0" w:color="auto"/>
      </w:divBdr>
      <w:divsChild>
        <w:div w:id="1538397581">
          <w:marLeft w:val="0"/>
          <w:marRight w:val="0"/>
          <w:marTop w:val="0"/>
          <w:marBottom w:val="660"/>
          <w:divBdr>
            <w:top w:val="none" w:sz="0" w:space="0" w:color="auto"/>
            <w:left w:val="none" w:sz="0" w:space="0" w:color="auto"/>
            <w:bottom w:val="none" w:sz="0" w:space="0" w:color="auto"/>
            <w:right w:val="none" w:sz="0" w:space="0" w:color="auto"/>
          </w:divBdr>
        </w:div>
      </w:divsChild>
    </w:div>
    <w:div w:id="1249538436">
      <w:bodyDiv w:val="1"/>
      <w:marLeft w:val="0"/>
      <w:marRight w:val="0"/>
      <w:marTop w:val="0"/>
      <w:marBottom w:val="0"/>
      <w:divBdr>
        <w:top w:val="none" w:sz="0" w:space="0" w:color="auto"/>
        <w:left w:val="none" w:sz="0" w:space="0" w:color="auto"/>
        <w:bottom w:val="none" w:sz="0" w:space="0" w:color="auto"/>
        <w:right w:val="none" w:sz="0" w:space="0" w:color="auto"/>
      </w:divBdr>
      <w:divsChild>
        <w:div w:id="323969193">
          <w:marLeft w:val="0"/>
          <w:marRight w:val="0"/>
          <w:marTop w:val="0"/>
          <w:marBottom w:val="660"/>
          <w:divBdr>
            <w:top w:val="none" w:sz="0" w:space="0" w:color="auto"/>
            <w:left w:val="none" w:sz="0" w:space="0" w:color="auto"/>
            <w:bottom w:val="none" w:sz="0" w:space="0" w:color="auto"/>
            <w:right w:val="none" w:sz="0" w:space="0" w:color="auto"/>
          </w:divBdr>
          <w:divsChild>
            <w:div w:id="1253314677">
              <w:marLeft w:val="0"/>
              <w:marRight w:val="0"/>
              <w:marTop w:val="0"/>
              <w:marBottom w:val="360"/>
              <w:divBdr>
                <w:top w:val="none" w:sz="0" w:space="0" w:color="auto"/>
                <w:left w:val="none" w:sz="0" w:space="0" w:color="auto"/>
                <w:bottom w:val="none" w:sz="0" w:space="0" w:color="auto"/>
                <w:right w:val="none" w:sz="0" w:space="0" w:color="auto"/>
              </w:divBdr>
              <w:divsChild>
                <w:div w:id="1063676063">
                  <w:marLeft w:val="0"/>
                  <w:marRight w:val="0"/>
                  <w:marTop w:val="0"/>
                  <w:marBottom w:val="120"/>
                  <w:divBdr>
                    <w:top w:val="none" w:sz="0" w:space="0" w:color="auto"/>
                    <w:left w:val="none" w:sz="0" w:space="0" w:color="auto"/>
                    <w:bottom w:val="none" w:sz="0" w:space="0" w:color="auto"/>
                    <w:right w:val="none" w:sz="0" w:space="0" w:color="auto"/>
                  </w:divBdr>
                  <w:divsChild>
                    <w:div w:id="1569361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979310091">
              <w:marLeft w:val="0"/>
              <w:marRight w:val="0"/>
              <w:marTop w:val="0"/>
              <w:marBottom w:val="360"/>
              <w:divBdr>
                <w:top w:val="none" w:sz="0" w:space="0" w:color="auto"/>
                <w:left w:val="none" w:sz="0" w:space="0" w:color="auto"/>
                <w:bottom w:val="none" w:sz="0" w:space="0" w:color="auto"/>
                <w:right w:val="none" w:sz="0" w:space="0" w:color="auto"/>
              </w:divBdr>
              <w:divsChild>
                <w:div w:id="1212576110">
                  <w:marLeft w:val="0"/>
                  <w:marRight w:val="0"/>
                  <w:marTop w:val="0"/>
                  <w:marBottom w:val="120"/>
                  <w:divBdr>
                    <w:top w:val="none" w:sz="0" w:space="0" w:color="auto"/>
                    <w:left w:val="none" w:sz="0" w:space="0" w:color="auto"/>
                    <w:bottom w:val="none" w:sz="0" w:space="0" w:color="auto"/>
                    <w:right w:val="none" w:sz="0" w:space="0" w:color="auto"/>
                  </w:divBdr>
                  <w:divsChild>
                    <w:div w:id="50459012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33736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550025">
      <w:bodyDiv w:val="1"/>
      <w:marLeft w:val="0"/>
      <w:marRight w:val="0"/>
      <w:marTop w:val="0"/>
      <w:marBottom w:val="0"/>
      <w:divBdr>
        <w:top w:val="none" w:sz="0" w:space="0" w:color="auto"/>
        <w:left w:val="none" w:sz="0" w:space="0" w:color="auto"/>
        <w:bottom w:val="none" w:sz="0" w:space="0" w:color="auto"/>
        <w:right w:val="none" w:sz="0" w:space="0" w:color="auto"/>
      </w:divBdr>
    </w:div>
    <w:div w:id="1253049099">
      <w:bodyDiv w:val="1"/>
      <w:marLeft w:val="0"/>
      <w:marRight w:val="0"/>
      <w:marTop w:val="0"/>
      <w:marBottom w:val="0"/>
      <w:divBdr>
        <w:top w:val="none" w:sz="0" w:space="0" w:color="auto"/>
        <w:left w:val="none" w:sz="0" w:space="0" w:color="auto"/>
        <w:bottom w:val="none" w:sz="0" w:space="0" w:color="auto"/>
        <w:right w:val="none" w:sz="0" w:space="0" w:color="auto"/>
      </w:divBdr>
    </w:div>
    <w:div w:id="1260597858">
      <w:bodyDiv w:val="1"/>
      <w:marLeft w:val="0"/>
      <w:marRight w:val="0"/>
      <w:marTop w:val="0"/>
      <w:marBottom w:val="0"/>
      <w:divBdr>
        <w:top w:val="none" w:sz="0" w:space="0" w:color="auto"/>
        <w:left w:val="none" w:sz="0" w:space="0" w:color="auto"/>
        <w:bottom w:val="none" w:sz="0" w:space="0" w:color="auto"/>
        <w:right w:val="none" w:sz="0" w:space="0" w:color="auto"/>
      </w:divBdr>
    </w:div>
    <w:div w:id="1262301965">
      <w:bodyDiv w:val="1"/>
      <w:marLeft w:val="0"/>
      <w:marRight w:val="0"/>
      <w:marTop w:val="0"/>
      <w:marBottom w:val="0"/>
      <w:divBdr>
        <w:top w:val="none" w:sz="0" w:space="0" w:color="auto"/>
        <w:left w:val="none" w:sz="0" w:space="0" w:color="auto"/>
        <w:bottom w:val="none" w:sz="0" w:space="0" w:color="auto"/>
        <w:right w:val="none" w:sz="0" w:space="0" w:color="auto"/>
      </w:divBdr>
      <w:divsChild>
        <w:div w:id="495653182">
          <w:marLeft w:val="0"/>
          <w:marRight w:val="0"/>
          <w:marTop w:val="0"/>
          <w:marBottom w:val="0"/>
          <w:divBdr>
            <w:top w:val="none" w:sz="0" w:space="0" w:color="auto"/>
            <w:left w:val="none" w:sz="0" w:space="0" w:color="auto"/>
            <w:bottom w:val="none" w:sz="0" w:space="0" w:color="auto"/>
            <w:right w:val="none" w:sz="0" w:space="0" w:color="auto"/>
          </w:divBdr>
          <w:divsChild>
            <w:div w:id="811406875">
              <w:marLeft w:val="0"/>
              <w:marRight w:val="0"/>
              <w:marTop w:val="0"/>
              <w:marBottom w:val="0"/>
              <w:divBdr>
                <w:top w:val="none" w:sz="0" w:space="0" w:color="auto"/>
                <w:left w:val="none" w:sz="0" w:space="0" w:color="auto"/>
                <w:bottom w:val="none" w:sz="0" w:space="0" w:color="auto"/>
                <w:right w:val="none" w:sz="0" w:space="0" w:color="auto"/>
              </w:divBdr>
            </w:div>
          </w:divsChild>
        </w:div>
        <w:div w:id="658193866">
          <w:marLeft w:val="0"/>
          <w:marRight w:val="0"/>
          <w:marTop w:val="0"/>
          <w:marBottom w:val="0"/>
          <w:divBdr>
            <w:top w:val="none" w:sz="0" w:space="0" w:color="auto"/>
            <w:left w:val="none" w:sz="0" w:space="0" w:color="auto"/>
            <w:bottom w:val="none" w:sz="0" w:space="0" w:color="auto"/>
            <w:right w:val="none" w:sz="0" w:space="0" w:color="auto"/>
          </w:divBdr>
          <w:divsChild>
            <w:div w:id="2111778697">
              <w:marLeft w:val="0"/>
              <w:marRight w:val="0"/>
              <w:marTop w:val="0"/>
              <w:marBottom w:val="0"/>
              <w:divBdr>
                <w:top w:val="none" w:sz="0" w:space="0" w:color="auto"/>
                <w:left w:val="none" w:sz="0" w:space="0" w:color="auto"/>
                <w:bottom w:val="none" w:sz="0" w:space="0" w:color="auto"/>
                <w:right w:val="none" w:sz="0" w:space="0" w:color="auto"/>
              </w:divBdr>
            </w:div>
          </w:divsChild>
        </w:div>
        <w:div w:id="808282643">
          <w:marLeft w:val="0"/>
          <w:marRight w:val="0"/>
          <w:marTop w:val="0"/>
          <w:marBottom w:val="0"/>
          <w:divBdr>
            <w:top w:val="none" w:sz="0" w:space="0" w:color="auto"/>
            <w:left w:val="none" w:sz="0" w:space="0" w:color="auto"/>
            <w:bottom w:val="none" w:sz="0" w:space="0" w:color="auto"/>
            <w:right w:val="none" w:sz="0" w:space="0" w:color="auto"/>
          </w:divBdr>
          <w:divsChild>
            <w:div w:id="43797621">
              <w:marLeft w:val="0"/>
              <w:marRight w:val="0"/>
              <w:marTop w:val="0"/>
              <w:marBottom w:val="0"/>
              <w:divBdr>
                <w:top w:val="none" w:sz="0" w:space="0" w:color="auto"/>
                <w:left w:val="none" w:sz="0" w:space="0" w:color="auto"/>
                <w:bottom w:val="none" w:sz="0" w:space="0" w:color="auto"/>
                <w:right w:val="none" w:sz="0" w:space="0" w:color="auto"/>
              </w:divBdr>
            </w:div>
          </w:divsChild>
        </w:div>
        <w:div w:id="1083338392">
          <w:marLeft w:val="0"/>
          <w:marRight w:val="0"/>
          <w:marTop w:val="0"/>
          <w:marBottom w:val="0"/>
          <w:divBdr>
            <w:top w:val="none" w:sz="0" w:space="0" w:color="auto"/>
            <w:left w:val="none" w:sz="0" w:space="0" w:color="auto"/>
            <w:bottom w:val="none" w:sz="0" w:space="0" w:color="auto"/>
            <w:right w:val="none" w:sz="0" w:space="0" w:color="auto"/>
          </w:divBdr>
          <w:divsChild>
            <w:div w:id="506020680">
              <w:marLeft w:val="0"/>
              <w:marRight w:val="0"/>
              <w:marTop w:val="0"/>
              <w:marBottom w:val="0"/>
              <w:divBdr>
                <w:top w:val="none" w:sz="0" w:space="0" w:color="auto"/>
                <w:left w:val="none" w:sz="0" w:space="0" w:color="auto"/>
                <w:bottom w:val="none" w:sz="0" w:space="0" w:color="auto"/>
                <w:right w:val="none" w:sz="0" w:space="0" w:color="auto"/>
              </w:divBdr>
            </w:div>
          </w:divsChild>
        </w:div>
        <w:div w:id="1128166933">
          <w:marLeft w:val="0"/>
          <w:marRight w:val="0"/>
          <w:marTop w:val="0"/>
          <w:marBottom w:val="0"/>
          <w:divBdr>
            <w:top w:val="none" w:sz="0" w:space="0" w:color="auto"/>
            <w:left w:val="none" w:sz="0" w:space="0" w:color="auto"/>
            <w:bottom w:val="none" w:sz="0" w:space="0" w:color="auto"/>
            <w:right w:val="none" w:sz="0" w:space="0" w:color="auto"/>
          </w:divBdr>
          <w:divsChild>
            <w:div w:id="1901667185">
              <w:marLeft w:val="0"/>
              <w:marRight w:val="0"/>
              <w:marTop w:val="0"/>
              <w:marBottom w:val="0"/>
              <w:divBdr>
                <w:top w:val="none" w:sz="0" w:space="0" w:color="auto"/>
                <w:left w:val="none" w:sz="0" w:space="0" w:color="auto"/>
                <w:bottom w:val="none" w:sz="0" w:space="0" w:color="auto"/>
                <w:right w:val="none" w:sz="0" w:space="0" w:color="auto"/>
              </w:divBdr>
            </w:div>
          </w:divsChild>
        </w:div>
        <w:div w:id="1156527800">
          <w:marLeft w:val="0"/>
          <w:marRight w:val="0"/>
          <w:marTop w:val="0"/>
          <w:marBottom w:val="0"/>
          <w:divBdr>
            <w:top w:val="none" w:sz="0" w:space="0" w:color="auto"/>
            <w:left w:val="none" w:sz="0" w:space="0" w:color="auto"/>
            <w:bottom w:val="none" w:sz="0" w:space="0" w:color="auto"/>
            <w:right w:val="none" w:sz="0" w:space="0" w:color="auto"/>
          </w:divBdr>
          <w:divsChild>
            <w:div w:id="2002811614">
              <w:marLeft w:val="0"/>
              <w:marRight w:val="0"/>
              <w:marTop w:val="0"/>
              <w:marBottom w:val="0"/>
              <w:divBdr>
                <w:top w:val="none" w:sz="0" w:space="0" w:color="auto"/>
                <w:left w:val="none" w:sz="0" w:space="0" w:color="auto"/>
                <w:bottom w:val="none" w:sz="0" w:space="0" w:color="auto"/>
                <w:right w:val="none" w:sz="0" w:space="0" w:color="auto"/>
              </w:divBdr>
            </w:div>
          </w:divsChild>
        </w:div>
        <w:div w:id="1406075654">
          <w:marLeft w:val="0"/>
          <w:marRight w:val="0"/>
          <w:marTop w:val="0"/>
          <w:marBottom w:val="0"/>
          <w:divBdr>
            <w:top w:val="none" w:sz="0" w:space="0" w:color="auto"/>
            <w:left w:val="none" w:sz="0" w:space="0" w:color="auto"/>
            <w:bottom w:val="none" w:sz="0" w:space="0" w:color="auto"/>
            <w:right w:val="none" w:sz="0" w:space="0" w:color="auto"/>
          </w:divBdr>
          <w:divsChild>
            <w:div w:id="523901125">
              <w:marLeft w:val="0"/>
              <w:marRight w:val="0"/>
              <w:marTop w:val="0"/>
              <w:marBottom w:val="0"/>
              <w:divBdr>
                <w:top w:val="none" w:sz="0" w:space="0" w:color="auto"/>
                <w:left w:val="none" w:sz="0" w:space="0" w:color="auto"/>
                <w:bottom w:val="none" w:sz="0" w:space="0" w:color="auto"/>
                <w:right w:val="none" w:sz="0" w:space="0" w:color="auto"/>
              </w:divBdr>
            </w:div>
          </w:divsChild>
        </w:div>
        <w:div w:id="1655909050">
          <w:marLeft w:val="0"/>
          <w:marRight w:val="0"/>
          <w:marTop w:val="0"/>
          <w:marBottom w:val="0"/>
          <w:divBdr>
            <w:top w:val="none" w:sz="0" w:space="0" w:color="auto"/>
            <w:left w:val="none" w:sz="0" w:space="0" w:color="auto"/>
            <w:bottom w:val="none" w:sz="0" w:space="0" w:color="auto"/>
            <w:right w:val="none" w:sz="0" w:space="0" w:color="auto"/>
          </w:divBdr>
          <w:divsChild>
            <w:div w:id="2146045872">
              <w:marLeft w:val="0"/>
              <w:marRight w:val="0"/>
              <w:marTop w:val="0"/>
              <w:marBottom w:val="0"/>
              <w:divBdr>
                <w:top w:val="none" w:sz="0" w:space="0" w:color="auto"/>
                <w:left w:val="none" w:sz="0" w:space="0" w:color="auto"/>
                <w:bottom w:val="none" w:sz="0" w:space="0" w:color="auto"/>
                <w:right w:val="none" w:sz="0" w:space="0" w:color="auto"/>
              </w:divBdr>
            </w:div>
          </w:divsChild>
        </w:div>
        <w:div w:id="1921982097">
          <w:marLeft w:val="0"/>
          <w:marRight w:val="0"/>
          <w:marTop w:val="0"/>
          <w:marBottom w:val="0"/>
          <w:divBdr>
            <w:top w:val="none" w:sz="0" w:space="0" w:color="auto"/>
            <w:left w:val="none" w:sz="0" w:space="0" w:color="auto"/>
            <w:bottom w:val="none" w:sz="0" w:space="0" w:color="auto"/>
            <w:right w:val="none" w:sz="0" w:space="0" w:color="auto"/>
          </w:divBdr>
          <w:divsChild>
            <w:div w:id="1456294687">
              <w:marLeft w:val="0"/>
              <w:marRight w:val="0"/>
              <w:marTop w:val="0"/>
              <w:marBottom w:val="0"/>
              <w:divBdr>
                <w:top w:val="none" w:sz="0" w:space="0" w:color="auto"/>
                <w:left w:val="none" w:sz="0" w:space="0" w:color="auto"/>
                <w:bottom w:val="none" w:sz="0" w:space="0" w:color="auto"/>
                <w:right w:val="none" w:sz="0" w:space="0" w:color="auto"/>
              </w:divBdr>
            </w:div>
          </w:divsChild>
        </w:div>
        <w:div w:id="2119983985">
          <w:marLeft w:val="0"/>
          <w:marRight w:val="0"/>
          <w:marTop w:val="0"/>
          <w:marBottom w:val="0"/>
          <w:divBdr>
            <w:top w:val="none" w:sz="0" w:space="0" w:color="auto"/>
            <w:left w:val="none" w:sz="0" w:space="0" w:color="auto"/>
            <w:bottom w:val="none" w:sz="0" w:space="0" w:color="auto"/>
            <w:right w:val="none" w:sz="0" w:space="0" w:color="auto"/>
          </w:divBdr>
          <w:divsChild>
            <w:div w:id="617494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713767">
      <w:bodyDiv w:val="1"/>
      <w:marLeft w:val="0"/>
      <w:marRight w:val="0"/>
      <w:marTop w:val="0"/>
      <w:marBottom w:val="0"/>
      <w:divBdr>
        <w:top w:val="none" w:sz="0" w:space="0" w:color="auto"/>
        <w:left w:val="none" w:sz="0" w:space="0" w:color="auto"/>
        <w:bottom w:val="none" w:sz="0" w:space="0" w:color="auto"/>
        <w:right w:val="none" w:sz="0" w:space="0" w:color="auto"/>
      </w:divBdr>
      <w:divsChild>
        <w:div w:id="661350669">
          <w:marLeft w:val="0"/>
          <w:marRight w:val="0"/>
          <w:marTop w:val="0"/>
          <w:marBottom w:val="660"/>
          <w:divBdr>
            <w:top w:val="none" w:sz="0" w:space="0" w:color="auto"/>
            <w:left w:val="none" w:sz="0" w:space="0" w:color="auto"/>
            <w:bottom w:val="none" w:sz="0" w:space="0" w:color="auto"/>
            <w:right w:val="none" w:sz="0" w:space="0" w:color="auto"/>
          </w:divBdr>
          <w:divsChild>
            <w:div w:id="444082713">
              <w:marLeft w:val="0"/>
              <w:marRight w:val="0"/>
              <w:marTop w:val="0"/>
              <w:marBottom w:val="360"/>
              <w:divBdr>
                <w:top w:val="none" w:sz="0" w:space="0" w:color="auto"/>
                <w:left w:val="none" w:sz="0" w:space="0" w:color="auto"/>
                <w:bottom w:val="none" w:sz="0" w:space="0" w:color="auto"/>
                <w:right w:val="none" w:sz="0" w:space="0" w:color="auto"/>
              </w:divBdr>
              <w:divsChild>
                <w:div w:id="282811558">
                  <w:marLeft w:val="0"/>
                  <w:marRight w:val="0"/>
                  <w:marTop w:val="0"/>
                  <w:marBottom w:val="120"/>
                  <w:divBdr>
                    <w:top w:val="none" w:sz="0" w:space="0" w:color="auto"/>
                    <w:left w:val="none" w:sz="0" w:space="0" w:color="auto"/>
                    <w:bottom w:val="none" w:sz="0" w:space="0" w:color="auto"/>
                    <w:right w:val="none" w:sz="0" w:space="0" w:color="auto"/>
                  </w:divBdr>
                  <w:divsChild>
                    <w:div w:id="136532949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5439332">
                  <w:marLeft w:val="0"/>
                  <w:marRight w:val="0"/>
                  <w:marTop w:val="0"/>
                  <w:marBottom w:val="120"/>
                  <w:divBdr>
                    <w:top w:val="none" w:sz="0" w:space="0" w:color="auto"/>
                    <w:left w:val="none" w:sz="0" w:space="0" w:color="auto"/>
                    <w:bottom w:val="none" w:sz="0" w:space="0" w:color="auto"/>
                    <w:right w:val="none" w:sz="0" w:space="0" w:color="auto"/>
                  </w:divBdr>
                  <w:divsChild>
                    <w:div w:id="51114701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44830737">
                  <w:marLeft w:val="0"/>
                  <w:marRight w:val="0"/>
                  <w:marTop w:val="0"/>
                  <w:marBottom w:val="120"/>
                  <w:divBdr>
                    <w:top w:val="none" w:sz="0" w:space="0" w:color="auto"/>
                    <w:left w:val="none" w:sz="0" w:space="0" w:color="auto"/>
                    <w:bottom w:val="none" w:sz="0" w:space="0" w:color="auto"/>
                    <w:right w:val="none" w:sz="0" w:space="0" w:color="auto"/>
                  </w:divBdr>
                  <w:divsChild>
                    <w:div w:id="15395631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79411206">
      <w:bodyDiv w:val="1"/>
      <w:marLeft w:val="0"/>
      <w:marRight w:val="0"/>
      <w:marTop w:val="0"/>
      <w:marBottom w:val="0"/>
      <w:divBdr>
        <w:top w:val="none" w:sz="0" w:space="0" w:color="auto"/>
        <w:left w:val="none" w:sz="0" w:space="0" w:color="auto"/>
        <w:bottom w:val="none" w:sz="0" w:space="0" w:color="auto"/>
        <w:right w:val="none" w:sz="0" w:space="0" w:color="auto"/>
      </w:divBdr>
      <w:divsChild>
        <w:div w:id="2121946387">
          <w:marLeft w:val="0"/>
          <w:marRight w:val="0"/>
          <w:marTop w:val="0"/>
          <w:marBottom w:val="660"/>
          <w:divBdr>
            <w:top w:val="none" w:sz="0" w:space="0" w:color="auto"/>
            <w:left w:val="none" w:sz="0" w:space="0" w:color="auto"/>
            <w:bottom w:val="none" w:sz="0" w:space="0" w:color="auto"/>
            <w:right w:val="none" w:sz="0" w:space="0" w:color="auto"/>
          </w:divBdr>
          <w:divsChild>
            <w:div w:id="803936478">
              <w:marLeft w:val="0"/>
              <w:marRight w:val="0"/>
              <w:marTop w:val="0"/>
              <w:marBottom w:val="360"/>
              <w:divBdr>
                <w:top w:val="none" w:sz="0" w:space="0" w:color="auto"/>
                <w:left w:val="none" w:sz="0" w:space="0" w:color="auto"/>
                <w:bottom w:val="none" w:sz="0" w:space="0" w:color="auto"/>
                <w:right w:val="none" w:sz="0" w:space="0" w:color="auto"/>
              </w:divBdr>
              <w:divsChild>
                <w:div w:id="110982720">
                  <w:marLeft w:val="0"/>
                  <w:marRight w:val="0"/>
                  <w:marTop w:val="0"/>
                  <w:marBottom w:val="120"/>
                  <w:divBdr>
                    <w:top w:val="none" w:sz="0" w:space="0" w:color="auto"/>
                    <w:left w:val="none" w:sz="0" w:space="0" w:color="auto"/>
                    <w:bottom w:val="none" w:sz="0" w:space="0" w:color="auto"/>
                    <w:right w:val="none" w:sz="0" w:space="0" w:color="auto"/>
                  </w:divBdr>
                  <w:divsChild>
                    <w:div w:id="5297316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28209295">
              <w:marLeft w:val="0"/>
              <w:marRight w:val="0"/>
              <w:marTop w:val="0"/>
              <w:marBottom w:val="360"/>
              <w:divBdr>
                <w:top w:val="none" w:sz="0" w:space="0" w:color="auto"/>
                <w:left w:val="none" w:sz="0" w:space="0" w:color="auto"/>
                <w:bottom w:val="none" w:sz="0" w:space="0" w:color="auto"/>
                <w:right w:val="none" w:sz="0" w:space="0" w:color="auto"/>
              </w:divBdr>
              <w:divsChild>
                <w:div w:id="1840346246">
                  <w:marLeft w:val="0"/>
                  <w:marRight w:val="0"/>
                  <w:marTop w:val="0"/>
                  <w:marBottom w:val="120"/>
                  <w:divBdr>
                    <w:top w:val="none" w:sz="0" w:space="0" w:color="auto"/>
                    <w:left w:val="none" w:sz="0" w:space="0" w:color="auto"/>
                    <w:bottom w:val="none" w:sz="0" w:space="0" w:color="auto"/>
                    <w:right w:val="none" w:sz="0" w:space="0" w:color="auto"/>
                  </w:divBdr>
                  <w:divsChild>
                    <w:div w:id="40916188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48859536">
              <w:marLeft w:val="0"/>
              <w:marRight w:val="0"/>
              <w:marTop w:val="0"/>
              <w:marBottom w:val="360"/>
              <w:divBdr>
                <w:top w:val="none" w:sz="0" w:space="0" w:color="auto"/>
                <w:left w:val="none" w:sz="0" w:space="0" w:color="auto"/>
                <w:bottom w:val="none" w:sz="0" w:space="0" w:color="auto"/>
                <w:right w:val="none" w:sz="0" w:space="0" w:color="auto"/>
              </w:divBdr>
              <w:divsChild>
                <w:div w:id="1143619351">
                  <w:marLeft w:val="0"/>
                  <w:marRight w:val="0"/>
                  <w:marTop w:val="0"/>
                  <w:marBottom w:val="120"/>
                  <w:divBdr>
                    <w:top w:val="none" w:sz="0" w:space="0" w:color="auto"/>
                    <w:left w:val="none" w:sz="0" w:space="0" w:color="auto"/>
                    <w:bottom w:val="none" w:sz="0" w:space="0" w:color="auto"/>
                    <w:right w:val="none" w:sz="0" w:space="0" w:color="auto"/>
                  </w:divBdr>
                  <w:divsChild>
                    <w:div w:id="971409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84117410">
      <w:bodyDiv w:val="1"/>
      <w:marLeft w:val="0"/>
      <w:marRight w:val="0"/>
      <w:marTop w:val="0"/>
      <w:marBottom w:val="0"/>
      <w:divBdr>
        <w:top w:val="none" w:sz="0" w:space="0" w:color="auto"/>
        <w:left w:val="none" w:sz="0" w:space="0" w:color="auto"/>
        <w:bottom w:val="none" w:sz="0" w:space="0" w:color="auto"/>
        <w:right w:val="none" w:sz="0" w:space="0" w:color="auto"/>
      </w:divBdr>
    </w:div>
    <w:div w:id="1287740911">
      <w:bodyDiv w:val="1"/>
      <w:marLeft w:val="0"/>
      <w:marRight w:val="0"/>
      <w:marTop w:val="0"/>
      <w:marBottom w:val="0"/>
      <w:divBdr>
        <w:top w:val="none" w:sz="0" w:space="0" w:color="auto"/>
        <w:left w:val="none" w:sz="0" w:space="0" w:color="auto"/>
        <w:bottom w:val="none" w:sz="0" w:space="0" w:color="auto"/>
        <w:right w:val="none" w:sz="0" w:space="0" w:color="auto"/>
      </w:divBdr>
      <w:divsChild>
        <w:div w:id="733508665">
          <w:marLeft w:val="0"/>
          <w:marRight w:val="0"/>
          <w:marTop w:val="0"/>
          <w:marBottom w:val="660"/>
          <w:divBdr>
            <w:top w:val="none" w:sz="0" w:space="0" w:color="auto"/>
            <w:left w:val="none" w:sz="0" w:space="0" w:color="auto"/>
            <w:bottom w:val="none" w:sz="0" w:space="0" w:color="auto"/>
            <w:right w:val="none" w:sz="0" w:space="0" w:color="auto"/>
          </w:divBdr>
          <w:divsChild>
            <w:div w:id="475340857">
              <w:marLeft w:val="0"/>
              <w:marRight w:val="0"/>
              <w:marTop w:val="0"/>
              <w:marBottom w:val="360"/>
              <w:divBdr>
                <w:top w:val="none" w:sz="0" w:space="0" w:color="auto"/>
                <w:left w:val="none" w:sz="0" w:space="0" w:color="auto"/>
                <w:bottom w:val="none" w:sz="0" w:space="0" w:color="auto"/>
                <w:right w:val="none" w:sz="0" w:space="0" w:color="auto"/>
              </w:divBdr>
              <w:divsChild>
                <w:div w:id="1936859789">
                  <w:marLeft w:val="0"/>
                  <w:marRight w:val="0"/>
                  <w:marTop w:val="0"/>
                  <w:marBottom w:val="120"/>
                  <w:divBdr>
                    <w:top w:val="none" w:sz="0" w:space="0" w:color="auto"/>
                    <w:left w:val="none" w:sz="0" w:space="0" w:color="auto"/>
                    <w:bottom w:val="none" w:sz="0" w:space="0" w:color="auto"/>
                    <w:right w:val="none" w:sz="0" w:space="0" w:color="auto"/>
                  </w:divBdr>
                  <w:divsChild>
                    <w:div w:id="153041148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44775224">
              <w:marLeft w:val="0"/>
              <w:marRight w:val="0"/>
              <w:marTop w:val="0"/>
              <w:marBottom w:val="360"/>
              <w:divBdr>
                <w:top w:val="none" w:sz="0" w:space="0" w:color="auto"/>
                <w:left w:val="none" w:sz="0" w:space="0" w:color="auto"/>
                <w:bottom w:val="none" w:sz="0" w:space="0" w:color="auto"/>
                <w:right w:val="none" w:sz="0" w:space="0" w:color="auto"/>
              </w:divBdr>
              <w:divsChild>
                <w:div w:id="1192844332">
                  <w:marLeft w:val="0"/>
                  <w:marRight w:val="0"/>
                  <w:marTop w:val="0"/>
                  <w:marBottom w:val="120"/>
                  <w:divBdr>
                    <w:top w:val="none" w:sz="0" w:space="0" w:color="auto"/>
                    <w:left w:val="none" w:sz="0" w:space="0" w:color="auto"/>
                    <w:bottom w:val="none" w:sz="0" w:space="0" w:color="auto"/>
                    <w:right w:val="none" w:sz="0" w:space="0" w:color="auto"/>
                  </w:divBdr>
                  <w:divsChild>
                    <w:div w:id="121669831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52090159">
              <w:marLeft w:val="0"/>
              <w:marRight w:val="0"/>
              <w:marTop w:val="0"/>
              <w:marBottom w:val="360"/>
              <w:divBdr>
                <w:top w:val="none" w:sz="0" w:space="0" w:color="auto"/>
                <w:left w:val="none" w:sz="0" w:space="0" w:color="auto"/>
                <w:bottom w:val="none" w:sz="0" w:space="0" w:color="auto"/>
                <w:right w:val="none" w:sz="0" w:space="0" w:color="auto"/>
              </w:divBdr>
              <w:divsChild>
                <w:div w:id="1634092322">
                  <w:marLeft w:val="0"/>
                  <w:marRight w:val="0"/>
                  <w:marTop w:val="0"/>
                  <w:marBottom w:val="120"/>
                  <w:divBdr>
                    <w:top w:val="none" w:sz="0" w:space="0" w:color="auto"/>
                    <w:left w:val="none" w:sz="0" w:space="0" w:color="auto"/>
                    <w:bottom w:val="none" w:sz="0" w:space="0" w:color="auto"/>
                    <w:right w:val="none" w:sz="0" w:space="0" w:color="auto"/>
                  </w:divBdr>
                  <w:divsChild>
                    <w:div w:id="3514151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302616782">
      <w:bodyDiv w:val="1"/>
      <w:marLeft w:val="0"/>
      <w:marRight w:val="0"/>
      <w:marTop w:val="0"/>
      <w:marBottom w:val="0"/>
      <w:divBdr>
        <w:top w:val="none" w:sz="0" w:space="0" w:color="auto"/>
        <w:left w:val="none" w:sz="0" w:space="0" w:color="auto"/>
        <w:bottom w:val="none" w:sz="0" w:space="0" w:color="auto"/>
        <w:right w:val="none" w:sz="0" w:space="0" w:color="auto"/>
      </w:divBdr>
    </w:div>
    <w:div w:id="1319502609">
      <w:bodyDiv w:val="1"/>
      <w:marLeft w:val="0"/>
      <w:marRight w:val="0"/>
      <w:marTop w:val="0"/>
      <w:marBottom w:val="0"/>
      <w:divBdr>
        <w:top w:val="none" w:sz="0" w:space="0" w:color="auto"/>
        <w:left w:val="none" w:sz="0" w:space="0" w:color="auto"/>
        <w:bottom w:val="none" w:sz="0" w:space="0" w:color="auto"/>
        <w:right w:val="none" w:sz="0" w:space="0" w:color="auto"/>
      </w:divBdr>
    </w:div>
    <w:div w:id="1321696350">
      <w:bodyDiv w:val="1"/>
      <w:marLeft w:val="0"/>
      <w:marRight w:val="0"/>
      <w:marTop w:val="0"/>
      <w:marBottom w:val="0"/>
      <w:divBdr>
        <w:top w:val="none" w:sz="0" w:space="0" w:color="auto"/>
        <w:left w:val="none" w:sz="0" w:space="0" w:color="auto"/>
        <w:bottom w:val="none" w:sz="0" w:space="0" w:color="auto"/>
        <w:right w:val="none" w:sz="0" w:space="0" w:color="auto"/>
      </w:divBdr>
      <w:divsChild>
        <w:div w:id="369886254">
          <w:marLeft w:val="0"/>
          <w:marRight w:val="0"/>
          <w:marTop w:val="0"/>
          <w:marBottom w:val="0"/>
          <w:divBdr>
            <w:top w:val="none" w:sz="0" w:space="0" w:color="auto"/>
            <w:left w:val="none" w:sz="0" w:space="0" w:color="auto"/>
            <w:bottom w:val="none" w:sz="0" w:space="0" w:color="auto"/>
            <w:right w:val="none" w:sz="0" w:space="0" w:color="auto"/>
          </w:divBdr>
          <w:divsChild>
            <w:div w:id="105574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794291">
      <w:bodyDiv w:val="1"/>
      <w:marLeft w:val="0"/>
      <w:marRight w:val="0"/>
      <w:marTop w:val="0"/>
      <w:marBottom w:val="0"/>
      <w:divBdr>
        <w:top w:val="none" w:sz="0" w:space="0" w:color="auto"/>
        <w:left w:val="none" w:sz="0" w:space="0" w:color="auto"/>
        <w:bottom w:val="none" w:sz="0" w:space="0" w:color="auto"/>
        <w:right w:val="none" w:sz="0" w:space="0" w:color="auto"/>
      </w:divBdr>
      <w:divsChild>
        <w:div w:id="1581718128">
          <w:marLeft w:val="0"/>
          <w:marRight w:val="0"/>
          <w:marTop w:val="0"/>
          <w:marBottom w:val="660"/>
          <w:divBdr>
            <w:top w:val="none" w:sz="0" w:space="0" w:color="auto"/>
            <w:left w:val="none" w:sz="0" w:space="0" w:color="auto"/>
            <w:bottom w:val="none" w:sz="0" w:space="0" w:color="auto"/>
            <w:right w:val="none" w:sz="0" w:space="0" w:color="auto"/>
          </w:divBdr>
        </w:div>
      </w:divsChild>
    </w:div>
    <w:div w:id="1367488526">
      <w:bodyDiv w:val="1"/>
      <w:marLeft w:val="0"/>
      <w:marRight w:val="0"/>
      <w:marTop w:val="0"/>
      <w:marBottom w:val="0"/>
      <w:divBdr>
        <w:top w:val="none" w:sz="0" w:space="0" w:color="auto"/>
        <w:left w:val="none" w:sz="0" w:space="0" w:color="auto"/>
        <w:bottom w:val="none" w:sz="0" w:space="0" w:color="auto"/>
        <w:right w:val="none" w:sz="0" w:space="0" w:color="auto"/>
      </w:divBdr>
      <w:divsChild>
        <w:div w:id="104204020">
          <w:marLeft w:val="0"/>
          <w:marRight w:val="0"/>
          <w:marTop w:val="0"/>
          <w:marBottom w:val="660"/>
          <w:divBdr>
            <w:top w:val="none" w:sz="0" w:space="0" w:color="auto"/>
            <w:left w:val="none" w:sz="0" w:space="0" w:color="auto"/>
            <w:bottom w:val="none" w:sz="0" w:space="0" w:color="auto"/>
            <w:right w:val="none" w:sz="0" w:space="0" w:color="auto"/>
          </w:divBdr>
          <w:divsChild>
            <w:div w:id="1957591906">
              <w:marLeft w:val="0"/>
              <w:marRight w:val="0"/>
              <w:marTop w:val="0"/>
              <w:marBottom w:val="360"/>
              <w:divBdr>
                <w:top w:val="none" w:sz="0" w:space="0" w:color="auto"/>
                <w:left w:val="none" w:sz="0" w:space="0" w:color="auto"/>
                <w:bottom w:val="none" w:sz="0" w:space="0" w:color="auto"/>
                <w:right w:val="none" w:sz="0" w:space="0" w:color="auto"/>
              </w:divBdr>
              <w:divsChild>
                <w:div w:id="2108650317">
                  <w:marLeft w:val="0"/>
                  <w:marRight w:val="0"/>
                  <w:marTop w:val="0"/>
                  <w:marBottom w:val="120"/>
                  <w:divBdr>
                    <w:top w:val="none" w:sz="0" w:space="0" w:color="auto"/>
                    <w:left w:val="none" w:sz="0" w:space="0" w:color="auto"/>
                    <w:bottom w:val="none" w:sz="0" w:space="0" w:color="auto"/>
                    <w:right w:val="none" w:sz="0" w:space="0" w:color="auto"/>
                  </w:divBdr>
                  <w:divsChild>
                    <w:div w:id="92480354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742534217">
              <w:marLeft w:val="0"/>
              <w:marRight w:val="0"/>
              <w:marTop w:val="0"/>
              <w:marBottom w:val="360"/>
              <w:divBdr>
                <w:top w:val="none" w:sz="0" w:space="0" w:color="auto"/>
                <w:left w:val="none" w:sz="0" w:space="0" w:color="auto"/>
                <w:bottom w:val="none" w:sz="0" w:space="0" w:color="auto"/>
                <w:right w:val="none" w:sz="0" w:space="0" w:color="auto"/>
              </w:divBdr>
              <w:divsChild>
                <w:div w:id="622998159">
                  <w:marLeft w:val="0"/>
                  <w:marRight w:val="0"/>
                  <w:marTop w:val="0"/>
                  <w:marBottom w:val="120"/>
                  <w:divBdr>
                    <w:top w:val="none" w:sz="0" w:space="0" w:color="auto"/>
                    <w:left w:val="none" w:sz="0" w:space="0" w:color="auto"/>
                    <w:bottom w:val="none" w:sz="0" w:space="0" w:color="auto"/>
                    <w:right w:val="none" w:sz="0" w:space="0" w:color="auto"/>
                  </w:divBdr>
                  <w:divsChild>
                    <w:div w:id="2702798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372726143">
      <w:bodyDiv w:val="1"/>
      <w:marLeft w:val="0"/>
      <w:marRight w:val="0"/>
      <w:marTop w:val="0"/>
      <w:marBottom w:val="0"/>
      <w:divBdr>
        <w:top w:val="none" w:sz="0" w:space="0" w:color="auto"/>
        <w:left w:val="none" w:sz="0" w:space="0" w:color="auto"/>
        <w:bottom w:val="none" w:sz="0" w:space="0" w:color="auto"/>
        <w:right w:val="none" w:sz="0" w:space="0" w:color="auto"/>
      </w:divBdr>
    </w:div>
    <w:div w:id="1401514814">
      <w:bodyDiv w:val="1"/>
      <w:marLeft w:val="0"/>
      <w:marRight w:val="0"/>
      <w:marTop w:val="0"/>
      <w:marBottom w:val="0"/>
      <w:divBdr>
        <w:top w:val="none" w:sz="0" w:space="0" w:color="auto"/>
        <w:left w:val="none" w:sz="0" w:space="0" w:color="auto"/>
        <w:bottom w:val="none" w:sz="0" w:space="0" w:color="auto"/>
        <w:right w:val="none" w:sz="0" w:space="0" w:color="auto"/>
      </w:divBdr>
    </w:div>
    <w:div w:id="1411462909">
      <w:bodyDiv w:val="1"/>
      <w:marLeft w:val="0"/>
      <w:marRight w:val="0"/>
      <w:marTop w:val="0"/>
      <w:marBottom w:val="0"/>
      <w:divBdr>
        <w:top w:val="none" w:sz="0" w:space="0" w:color="auto"/>
        <w:left w:val="none" w:sz="0" w:space="0" w:color="auto"/>
        <w:bottom w:val="none" w:sz="0" w:space="0" w:color="auto"/>
        <w:right w:val="none" w:sz="0" w:space="0" w:color="auto"/>
      </w:divBdr>
      <w:divsChild>
        <w:div w:id="1631592075">
          <w:marLeft w:val="0"/>
          <w:marRight w:val="0"/>
          <w:marTop w:val="0"/>
          <w:marBottom w:val="660"/>
          <w:divBdr>
            <w:top w:val="none" w:sz="0" w:space="0" w:color="auto"/>
            <w:left w:val="none" w:sz="0" w:space="0" w:color="auto"/>
            <w:bottom w:val="none" w:sz="0" w:space="0" w:color="auto"/>
            <w:right w:val="none" w:sz="0" w:space="0" w:color="auto"/>
          </w:divBdr>
          <w:divsChild>
            <w:div w:id="1171144324">
              <w:marLeft w:val="0"/>
              <w:marRight w:val="0"/>
              <w:marTop w:val="0"/>
              <w:marBottom w:val="360"/>
              <w:divBdr>
                <w:top w:val="none" w:sz="0" w:space="0" w:color="auto"/>
                <w:left w:val="none" w:sz="0" w:space="0" w:color="auto"/>
                <w:bottom w:val="none" w:sz="0" w:space="0" w:color="auto"/>
                <w:right w:val="none" w:sz="0" w:space="0" w:color="auto"/>
              </w:divBdr>
              <w:divsChild>
                <w:div w:id="1179471315">
                  <w:marLeft w:val="0"/>
                  <w:marRight w:val="0"/>
                  <w:marTop w:val="0"/>
                  <w:marBottom w:val="120"/>
                  <w:divBdr>
                    <w:top w:val="none" w:sz="0" w:space="0" w:color="auto"/>
                    <w:left w:val="none" w:sz="0" w:space="0" w:color="auto"/>
                    <w:bottom w:val="none" w:sz="0" w:space="0" w:color="auto"/>
                    <w:right w:val="none" w:sz="0" w:space="0" w:color="auto"/>
                  </w:divBdr>
                  <w:divsChild>
                    <w:div w:id="47483960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72429648">
              <w:marLeft w:val="0"/>
              <w:marRight w:val="0"/>
              <w:marTop w:val="0"/>
              <w:marBottom w:val="360"/>
              <w:divBdr>
                <w:top w:val="none" w:sz="0" w:space="0" w:color="auto"/>
                <w:left w:val="none" w:sz="0" w:space="0" w:color="auto"/>
                <w:bottom w:val="none" w:sz="0" w:space="0" w:color="auto"/>
                <w:right w:val="none" w:sz="0" w:space="0" w:color="auto"/>
              </w:divBdr>
              <w:divsChild>
                <w:div w:id="1672952722">
                  <w:marLeft w:val="0"/>
                  <w:marRight w:val="0"/>
                  <w:marTop w:val="0"/>
                  <w:marBottom w:val="120"/>
                  <w:divBdr>
                    <w:top w:val="none" w:sz="0" w:space="0" w:color="auto"/>
                    <w:left w:val="none" w:sz="0" w:space="0" w:color="auto"/>
                    <w:bottom w:val="none" w:sz="0" w:space="0" w:color="auto"/>
                    <w:right w:val="none" w:sz="0" w:space="0" w:color="auto"/>
                  </w:divBdr>
                  <w:divsChild>
                    <w:div w:id="6895991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38982539">
      <w:bodyDiv w:val="1"/>
      <w:marLeft w:val="0"/>
      <w:marRight w:val="0"/>
      <w:marTop w:val="0"/>
      <w:marBottom w:val="0"/>
      <w:divBdr>
        <w:top w:val="none" w:sz="0" w:space="0" w:color="auto"/>
        <w:left w:val="none" w:sz="0" w:space="0" w:color="auto"/>
        <w:bottom w:val="none" w:sz="0" w:space="0" w:color="auto"/>
        <w:right w:val="none" w:sz="0" w:space="0" w:color="auto"/>
      </w:divBdr>
      <w:divsChild>
        <w:div w:id="1898785340">
          <w:marLeft w:val="0"/>
          <w:marRight w:val="0"/>
          <w:marTop w:val="0"/>
          <w:marBottom w:val="660"/>
          <w:divBdr>
            <w:top w:val="none" w:sz="0" w:space="0" w:color="auto"/>
            <w:left w:val="none" w:sz="0" w:space="0" w:color="auto"/>
            <w:bottom w:val="none" w:sz="0" w:space="0" w:color="auto"/>
            <w:right w:val="none" w:sz="0" w:space="0" w:color="auto"/>
          </w:divBdr>
          <w:divsChild>
            <w:div w:id="515341592">
              <w:marLeft w:val="0"/>
              <w:marRight w:val="0"/>
              <w:marTop w:val="0"/>
              <w:marBottom w:val="360"/>
              <w:divBdr>
                <w:top w:val="none" w:sz="0" w:space="0" w:color="auto"/>
                <w:left w:val="none" w:sz="0" w:space="0" w:color="auto"/>
                <w:bottom w:val="none" w:sz="0" w:space="0" w:color="auto"/>
                <w:right w:val="none" w:sz="0" w:space="0" w:color="auto"/>
              </w:divBdr>
              <w:divsChild>
                <w:div w:id="332102462">
                  <w:marLeft w:val="0"/>
                  <w:marRight w:val="0"/>
                  <w:marTop w:val="0"/>
                  <w:marBottom w:val="120"/>
                  <w:divBdr>
                    <w:top w:val="none" w:sz="0" w:space="0" w:color="auto"/>
                    <w:left w:val="none" w:sz="0" w:space="0" w:color="auto"/>
                    <w:bottom w:val="none" w:sz="0" w:space="0" w:color="auto"/>
                    <w:right w:val="none" w:sz="0" w:space="0" w:color="auto"/>
                  </w:divBdr>
                  <w:divsChild>
                    <w:div w:id="3255922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22608582">
              <w:marLeft w:val="0"/>
              <w:marRight w:val="0"/>
              <w:marTop w:val="0"/>
              <w:marBottom w:val="360"/>
              <w:divBdr>
                <w:top w:val="none" w:sz="0" w:space="0" w:color="auto"/>
                <w:left w:val="none" w:sz="0" w:space="0" w:color="auto"/>
                <w:bottom w:val="none" w:sz="0" w:space="0" w:color="auto"/>
                <w:right w:val="none" w:sz="0" w:space="0" w:color="auto"/>
              </w:divBdr>
              <w:divsChild>
                <w:div w:id="2073505000">
                  <w:marLeft w:val="0"/>
                  <w:marRight w:val="0"/>
                  <w:marTop w:val="0"/>
                  <w:marBottom w:val="120"/>
                  <w:divBdr>
                    <w:top w:val="none" w:sz="0" w:space="0" w:color="auto"/>
                    <w:left w:val="none" w:sz="0" w:space="0" w:color="auto"/>
                    <w:bottom w:val="none" w:sz="0" w:space="0" w:color="auto"/>
                    <w:right w:val="none" w:sz="0" w:space="0" w:color="auto"/>
                  </w:divBdr>
                  <w:divsChild>
                    <w:div w:id="48046672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80409470">
              <w:marLeft w:val="0"/>
              <w:marRight w:val="0"/>
              <w:marTop w:val="0"/>
              <w:marBottom w:val="360"/>
              <w:divBdr>
                <w:top w:val="none" w:sz="0" w:space="0" w:color="auto"/>
                <w:left w:val="none" w:sz="0" w:space="0" w:color="auto"/>
                <w:bottom w:val="none" w:sz="0" w:space="0" w:color="auto"/>
                <w:right w:val="none" w:sz="0" w:space="0" w:color="auto"/>
              </w:divBdr>
              <w:divsChild>
                <w:div w:id="1585334653">
                  <w:marLeft w:val="0"/>
                  <w:marRight w:val="0"/>
                  <w:marTop w:val="0"/>
                  <w:marBottom w:val="120"/>
                  <w:divBdr>
                    <w:top w:val="none" w:sz="0" w:space="0" w:color="auto"/>
                    <w:left w:val="none" w:sz="0" w:space="0" w:color="auto"/>
                    <w:bottom w:val="none" w:sz="0" w:space="0" w:color="auto"/>
                    <w:right w:val="none" w:sz="0" w:space="0" w:color="auto"/>
                  </w:divBdr>
                  <w:divsChild>
                    <w:div w:id="3773576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43609783">
              <w:marLeft w:val="0"/>
              <w:marRight w:val="0"/>
              <w:marTop w:val="0"/>
              <w:marBottom w:val="360"/>
              <w:divBdr>
                <w:top w:val="none" w:sz="0" w:space="0" w:color="auto"/>
                <w:left w:val="none" w:sz="0" w:space="0" w:color="auto"/>
                <w:bottom w:val="none" w:sz="0" w:space="0" w:color="auto"/>
                <w:right w:val="none" w:sz="0" w:space="0" w:color="auto"/>
              </w:divBdr>
              <w:divsChild>
                <w:div w:id="1690330646">
                  <w:marLeft w:val="0"/>
                  <w:marRight w:val="0"/>
                  <w:marTop w:val="0"/>
                  <w:marBottom w:val="120"/>
                  <w:divBdr>
                    <w:top w:val="none" w:sz="0" w:space="0" w:color="auto"/>
                    <w:left w:val="none" w:sz="0" w:space="0" w:color="auto"/>
                    <w:bottom w:val="none" w:sz="0" w:space="0" w:color="auto"/>
                    <w:right w:val="none" w:sz="0" w:space="0" w:color="auto"/>
                  </w:divBdr>
                  <w:divsChild>
                    <w:div w:id="165938248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39134027">
      <w:bodyDiv w:val="1"/>
      <w:marLeft w:val="0"/>
      <w:marRight w:val="0"/>
      <w:marTop w:val="0"/>
      <w:marBottom w:val="0"/>
      <w:divBdr>
        <w:top w:val="none" w:sz="0" w:space="0" w:color="auto"/>
        <w:left w:val="none" w:sz="0" w:space="0" w:color="auto"/>
        <w:bottom w:val="none" w:sz="0" w:space="0" w:color="auto"/>
        <w:right w:val="none" w:sz="0" w:space="0" w:color="auto"/>
      </w:divBdr>
    </w:div>
    <w:div w:id="1441335001">
      <w:bodyDiv w:val="1"/>
      <w:marLeft w:val="0"/>
      <w:marRight w:val="0"/>
      <w:marTop w:val="0"/>
      <w:marBottom w:val="0"/>
      <w:divBdr>
        <w:top w:val="none" w:sz="0" w:space="0" w:color="auto"/>
        <w:left w:val="none" w:sz="0" w:space="0" w:color="auto"/>
        <w:bottom w:val="none" w:sz="0" w:space="0" w:color="auto"/>
        <w:right w:val="none" w:sz="0" w:space="0" w:color="auto"/>
      </w:divBdr>
    </w:div>
    <w:div w:id="1441727064">
      <w:bodyDiv w:val="1"/>
      <w:marLeft w:val="0"/>
      <w:marRight w:val="0"/>
      <w:marTop w:val="0"/>
      <w:marBottom w:val="0"/>
      <w:divBdr>
        <w:top w:val="none" w:sz="0" w:space="0" w:color="auto"/>
        <w:left w:val="none" w:sz="0" w:space="0" w:color="auto"/>
        <w:bottom w:val="none" w:sz="0" w:space="0" w:color="auto"/>
        <w:right w:val="none" w:sz="0" w:space="0" w:color="auto"/>
      </w:divBdr>
    </w:div>
    <w:div w:id="1446923758">
      <w:bodyDiv w:val="1"/>
      <w:marLeft w:val="0"/>
      <w:marRight w:val="0"/>
      <w:marTop w:val="0"/>
      <w:marBottom w:val="0"/>
      <w:divBdr>
        <w:top w:val="none" w:sz="0" w:space="0" w:color="auto"/>
        <w:left w:val="none" w:sz="0" w:space="0" w:color="auto"/>
        <w:bottom w:val="none" w:sz="0" w:space="0" w:color="auto"/>
        <w:right w:val="none" w:sz="0" w:space="0" w:color="auto"/>
      </w:divBdr>
      <w:divsChild>
        <w:div w:id="1496802123">
          <w:marLeft w:val="0"/>
          <w:marRight w:val="0"/>
          <w:marTop w:val="0"/>
          <w:marBottom w:val="660"/>
          <w:divBdr>
            <w:top w:val="none" w:sz="0" w:space="0" w:color="auto"/>
            <w:left w:val="none" w:sz="0" w:space="0" w:color="auto"/>
            <w:bottom w:val="none" w:sz="0" w:space="0" w:color="auto"/>
            <w:right w:val="none" w:sz="0" w:space="0" w:color="auto"/>
          </w:divBdr>
        </w:div>
      </w:divsChild>
    </w:div>
    <w:div w:id="1452282964">
      <w:bodyDiv w:val="1"/>
      <w:marLeft w:val="0"/>
      <w:marRight w:val="0"/>
      <w:marTop w:val="0"/>
      <w:marBottom w:val="0"/>
      <w:divBdr>
        <w:top w:val="none" w:sz="0" w:space="0" w:color="auto"/>
        <w:left w:val="none" w:sz="0" w:space="0" w:color="auto"/>
        <w:bottom w:val="none" w:sz="0" w:space="0" w:color="auto"/>
        <w:right w:val="none" w:sz="0" w:space="0" w:color="auto"/>
      </w:divBdr>
    </w:div>
    <w:div w:id="1506944483">
      <w:bodyDiv w:val="1"/>
      <w:marLeft w:val="0"/>
      <w:marRight w:val="0"/>
      <w:marTop w:val="0"/>
      <w:marBottom w:val="0"/>
      <w:divBdr>
        <w:top w:val="none" w:sz="0" w:space="0" w:color="auto"/>
        <w:left w:val="none" w:sz="0" w:space="0" w:color="auto"/>
        <w:bottom w:val="none" w:sz="0" w:space="0" w:color="auto"/>
        <w:right w:val="none" w:sz="0" w:space="0" w:color="auto"/>
      </w:divBdr>
      <w:divsChild>
        <w:div w:id="1184516050">
          <w:marLeft w:val="0"/>
          <w:marRight w:val="0"/>
          <w:marTop w:val="0"/>
          <w:marBottom w:val="0"/>
          <w:divBdr>
            <w:top w:val="none" w:sz="0" w:space="0" w:color="auto"/>
            <w:left w:val="none" w:sz="0" w:space="0" w:color="auto"/>
            <w:bottom w:val="none" w:sz="0" w:space="0" w:color="auto"/>
            <w:right w:val="none" w:sz="0" w:space="0" w:color="auto"/>
          </w:divBdr>
          <w:divsChild>
            <w:div w:id="1828086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2853">
      <w:bodyDiv w:val="1"/>
      <w:marLeft w:val="0"/>
      <w:marRight w:val="0"/>
      <w:marTop w:val="0"/>
      <w:marBottom w:val="0"/>
      <w:divBdr>
        <w:top w:val="none" w:sz="0" w:space="0" w:color="auto"/>
        <w:left w:val="none" w:sz="0" w:space="0" w:color="auto"/>
        <w:bottom w:val="none" w:sz="0" w:space="0" w:color="auto"/>
        <w:right w:val="none" w:sz="0" w:space="0" w:color="auto"/>
      </w:divBdr>
      <w:divsChild>
        <w:div w:id="232011085">
          <w:marLeft w:val="0"/>
          <w:marRight w:val="0"/>
          <w:marTop w:val="0"/>
          <w:marBottom w:val="0"/>
          <w:divBdr>
            <w:top w:val="none" w:sz="0" w:space="0" w:color="auto"/>
            <w:left w:val="none" w:sz="0" w:space="0" w:color="auto"/>
            <w:bottom w:val="none" w:sz="0" w:space="0" w:color="auto"/>
            <w:right w:val="none" w:sz="0" w:space="0" w:color="auto"/>
          </w:divBdr>
          <w:divsChild>
            <w:div w:id="39972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835466">
      <w:bodyDiv w:val="1"/>
      <w:marLeft w:val="0"/>
      <w:marRight w:val="0"/>
      <w:marTop w:val="0"/>
      <w:marBottom w:val="0"/>
      <w:divBdr>
        <w:top w:val="none" w:sz="0" w:space="0" w:color="auto"/>
        <w:left w:val="none" w:sz="0" w:space="0" w:color="auto"/>
        <w:bottom w:val="none" w:sz="0" w:space="0" w:color="auto"/>
        <w:right w:val="none" w:sz="0" w:space="0" w:color="auto"/>
      </w:divBdr>
      <w:divsChild>
        <w:div w:id="1685132665">
          <w:marLeft w:val="0"/>
          <w:marRight w:val="0"/>
          <w:marTop w:val="0"/>
          <w:marBottom w:val="660"/>
          <w:divBdr>
            <w:top w:val="none" w:sz="0" w:space="0" w:color="auto"/>
            <w:left w:val="none" w:sz="0" w:space="0" w:color="auto"/>
            <w:bottom w:val="none" w:sz="0" w:space="0" w:color="auto"/>
            <w:right w:val="none" w:sz="0" w:space="0" w:color="auto"/>
          </w:divBdr>
          <w:divsChild>
            <w:div w:id="1794863408">
              <w:marLeft w:val="0"/>
              <w:marRight w:val="0"/>
              <w:marTop w:val="0"/>
              <w:marBottom w:val="360"/>
              <w:divBdr>
                <w:top w:val="none" w:sz="0" w:space="0" w:color="auto"/>
                <w:left w:val="none" w:sz="0" w:space="0" w:color="auto"/>
                <w:bottom w:val="none" w:sz="0" w:space="0" w:color="auto"/>
                <w:right w:val="none" w:sz="0" w:space="0" w:color="auto"/>
              </w:divBdr>
              <w:divsChild>
                <w:div w:id="36005789">
                  <w:marLeft w:val="0"/>
                  <w:marRight w:val="0"/>
                  <w:marTop w:val="0"/>
                  <w:marBottom w:val="120"/>
                  <w:divBdr>
                    <w:top w:val="none" w:sz="0" w:space="0" w:color="auto"/>
                    <w:left w:val="none" w:sz="0" w:space="0" w:color="auto"/>
                    <w:bottom w:val="none" w:sz="0" w:space="0" w:color="auto"/>
                    <w:right w:val="none" w:sz="0" w:space="0" w:color="auto"/>
                  </w:divBdr>
                  <w:divsChild>
                    <w:div w:id="877088677">
                      <w:marLeft w:val="0"/>
                      <w:marRight w:val="0"/>
                      <w:marTop w:val="0"/>
                      <w:marBottom w:val="0"/>
                      <w:divBdr>
                        <w:top w:val="none" w:sz="0" w:space="0" w:color="auto"/>
                        <w:left w:val="single" w:sz="6" w:space="20" w:color="EAEAEA"/>
                        <w:bottom w:val="single" w:sz="6" w:space="12" w:color="EAEAEA"/>
                        <w:right w:val="single" w:sz="6" w:space="0" w:color="EAEAEA"/>
                      </w:divBdr>
                      <w:divsChild>
                        <w:div w:id="7027980">
                          <w:marLeft w:val="0"/>
                          <w:marRight w:val="0"/>
                          <w:marTop w:val="0"/>
                          <w:marBottom w:val="120"/>
                          <w:divBdr>
                            <w:top w:val="none" w:sz="0" w:space="0" w:color="auto"/>
                            <w:left w:val="none" w:sz="0" w:space="0" w:color="auto"/>
                            <w:bottom w:val="none" w:sz="0" w:space="0" w:color="auto"/>
                            <w:right w:val="none" w:sz="0" w:space="0" w:color="auto"/>
                          </w:divBdr>
                          <w:divsChild>
                            <w:div w:id="179891256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43803307">
                          <w:marLeft w:val="0"/>
                          <w:marRight w:val="0"/>
                          <w:marTop w:val="0"/>
                          <w:marBottom w:val="120"/>
                          <w:divBdr>
                            <w:top w:val="none" w:sz="0" w:space="0" w:color="auto"/>
                            <w:left w:val="none" w:sz="0" w:space="0" w:color="auto"/>
                            <w:bottom w:val="none" w:sz="0" w:space="0" w:color="auto"/>
                            <w:right w:val="none" w:sz="0" w:space="0" w:color="auto"/>
                          </w:divBdr>
                          <w:divsChild>
                            <w:div w:id="144973511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10455882">
                          <w:marLeft w:val="0"/>
                          <w:marRight w:val="0"/>
                          <w:marTop w:val="0"/>
                          <w:marBottom w:val="0"/>
                          <w:divBdr>
                            <w:top w:val="none" w:sz="0" w:space="0" w:color="auto"/>
                            <w:left w:val="none" w:sz="0" w:space="0" w:color="auto"/>
                            <w:bottom w:val="none" w:sz="0" w:space="0" w:color="auto"/>
                            <w:right w:val="none" w:sz="0" w:space="0" w:color="auto"/>
                          </w:divBdr>
                          <w:divsChild>
                            <w:div w:id="167611072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72692160">
                          <w:marLeft w:val="0"/>
                          <w:marRight w:val="0"/>
                          <w:marTop w:val="0"/>
                          <w:marBottom w:val="120"/>
                          <w:divBdr>
                            <w:top w:val="none" w:sz="0" w:space="0" w:color="auto"/>
                            <w:left w:val="none" w:sz="0" w:space="0" w:color="auto"/>
                            <w:bottom w:val="none" w:sz="0" w:space="0" w:color="auto"/>
                            <w:right w:val="none" w:sz="0" w:space="0" w:color="auto"/>
                          </w:divBdr>
                          <w:divsChild>
                            <w:div w:id="71246694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00898434">
                          <w:marLeft w:val="0"/>
                          <w:marRight w:val="0"/>
                          <w:marTop w:val="0"/>
                          <w:marBottom w:val="120"/>
                          <w:divBdr>
                            <w:top w:val="none" w:sz="0" w:space="0" w:color="auto"/>
                            <w:left w:val="none" w:sz="0" w:space="0" w:color="auto"/>
                            <w:bottom w:val="none" w:sz="0" w:space="0" w:color="auto"/>
                            <w:right w:val="none" w:sz="0" w:space="0" w:color="auto"/>
                          </w:divBdr>
                          <w:divsChild>
                            <w:div w:id="124429233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1058279908">
                  <w:marLeft w:val="0"/>
                  <w:marRight w:val="0"/>
                  <w:marTop w:val="0"/>
                  <w:marBottom w:val="120"/>
                  <w:divBdr>
                    <w:top w:val="none" w:sz="0" w:space="0" w:color="auto"/>
                    <w:left w:val="none" w:sz="0" w:space="0" w:color="auto"/>
                    <w:bottom w:val="none" w:sz="0" w:space="0" w:color="auto"/>
                    <w:right w:val="none" w:sz="0" w:space="0" w:color="auto"/>
                  </w:divBdr>
                  <w:divsChild>
                    <w:div w:id="120116305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671905934">
                  <w:marLeft w:val="0"/>
                  <w:marRight w:val="0"/>
                  <w:marTop w:val="0"/>
                  <w:marBottom w:val="120"/>
                  <w:divBdr>
                    <w:top w:val="none" w:sz="0" w:space="0" w:color="auto"/>
                    <w:left w:val="none" w:sz="0" w:space="0" w:color="auto"/>
                    <w:bottom w:val="none" w:sz="0" w:space="0" w:color="auto"/>
                    <w:right w:val="none" w:sz="0" w:space="0" w:color="auto"/>
                  </w:divBdr>
                  <w:divsChild>
                    <w:div w:id="112507605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26838461">
                  <w:marLeft w:val="0"/>
                  <w:marRight w:val="0"/>
                  <w:marTop w:val="0"/>
                  <w:marBottom w:val="120"/>
                  <w:divBdr>
                    <w:top w:val="none" w:sz="0" w:space="0" w:color="auto"/>
                    <w:left w:val="none" w:sz="0" w:space="0" w:color="auto"/>
                    <w:bottom w:val="none" w:sz="0" w:space="0" w:color="auto"/>
                    <w:right w:val="none" w:sz="0" w:space="0" w:color="auto"/>
                  </w:divBdr>
                  <w:divsChild>
                    <w:div w:id="2077193934">
                      <w:marLeft w:val="0"/>
                      <w:marRight w:val="0"/>
                      <w:marTop w:val="0"/>
                      <w:marBottom w:val="0"/>
                      <w:divBdr>
                        <w:top w:val="none" w:sz="0" w:space="0" w:color="auto"/>
                        <w:left w:val="single" w:sz="6" w:space="20" w:color="EAEAEA"/>
                        <w:bottom w:val="single" w:sz="6" w:space="12" w:color="EAEAEA"/>
                        <w:right w:val="single" w:sz="6" w:space="0" w:color="EAEAEA"/>
                      </w:divBdr>
                      <w:divsChild>
                        <w:div w:id="680468935">
                          <w:marLeft w:val="0"/>
                          <w:marRight w:val="0"/>
                          <w:marTop w:val="0"/>
                          <w:marBottom w:val="120"/>
                          <w:divBdr>
                            <w:top w:val="none" w:sz="0" w:space="0" w:color="auto"/>
                            <w:left w:val="none" w:sz="0" w:space="0" w:color="auto"/>
                            <w:bottom w:val="none" w:sz="0" w:space="0" w:color="auto"/>
                            <w:right w:val="none" w:sz="0" w:space="0" w:color="auto"/>
                          </w:divBdr>
                          <w:divsChild>
                            <w:div w:id="46893618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80507945">
                          <w:marLeft w:val="0"/>
                          <w:marRight w:val="0"/>
                          <w:marTop w:val="0"/>
                          <w:marBottom w:val="0"/>
                          <w:divBdr>
                            <w:top w:val="none" w:sz="0" w:space="0" w:color="auto"/>
                            <w:left w:val="none" w:sz="0" w:space="0" w:color="auto"/>
                            <w:bottom w:val="none" w:sz="0" w:space="0" w:color="auto"/>
                            <w:right w:val="none" w:sz="0" w:space="0" w:color="auto"/>
                          </w:divBdr>
                          <w:divsChild>
                            <w:div w:id="76718949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557662104">
      <w:bodyDiv w:val="1"/>
      <w:marLeft w:val="0"/>
      <w:marRight w:val="0"/>
      <w:marTop w:val="0"/>
      <w:marBottom w:val="0"/>
      <w:divBdr>
        <w:top w:val="none" w:sz="0" w:space="0" w:color="auto"/>
        <w:left w:val="none" w:sz="0" w:space="0" w:color="auto"/>
        <w:bottom w:val="none" w:sz="0" w:space="0" w:color="auto"/>
        <w:right w:val="none" w:sz="0" w:space="0" w:color="auto"/>
      </w:divBdr>
    </w:div>
    <w:div w:id="1559784579">
      <w:bodyDiv w:val="1"/>
      <w:marLeft w:val="0"/>
      <w:marRight w:val="0"/>
      <w:marTop w:val="0"/>
      <w:marBottom w:val="0"/>
      <w:divBdr>
        <w:top w:val="none" w:sz="0" w:space="0" w:color="auto"/>
        <w:left w:val="none" w:sz="0" w:space="0" w:color="auto"/>
        <w:bottom w:val="none" w:sz="0" w:space="0" w:color="auto"/>
        <w:right w:val="none" w:sz="0" w:space="0" w:color="auto"/>
      </w:divBdr>
      <w:divsChild>
        <w:div w:id="358119775">
          <w:marLeft w:val="0"/>
          <w:marRight w:val="0"/>
          <w:marTop w:val="0"/>
          <w:marBottom w:val="0"/>
          <w:divBdr>
            <w:top w:val="none" w:sz="0" w:space="0" w:color="auto"/>
            <w:left w:val="none" w:sz="0" w:space="0" w:color="auto"/>
            <w:bottom w:val="none" w:sz="0" w:space="0" w:color="auto"/>
            <w:right w:val="none" w:sz="0" w:space="0" w:color="auto"/>
          </w:divBdr>
          <w:divsChild>
            <w:div w:id="2328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2233367">
      <w:bodyDiv w:val="1"/>
      <w:marLeft w:val="0"/>
      <w:marRight w:val="0"/>
      <w:marTop w:val="0"/>
      <w:marBottom w:val="0"/>
      <w:divBdr>
        <w:top w:val="none" w:sz="0" w:space="0" w:color="auto"/>
        <w:left w:val="none" w:sz="0" w:space="0" w:color="auto"/>
        <w:bottom w:val="none" w:sz="0" w:space="0" w:color="auto"/>
        <w:right w:val="none" w:sz="0" w:space="0" w:color="auto"/>
      </w:divBdr>
    </w:div>
    <w:div w:id="1575436244">
      <w:bodyDiv w:val="1"/>
      <w:marLeft w:val="0"/>
      <w:marRight w:val="0"/>
      <w:marTop w:val="0"/>
      <w:marBottom w:val="0"/>
      <w:divBdr>
        <w:top w:val="none" w:sz="0" w:space="0" w:color="auto"/>
        <w:left w:val="none" w:sz="0" w:space="0" w:color="auto"/>
        <w:bottom w:val="none" w:sz="0" w:space="0" w:color="auto"/>
        <w:right w:val="none" w:sz="0" w:space="0" w:color="auto"/>
      </w:divBdr>
      <w:divsChild>
        <w:div w:id="2043630086">
          <w:marLeft w:val="0"/>
          <w:marRight w:val="0"/>
          <w:marTop w:val="0"/>
          <w:marBottom w:val="0"/>
          <w:divBdr>
            <w:top w:val="none" w:sz="0" w:space="0" w:color="auto"/>
            <w:left w:val="none" w:sz="0" w:space="0" w:color="auto"/>
            <w:bottom w:val="none" w:sz="0" w:space="0" w:color="auto"/>
            <w:right w:val="none" w:sz="0" w:space="0" w:color="auto"/>
          </w:divBdr>
          <w:divsChild>
            <w:div w:id="121177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359079">
      <w:bodyDiv w:val="1"/>
      <w:marLeft w:val="0"/>
      <w:marRight w:val="0"/>
      <w:marTop w:val="0"/>
      <w:marBottom w:val="0"/>
      <w:divBdr>
        <w:top w:val="none" w:sz="0" w:space="0" w:color="auto"/>
        <w:left w:val="none" w:sz="0" w:space="0" w:color="auto"/>
        <w:bottom w:val="none" w:sz="0" w:space="0" w:color="auto"/>
        <w:right w:val="none" w:sz="0" w:space="0" w:color="auto"/>
      </w:divBdr>
      <w:divsChild>
        <w:div w:id="1125738169">
          <w:marLeft w:val="0"/>
          <w:marRight w:val="0"/>
          <w:marTop w:val="0"/>
          <w:marBottom w:val="660"/>
          <w:divBdr>
            <w:top w:val="none" w:sz="0" w:space="0" w:color="auto"/>
            <w:left w:val="none" w:sz="0" w:space="0" w:color="auto"/>
            <w:bottom w:val="none" w:sz="0" w:space="0" w:color="auto"/>
            <w:right w:val="none" w:sz="0" w:space="0" w:color="auto"/>
          </w:divBdr>
        </w:div>
      </w:divsChild>
    </w:div>
    <w:div w:id="1591960717">
      <w:bodyDiv w:val="1"/>
      <w:marLeft w:val="0"/>
      <w:marRight w:val="0"/>
      <w:marTop w:val="0"/>
      <w:marBottom w:val="0"/>
      <w:divBdr>
        <w:top w:val="none" w:sz="0" w:space="0" w:color="auto"/>
        <w:left w:val="none" w:sz="0" w:space="0" w:color="auto"/>
        <w:bottom w:val="none" w:sz="0" w:space="0" w:color="auto"/>
        <w:right w:val="none" w:sz="0" w:space="0" w:color="auto"/>
      </w:divBdr>
      <w:divsChild>
        <w:div w:id="372312794">
          <w:marLeft w:val="0"/>
          <w:marRight w:val="0"/>
          <w:marTop w:val="0"/>
          <w:marBottom w:val="660"/>
          <w:divBdr>
            <w:top w:val="none" w:sz="0" w:space="0" w:color="auto"/>
            <w:left w:val="none" w:sz="0" w:space="0" w:color="auto"/>
            <w:bottom w:val="none" w:sz="0" w:space="0" w:color="auto"/>
            <w:right w:val="none" w:sz="0" w:space="0" w:color="auto"/>
          </w:divBdr>
          <w:divsChild>
            <w:div w:id="1438331621">
              <w:marLeft w:val="0"/>
              <w:marRight w:val="0"/>
              <w:marTop w:val="0"/>
              <w:marBottom w:val="360"/>
              <w:divBdr>
                <w:top w:val="none" w:sz="0" w:space="0" w:color="auto"/>
                <w:left w:val="none" w:sz="0" w:space="0" w:color="auto"/>
                <w:bottom w:val="none" w:sz="0" w:space="0" w:color="auto"/>
                <w:right w:val="none" w:sz="0" w:space="0" w:color="auto"/>
              </w:divBdr>
              <w:divsChild>
                <w:div w:id="743576170">
                  <w:marLeft w:val="0"/>
                  <w:marRight w:val="0"/>
                  <w:marTop w:val="0"/>
                  <w:marBottom w:val="120"/>
                  <w:divBdr>
                    <w:top w:val="none" w:sz="0" w:space="0" w:color="auto"/>
                    <w:left w:val="none" w:sz="0" w:space="0" w:color="auto"/>
                    <w:bottom w:val="none" w:sz="0" w:space="0" w:color="auto"/>
                    <w:right w:val="none" w:sz="0" w:space="0" w:color="auto"/>
                  </w:divBdr>
                  <w:divsChild>
                    <w:div w:id="71362304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936060579">
                  <w:marLeft w:val="0"/>
                  <w:marRight w:val="0"/>
                  <w:marTop w:val="0"/>
                  <w:marBottom w:val="120"/>
                  <w:divBdr>
                    <w:top w:val="none" w:sz="0" w:space="0" w:color="auto"/>
                    <w:left w:val="none" w:sz="0" w:space="0" w:color="auto"/>
                    <w:bottom w:val="none" w:sz="0" w:space="0" w:color="auto"/>
                    <w:right w:val="none" w:sz="0" w:space="0" w:color="auto"/>
                  </w:divBdr>
                  <w:divsChild>
                    <w:div w:id="101334163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597637140">
      <w:bodyDiv w:val="1"/>
      <w:marLeft w:val="0"/>
      <w:marRight w:val="0"/>
      <w:marTop w:val="0"/>
      <w:marBottom w:val="0"/>
      <w:divBdr>
        <w:top w:val="none" w:sz="0" w:space="0" w:color="auto"/>
        <w:left w:val="none" w:sz="0" w:space="0" w:color="auto"/>
        <w:bottom w:val="none" w:sz="0" w:space="0" w:color="auto"/>
        <w:right w:val="none" w:sz="0" w:space="0" w:color="auto"/>
      </w:divBdr>
      <w:divsChild>
        <w:div w:id="2115246808">
          <w:marLeft w:val="0"/>
          <w:marRight w:val="0"/>
          <w:marTop w:val="0"/>
          <w:marBottom w:val="660"/>
          <w:divBdr>
            <w:top w:val="none" w:sz="0" w:space="0" w:color="auto"/>
            <w:left w:val="none" w:sz="0" w:space="0" w:color="auto"/>
            <w:bottom w:val="none" w:sz="0" w:space="0" w:color="auto"/>
            <w:right w:val="none" w:sz="0" w:space="0" w:color="auto"/>
          </w:divBdr>
        </w:div>
      </w:divsChild>
    </w:div>
    <w:div w:id="1634017575">
      <w:bodyDiv w:val="1"/>
      <w:marLeft w:val="0"/>
      <w:marRight w:val="0"/>
      <w:marTop w:val="0"/>
      <w:marBottom w:val="0"/>
      <w:divBdr>
        <w:top w:val="none" w:sz="0" w:space="0" w:color="auto"/>
        <w:left w:val="none" w:sz="0" w:space="0" w:color="auto"/>
        <w:bottom w:val="none" w:sz="0" w:space="0" w:color="auto"/>
        <w:right w:val="none" w:sz="0" w:space="0" w:color="auto"/>
      </w:divBdr>
      <w:divsChild>
        <w:div w:id="558173307">
          <w:marLeft w:val="0"/>
          <w:marRight w:val="0"/>
          <w:marTop w:val="0"/>
          <w:marBottom w:val="660"/>
          <w:divBdr>
            <w:top w:val="none" w:sz="0" w:space="0" w:color="auto"/>
            <w:left w:val="none" w:sz="0" w:space="0" w:color="auto"/>
            <w:bottom w:val="none" w:sz="0" w:space="0" w:color="auto"/>
            <w:right w:val="none" w:sz="0" w:space="0" w:color="auto"/>
          </w:divBdr>
          <w:divsChild>
            <w:div w:id="1704667006">
              <w:marLeft w:val="0"/>
              <w:marRight w:val="0"/>
              <w:marTop w:val="0"/>
              <w:marBottom w:val="360"/>
              <w:divBdr>
                <w:top w:val="none" w:sz="0" w:space="0" w:color="auto"/>
                <w:left w:val="none" w:sz="0" w:space="0" w:color="auto"/>
                <w:bottom w:val="none" w:sz="0" w:space="0" w:color="auto"/>
                <w:right w:val="none" w:sz="0" w:space="0" w:color="auto"/>
              </w:divBdr>
              <w:divsChild>
                <w:div w:id="359861435">
                  <w:marLeft w:val="0"/>
                  <w:marRight w:val="0"/>
                  <w:marTop w:val="0"/>
                  <w:marBottom w:val="120"/>
                  <w:divBdr>
                    <w:top w:val="none" w:sz="0" w:space="0" w:color="auto"/>
                    <w:left w:val="none" w:sz="0" w:space="0" w:color="auto"/>
                    <w:bottom w:val="none" w:sz="0" w:space="0" w:color="auto"/>
                    <w:right w:val="none" w:sz="0" w:space="0" w:color="auto"/>
                  </w:divBdr>
                  <w:divsChild>
                    <w:div w:id="1030957073">
                      <w:marLeft w:val="0"/>
                      <w:marRight w:val="0"/>
                      <w:marTop w:val="0"/>
                      <w:marBottom w:val="360"/>
                      <w:divBdr>
                        <w:top w:val="none" w:sz="0" w:space="0" w:color="auto"/>
                        <w:left w:val="none" w:sz="0" w:space="0" w:color="auto"/>
                        <w:bottom w:val="none" w:sz="0" w:space="0" w:color="auto"/>
                        <w:right w:val="none" w:sz="0" w:space="0" w:color="auto"/>
                      </w:divBdr>
                      <w:divsChild>
                        <w:div w:id="1506434093">
                          <w:marLeft w:val="0"/>
                          <w:marRight w:val="0"/>
                          <w:marTop w:val="0"/>
                          <w:marBottom w:val="120"/>
                          <w:divBdr>
                            <w:top w:val="none" w:sz="0" w:space="0" w:color="auto"/>
                            <w:left w:val="none" w:sz="0" w:space="0" w:color="auto"/>
                            <w:bottom w:val="none" w:sz="0" w:space="0" w:color="auto"/>
                            <w:right w:val="none" w:sz="0" w:space="0" w:color="auto"/>
                          </w:divBdr>
                          <w:divsChild>
                            <w:div w:id="670522403">
                              <w:marLeft w:val="0"/>
                              <w:marRight w:val="0"/>
                              <w:marTop w:val="0"/>
                              <w:marBottom w:val="0"/>
                              <w:divBdr>
                                <w:top w:val="none" w:sz="0" w:space="0" w:color="auto"/>
                                <w:left w:val="single" w:sz="6" w:space="20" w:color="EAEAEA"/>
                                <w:bottom w:val="single" w:sz="6" w:space="12" w:color="EAEAEA"/>
                                <w:right w:val="single" w:sz="6" w:space="0" w:color="EAEAEA"/>
                              </w:divBdr>
                              <w:divsChild>
                                <w:div w:id="615329979">
                                  <w:marLeft w:val="0"/>
                                  <w:marRight w:val="0"/>
                                  <w:marTop w:val="0"/>
                                  <w:marBottom w:val="120"/>
                                  <w:divBdr>
                                    <w:top w:val="none" w:sz="0" w:space="0" w:color="auto"/>
                                    <w:left w:val="none" w:sz="0" w:space="0" w:color="auto"/>
                                    <w:bottom w:val="none" w:sz="0" w:space="0" w:color="auto"/>
                                    <w:right w:val="none" w:sz="0" w:space="0" w:color="auto"/>
                                  </w:divBdr>
                                  <w:divsChild>
                                    <w:div w:id="147063628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174953182">
                                  <w:marLeft w:val="0"/>
                                  <w:marRight w:val="0"/>
                                  <w:marTop w:val="0"/>
                                  <w:marBottom w:val="0"/>
                                  <w:divBdr>
                                    <w:top w:val="none" w:sz="0" w:space="0" w:color="auto"/>
                                    <w:left w:val="none" w:sz="0" w:space="0" w:color="auto"/>
                                    <w:bottom w:val="none" w:sz="0" w:space="0" w:color="auto"/>
                                    <w:right w:val="none" w:sz="0" w:space="0" w:color="auto"/>
                                  </w:divBdr>
                                  <w:divsChild>
                                    <w:div w:id="163586316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303849323">
                                  <w:marLeft w:val="0"/>
                                  <w:marRight w:val="0"/>
                                  <w:marTop w:val="0"/>
                                  <w:marBottom w:val="120"/>
                                  <w:divBdr>
                                    <w:top w:val="none" w:sz="0" w:space="0" w:color="auto"/>
                                    <w:left w:val="none" w:sz="0" w:space="0" w:color="auto"/>
                                    <w:bottom w:val="none" w:sz="0" w:space="0" w:color="auto"/>
                                    <w:right w:val="none" w:sz="0" w:space="0" w:color="auto"/>
                                  </w:divBdr>
                                  <w:divsChild>
                                    <w:div w:id="37100198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5364321">
                                  <w:marLeft w:val="0"/>
                                  <w:marRight w:val="0"/>
                                  <w:marTop w:val="0"/>
                                  <w:marBottom w:val="120"/>
                                  <w:divBdr>
                                    <w:top w:val="none" w:sz="0" w:space="0" w:color="auto"/>
                                    <w:left w:val="none" w:sz="0" w:space="0" w:color="auto"/>
                                    <w:bottom w:val="none" w:sz="0" w:space="0" w:color="auto"/>
                                    <w:right w:val="none" w:sz="0" w:space="0" w:color="auto"/>
                                  </w:divBdr>
                                  <w:divsChild>
                                    <w:div w:id="21137438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59095361">
                      <w:marLeft w:val="0"/>
                      <w:marRight w:val="0"/>
                      <w:marTop w:val="0"/>
                      <w:marBottom w:val="0"/>
                      <w:divBdr>
                        <w:top w:val="none" w:sz="0" w:space="0" w:color="auto"/>
                        <w:left w:val="single" w:sz="6" w:space="20" w:color="EAEAEA"/>
                        <w:bottom w:val="single" w:sz="6" w:space="12" w:color="EAEAEA"/>
                        <w:right w:val="single" w:sz="6" w:space="0" w:color="EAEAEA"/>
                      </w:divBdr>
                      <w:divsChild>
                        <w:div w:id="406733725">
                          <w:marLeft w:val="0"/>
                          <w:marRight w:val="0"/>
                          <w:marTop w:val="0"/>
                          <w:marBottom w:val="120"/>
                          <w:divBdr>
                            <w:top w:val="none" w:sz="0" w:space="0" w:color="auto"/>
                            <w:left w:val="none" w:sz="0" w:space="0" w:color="auto"/>
                            <w:bottom w:val="none" w:sz="0" w:space="0" w:color="auto"/>
                            <w:right w:val="none" w:sz="0" w:space="0" w:color="auto"/>
                          </w:divBdr>
                          <w:divsChild>
                            <w:div w:id="21767348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920066870">
                          <w:marLeft w:val="0"/>
                          <w:marRight w:val="0"/>
                          <w:marTop w:val="0"/>
                          <w:marBottom w:val="0"/>
                          <w:divBdr>
                            <w:top w:val="none" w:sz="0" w:space="0" w:color="auto"/>
                            <w:left w:val="none" w:sz="0" w:space="0" w:color="auto"/>
                            <w:bottom w:val="none" w:sz="0" w:space="0" w:color="auto"/>
                            <w:right w:val="none" w:sz="0" w:space="0" w:color="auto"/>
                          </w:divBdr>
                          <w:divsChild>
                            <w:div w:id="192368169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86612555">
                          <w:marLeft w:val="0"/>
                          <w:marRight w:val="0"/>
                          <w:marTop w:val="0"/>
                          <w:marBottom w:val="120"/>
                          <w:divBdr>
                            <w:top w:val="none" w:sz="0" w:space="0" w:color="auto"/>
                            <w:left w:val="none" w:sz="0" w:space="0" w:color="auto"/>
                            <w:bottom w:val="none" w:sz="0" w:space="0" w:color="auto"/>
                            <w:right w:val="none" w:sz="0" w:space="0" w:color="auto"/>
                          </w:divBdr>
                          <w:divsChild>
                            <w:div w:id="111124045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634824796">
      <w:bodyDiv w:val="1"/>
      <w:marLeft w:val="0"/>
      <w:marRight w:val="0"/>
      <w:marTop w:val="0"/>
      <w:marBottom w:val="0"/>
      <w:divBdr>
        <w:top w:val="none" w:sz="0" w:space="0" w:color="auto"/>
        <w:left w:val="none" w:sz="0" w:space="0" w:color="auto"/>
        <w:bottom w:val="none" w:sz="0" w:space="0" w:color="auto"/>
        <w:right w:val="none" w:sz="0" w:space="0" w:color="auto"/>
      </w:divBdr>
    </w:div>
    <w:div w:id="1642033623">
      <w:bodyDiv w:val="1"/>
      <w:marLeft w:val="0"/>
      <w:marRight w:val="0"/>
      <w:marTop w:val="0"/>
      <w:marBottom w:val="0"/>
      <w:divBdr>
        <w:top w:val="none" w:sz="0" w:space="0" w:color="auto"/>
        <w:left w:val="none" w:sz="0" w:space="0" w:color="auto"/>
        <w:bottom w:val="none" w:sz="0" w:space="0" w:color="auto"/>
        <w:right w:val="none" w:sz="0" w:space="0" w:color="auto"/>
      </w:divBdr>
      <w:divsChild>
        <w:div w:id="1779175641">
          <w:marLeft w:val="0"/>
          <w:marRight w:val="0"/>
          <w:marTop w:val="0"/>
          <w:marBottom w:val="660"/>
          <w:divBdr>
            <w:top w:val="none" w:sz="0" w:space="0" w:color="auto"/>
            <w:left w:val="none" w:sz="0" w:space="0" w:color="auto"/>
            <w:bottom w:val="none" w:sz="0" w:space="0" w:color="auto"/>
            <w:right w:val="none" w:sz="0" w:space="0" w:color="auto"/>
          </w:divBdr>
          <w:divsChild>
            <w:div w:id="1940528500">
              <w:marLeft w:val="0"/>
              <w:marRight w:val="0"/>
              <w:marTop w:val="0"/>
              <w:marBottom w:val="360"/>
              <w:divBdr>
                <w:top w:val="none" w:sz="0" w:space="0" w:color="auto"/>
                <w:left w:val="none" w:sz="0" w:space="0" w:color="auto"/>
                <w:bottom w:val="none" w:sz="0" w:space="0" w:color="auto"/>
                <w:right w:val="none" w:sz="0" w:space="0" w:color="auto"/>
              </w:divBdr>
              <w:divsChild>
                <w:div w:id="1324047568">
                  <w:marLeft w:val="0"/>
                  <w:marRight w:val="0"/>
                  <w:marTop w:val="0"/>
                  <w:marBottom w:val="120"/>
                  <w:divBdr>
                    <w:top w:val="none" w:sz="0" w:space="0" w:color="auto"/>
                    <w:left w:val="none" w:sz="0" w:space="0" w:color="auto"/>
                    <w:bottom w:val="none" w:sz="0" w:space="0" w:color="auto"/>
                    <w:right w:val="none" w:sz="0" w:space="0" w:color="auto"/>
                  </w:divBdr>
                  <w:divsChild>
                    <w:div w:id="1736395029">
                      <w:marLeft w:val="0"/>
                      <w:marRight w:val="0"/>
                      <w:marTop w:val="0"/>
                      <w:marBottom w:val="0"/>
                      <w:divBdr>
                        <w:top w:val="none" w:sz="0" w:space="0" w:color="auto"/>
                        <w:left w:val="single" w:sz="6" w:space="20" w:color="EAEAEA"/>
                        <w:bottom w:val="single" w:sz="6" w:space="12" w:color="EAEAEA"/>
                        <w:right w:val="single" w:sz="6" w:space="0" w:color="EAEAEA"/>
                      </w:divBdr>
                      <w:divsChild>
                        <w:div w:id="363293139">
                          <w:marLeft w:val="0"/>
                          <w:marRight w:val="0"/>
                          <w:marTop w:val="0"/>
                          <w:marBottom w:val="120"/>
                          <w:divBdr>
                            <w:top w:val="none" w:sz="0" w:space="0" w:color="auto"/>
                            <w:left w:val="none" w:sz="0" w:space="0" w:color="auto"/>
                            <w:bottom w:val="none" w:sz="0" w:space="0" w:color="auto"/>
                            <w:right w:val="none" w:sz="0" w:space="0" w:color="auto"/>
                          </w:divBdr>
                          <w:divsChild>
                            <w:div w:id="123843852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87397034">
                          <w:marLeft w:val="0"/>
                          <w:marRight w:val="0"/>
                          <w:marTop w:val="0"/>
                          <w:marBottom w:val="0"/>
                          <w:divBdr>
                            <w:top w:val="none" w:sz="0" w:space="0" w:color="auto"/>
                            <w:left w:val="none" w:sz="0" w:space="0" w:color="auto"/>
                            <w:bottom w:val="none" w:sz="0" w:space="0" w:color="auto"/>
                            <w:right w:val="none" w:sz="0" w:space="0" w:color="auto"/>
                          </w:divBdr>
                          <w:divsChild>
                            <w:div w:id="14737108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1664158400">
                  <w:marLeft w:val="0"/>
                  <w:marRight w:val="0"/>
                  <w:marTop w:val="0"/>
                  <w:marBottom w:val="120"/>
                  <w:divBdr>
                    <w:top w:val="none" w:sz="0" w:space="0" w:color="auto"/>
                    <w:left w:val="none" w:sz="0" w:space="0" w:color="auto"/>
                    <w:bottom w:val="none" w:sz="0" w:space="0" w:color="auto"/>
                    <w:right w:val="none" w:sz="0" w:space="0" w:color="auto"/>
                  </w:divBdr>
                  <w:divsChild>
                    <w:div w:id="70394191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25702194">
                  <w:marLeft w:val="0"/>
                  <w:marRight w:val="0"/>
                  <w:marTop w:val="0"/>
                  <w:marBottom w:val="120"/>
                  <w:divBdr>
                    <w:top w:val="none" w:sz="0" w:space="0" w:color="auto"/>
                    <w:left w:val="none" w:sz="0" w:space="0" w:color="auto"/>
                    <w:bottom w:val="none" w:sz="0" w:space="0" w:color="auto"/>
                    <w:right w:val="none" w:sz="0" w:space="0" w:color="auto"/>
                  </w:divBdr>
                  <w:divsChild>
                    <w:div w:id="15043209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647080397">
      <w:bodyDiv w:val="1"/>
      <w:marLeft w:val="0"/>
      <w:marRight w:val="0"/>
      <w:marTop w:val="0"/>
      <w:marBottom w:val="0"/>
      <w:divBdr>
        <w:top w:val="none" w:sz="0" w:space="0" w:color="auto"/>
        <w:left w:val="none" w:sz="0" w:space="0" w:color="auto"/>
        <w:bottom w:val="none" w:sz="0" w:space="0" w:color="auto"/>
        <w:right w:val="none" w:sz="0" w:space="0" w:color="auto"/>
      </w:divBdr>
      <w:divsChild>
        <w:div w:id="1256984016">
          <w:marLeft w:val="0"/>
          <w:marRight w:val="0"/>
          <w:marTop w:val="0"/>
          <w:marBottom w:val="0"/>
          <w:divBdr>
            <w:top w:val="none" w:sz="0" w:space="0" w:color="auto"/>
            <w:left w:val="none" w:sz="0" w:space="0" w:color="auto"/>
            <w:bottom w:val="none" w:sz="0" w:space="0" w:color="auto"/>
            <w:right w:val="none" w:sz="0" w:space="0" w:color="auto"/>
          </w:divBdr>
          <w:divsChild>
            <w:div w:id="174575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253612">
      <w:bodyDiv w:val="1"/>
      <w:marLeft w:val="0"/>
      <w:marRight w:val="0"/>
      <w:marTop w:val="0"/>
      <w:marBottom w:val="0"/>
      <w:divBdr>
        <w:top w:val="none" w:sz="0" w:space="0" w:color="auto"/>
        <w:left w:val="none" w:sz="0" w:space="0" w:color="auto"/>
        <w:bottom w:val="none" w:sz="0" w:space="0" w:color="auto"/>
        <w:right w:val="none" w:sz="0" w:space="0" w:color="auto"/>
      </w:divBdr>
      <w:divsChild>
        <w:div w:id="1697074708">
          <w:marLeft w:val="0"/>
          <w:marRight w:val="0"/>
          <w:marTop w:val="0"/>
          <w:marBottom w:val="0"/>
          <w:divBdr>
            <w:top w:val="none" w:sz="0" w:space="0" w:color="auto"/>
            <w:left w:val="none" w:sz="0" w:space="0" w:color="auto"/>
            <w:bottom w:val="none" w:sz="0" w:space="0" w:color="auto"/>
            <w:right w:val="none" w:sz="0" w:space="0" w:color="auto"/>
          </w:divBdr>
          <w:divsChild>
            <w:div w:id="1554002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467910">
      <w:bodyDiv w:val="1"/>
      <w:marLeft w:val="0"/>
      <w:marRight w:val="0"/>
      <w:marTop w:val="0"/>
      <w:marBottom w:val="0"/>
      <w:divBdr>
        <w:top w:val="none" w:sz="0" w:space="0" w:color="auto"/>
        <w:left w:val="none" w:sz="0" w:space="0" w:color="auto"/>
        <w:bottom w:val="none" w:sz="0" w:space="0" w:color="auto"/>
        <w:right w:val="none" w:sz="0" w:space="0" w:color="auto"/>
      </w:divBdr>
      <w:divsChild>
        <w:div w:id="16397582">
          <w:marLeft w:val="0"/>
          <w:marRight w:val="0"/>
          <w:marTop w:val="0"/>
          <w:marBottom w:val="660"/>
          <w:divBdr>
            <w:top w:val="none" w:sz="0" w:space="0" w:color="auto"/>
            <w:left w:val="none" w:sz="0" w:space="0" w:color="auto"/>
            <w:bottom w:val="none" w:sz="0" w:space="0" w:color="auto"/>
            <w:right w:val="none" w:sz="0" w:space="0" w:color="auto"/>
          </w:divBdr>
        </w:div>
      </w:divsChild>
    </w:div>
    <w:div w:id="1726682964">
      <w:bodyDiv w:val="1"/>
      <w:marLeft w:val="0"/>
      <w:marRight w:val="0"/>
      <w:marTop w:val="0"/>
      <w:marBottom w:val="0"/>
      <w:divBdr>
        <w:top w:val="none" w:sz="0" w:space="0" w:color="auto"/>
        <w:left w:val="none" w:sz="0" w:space="0" w:color="auto"/>
        <w:bottom w:val="none" w:sz="0" w:space="0" w:color="auto"/>
        <w:right w:val="none" w:sz="0" w:space="0" w:color="auto"/>
      </w:divBdr>
      <w:divsChild>
        <w:div w:id="789977516">
          <w:marLeft w:val="0"/>
          <w:marRight w:val="0"/>
          <w:marTop w:val="0"/>
          <w:marBottom w:val="660"/>
          <w:divBdr>
            <w:top w:val="none" w:sz="0" w:space="0" w:color="auto"/>
            <w:left w:val="none" w:sz="0" w:space="0" w:color="auto"/>
            <w:bottom w:val="none" w:sz="0" w:space="0" w:color="auto"/>
            <w:right w:val="none" w:sz="0" w:space="0" w:color="auto"/>
          </w:divBdr>
          <w:divsChild>
            <w:div w:id="13532647">
              <w:marLeft w:val="0"/>
              <w:marRight w:val="0"/>
              <w:marTop w:val="0"/>
              <w:marBottom w:val="360"/>
              <w:divBdr>
                <w:top w:val="none" w:sz="0" w:space="0" w:color="auto"/>
                <w:left w:val="none" w:sz="0" w:space="0" w:color="auto"/>
                <w:bottom w:val="none" w:sz="0" w:space="0" w:color="auto"/>
                <w:right w:val="none" w:sz="0" w:space="0" w:color="auto"/>
              </w:divBdr>
              <w:divsChild>
                <w:div w:id="2097358110">
                  <w:marLeft w:val="0"/>
                  <w:marRight w:val="0"/>
                  <w:marTop w:val="0"/>
                  <w:marBottom w:val="120"/>
                  <w:divBdr>
                    <w:top w:val="none" w:sz="0" w:space="0" w:color="auto"/>
                    <w:left w:val="none" w:sz="0" w:space="0" w:color="auto"/>
                    <w:bottom w:val="none" w:sz="0" w:space="0" w:color="auto"/>
                    <w:right w:val="none" w:sz="0" w:space="0" w:color="auto"/>
                  </w:divBdr>
                  <w:divsChild>
                    <w:div w:id="54579727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79086611">
              <w:marLeft w:val="0"/>
              <w:marRight w:val="0"/>
              <w:marTop w:val="0"/>
              <w:marBottom w:val="360"/>
              <w:divBdr>
                <w:top w:val="none" w:sz="0" w:space="0" w:color="auto"/>
                <w:left w:val="none" w:sz="0" w:space="0" w:color="auto"/>
                <w:bottom w:val="none" w:sz="0" w:space="0" w:color="auto"/>
                <w:right w:val="none" w:sz="0" w:space="0" w:color="auto"/>
              </w:divBdr>
              <w:divsChild>
                <w:div w:id="1665668899">
                  <w:marLeft w:val="0"/>
                  <w:marRight w:val="0"/>
                  <w:marTop w:val="0"/>
                  <w:marBottom w:val="120"/>
                  <w:divBdr>
                    <w:top w:val="none" w:sz="0" w:space="0" w:color="auto"/>
                    <w:left w:val="none" w:sz="0" w:space="0" w:color="auto"/>
                    <w:bottom w:val="none" w:sz="0" w:space="0" w:color="auto"/>
                    <w:right w:val="none" w:sz="0" w:space="0" w:color="auto"/>
                  </w:divBdr>
                  <w:divsChild>
                    <w:div w:id="13418414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49814252">
      <w:bodyDiv w:val="1"/>
      <w:marLeft w:val="0"/>
      <w:marRight w:val="0"/>
      <w:marTop w:val="0"/>
      <w:marBottom w:val="0"/>
      <w:divBdr>
        <w:top w:val="none" w:sz="0" w:space="0" w:color="auto"/>
        <w:left w:val="none" w:sz="0" w:space="0" w:color="auto"/>
        <w:bottom w:val="none" w:sz="0" w:space="0" w:color="auto"/>
        <w:right w:val="none" w:sz="0" w:space="0" w:color="auto"/>
      </w:divBdr>
    </w:div>
    <w:div w:id="1791822763">
      <w:bodyDiv w:val="1"/>
      <w:marLeft w:val="0"/>
      <w:marRight w:val="0"/>
      <w:marTop w:val="0"/>
      <w:marBottom w:val="0"/>
      <w:divBdr>
        <w:top w:val="none" w:sz="0" w:space="0" w:color="auto"/>
        <w:left w:val="none" w:sz="0" w:space="0" w:color="auto"/>
        <w:bottom w:val="none" w:sz="0" w:space="0" w:color="auto"/>
        <w:right w:val="none" w:sz="0" w:space="0" w:color="auto"/>
      </w:divBdr>
      <w:divsChild>
        <w:div w:id="1002245821">
          <w:marLeft w:val="0"/>
          <w:marRight w:val="0"/>
          <w:marTop w:val="0"/>
          <w:marBottom w:val="0"/>
          <w:divBdr>
            <w:top w:val="none" w:sz="0" w:space="0" w:color="auto"/>
            <w:left w:val="none" w:sz="0" w:space="0" w:color="auto"/>
            <w:bottom w:val="none" w:sz="0" w:space="0" w:color="auto"/>
            <w:right w:val="none" w:sz="0" w:space="0" w:color="auto"/>
          </w:divBdr>
        </w:div>
      </w:divsChild>
    </w:div>
    <w:div w:id="1797409584">
      <w:bodyDiv w:val="1"/>
      <w:marLeft w:val="0"/>
      <w:marRight w:val="0"/>
      <w:marTop w:val="0"/>
      <w:marBottom w:val="0"/>
      <w:divBdr>
        <w:top w:val="none" w:sz="0" w:space="0" w:color="auto"/>
        <w:left w:val="none" w:sz="0" w:space="0" w:color="auto"/>
        <w:bottom w:val="none" w:sz="0" w:space="0" w:color="auto"/>
        <w:right w:val="none" w:sz="0" w:space="0" w:color="auto"/>
      </w:divBdr>
    </w:div>
    <w:div w:id="1817722201">
      <w:bodyDiv w:val="1"/>
      <w:marLeft w:val="0"/>
      <w:marRight w:val="0"/>
      <w:marTop w:val="0"/>
      <w:marBottom w:val="0"/>
      <w:divBdr>
        <w:top w:val="none" w:sz="0" w:space="0" w:color="auto"/>
        <w:left w:val="none" w:sz="0" w:space="0" w:color="auto"/>
        <w:bottom w:val="none" w:sz="0" w:space="0" w:color="auto"/>
        <w:right w:val="none" w:sz="0" w:space="0" w:color="auto"/>
      </w:divBdr>
      <w:divsChild>
        <w:div w:id="1524132811">
          <w:marLeft w:val="0"/>
          <w:marRight w:val="0"/>
          <w:marTop w:val="0"/>
          <w:marBottom w:val="660"/>
          <w:divBdr>
            <w:top w:val="none" w:sz="0" w:space="0" w:color="auto"/>
            <w:left w:val="none" w:sz="0" w:space="0" w:color="auto"/>
            <w:bottom w:val="none" w:sz="0" w:space="0" w:color="auto"/>
            <w:right w:val="none" w:sz="0" w:space="0" w:color="auto"/>
          </w:divBdr>
          <w:divsChild>
            <w:div w:id="6568243">
              <w:marLeft w:val="0"/>
              <w:marRight w:val="0"/>
              <w:marTop w:val="0"/>
              <w:marBottom w:val="360"/>
              <w:divBdr>
                <w:top w:val="none" w:sz="0" w:space="0" w:color="auto"/>
                <w:left w:val="none" w:sz="0" w:space="0" w:color="auto"/>
                <w:bottom w:val="none" w:sz="0" w:space="0" w:color="auto"/>
                <w:right w:val="none" w:sz="0" w:space="0" w:color="auto"/>
              </w:divBdr>
              <w:divsChild>
                <w:div w:id="573004276">
                  <w:marLeft w:val="0"/>
                  <w:marRight w:val="0"/>
                  <w:marTop w:val="0"/>
                  <w:marBottom w:val="120"/>
                  <w:divBdr>
                    <w:top w:val="none" w:sz="0" w:space="0" w:color="auto"/>
                    <w:left w:val="none" w:sz="0" w:space="0" w:color="auto"/>
                    <w:bottom w:val="none" w:sz="0" w:space="0" w:color="auto"/>
                    <w:right w:val="none" w:sz="0" w:space="0" w:color="auto"/>
                  </w:divBdr>
                  <w:divsChild>
                    <w:div w:id="119400210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71939498">
              <w:marLeft w:val="0"/>
              <w:marRight w:val="0"/>
              <w:marTop w:val="0"/>
              <w:marBottom w:val="360"/>
              <w:divBdr>
                <w:top w:val="none" w:sz="0" w:space="0" w:color="auto"/>
                <w:left w:val="none" w:sz="0" w:space="0" w:color="auto"/>
                <w:bottom w:val="none" w:sz="0" w:space="0" w:color="auto"/>
                <w:right w:val="none" w:sz="0" w:space="0" w:color="auto"/>
              </w:divBdr>
              <w:divsChild>
                <w:div w:id="1525556857">
                  <w:marLeft w:val="0"/>
                  <w:marRight w:val="0"/>
                  <w:marTop w:val="0"/>
                  <w:marBottom w:val="120"/>
                  <w:divBdr>
                    <w:top w:val="none" w:sz="0" w:space="0" w:color="auto"/>
                    <w:left w:val="none" w:sz="0" w:space="0" w:color="auto"/>
                    <w:bottom w:val="none" w:sz="0" w:space="0" w:color="auto"/>
                    <w:right w:val="none" w:sz="0" w:space="0" w:color="auto"/>
                  </w:divBdr>
                  <w:divsChild>
                    <w:div w:id="40653632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97909826">
              <w:marLeft w:val="0"/>
              <w:marRight w:val="0"/>
              <w:marTop w:val="0"/>
              <w:marBottom w:val="360"/>
              <w:divBdr>
                <w:top w:val="none" w:sz="0" w:space="0" w:color="auto"/>
                <w:left w:val="none" w:sz="0" w:space="0" w:color="auto"/>
                <w:bottom w:val="none" w:sz="0" w:space="0" w:color="auto"/>
                <w:right w:val="none" w:sz="0" w:space="0" w:color="auto"/>
              </w:divBdr>
              <w:divsChild>
                <w:div w:id="240602322">
                  <w:marLeft w:val="0"/>
                  <w:marRight w:val="0"/>
                  <w:marTop w:val="0"/>
                  <w:marBottom w:val="120"/>
                  <w:divBdr>
                    <w:top w:val="none" w:sz="0" w:space="0" w:color="auto"/>
                    <w:left w:val="none" w:sz="0" w:space="0" w:color="auto"/>
                    <w:bottom w:val="none" w:sz="0" w:space="0" w:color="auto"/>
                    <w:right w:val="none" w:sz="0" w:space="0" w:color="auto"/>
                  </w:divBdr>
                  <w:divsChild>
                    <w:div w:id="104282944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227885288">
              <w:marLeft w:val="0"/>
              <w:marRight w:val="0"/>
              <w:marTop w:val="0"/>
              <w:marBottom w:val="360"/>
              <w:divBdr>
                <w:top w:val="none" w:sz="0" w:space="0" w:color="auto"/>
                <w:left w:val="none" w:sz="0" w:space="0" w:color="auto"/>
                <w:bottom w:val="none" w:sz="0" w:space="0" w:color="auto"/>
                <w:right w:val="none" w:sz="0" w:space="0" w:color="auto"/>
              </w:divBdr>
              <w:divsChild>
                <w:div w:id="1579049646">
                  <w:marLeft w:val="0"/>
                  <w:marRight w:val="0"/>
                  <w:marTop w:val="0"/>
                  <w:marBottom w:val="120"/>
                  <w:divBdr>
                    <w:top w:val="none" w:sz="0" w:space="0" w:color="auto"/>
                    <w:left w:val="none" w:sz="0" w:space="0" w:color="auto"/>
                    <w:bottom w:val="none" w:sz="0" w:space="0" w:color="auto"/>
                    <w:right w:val="none" w:sz="0" w:space="0" w:color="auto"/>
                  </w:divBdr>
                  <w:divsChild>
                    <w:div w:id="120108857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017995627">
              <w:marLeft w:val="0"/>
              <w:marRight w:val="0"/>
              <w:marTop w:val="0"/>
              <w:marBottom w:val="360"/>
              <w:divBdr>
                <w:top w:val="none" w:sz="0" w:space="0" w:color="auto"/>
                <w:left w:val="none" w:sz="0" w:space="0" w:color="auto"/>
                <w:bottom w:val="none" w:sz="0" w:space="0" w:color="auto"/>
                <w:right w:val="none" w:sz="0" w:space="0" w:color="auto"/>
              </w:divBdr>
              <w:divsChild>
                <w:div w:id="8454928">
                  <w:marLeft w:val="0"/>
                  <w:marRight w:val="0"/>
                  <w:marTop w:val="0"/>
                  <w:marBottom w:val="120"/>
                  <w:divBdr>
                    <w:top w:val="none" w:sz="0" w:space="0" w:color="auto"/>
                    <w:left w:val="none" w:sz="0" w:space="0" w:color="auto"/>
                    <w:bottom w:val="none" w:sz="0" w:space="0" w:color="auto"/>
                    <w:right w:val="none" w:sz="0" w:space="0" w:color="auto"/>
                  </w:divBdr>
                  <w:divsChild>
                    <w:div w:id="14165101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822383970">
      <w:bodyDiv w:val="1"/>
      <w:marLeft w:val="0"/>
      <w:marRight w:val="0"/>
      <w:marTop w:val="0"/>
      <w:marBottom w:val="0"/>
      <w:divBdr>
        <w:top w:val="none" w:sz="0" w:space="0" w:color="auto"/>
        <w:left w:val="none" w:sz="0" w:space="0" w:color="auto"/>
        <w:bottom w:val="none" w:sz="0" w:space="0" w:color="auto"/>
        <w:right w:val="none" w:sz="0" w:space="0" w:color="auto"/>
      </w:divBdr>
    </w:div>
    <w:div w:id="1854568524">
      <w:bodyDiv w:val="1"/>
      <w:marLeft w:val="0"/>
      <w:marRight w:val="0"/>
      <w:marTop w:val="0"/>
      <w:marBottom w:val="0"/>
      <w:divBdr>
        <w:top w:val="none" w:sz="0" w:space="0" w:color="auto"/>
        <w:left w:val="none" w:sz="0" w:space="0" w:color="auto"/>
        <w:bottom w:val="none" w:sz="0" w:space="0" w:color="auto"/>
        <w:right w:val="none" w:sz="0" w:space="0" w:color="auto"/>
      </w:divBdr>
      <w:divsChild>
        <w:div w:id="2126845756">
          <w:marLeft w:val="0"/>
          <w:marRight w:val="0"/>
          <w:marTop w:val="0"/>
          <w:marBottom w:val="0"/>
          <w:divBdr>
            <w:top w:val="none" w:sz="0" w:space="0" w:color="auto"/>
            <w:left w:val="none" w:sz="0" w:space="0" w:color="auto"/>
            <w:bottom w:val="none" w:sz="0" w:space="0" w:color="auto"/>
            <w:right w:val="none" w:sz="0" w:space="0" w:color="auto"/>
          </w:divBdr>
          <w:divsChild>
            <w:div w:id="46270185">
              <w:marLeft w:val="0"/>
              <w:marRight w:val="0"/>
              <w:marTop w:val="0"/>
              <w:marBottom w:val="0"/>
              <w:divBdr>
                <w:top w:val="none" w:sz="0" w:space="0" w:color="auto"/>
                <w:left w:val="none" w:sz="0" w:space="0" w:color="auto"/>
                <w:bottom w:val="none" w:sz="0" w:space="0" w:color="auto"/>
                <w:right w:val="none" w:sz="0" w:space="0" w:color="auto"/>
              </w:divBdr>
            </w:div>
            <w:div w:id="69428571">
              <w:marLeft w:val="0"/>
              <w:marRight w:val="0"/>
              <w:marTop w:val="0"/>
              <w:marBottom w:val="0"/>
              <w:divBdr>
                <w:top w:val="none" w:sz="0" w:space="0" w:color="auto"/>
                <w:left w:val="none" w:sz="0" w:space="0" w:color="auto"/>
                <w:bottom w:val="none" w:sz="0" w:space="0" w:color="auto"/>
                <w:right w:val="none" w:sz="0" w:space="0" w:color="auto"/>
              </w:divBdr>
            </w:div>
            <w:div w:id="831531497">
              <w:marLeft w:val="0"/>
              <w:marRight w:val="0"/>
              <w:marTop w:val="0"/>
              <w:marBottom w:val="0"/>
              <w:divBdr>
                <w:top w:val="none" w:sz="0" w:space="0" w:color="auto"/>
                <w:left w:val="none" w:sz="0" w:space="0" w:color="auto"/>
                <w:bottom w:val="none" w:sz="0" w:space="0" w:color="auto"/>
                <w:right w:val="none" w:sz="0" w:space="0" w:color="auto"/>
              </w:divBdr>
            </w:div>
            <w:div w:id="1341009323">
              <w:marLeft w:val="0"/>
              <w:marRight w:val="0"/>
              <w:marTop w:val="0"/>
              <w:marBottom w:val="0"/>
              <w:divBdr>
                <w:top w:val="none" w:sz="0" w:space="0" w:color="auto"/>
                <w:left w:val="none" w:sz="0" w:space="0" w:color="auto"/>
                <w:bottom w:val="none" w:sz="0" w:space="0" w:color="auto"/>
                <w:right w:val="none" w:sz="0" w:space="0" w:color="auto"/>
              </w:divBdr>
            </w:div>
            <w:div w:id="1377437452">
              <w:marLeft w:val="0"/>
              <w:marRight w:val="0"/>
              <w:marTop w:val="0"/>
              <w:marBottom w:val="0"/>
              <w:divBdr>
                <w:top w:val="none" w:sz="0" w:space="0" w:color="auto"/>
                <w:left w:val="none" w:sz="0" w:space="0" w:color="auto"/>
                <w:bottom w:val="none" w:sz="0" w:space="0" w:color="auto"/>
                <w:right w:val="none" w:sz="0" w:space="0" w:color="auto"/>
              </w:divBdr>
            </w:div>
            <w:div w:id="1651514322">
              <w:marLeft w:val="0"/>
              <w:marRight w:val="0"/>
              <w:marTop w:val="0"/>
              <w:marBottom w:val="0"/>
              <w:divBdr>
                <w:top w:val="none" w:sz="0" w:space="0" w:color="auto"/>
                <w:left w:val="none" w:sz="0" w:space="0" w:color="auto"/>
                <w:bottom w:val="none" w:sz="0" w:space="0" w:color="auto"/>
                <w:right w:val="none" w:sz="0" w:space="0" w:color="auto"/>
              </w:divBdr>
            </w:div>
            <w:div w:id="1913276971">
              <w:marLeft w:val="0"/>
              <w:marRight w:val="0"/>
              <w:marTop w:val="0"/>
              <w:marBottom w:val="0"/>
              <w:divBdr>
                <w:top w:val="none" w:sz="0" w:space="0" w:color="auto"/>
                <w:left w:val="none" w:sz="0" w:space="0" w:color="auto"/>
                <w:bottom w:val="none" w:sz="0" w:space="0" w:color="auto"/>
                <w:right w:val="none" w:sz="0" w:space="0" w:color="auto"/>
              </w:divBdr>
            </w:div>
            <w:div w:id="198110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132539">
      <w:bodyDiv w:val="1"/>
      <w:marLeft w:val="0"/>
      <w:marRight w:val="0"/>
      <w:marTop w:val="0"/>
      <w:marBottom w:val="0"/>
      <w:divBdr>
        <w:top w:val="none" w:sz="0" w:space="0" w:color="auto"/>
        <w:left w:val="none" w:sz="0" w:space="0" w:color="auto"/>
        <w:bottom w:val="none" w:sz="0" w:space="0" w:color="auto"/>
        <w:right w:val="none" w:sz="0" w:space="0" w:color="auto"/>
      </w:divBdr>
    </w:div>
    <w:div w:id="1876192580">
      <w:bodyDiv w:val="1"/>
      <w:marLeft w:val="0"/>
      <w:marRight w:val="0"/>
      <w:marTop w:val="0"/>
      <w:marBottom w:val="0"/>
      <w:divBdr>
        <w:top w:val="none" w:sz="0" w:space="0" w:color="auto"/>
        <w:left w:val="none" w:sz="0" w:space="0" w:color="auto"/>
        <w:bottom w:val="none" w:sz="0" w:space="0" w:color="auto"/>
        <w:right w:val="none" w:sz="0" w:space="0" w:color="auto"/>
      </w:divBdr>
      <w:divsChild>
        <w:div w:id="403645762">
          <w:marLeft w:val="0"/>
          <w:marRight w:val="0"/>
          <w:marTop w:val="0"/>
          <w:marBottom w:val="660"/>
          <w:divBdr>
            <w:top w:val="none" w:sz="0" w:space="0" w:color="auto"/>
            <w:left w:val="none" w:sz="0" w:space="0" w:color="auto"/>
            <w:bottom w:val="none" w:sz="0" w:space="0" w:color="auto"/>
            <w:right w:val="none" w:sz="0" w:space="0" w:color="auto"/>
          </w:divBdr>
          <w:divsChild>
            <w:div w:id="94718865">
              <w:marLeft w:val="0"/>
              <w:marRight w:val="0"/>
              <w:marTop w:val="0"/>
              <w:marBottom w:val="360"/>
              <w:divBdr>
                <w:top w:val="none" w:sz="0" w:space="0" w:color="auto"/>
                <w:left w:val="none" w:sz="0" w:space="0" w:color="auto"/>
                <w:bottom w:val="none" w:sz="0" w:space="0" w:color="auto"/>
                <w:right w:val="none" w:sz="0" w:space="0" w:color="auto"/>
              </w:divBdr>
              <w:divsChild>
                <w:div w:id="256982190">
                  <w:marLeft w:val="0"/>
                  <w:marRight w:val="0"/>
                  <w:marTop w:val="0"/>
                  <w:marBottom w:val="120"/>
                  <w:divBdr>
                    <w:top w:val="none" w:sz="0" w:space="0" w:color="auto"/>
                    <w:left w:val="none" w:sz="0" w:space="0" w:color="auto"/>
                    <w:bottom w:val="none" w:sz="0" w:space="0" w:color="auto"/>
                    <w:right w:val="none" w:sz="0" w:space="0" w:color="auto"/>
                  </w:divBdr>
                  <w:divsChild>
                    <w:div w:id="92480238">
                      <w:marLeft w:val="0"/>
                      <w:marRight w:val="0"/>
                      <w:marTop w:val="0"/>
                      <w:marBottom w:val="0"/>
                      <w:divBdr>
                        <w:top w:val="none" w:sz="0" w:space="0" w:color="auto"/>
                        <w:left w:val="single" w:sz="6" w:space="20" w:color="EAEAEA"/>
                        <w:bottom w:val="single" w:sz="6" w:space="12" w:color="EAEAEA"/>
                        <w:right w:val="single" w:sz="6" w:space="0" w:color="EAEAEA"/>
                      </w:divBdr>
                      <w:divsChild>
                        <w:div w:id="715810472">
                          <w:marLeft w:val="0"/>
                          <w:marRight w:val="0"/>
                          <w:marTop w:val="0"/>
                          <w:marBottom w:val="120"/>
                          <w:divBdr>
                            <w:top w:val="none" w:sz="0" w:space="0" w:color="auto"/>
                            <w:left w:val="none" w:sz="0" w:space="0" w:color="auto"/>
                            <w:bottom w:val="none" w:sz="0" w:space="0" w:color="auto"/>
                            <w:right w:val="none" w:sz="0" w:space="0" w:color="auto"/>
                          </w:divBdr>
                          <w:divsChild>
                            <w:div w:id="210275143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66917355">
                          <w:marLeft w:val="0"/>
                          <w:marRight w:val="0"/>
                          <w:marTop w:val="0"/>
                          <w:marBottom w:val="0"/>
                          <w:divBdr>
                            <w:top w:val="none" w:sz="0" w:space="0" w:color="auto"/>
                            <w:left w:val="none" w:sz="0" w:space="0" w:color="auto"/>
                            <w:bottom w:val="none" w:sz="0" w:space="0" w:color="auto"/>
                            <w:right w:val="none" w:sz="0" w:space="0" w:color="auto"/>
                          </w:divBdr>
                          <w:divsChild>
                            <w:div w:id="143177339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988368361">
                  <w:marLeft w:val="0"/>
                  <w:marRight w:val="0"/>
                  <w:marTop w:val="0"/>
                  <w:marBottom w:val="120"/>
                  <w:divBdr>
                    <w:top w:val="none" w:sz="0" w:space="0" w:color="auto"/>
                    <w:left w:val="none" w:sz="0" w:space="0" w:color="auto"/>
                    <w:bottom w:val="none" w:sz="0" w:space="0" w:color="auto"/>
                    <w:right w:val="none" w:sz="0" w:space="0" w:color="auto"/>
                  </w:divBdr>
                  <w:divsChild>
                    <w:div w:id="118351703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30966500">
                  <w:marLeft w:val="0"/>
                  <w:marRight w:val="0"/>
                  <w:marTop w:val="0"/>
                  <w:marBottom w:val="120"/>
                  <w:divBdr>
                    <w:top w:val="none" w:sz="0" w:space="0" w:color="auto"/>
                    <w:left w:val="none" w:sz="0" w:space="0" w:color="auto"/>
                    <w:bottom w:val="none" w:sz="0" w:space="0" w:color="auto"/>
                    <w:right w:val="none" w:sz="0" w:space="0" w:color="auto"/>
                  </w:divBdr>
                  <w:divsChild>
                    <w:div w:id="27258989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83674933">
                  <w:marLeft w:val="0"/>
                  <w:marRight w:val="0"/>
                  <w:marTop w:val="0"/>
                  <w:marBottom w:val="120"/>
                  <w:divBdr>
                    <w:top w:val="none" w:sz="0" w:space="0" w:color="auto"/>
                    <w:left w:val="none" w:sz="0" w:space="0" w:color="auto"/>
                    <w:bottom w:val="none" w:sz="0" w:space="0" w:color="auto"/>
                    <w:right w:val="none" w:sz="0" w:space="0" w:color="auto"/>
                  </w:divBdr>
                  <w:divsChild>
                    <w:div w:id="1338582222">
                      <w:marLeft w:val="0"/>
                      <w:marRight w:val="0"/>
                      <w:marTop w:val="0"/>
                      <w:marBottom w:val="0"/>
                      <w:divBdr>
                        <w:top w:val="none" w:sz="0" w:space="0" w:color="auto"/>
                        <w:left w:val="single" w:sz="6" w:space="20" w:color="EAEAEA"/>
                        <w:bottom w:val="single" w:sz="6" w:space="12" w:color="EAEAEA"/>
                        <w:right w:val="single" w:sz="6" w:space="0" w:color="EAEAEA"/>
                      </w:divBdr>
                      <w:divsChild>
                        <w:div w:id="374745248">
                          <w:marLeft w:val="0"/>
                          <w:marRight w:val="0"/>
                          <w:marTop w:val="0"/>
                          <w:marBottom w:val="0"/>
                          <w:divBdr>
                            <w:top w:val="none" w:sz="0" w:space="0" w:color="auto"/>
                            <w:left w:val="none" w:sz="0" w:space="0" w:color="auto"/>
                            <w:bottom w:val="none" w:sz="0" w:space="0" w:color="auto"/>
                            <w:right w:val="none" w:sz="0" w:space="0" w:color="auto"/>
                          </w:divBdr>
                          <w:divsChild>
                            <w:div w:id="181213896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29995194">
                          <w:marLeft w:val="0"/>
                          <w:marRight w:val="0"/>
                          <w:marTop w:val="0"/>
                          <w:marBottom w:val="120"/>
                          <w:divBdr>
                            <w:top w:val="none" w:sz="0" w:space="0" w:color="auto"/>
                            <w:left w:val="none" w:sz="0" w:space="0" w:color="auto"/>
                            <w:bottom w:val="none" w:sz="0" w:space="0" w:color="auto"/>
                            <w:right w:val="none" w:sz="0" w:space="0" w:color="auto"/>
                          </w:divBdr>
                          <w:divsChild>
                            <w:div w:id="152990404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386639218">
                          <w:marLeft w:val="0"/>
                          <w:marRight w:val="0"/>
                          <w:marTop w:val="0"/>
                          <w:marBottom w:val="120"/>
                          <w:divBdr>
                            <w:top w:val="none" w:sz="0" w:space="0" w:color="auto"/>
                            <w:left w:val="none" w:sz="0" w:space="0" w:color="auto"/>
                            <w:bottom w:val="none" w:sz="0" w:space="0" w:color="auto"/>
                            <w:right w:val="none" w:sz="0" w:space="0" w:color="auto"/>
                          </w:divBdr>
                          <w:divsChild>
                            <w:div w:id="130608333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22255536">
                          <w:marLeft w:val="0"/>
                          <w:marRight w:val="0"/>
                          <w:marTop w:val="0"/>
                          <w:marBottom w:val="120"/>
                          <w:divBdr>
                            <w:top w:val="none" w:sz="0" w:space="0" w:color="auto"/>
                            <w:left w:val="none" w:sz="0" w:space="0" w:color="auto"/>
                            <w:bottom w:val="none" w:sz="0" w:space="0" w:color="auto"/>
                            <w:right w:val="none" w:sz="0" w:space="0" w:color="auto"/>
                          </w:divBdr>
                          <w:divsChild>
                            <w:div w:id="54633951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56593751">
                          <w:marLeft w:val="0"/>
                          <w:marRight w:val="0"/>
                          <w:marTop w:val="0"/>
                          <w:marBottom w:val="120"/>
                          <w:divBdr>
                            <w:top w:val="none" w:sz="0" w:space="0" w:color="auto"/>
                            <w:left w:val="none" w:sz="0" w:space="0" w:color="auto"/>
                            <w:bottom w:val="none" w:sz="0" w:space="0" w:color="auto"/>
                            <w:right w:val="none" w:sz="0" w:space="0" w:color="auto"/>
                          </w:divBdr>
                          <w:divsChild>
                            <w:div w:id="194526024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887833501">
      <w:bodyDiv w:val="1"/>
      <w:marLeft w:val="0"/>
      <w:marRight w:val="0"/>
      <w:marTop w:val="0"/>
      <w:marBottom w:val="0"/>
      <w:divBdr>
        <w:top w:val="none" w:sz="0" w:space="0" w:color="auto"/>
        <w:left w:val="none" w:sz="0" w:space="0" w:color="auto"/>
        <w:bottom w:val="none" w:sz="0" w:space="0" w:color="auto"/>
        <w:right w:val="none" w:sz="0" w:space="0" w:color="auto"/>
      </w:divBdr>
      <w:divsChild>
        <w:div w:id="2026781710">
          <w:marLeft w:val="0"/>
          <w:marRight w:val="0"/>
          <w:marTop w:val="0"/>
          <w:marBottom w:val="660"/>
          <w:divBdr>
            <w:top w:val="none" w:sz="0" w:space="0" w:color="auto"/>
            <w:left w:val="none" w:sz="0" w:space="0" w:color="auto"/>
            <w:bottom w:val="none" w:sz="0" w:space="0" w:color="auto"/>
            <w:right w:val="none" w:sz="0" w:space="0" w:color="auto"/>
          </w:divBdr>
          <w:divsChild>
            <w:div w:id="107966985">
              <w:marLeft w:val="0"/>
              <w:marRight w:val="0"/>
              <w:marTop w:val="0"/>
              <w:marBottom w:val="360"/>
              <w:divBdr>
                <w:top w:val="none" w:sz="0" w:space="0" w:color="auto"/>
                <w:left w:val="none" w:sz="0" w:space="0" w:color="auto"/>
                <w:bottom w:val="none" w:sz="0" w:space="0" w:color="auto"/>
                <w:right w:val="none" w:sz="0" w:space="0" w:color="auto"/>
              </w:divBdr>
              <w:divsChild>
                <w:div w:id="475991645">
                  <w:marLeft w:val="0"/>
                  <w:marRight w:val="0"/>
                  <w:marTop w:val="0"/>
                  <w:marBottom w:val="120"/>
                  <w:divBdr>
                    <w:top w:val="none" w:sz="0" w:space="0" w:color="auto"/>
                    <w:left w:val="none" w:sz="0" w:space="0" w:color="auto"/>
                    <w:bottom w:val="none" w:sz="0" w:space="0" w:color="auto"/>
                    <w:right w:val="none" w:sz="0" w:space="0" w:color="auto"/>
                  </w:divBdr>
                  <w:divsChild>
                    <w:div w:id="1278655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51381034">
              <w:marLeft w:val="0"/>
              <w:marRight w:val="0"/>
              <w:marTop w:val="0"/>
              <w:marBottom w:val="360"/>
              <w:divBdr>
                <w:top w:val="none" w:sz="0" w:space="0" w:color="auto"/>
                <w:left w:val="none" w:sz="0" w:space="0" w:color="auto"/>
                <w:bottom w:val="none" w:sz="0" w:space="0" w:color="auto"/>
                <w:right w:val="none" w:sz="0" w:space="0" w:color="auto"/>
              </w:divBdr>
              <w:divsChild>
                <w:div w:id="2088651532">
                  <w:marLeft w:val="0"/>
                  <w:marRight w:val="0"/>
                  <w:marTop w:val="0"/>
                  <w:marBottom w:val="120"/>
                  <w:divBdr>
                    <w:top w:val="none" w:sz="0" w:space="0" w:color="auto"/>
                    <w:left w:val="none" w:sz="0" w:space="0" w:color="auto"/>
                    <w:bottom w:val="none" w:sz="0" w:space="0" w:color="auto"/>
                    <w:right w:val="none" w:sz="0" w:space="0" w:color="auto"/>
                  </w:divBdr>
                  <w:divsChild>
                    <w:div w:id="174175574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38463858">
              <w:marLeft w:val="0"/>
              <w:marRight w:val="0"/>
              <w:marTop w:val="0"/>
              <w:marBottom w:val="360"/>
              <w:divBdr>
                <w:top w:val="none" w:sz="0" w:space="0" w:color="auto"/>
                <w:left w:val="none" w:sz="0" w:space="0" w:color="auto"/>
                <w:bottom w:val="none" w:sz="0" w:space="0" w:color="auto"/>
                <w:right w:val="none" w:sz="0" w:space="0" w:color="auto"/>
              </w:divBdr>
              <w:divsChild>
                <w:div w:id="1000960760">
                  <w:marLeft w:val="0"/>
                  <w:marRight w:val="0"/>
                  <w:marTop w:val="0"/>
                  <w:marBottom w:val="120"/>
                  <w:divBdr>
                    <w:top w:val="none" w:sz="0" w:space="0" w:color="auto"/>
                    <w:left w:val="none" w:sz="0" w:space="0" w:color="auto"/>
                    <w:bottom w:val="none" w:sz="0" w:space="0" w:color="auto"/>
                    <w:right w:val="none" w:sz="0" w:space="0" w:color="auto"/>
                  </w:divBdr>
                  <w:divsChild>
                    <w:div w:id="22842343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043894716">
              <w:marLeft w:val="0"/>
              <w:marRight w:val="0"/>
              <w:marTop w:val="0"/>
              <w:marBottom w:val="360"/>
              <w:divBdr>
                <w:top w:val="none" w:sz="0" w:space="0" w:color="auto"/>
                <w:left w:val="none" w:sz="0" w:space="0" w:color="auto"/>
                <w:bottom w:val="none" w:sz="0" w:space="0" w:color="auto"/>
                <w:right w:val="none" w:sz="0" w:space="0" w:color="auto"/>
              </w:divBdr>
              <w:divsChild>
                <w:div w:id="1500653527">
                  <w:marLeft w:val="0"/>
                  <w:marRight w:val="0"/>
                  <w:marTop w:val="0"/>
                  <w:marBottom w:val="120"/>
                  <w:divBdr>
                    <w:top w:val="none" w:sz="0" w:space="0" w:color="auto"/>
                    <w:left w:val="none" w:sz="0" w:space="0" w:color="auto"/>
                    <w:bottom w:val="none" w:sz="0" w:space="0" w:color="auto"/>
                    <w:right w:val="none" w:sz="0" w:space="0" w:color="auto"/>
                  </w:divBdr>
                  <w:divsChild>
                    <w:div w:id="97426345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911191155">
      <w:bodyDiv w:val="1"/>
      <w:marLeft w:val="0"/>
      <w:marRight w:val="0"/>
      <w:marTop w:val="0"/>
      <w:marBottom w:val="0"/>
      <w:divBdr>
        <w:top w:val="none" w:sz="0" w:space="0" w:color="auto"/>
        <w:left w:val="none" w:sz="0" w:space="0" w:color="auto"/>
        <w:bottom w:val="none" w:sz="0" w:space="0" w:color="auto"/>
        <w:right w:val="none" w:sz="0" w:space="0" w:color="auto"/>
      </w:divBdr>
    </w:div>
    <w:div w:id="1924751789">
      <w:bodyDiv w:val="1"/>
      <w:marLeft w:val="0"/>
      <w:marRight w:val="0"/>
      <w:marTop w:val="0"/>
      <w:marBottom w:val="0"/>
      <w:divBdr>
        <w:top w:val="none" w:sz="0" w:space="0" w:color="auto"/>
        <w:left w:val="none" w:sz="0" w:space="0" w:color="auto"/>
        <w:bottom w:val="none" w:sz="0" w:space="0" w:color="auto"/>
        <w:right w:val="none" w:sz="0" w:space="0" w:color="auto"/>
      </w:divBdr>
    </w:div>
    <w:div w:id="1977099510">
      <w:bodyDiv w:val="1"/>
      <w:marLeft w:val="0"/>
      <w:marRight w:val="0"/>
      <w:marTop w:val="0"/>
      <w:marBottom w:val="0"/>
      <w:divBdr>
        <w:top w:val="none" w:sz="0" w:space="0" w:color="auto"/>
        <w:left w:val="none" w:sz="0" w:space="0" w:color="auto"/>
        <w:bottom w:val="none" w:sz="0" w:space="0" w:color="auto"/>
        <w:right w:val="none" w:sz="0" w:space="0" w:color="auto"/>
      </w:divBdr>
    </w:div>
    <w:div w:id="2007434535">
      <w:bodyDiv w:val="1"/>
      <w:marLeft w:val="0"/>
      <w:marRight w:val="0"/>
      <w:marTop w:val="0"/>
      <w:marBottom w:val="0"/>
      <w:divBdr>
        <w:top w:val="none" w:sz="0" w:space="0" w:color="auto"/>
        <w:left w:val="none" w:sz="0" w:space="0" w:color="auto"/>
        <w:bottom w:val="none" w:sz="0" w:space="0" w:color="auto"/>
        <w:right w:val="none" w:sz="0" w:space="0" w:color="auto"/>
      </w:divBdr>
      <w:divsChild>
        <w:div w:id="2139031175">
          <w:marLeft w:val="0"/>
          <w:marRight w:val="0"/>
          <w:marTop w:val="0"/>
          <w:marBottom w:val="0"/>
          <w:divBdr>
            <w:top w:val="none" w:sz="0" w:space="0" w:color="auto"/>
            <w:left w:val="none" w:sz="0" w:space="0" w:color="auto"/>
            <w:bottom w:val="none" w:sz="0" w:space="0" w:color="auto"/>
            <w:right w:val="none" w:sz="0" w:space="0" w:color="auto"/>
          </w:divBdr>
          <w:divsChild>
            <w:div w:id="1367945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698844">
      <w:bodyDiv w:val="1"/>
      <w:marLeft w:val="0"/>
      <w:marRight w:val="0"/>
      <w:marTop w:val="0"/>
      <w:marBottom w:val="0"/>
      <w:divBdr>
        <w:top w:val="none" w:sz="0" w:space="0" w:color="auto"/>
        <w:left w:val="none" w:sz="0" w:space="0" w:color="auto"/>
        <w:bottom w:val="none" w:sz="0" w:space="0" w:color="auto"/>
        <w:right w:val="none" w:sz="0" w:space="0" w:color="auto"/>
      </w:divBdr>
      <w:divsChild>
        <w:div w:id="850754125">
          <w:marLeft w:val="0"/>
          <w:marRight w:val="0"/>
          <w:marTop w:val="0"/>
          <w:marBottom w:val="660"/>
          <w:divBdr>
            <w:top w:val="none" w:sz="0" w:space="0" w:color="auto"/>
            <w:left w:val="none" w:sz="0" w:space="0" w:color="auto"/>
            <w:bottom w:val="none" w:sz="0" w:space="0" w:color="auto"/>
            <w:right w:val="none" w:sz="0" w:space="0" w:color="auto"/>
          </w:divBdr>
          <w:divsChild>
            <w:div w:id="1167596077">
              <w:marLeft w:val="0"/>
              <w:marRight w:val="0"/>
              <w:marTop w:val="0"/>
              <w:marBottom w:val="360"/>
              <w:divBdr>
                <w:top w:val="none" w:sz="0" w:space="0" w:color="auto"/>
                <w:left w:val="none" w:sz="0" w:space="0" w:color="auto"/>
                <w:bottom w:val="none" w:sz="0" w:space="0" w:color="auto"/>
                <w:right w:val="none" w:sz="0" w:space="0" w:color="auto"/>
              </w:divBdr>
              <w:divsChild>
                <w:div w:id="853114454">
                  <w:marLeft w:val="0"/>
                  <w:marRight w:val="0"/>
                  <w:marTop w:val="0"/>
                  <w:marBottom w:val="120"/>
                  <w:divBdr>
                    <w:top w:val="none" w:sz="0" w:space="0" w:color="auto"/>
                    <w:left w:val="none" w:sz="0" w:space="0" w:color="auto"/>
                    <w:bottom w:val="none" w:sz="0" w:space="0" w:color="auto"/>
                    <w:right w:val="none" w:sz="0" w:space="0" w:color="auto"/>
                  </w:divBdr>
                  <w:divsChild>
                    <w:div w:id="20927730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39668533">
              <w:marLeft w:val="0"/>
              <w:marRight w:val="0"/>
              <w:marTop w:val="0"/>
              <w:marBottom w:val="360"/>
              <w:divBdr>
                <w:top w:val="none" w:sz="0" w:space="0" w:color="auto"/>
                <w:left w:val="none" w:sz="0" w:space="0" w:color="auto"/>
                <w:bottom w:val="none" w:sz="0" w:space="0" w:color="auto"/>
                <w:right w:val="none" w:sz="0" w:space="0" w:color="auto"/>
              </w:divBdr>
              <w:divsChild>
                <w:div w:id="1340933066">
                  <w:marLeft w:val="0"/>
                  <w:marRight w:val="0"/>
                  <w:marTop w:val="0"/>
                  <w:marBottom w:val="120"/>
                  <w:divBdr>
                    <w:top w:val="none" w:sz="0" w:space="0" w:color="auto"/>
                    <w:left w:val="none" w:sz="0" w:space="0" w:color="auto"/>
                    <w:bottom w:val="none" w:sz="0" w:space="0" w:color="auto"/>
                    <w:right w:val="none" w:sz="0" w:space="0" w:color="auto"/>
                  </w:divBdr>
                  <w:divsChild>
                    <w:div w:id="10975579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28871853">
      <w:bodyDiv w:val="1"/>
      <w:marLeft w:val="0"/>
      <w:marRight w:val="0"/>
      <w:marTop w:val="0"/>
      <w:marBottom w:val="0"/>
      <w:divBdr>
        <w:top w:val="none" w:sz="0" w:space="0" w:color="auto"/>
        <w:left w:val="none" w:sz="0" w:space="0" w:color="auto"/>
        <w:bottom w:val="none" w:sz="0" w:space="0" w:color="auto"/>
        <w:right w:val="none" w:sz="0" w:space="0" w:color="auto"/>
      </w:divBdr>
    </w:div>
    <w:div w:id="2032998215">
      <w:bodyDiv w:val="1"/>
      <w:marLeft w:val="0"/>
      <w:marRight w:val="0"/>
      <w:marTop w:val="0"/>
      <w:marBottom w:val="0"/>
      <w:divBdr>
        <w:top w:val="none" w:sz="0" w:space="0" w:color="auto"/>
        <w:left w:val="none" w:sz="0" w:space="0" w:color="auto"/>
        <w:bottom w:val="none" w:sz="0" w:space="0" w:color="auto"/>
        <w:right w:val="none" w:sz="0" w:space="0" w:color="auto"/>
      </w:divBdr>
    </w:div>
    <w:div w:id="2043358350">
      <w:bodyDiv w:val="1"/>
      <w:marLeft w:val="0"/>
      <w:marRight w:val="0"/>
      <w:marTop w:val="0"/>
      <w:marBottom w:val="0"/>
      <w:divBdr>
        <w:top w:val="none" w:sz="0" w:space="0" w:color="auto"/>
        <w:left w:val="none" w:sz="0" w:space="0" w:color="auto"/>
        <w:bottom w:val="none" w:sz="0" w:space="0" w:color="auto"/>
        <w:right w:val="none" w:sz="0" w:space="0" w:color="auto"/>
      </w:divBdr>
      <w:divsChild>
        <w:div w:id="730351137">
          <w:marLeft w:val="0"/>
          <w:marRight w:val="0"/>
          <w:marTop w:val="0"/>
          <w:marBottom w:val="660"/>
          <w:divBdr>
            <w:top w:val="none" w:sz="0" w:space="0" w:color="auto"/>
            <w:left w:val="none" w:sz="0" w:space="0" w:color="auto"/>
            <w:bottom w:val="none" w:sz="0" w:space="0" w:color="auto"/>
            <w:right w:val="none" w:sz="0" w:space="0" w:color="auto"/>
          </w:divBdr>
          <w:divsChild>
            <w:div w:id="236014002">
              <w:marLeft w:val="0"/>
              <w:marRight w:val="0"/>
              <w:marTop w:val="0"/>
              <w:marBottom w:val="360"/>
              <w:divBdr>
                <w:top w:val="none" w:sz="0" w:space="0" w:color="auto"/>
                <w:left w:val="none" w:sz="0" w:space="0" w:color="auto"/>
                <w:bottom w:val="none" w:sz="0" w:space="0" w:color="auto"/>
                <w:right w:val="none" w:sz="0" w:space="0" w:color="auto"/>
              </w:divBdr>
              <w:divsChild>
                <w:div w:id="871650914">
                  <w:marLeft w:val="0"/>
                  <w:marRight w:val="0"/>
                  <w:marTop w:val="0"/>
                  <w:marBottom w:val="120"/>
                  <w:divBdr>
                    <w:top w:val="none" w:sz="0" w:space="0" w:color="auto"/>
                    <w:left w:val="none" w:sz="0" w:space="0" w:color="auto"/>
                    <w:bottom w:val="none" w:sz="0" w:space="0" w:color="auto"/>
                    <w:right w:val="none" w:sz="0" w:space="0" w:color="auto"/>
                  </w:divBdr>
                  <w:divsChild>
                    <w:div w:id="200724713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74007857">
              <w:marLeft w:val="0"/>
              <w:marRight w:val="0"/>
              <w:marTop w:val="0"/>
              <w:marBottom w:val="360"/>
              <w:divBdr>
                <w:top w:val="none" w:sz="0" w:space="0" w:color="auto"/>
                <w:left w:val="none" w:sz="0" w:space="0" w:color="auto"/>
                <w:bottom w:val="none" w:sz="0" w:space="0" w:color="auto"/>
                <w:right w:val="none" w:sz="0" w:space="0" w:color="auto"/>
              </w:divBdr>
              <w:divsChild>
                <w:div w:id="287711453">
                  <w:marLeft w:val="0"/>
                  <w:marRight w:val="0"/>
                  <w:marTop w:val="0"/>
                  <w:marBottom w:val="120"/>
                  <w:divBdr>
                    <w:top w:val="none" w:sz="0" w:space="0" w:color="auto"/>
                    <w:left w:val="none" w:sz="0" w:space="0" w:color="auto"/>
                    <w:bottom w:val="none" w:sz="0" w:space="0" w:color="auto"/>
                    <w:right w:val="none" w:sz="0" w:space="0" w:color="auto"/>
                  </w:divBdr>
                  <w:divsChild>
                    <w:div w:id="1550334877">
                      <w:marLeft w:val="0"/>
                      <w:marRight w:val="0"/>
                      <w:marTop w:val="0"/>
                      <w:marBottom w:val="0"/>
                      <w:divBdr>
                        <w:top w:val="none" w:sz="0" w:space="0" w:color="auto"/>
                        <w:left w:val="single" w:sz="6" w:space="20" w:color="EAEAEA"/>
                        <w:bottom w:val="single" w:sz="6" w:space="12" w:color="EAEAEA"/>
                        <w:right w:val="single" w:sz="6" w:space="0" w:color="EAEAEA"/>
                      </w:divBdr>
                      <w:divsChild>
                        <w:div w:id="705956836">
                          <w:marLeft w:val="0"/>
                          <w:marRight w:val="0"/>
                          <w:marTop w:val="0"/>
                          <w:marBottom w:val="120"/>
                          <w:divBdr>
                            <w:top w:val="none" w:sz="0" w:space="0" w:color="auto"/>
                            <w:left w:val="none" w:sz="0" w:space="0" w:color="auto"/>
                            <w:bottom w:val="none" w:sz="0" w:space="0" w:color="auto"/>
                            <w:right w:val="none" w:sz="0" w:space="0" w:color="auto"/>
                          </w:divBdr>
                          <w:divsChild>
                            <w:div w:id="3620628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14371665">
                          <w:marLeft w:val="0"/>
                          <w:marRight w:val="0"/>
                          <w:marTop w:val="0"/>
                          <w:marBottom w:val="0"/>
                          <w:divBdr>
                            <w:top w:val="none" w:sz="0" w:space="0" w:color="auto"/>
                            <w:left w:val="none" w:sz="0" w:space="0" w:color="auto"/>
                            <w:bottom w:val="none" w:sz="0" w:space="0" w:color="auto"/>
                            <w:right w:val="none" w:sz="0" w:space="0" w:color="auto"/>
                          </w:divBdr>
                          <w:divsChild>
                            <w:div w:id="145748759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601450453">
              <w:marLeft w:val="0"/>
              <w:marRight w:val="0"/>
              <w:marTop w:val="0"/>
              <w:marBottom w:val="360"/>
              <w:divBdr>
                <w:top w:val="none" w:sz="0" w:space="0" w:color="auto"/>
                <w:left w:val="none" w:sz="0" w:space="0" w:color="auto"/>
                <w:bottom w:val="none" w:sz="0" w:space="0" w:color="auto"/>
                <w:right w:val="none" w:sz="0" w:space="0" w:color="auto"/>
              </w:divBdr>
              <w:divsChild>
                <w:div w:id="1849830546">
                  <w:marLeft w:val="0"/>
                  <w:marRight w:val="0"/>
                  <w:marTop w:val="0"/>
                  <w:marBottom w:val="120"/>
                  <w:divBdr>
                    <w:top w:val="none" w:sz="0" w:space="0" w:color="auto"/>
                    <w:left w:val="none" w:sz="0" w:space="0" w:color="auto"/>
                    <w:bottom w:val="none" w:sz="0" w:space="0" w:color="auto"/>
                    <w:right w:val="none" w:sz="0" w:space="0" w:color="auto"/>
                  </w:divBdr>
                  <w:divsChild>
                    <w:div w:id="15432474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10654675">
              <w:marLeft w:val="0"/>
              <w:marRight w:val="0"/>
              <w:marTop w:val="0"/>
              <w:marBottom w:val="360"/>
              <w:divBdr>
                <w:top w:val="none" w:sz="0" w:space="0" w:color="auto"/>
                <w:left w:val="none" w:sz="0" w:space="0" w:color="auto"/>
                <w:bottom w:val="none" w:sz="0" w:space="0" w:color="auto"/>
                <w:right w:val="none" w:sz="0" w:space="0" w:color="auto"/>
              </w:divBdr>
              <w:divsChild>
                <w:div w:id="1611474169">
                  <w:marLeft w:val="0"/>
                  <w:marRight w:val="0"/>
                  <w:marTop w:val="0"/>
                  <w:marBottom w:val="120"/>
                  <w:divBdr>
                    <w:top w:val="none" w:sz="0" w:space="0" w:color="auto"/>
                    <w:left w:val="none" w:sz="0" w:space="0" w:color="auto"/>
                    <w:bottom w:val="none" w:sz="0" w:space="0" w:color="auto"/>
                    <w:right w:val="none" w:sz="0" w:space="0" w:color="auto"/>
                  </w:divBdr>
                  <w:divsChild>
                    <w:div w:id="19763323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44208366">
      <w:bodyDiv w:val="1"/>
      <w:marLeft w:val="0"/>
      <w:marRight w:val="0"/>
      <w:marTop w:val="0"/>
      <w:marBottom w:val="0"/>
      <w:divBdr>
        <w:top w:val="none" w:sz="0" w:space="0" w:color="auto"/>
        <w:left w:val="none" w:sz="0" w:space="0" w:color="auto"/>
        <w:bottom w:val="none" w:sz="0" w:space="0" w:color="auto"/>
        <w:right w:val="none" w:sz="0" w:space="0" w:color="auto"/>
      </w:divBdr>
      <w:divsChild>
        <w:div w:id="747270458">
          <w:marLeft w:val="0"/>
          <w:marRight w:val="0"/>
          <w:marTop w:val="0"/>
          <w:marBottom w:val="660"/>
          <w:divBdr>
            <w:top w:val="none" w:sz="0" w:space="0" w:color="auto"/>
            <w:left w:val="none" w:sz="0" w:space="0" w:color="auto"/>
            <w:bottom w:val="none" w:sz="0" w:space="0" w:color="auto"/>
            <w:right w:val="none" w:sz="0" w:space="0" w:color="auto"/>
          </w:divBdr>
          <w:divsChild>
            <w:div w:id="5448845">
              <w:marLeft w:val="0"/>
              <w:marRight w:val="0"/>
              <w:marTop w:val="0"/>
              <w:marBottom w:val="360"/>
              <w:divBdr>
                <w:top w:val="none" w:sz="0" w:space="0" w:color="auto"/>
                <w:left w:val="none" w:sz="0" w:space="0" w:color="auto"/>
                <w:bottom w:val="none" w:sz="0" w:space="0" w:color="auto"/>
                <w:right w:val="none" w:sz="0" w:space="0" w:color="auto"/>
              </w:divBdr>
              <w:divsChild>
                <w:div w:id="1278413294">
                  <w:marLeft w:val="0"/>
                  <w:marRight w:val="0"/>
                  <w:marTop w:val="0"/>
                  <w:marBottom w:val="120"/>
                  <w:divBdr>
                    <w:top w:val="none" w:sz="0" w:space="0" w:color="auto"/>
                    <w:left w:val="none" w:sz="0" w:space="0" w:color="auto"/>
                    <w:bottom w:val="none" w:sz="0" w:space="0" w:color="auto"/>
                    <w:right w:val="none" w:sz="0" w:space="0" w:color="auto"/>
                  </w:divBdr>
                  <w:divsChild>
                    <w:div w:id="1850895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33609424">
              <w:marLeft w:val="0"/>
              <w:marRight w:val="0"/>
              <w:marTop w:val="0"/>
              <w:marBottom w:val="360"/>
              <w:divBdr>
                <w:top w:val="none" w:sz="0" w:space="0" w:color="auto"/>
                <w:left w:val="none" w:sz="0" w:space="0" w:color="auto"/>
                <w:bottom w:val="none" w:sz="0" w:space="0" w:color="auto"/>
                <w:right w:val="none" w:sz="0" w:space="0" w:color="auto"/>
              </w:divBdr>
              <w:divsChild>
                <w:div w:id="837886433">
                  <w:marLeft w:val="0"/>
                  <w:marRight w:val="0"/>
                  <w:marTop w:val="0"/>
                  <w:marBottom w:val="120"/>
                  <w:divBdr>
                    <w:top w:val="none" w:sz="0" w:space="0" w:color="auto"/>
                    <w:left w:val="none" w:sz="0" w:space="0" w:color="auto"/>
                    <w:bottom w:val="none" w:sz="0" w:space="0" w:color="auto"/>
                    <w:right w:val="none" w:sz="0" w:space="0" w:color="auto"/>
                  </w:divBdr>
                  <w:divsChild>
                    <w:div w:id="694889323">
                      <w:marLeft w:val="0"/>
                      <w:marRight w:val="0"/>
                      <w:marTop w:val="0"/>
                      <w:marBottom w:val="360"/>
                      <w:divBdr>
                        <w:top w:val="none" w:sz="0" w:space="0" w:color="auto"/>
                        <w:left w:val="none" w:sz="0" w:space="0" w:color="auto"/>
                        <w:bottom w:val="none" w:sz="0" w:space="0" w:color="auto"/>
                        <w:right w:val="none" w:sz="0" w:space="0" w:color="auto"/>
                      </w:divBdr>
                      <w:divsChild>
                        <w:div w:id="2101681819">
                          <w:marLeft w:val="0"/>
                          <w:marRight w:val="0"/>
                          <w:marTop w:val="0"/>
                          <w:marBottom w:val="0"/>
                          <w:divBdr>
                            <w:top w:val="none" w:sz="0" w:space="0" w:color="auto"/>
                            <w:left w:val="none" w:sz="0" w:space="0" w:color="auto"/>
                            <w:bottom w:val="none" w:sz="0" w:space="0" w:color="auto"/>
                            <w:right w:val="none" w:sz="0" w:space="0" w:color="auto"/>
                          </w:divBdr>
                          <w:divsChild>
                            <w:div w:id="53801016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74910088">
                      <w:marLeft w:val="0"/>
                      <w:marRight w:val="0"/>
                      <w:marTop w:val="0"/>
                      <w:marBottom w:val="0"/>
                      <w:divBdr>
                        <w:top w:val="none" w:sz="0" w:space="0" w:color="auto"/>
                        <w:left w:val="single" w:sz="6" w:space="20" w:color="EAEAEA"/>
                        <w:bottom w:val="single" w:sz="6" w:space="12" w:color="EAEAEA"/>
                        <w:right w:val="single" w:sz="6" w:space="0" w:color="EAEAEA"/>
                      </w:divBdr>
                      <w:divsChild>
                        <w:div w:id="723602164">
                          <w:marLeft w:val="0"/>
                          <w:marRight w:val="0"/>
                          <w:marTop w:val="0"/>
                          <w:marBottom w:val="0"/>
                          <w:divBdr>
                            <w:top w:val="none" w:sz="0" w:space="0" w:color="auto"/>
                            <w:left w:val="none" w:sz="0" w:space="0" w:color="auto"/>
                            <w:bottom w:val="none" w:sz="0" w:space="0" w:color="auto"/>
                            <w:right w:val="none" w:sz="0" w:space="0" w:color="auto"/>
                          </w:divBdr>
                          <w:divsChild>
                            <w:div w:id="59147287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23471819">
                          <w:marLeft w:val="0"/>
                          <w:marRight w:val="0"/>
                          <w:marTop w:val="0"/>
                          <w:marBottom w:val="120"/>
                          <w:divBdr>
                            <w:top w:val="none" w:sz="0" w:space="0" w:color="auto"/>
                            <w:left w:val="none" w:sz="0" w:space="0" w:color="auto"/>
                            <w:bottom w:val="none" w:sz="0" w:space="0" w:color="auto"/>
                            <w:right w:val="none" w:sz="0" w:space="0" w:color="auto"/>
                          </w:divBdr>
                          <w:divsChild>
                            <w:div w:id="37762790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2051418747">
      <w:bodyDiv w:val="1"/>
      <w:marLeft w:val="0"/>
      <w:marRight w:val="0"/>
      <w:marTop w:val="0"/>
      <w:marBottom w:val="0"/>
      <w:divBdr>
        <w:top w:val="none" w:sz="0" w:space="0" w:color="auto"/>
        <w:left w:val="none" w:sz="0" w:space="0" w:color="auto"/>
        <w:bottom w:val="none" w:sz="0" w:space="0" w:color="auto"/>
        <w:right w:val="none" w:sz="0" w:space="0" w:color="auto"/>
      </w:divBdr>
      <w:divsChild>
        <w:div w:id="951589883">
          <w:marLeft w:val="0"/>
          <w:marRight w:val="0"/>
          <w:marTop w:val="0"/>
          <w:marBottom w:val="660"/>
          <w:divBdr>
            <w:top w:val="none" w:sz="0" w:space="0" w:color="auto"/>
            <w:left w:val="none" w:sz="0" w:space="0" w:color="auto"/>
            <w:bottom w:val="none" w:sz="0" w:space="0" w:color="auto"/>
            <w:right w:val="none" w:sz="0" w:space="0" w:color="auto"/>
          </w:divBdr>
        </w:div>
      </w:divsChild>
    </w:div>
    <w:div w:id="2052680347">
      <w:bodyDiv w:val="1"/>
      <w:marLeft w:val="0"/>
      <w:marRight w:val="0"/>
      <w:marTop w:val="0"/>
      <w:marBottom w:val="0"/>
      <w:divBdr>
        <w:top w:val="none" w:sz="0" w:space="0" w:color="auto"/>
        <w:left w:val="none" w:sz="0" w:space="0" w:color="auto"/>
        <w:bottom w:val="none" w:sz="0" w:space="0" w:color="auto"/>
        <w:right w:val="none" w:sz="0" w:space="0" w:color="auto"/>
      </w:divBdr>
    </w:div>
    <w:div w:id="2054577560">
      <w:bodyDiv w:val="1"/>
      <w:marLeft w:val="0"/>
      <w:marRight w:val="0"/>
      <w:marTop w:val="0"/>
      <w:marBottom w:val="0"/>
      <w:divBdr>
        <w:top w:val="none" w:sz="0" w:space="0" w:color="auto"/>
        <w:left w:val="none" w:sz="0" w:space="0" w:color="auto"/>
        <w:bottom w:val="none" w:sz="0" w:space="0" w:color="auto"/>
        <w:right w:val="none" w:sz="0" w:space="0" w:color="auto"/>
      </w:divBdr>
    </w:div>
    <w:div w:id="2090150546">
      <w:bodyDiv w:val="1"/>
      <w:marLeft w:val="0"/>
      <w:marRight w:val="0"/>
      <w:marTop w:val="0"/>
      <w:marBottom w:val="0"/>
      <w:divBdr>
        <w:top w:val="none" w:sz="0" w:space="0" w:color="auto"/>
        <w:left w:val="none" w:sz="0" w:space="0" w:color="auto"/>
        <w:bottom w:val="none" w:sz="0" w:space="0" w:color="auto"/>
        <w:right w:val="none" w:sz="0" w:space="0" w:color="auto"/>
      </w:divBdr>
      <w:divsChild>
        <w:div w:id="1880433813">
          <w:marLeft w:val="0"/>
          <w:marRight w:val="0"/>
          <w:marTop w:val="0"/>
          <w:marBottom w:val="660"/>
          <w:divBdr>
            <w:top w:val="none" w:sz="0" w:space="0" w:color="auto"/>
            <w:left w:val="none" w:sz="0" w:space="0" w:color="auto"/>
            <w:bottom w:val="none" w:sz="0" w:space="0" w:color="auto"/>
            <w:right w:val="none" w:sz="0" w:space="0" w:color="auto"/>
          </w:divBdr>
          <w:divsChild>
            <w:div w:id="230241677">
              <w:marLeft w:val="0"/>
              <w:marRight w:val="0"/>
              <w:marTop w:val="0"/>
              <w:marBottom w:val="360"/>
              <w:divBdr>
                <w:top w:val="none" w:sz="0" w:space="0" w:color="auto"/>
                <w:left w:val="none" w:sz="0" w:space="0" w:color="auto"/>
                <w:bottom w:val="none" w:sz="0" w:space="0" w:color="auto"/>
                <w:right w:val="none" w:sz="0" w:space="0" w:color="auto"/>
              </w:divBdr>
              <w:divsChild>
                <w:div w:id="43068549">
                  <w:marLeft w:val="0"/>
                  <w:marRight w:val="0"/>
                  <w:marTop w:val="0"/>
                  <w:marBottom w:val="120"/>
                  <w:divBdr>
                    <w:top w:val="none" w:sz="0" w:space="0" w:color="auto"/>
                    <w:left w:val="none" w:sz="0" w:space="0" w:color="auto"/>
                    <w:bottom w:val="none" w:sz="0" w:space="0" w:color="auto"/>
                    <w:right w:val="none" w:sz="0" w:space="0" w:color="auto"/>
                  </w:divBdr>
                  <w:divsChild>
                    <w:div w:id="8896122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61480504">
              <w:marLeft w:val="0"/>
              <w:marRight w:val="0"/>
              <w:marTop w:val="0"/>
              <w:marBottom w:val="360"/>
              <w:divBdr>
                <w:top w:val="none" w:sz="0" w:space="0" w:color="auto"/>
                <w:left w:val="none" w:sz="0" w:space="0" w:color="auto"/>
                <w:bottom w:val="none" w:sz="0" w:space="0" w:color="auto"/>
                <w:right w:val="none" w:sz="0" w:space="0" w:color="auto"/>
              </w:divBdr>
              <w:divsChild>
                <w:div w:id="1298611866">
                  <w:marLeft w:val="0"/>
                  <w:marRight w:val="0"/>
                  <w:marTop w:val="0"/>
                  <w:marBottom w:val="120"/>
                  <w:divBdr>
                    <w:top w:val="none" w:sz="0" w:space="0" w:color="auto"/>
                    <w:left w:val="none" w:sz="0" w:space="0" w:color="auto"/>
                    <w:bottom w:val="none" w:sz="0" w:space="0" w:color="auto"/>
                    <w:right w:val="none" w:sz="0" w:space="0" w:color="auto"/>
                  </w:divBdr>
                  <w:divsChild>
                    <w:div w:id="25482780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97088326">
              <w:marLeft w:val="0"/>
              <w:marRight w:val="0"/>
              <w:marTop w:val="0"/>
              <w:marBottom w:val="360"/>
              <w:divBdr>
                <w:top w:val="none" w:sz="0" w:space="0" w:color="auto"/>
                <w:left w:val="none" w:sz="0" w:space="0" w:color="auto"/>
                <w:bottom w:val="none" w:sz="0" w:space="0" w:color="auto"/>
                <w:right w:val="none" w:sz="0" w:space="0" w:color="auto"/>
              </w:divBdr>
              <w:divsChild>
                <w:div w:id="967203387">
                  <w:marLeft w:val="0"/>
                  <w:marRight w:val="0"/>
                  <w:marTop w:val="0"/>
                  <w:marBottom w:val="120"/>
                  <w:divBdr>
                    <w:top w:val="none" w:sz="0" w:space="0" w:color="auto"/>
                    <w:left w:val="none" w:sz="0" w:space="0" w:color="auto"/>
                    <w:bottom w:val="none" w:sz="0" w:space="0" w:color="auto"/>
                    <w:right w:val="none" w:sz="0" w:space="0" w:color="auto"/>
                  </w:divBdr>
                  <w:divsChild>
                    <w:div w:id="144873968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940067399">
              <w:marLeft w:val="0"/>
              <w:marRight w:val="0"/>
              <w:marTop w:val="0"/>
              <w:marBottom w:val="360"/>
              <w:divBdr>
                <w:top w:val="none" w:sz="0" w:space="0" w:color="auto"/>
                <w:left w:val="none" w:sz="0" w:space="0" w:color="auto"/>
                <w:bottom w:val="none" w:sz="0" w:space="0" w:color="auto"/>
                <w:right w:val="none" w:sz="0" w:space="0" w:color="auto"/>
              </w:divBdr>
              <w:divsChild>
                <w:div w:id="775562838">
                  <w:marLeft w:val="0"/>
                  <w:marRight w:val="0"/>
                  <w:marTop w:val="0"/>
                  <w:marBottom w:val="120"/>
                  <w:divBdr>
                    <w:top w:val="none" w:sz="0" w:space="0" w:color="auto"/>
                    <w:left w:val="none" w:sz="0" w:space="0" w:color="auto"/>
                    <w:bottom w:val="none" w:sz="0" w:space="0" w:color="auto"/>
                    <w:right w:val="none" w:sz="0" w:space="0" w:color="auto"/>
                  </w:divBdr>
                  <w:divsChild>
                    <w:div w:id="3558983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009799110">
              <w:marLeft w:val="0"/>
              <w:marRight w:val="0"/>
              <w:marTop w:val="0"/>
              <w:marBottom w:val="360"/>
              <w:divBdr>
                <w:top w:val="none" w:sz="0" w:space="0" w:color="auto"/>
                <w:left w:val="none" w:sz="0" w:space="0" w:color="auto"/>
                <w:bottom w:val="none" w:sz="0" w:space="0" w:color="auto"/>
                <w:right w:val="none" w:sz="0" w:space="0" w:color="auto"/>
              </w:divBdr>
              <w:divsChild>
                <w:div w:id="5521457">
                  <w:marLeft w:val="0"/>
                  <w:marRight w:val="0"/>
                  <w:marTop w:val="0"/>
                  <w:marBottom w:val="120"/>
                  <w:divBdr>
                    <w:top w:val="none" w:sz="0" w:space="0" w:color="auto"/>
                    <w:left w:val="none" w:sz="0" w:space="0" w:color="auto"/>
                    <w:bottom w:val="none" w:sz="0" w:space="0" w:color="auto"/>
                    <w:right w:val="none" w:sz="0" w:space="0" w:color="auto"/>
                  </w:divBdr>
                  <w:divsChild>
                    <w:div w:id="109366775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98594706">
      <w:bodyDiv w:val="1"/>
      <w:marLeft w:val="0"/>
      <w:marRight w:val="0"/>
      <w:marTop w:val="0"/>
      <w:marBottom w:val="0"/>
      <w:divBdr>
        <w:top w:val="none" w:sz="0" w:space="0" w:color="auto"/>
        <w:left w:val="none" w:sz="0" w:space="0" w:color="auto"/>
        <w:bottom w:val="none" w:sz="0" w:space="0" w:color="auto"/>
        <w:right w:val="none" w:sz="0" w:space="0" w:color="auto"/>
      </w:divBdr>
    </w:div>
    <w:div w:id="2102681572">
      <w:bodyDiv w:val="1"/>
      <w:marLeft w:val="0"/>
      <w:marRight w:val="0"/>
      <w:marTop w:val="0"/>
      <w:marBottom w:val="0"/>
      <w:divBdr>
        <w:top w:val="none" w:sz="0" w:space="0" w:color="auto"/>
        <w:left w:val="none" w:sz="0" w:space="0" w:color="auto"/>
        <w:bottom w:val="none" w:sz="0" w:space="0" w:color="auto"/>
        <w:right w:val="none" w:sz="0" w:space="0" w:color="auto"/>
      </w:divBdr>
      <w:divsChild>
        <w:div w:id="465969351">
          <w:marLeft w:val="0"/>
          <w:marRight w:val="0"/>
          <w:marTop w:val="0"/>
          <w:marBottom w:val="0"/>
          <w:divBdr>
            <w:top w:val="none" w:sz="0" w:space="0" w:color="auto"/>
            <w:left w:val="none" w:sz="0" w:space="0" w:color="auto"/>
            <w:bottom w:val="none" w:sz="0" w:space="0" w:color="auto"/>
            <w:right w:val="none" w:sz="0" w:space="0" w:color="auto"/>
          </w:divBdr>
        </w:div>
        <w:div w:id="816728843">
          <w:marLeft w:val="0"/>
          <w:marRight w:val="0"/>
          <w:marTop w:val="0"/>
          <w:marBottom w:val="0"/>
          <w:divBdr>
            <w:top w:val="none" w:sz="0" w:space="0" w:color="auto"/>
            <w:left w:val="none" w:sz="0" w:space="0" w:color="auto"/>
            <w:bottom w:val="none" w:sz="0" w:space="0" w:color="auto"/>
            <w:right w:val="none" w:sz="0" w:space="0" w:color="auto"/>
          </w:divBdr>
        </w:div>
        <w:div w:id="1232228732">
          <w:marLeft w:val="0"/>
          <w:marRight w:val="0"/>
          <w:marTop w:val="0"/>
          <w:marBottom w:val="0"/>
          <w:divBdr>
            <w:top w:val="none" w:sz="0" w:space="0" w:color="auto"/>
            <w:left w:val="none" w:sz="0" w:space="0" w:color="auto"/>
            <w:bottom w:val="none" w:sz="0" w:space="0" w:color="auto"/>
            <w:right w:val="none" w:sz="0" w:space="0" w:color="auto"/>
          </w:divBdr>
        </w:div>
        <w:div w:id="1419521033">
          <w:marLeft w:val="0"/>
          <w:marRight w:val="0"/>
          <w:marTop w:val="0"/>
          <w:marBottom w:val="0"/>
          <w:divBdr>
            <w:top w:val="none" w:sz="0" w:space="0" w:color="auto"/>
            <w:left w:val="none" w:sz="0" w:space="0" w:color="auto"/>
            <w:bottom w:val="none" w:sz="0" w:space="0" w:color="auto"/>
            <w:right w:val="none" w:sz="0" w:space="0" w:color="auto"/>
          </w:divBdr>
        </w:div>
        <w:div w:id="1654407774">
          <w:marLeft w:val="0"/>
          <w:marRight w:val="0"/>
          <w:marTop w:val="0"/>
          <w:marBottom w:val="0"/>
          <w:divBdr>
            <w:top w:val="none" w:sz="0" w:space="0" w:color="auto"/>
            <w:left w:val="none" w:sz="0" w:space="0" w:color="auto"/>
            <w:bottom w:val="none" w:sz="0" w:space="0" w:color="auto"/>
            <w:right w:val="none" w:sz="0" w:space="0" w:color="auto"/>
          </w:divBdr>
        </w:div>
        <w:div w:id="2025016911">
          <w:marLeft w:val="0"/>
          <w:marRight w:val="0"/>
          <w:marTop w:val="0"/>
          <w:marBottom w:val="0"/>
          <w:divBdr>
            <w:top w:val="none" w:sz="0" w:space="0" w:color="auto"/>
            <w:left w:val="none" w:sz="0" w:space="0" w:color="auto"/>
            <w:bottom w:val="none" w:sz="0" w:space="0" w:color="auto"/>
            <w:right w:val="none" w:sz="0" w:space="0" w:color="auto"/>
          </w:divBdr>
        </w:div>
      </w:divsChild>
    </w:div>
    <w:div w:id="2104065491">
      <w:bodyDiv w:val="1"/>
      <w:marLeft w:val="0"/>
      <w:marRight w:val="0"/>
      <w:marTop w:val="0"/>
      <w:marBottom w:val="0"/>
      <w:divBdr>
        <w:top w:val="none" w:sz="0" w:space="0" w:color="auto"/>
        <w:left w:val="none" w:sz="0" w:space="0" w:color="auto"/>
        <w:bottom w:val="none" w:sz="0" w:space="0" w:color="auto"/>
        <w:right w:val="none" w:sz="0" w:space="0" w:color="auto"/>
      </w:divBdr>
      <w:divsChild>
        <w:div w:id="1917398352">
          <w:marLeft w:val="0"/>
          <w:marRight w:val="0"/>
          <w:marTop w:val="0"/>
          <w:marBottom w:val="660"/>
          <w:divBdr>
            <w:top w:val="none" w:sz="0" w:space="0" w:color="auto"/>
            <w:left w:val="none" w:sz="0" w:space="0" w:color="auto"/>
            <w:bottom w:val="none" w:sz="0" w:space="0" w:color="auto"/>
            <w:right w:val="none" w:sz="0" w:space="0" w:color="auto"/>
          </w:divBdr>
          <w:divsChild>
            <w:div w:id="143014617">
              <w:marLeft w:val="0"/>
              <w:marRight w:val="0"/>
              <w:marTop w:val="0"/>
              <w:marBottom w:val="360"/>
              <w:divBdr>
                <w:top w:val="none" w:sz="0" w:space="0" w:color="auto"/>
                <w:left w:val="none" w:sz="0" w:space="0" w:color="auto"/>
                <w:bottom w:val="none" w:sz="0" w:space="0" w:color="auto"/>
                <w:right w:val="none" w:sz="0" w:space="0" w:color="auto"/>
              </w:divBdr>
              <w:divsChild>
                <w:div w:id="744651171">
                  <w:marLeft w:val="0"/>
                  <w:marRight w:val="0"/>
                  <w:marTop w:val="0"/>
                  <w:marBottom w:val="120"/>
                  <w:divBdr>
                    <w:top w:val="none" w:sz="0" w:space="0" w:color="auto"/>
                    <w:left w:val="none" w:sz="0" w:space="0" w:color="auto"/>
                    <w:bottom w:val="none" w:sz="0" w:space="0" w:color="auto"/>
                    <w:right w:val="none" w:sz="0" w:space="0" w:color="auto"/>
                  </w:divBdr>
                  <w:divsChild>
                    <w:div w:id="45857638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28256622">
              <w:marLeft w:val="0"/>
              <w:marRight w:val="0"/>
              <w:marTop w:val="0"/>
              <w:marBottom w:val="360"/>
              <w:divBdr>
                <w:top w:val="none" w:sz="0" w:space="0" w:color="auto"/>
                <w:left w:val="none" w:sz="0" w:space="0" w:color="auto"/>
                <w:bottom w:val="none" w:sz="0" w:space="0" w:color="auto"/>
                <w:right w:val="none" w:sz="0" w:space="0" w:color="auto"/>
              </w:divBdr>
              <w:divsChild>
                <w:div w:id="1227186012">
                  <w:marLeft w:val="0"/>
                  <w:marRight w:val="0"/>
                  <w:marTop w:val="0"/>
                  <w:marBottom w:val="120"/>
                  <w:divBdr>
                    <w:top w:val="none" w:sz="0" w:space="0" w:color="auto"/>
                    <w:left w:val="none" w:sz="0" w:space="0" w:color="auto"/>
                    <w:bottom w:val="none" w:sz="0" w:space="0" w:color="auto"/>
                    <w:right w:val="none" w:sz="0" w:space="0" w:color="auto"/>
                  </w:divBdr>
                  <w:divsChild>
                    <w:div w:id="198531202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09037497">
      <w:bodyDiv w:val="1"/>
      <w:marLeft w:val="0"/>
      <w:marRight w:val="0"/>
      <w:marTop w:val="0"/>
      <w:marBottom w:val="0"/>
      <w:divBdr>
        <w:top w:val="none" w:sz="0" w:space="0" w:color="auto"/>
        <w:left w:val="none" w:sz="0" w:space="0" w:color="auto"/>
        <w:bottom w:val="none" w:sz="0" w:space="0" w:color="auto"/>
        <w:right w:val="none" w:sz="0" w:space="0" w:color="auto"/>
      </w:divBdr>
    </w:div>
    <w:div w:id="2114399192">
      <w:bodyDiv w:val="1"/>
      <w:marLeft w:val="0"/>
      <w:marRight w:val="0"/>
      <w:marTop w:val="0"/>
      <w:marBottom w:val="0"/>
      <w:divBdr>
        <w:top w:val="none" w:sz="0" w:space="0" w:color="auto"/>
        <w:left w:val="none" w:sz="0" w:space="0" w:color="auto"/>
        <w:bottom w:val="none" w:sz="0" w:space="0" w:color="auto"/>
        <w:right w:val="none" w:sz="0" w:space="0" w:color="auto"/>
      </w:divBdr>
      <w:divsChild>
        <w:div w:id="382217666">
          <w:marLeft w:val="0"/>
          <w:marRight w:val="0"/>
          <w:marTop w:val="0"/>
          <w:marBottom w:val="660"/>
          <w:divBdr>
            <w:top w:val="none" w:sz="0" w:space="0" w:color="auto"/>
            <w:left w:val="none" w:sz="0" w:space="0" w:color="auto"/>
            <w:bottom w:val="none" w:sz="0" w:space="0" w:color="auto"/>
            <w:right w:val="none" w:sz="0" w:space="0" w:color="auto"/>
          </w:divBdr>
          <w:divsChild>
            <w:div w:id="428745446">
              <w:marLeft w:val="0"/>
              <w:marRight w:val="0"/>
              <w:marTop w:val="0"/>
              <w:marBottom w:val="360"/>
              <w:divBdr>
                <w:top w:val="none" w:sz="0" w:space="0" w:color="auto"/>
                <w:left w:val="none" w:sz="0" w:space="0" w:color="auto"/>
                <w:bottom w:val="none" w:sz="0" w:space="0" w:color="auto"/>
                <w:right w:val="none" w:sz="0" w:space="0" w:color="auto"/>
              </w:divBdr>
              <w:divsChild>
                <w:div w:id="534318405">
                  <w:marLeft w:val="0"/>
                  <w:marRight w:val="0"/>
                  <w:marTop w:val="0"/>
                  <w:marBottom w:val="120"/>
                  <w:divBdr>
                    <w:top w:val="none" w:sz="0" w:space="0" w:color="auto"/>
                    <w:left w:val="none" w:sz="0" w:space="0" w:color="auto"/>
                    <w:bottom w:val="none" w:sz="0" w:space="0" w:color="auto"/>
                    <w:right w:val="none" w:sz="0" w:space="0" w:color="auto"/>
                  </w:divBdr>
                  <w:divsChild>
                    <w:div w:id="26234226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46619298">
              <w:marLeft w:val="0"/>
              <w:marRight w:val="0"/>
              <w:marTop w:val="0"/>
              <w:marBottom w:val="360"/>
              <w:divBdr>
                <w:top w:val="none" w:sz="0" w:space="0" w:color="auto"/>
                <w:left w:val="none" w:sz="0" w:space="0" w:color="auto"/>
                <w:bottom w:val="none" w:sz="0" w:space="0" w:color="auto"/>
                <w:right w:val="none" w:sz="0" w:space="0" w:color="auto"/>
              </w:divBdr>
              <w:divsChild>
                <w:div w:id="156962326">
                  <w:marLeft w:val="0"/>
                  <w:marRight w:val="0"/>
                  <w:marTop w:val="0"/>
                  <w:marBottom w:val="120"/>
                  <w:divBdr>
                    <w:top w:val="none" w:sz="0" w:space="0" w:color="auto"/>
                    <w:left w:val="none" w:sz="0" w:space="0" w:color="auto"/>
                    <w:bottom w:val="none" w:sz="0" w:space="0" w:color="auto"/>
                    <w:right w:val="none" w:sz="0" w:space="0" w:color="auto"/>
                  </w:divBdr>
                  <w:divsChild>
                    <w:div w:id="110422799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25880464">
      <w:bodyDiv w:val="1"/>
      <w:marLeft w:val="0"/>
      <w:marRight w:val="0"/>
      <w:marTop w:val="0"/>
      <w:marBottom w:val="0"/>
      <w:divBdr>
        <w:top w:val="none" w:sz="0" w:space="0" w:color="auto"/>
        <w:left w:val="none" w:sz="0" w:space="0" w:color="auto"/>
        <w:bottom w:val="none" w:sz="0" w:space="0" w:color="auto"/>
        <w:right w:val="none" w:sz="0" w:space="0" w:color="auto"/>
      </w:divBdr>
      <w:divsChild>
        <w:div w:id="1612862800">
          <w:marLeft w:val="0"/>
          <w:marRight w:val="0"/>
          <w:marTop w:val="0"/>
          <w:marBottom w:val="660"/>
          <w:divBdr>
            <w:top w:val="none" w:sz="0" w:space="0" w:color="auto"/>
            <w:left w:val="none" w:sz="0" w:space="0" w:color="auto"/>
            <w:bottom w:val="none" w:sz="0" w:space="0" w:color="auto"/>
            <w:right w:val="none" w:sz="0" w:space="0" w:color="auto"/>
          </w:divBdr>
          <w:divsChild>
            <w:div w:id="999390159">
              <w:marLeft w:val="0"/>
              <w:marRight w:val="0"/>
              <w:marTop w:val="0"/>
              <w:marBottom w:val="360"/>
              <w:divBdr>
                <w:top w:val="none" w:sz="0" w:space="0" w:color="auto"/>
                <w:left w:val="none" w:sz="0" w:space="0" w:color="auto"/>
                <w:bottom w:val="none" w:sz="0" w:space="0" w:color="auto"/>
                <w:right w:val="none" w:sz="0" w:space="0" w:color="auto"/>
              </w:divBdr>
              <w:divsChild>
                <w:div w:id="1963151978">
                  <w:marLeft w:val="0"/>
                  <w:marRight w:val="0"/>
                  <w:marTop w:val="0"/>
                  <w:marBottom w:val="120"/>
                  <w:divBdr>
                    <w:top w:val="none" w:sz="0" w:space="0" w:color="auto"/>
                    <w:left w:val="none" w:sz="0" w:space="0" w:color="auto"/>
                    <w:bottom w:val="none" w:sz="0" w:space="0" w:color="auto"/>
                    <w:right w:val="none" w:sz="0" w:space="0" w:color="auto"/>
                  </w:divBdr>
                  <w:divsChild>
                    <w:div w:id="18909963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5227699">
              <w:marLeft w:val="0"/>
              <w:marRight w:val="0"/>
              <w:marTop w:val="0"/>
              <w:marBottom w:val="360"/>
              <w:divBdr>
                <w:top w:val="none" w:sz="0" w:space="0" w:color="auto"/>
                <w:left w:val="none" w:sz="0" w:space="0" w:color="auto"/>
                <w:bottom w:val="none" w:sz="0" w:space="0" w:color="auto"/>
                <w:right w:val="none" w:sz="0" w:space="0" w:color="auto"/>
              </w:divBdr>
              <w:divsChild>
                <w:div w:id="2034064006">
                  <w:marLeft w:val="0"/>
                  <w:marRight w:val="0"/>
                  <w:marTop w:val="0"/>
                  <w:marBottom w:val="120"/>
                  <w:divBdr>
                    <w:top w:val="none" w:sz="0" w:space="0" w:color="auto"/>
                    <w:left w:val="none" w:sz="0" w:space="0" w:color="auto"/>
                    <w:bottom w:val="none" w:sz="0" w:space="0" w:color="auto"/>
                    <w:right w:val="none" w:sz="0" w:space="0" w:color="auto"/>
                  </w:divBdr>
                  <w:divsChild>
                    <w:div w:id="20002299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5733852">
              <w:marLeft w:val="0"/>
              <w:marRight w:val="0"/>
              <w:marTop w:val="0"/>
              <w:marBottom w:val="360"/>
              <w:divBdr>
                <w:top w:val="none" w:sz="0" w:space="0" w:color="auto"/>
                <w:left w:val="none" w:sz="0" w:space="0" w:color="auto"/>
                <w:bottom w:val="none" w:sz="0" w:space="0" w:color="auto"/>
                <w:right w:val="none" w:sz="0" w:space="0" w:color="auto"/>
              </w:divBdr>
              <w:divsChild>
                <w:div w:id="2080397598">
                  <w:marLeft w:val="0"/>
                  <w:marRight w:val="0"/>
                  <w:marTop w:val="0"/>
                  <w:marBottom w:val="120"/>
                  <w:divBdr>
                    <w:top w:val="none" w:sz="0" w:space="0" w:color="auto"/>
                    <w:left w:val="none" w:sz="0" w:space="0" w:color="auto"/>
                    <w:bottom w:val="none" w:sz="0" w:space="0" w:color="auto"/>
                    <w:right w:val="none" w:sz="0" w:space="0" w:color="auto"/>
                  </w:divBdr>
                  <w:divsChild>
                    <w:div w:id="342360804">
                      <w:marLeft w:val="0"/>
                      <w:marRight w:val="0"/>
                      <w:marTop w:val="0"/>
                      <w:marBottom w:val="0"/>
                      <w:divBdr>
                        <w:top w:val="none" w:sz="0" w:space="0" w:color="auto"/>
                        <w:left w:val="single" w:sz="6" w:space="20" w:color="EAEAEA"/>
                        <w:bottom w:val="single" w:sz="6" w:space="12" w:color="EAEAEA"/>
                        <w:right w:val="single" w:sz="6" w:space="0" w:color="EAEAEA"/>
                      </w:divBdr>
                      <w:divsChild>
                        <w:div w:id="94205245">
                          <w:marLeft w:val="0"/>
                          <w:marRight w:val="0"/>
                          <w:marTop w:val="0"/>
                          <w:marBottom w:val="0"/>
                          <w:divBdr>
                            <w:top w:val="none" w:sz="0" w:space="0" w:color="auto"/>
                            <w:left w:val="none" w:sz="0" w:space="0" w:color="auto"/>
                            <w:bottom w:val="none" w:sz="0" w:space="0" w:color="auto"/>
                            <w:right w:val="none" w:sz="0" w:space="0" w:color="auto"/>
                          </w:divBdr>
                          <w:divsChild>
                            <w:div w:id="71605479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674801771">
                          <w:marLeft w:val="0"/>
                          <w:marRight w:val="0"/>
                          <w:marTop w:val="0"/>
                          <w:marBottom w:val="120"/>
                          <w:divBdr>
                            <w:top w:val="none" w:sz="0" w:space="0" w:color="auto"/>
                            <w:left w:val="none" w:sz="0" w:space="0" w:color="auto"/>
                            <w:bottom w:val="none" w:sz="0" w:space="0" w:color="auto"/>
                            <w:right w:val="none" w:sz="0" w:space="0" w:color="auto"/>
                          </w:divBdr>
                          <w:divsChild>
                            <w:div w:id="18905327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2137675218">
      <w:bodyDiv w:val="1"/>
      <w:marLeft w:val="0"/>
      <w:marRight w:val="0"/>
      <w:marTop w:val="0"/>
      <w:marBottom w:val="0"/>
      <w:divBdr>
        <w:top w:val="none" w:sz="0" w:space="0" w:color="auto"/>
        <w:left w:val="none" w:sz="0" w:space="0" w:color="auto"/>
        <w:bottom w:val="none" w:sz="0" w:space="0" w:color="auto"/>
        <w:right w:val="none" w:sz="0" w:space="0" w:color="auto"/>
      </w:divBdr>
      <w:divsChild>
        <w:div w:id="1627539064">
          <w:marLeft w:val="0"/>
          <w:marRight w:val="0"/>
          <w:marTop w:val="0"/>
          <w:marBottom w:val="660"/>
          <w:divBdr>
            <w:top w:val="none" w:sz="0" w:space="0" w:color="auto"/>
            <w:left w:val="none" w:sz="0" w:space="0" w:color="auto"/>
            <w:bottom w:val="none" w:sz="0" w:space="0" w:color="auto"/>
            <w:right w:val="none" w:sz="0" w:space="0" w:color="auto"/>
          </w:divBdr>
          <w:divsChild>
            <w:div w:id="375008508">
              <w:marLeft w:val="0"/>
              <w:marRight w:val="0"/>
              <w:marTop w:val="0"/>
              <w:marBottom w:val="360"/>
              <w:divBdr>
                <w:top w:val="none" w:sz="0" w:space="0" w:color="auto"/>
                <w:left w:val="none" w:sz="0" w:space="0" w:color="auto"/>
                <w:bottom w:val="none" w:sz="0" w:space="0" w:color="auto"/>
                <w:right w:val="none" w:sz="0" w:space="0" w:color="auto"/>
              </w:divBdr>
              <w:divsChild>
                <w:div w:id="604121498">
                  <w:marLeft w:val="0"/>
                  <w:marRight w:val="0"/>
                  <w:marTop w:val="0"/>
                  <w:marBottom w:val="120"/>
                  <w:divBdr>
                    <w:top w:val="none" w:sz="0" w:space="0" w:color="auto"/>
                    <w:left w:val="none" w:sz="0" w:space="0" w:color="auto"/>
                    <w:bottom w:val="none" w:sz="0" w:space="0" w:color="auto"/>
                    <w:right w:val="none" w:sz="0" w:space="0" w:color="auto"/>
                  </w:divBdr>
                  <w:divsChild>
                    <w:div w:id="1081609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52081026">
              <w:marLeft w:val="0"/>
              <w:marRight w:val="0"/>
              <w:marTop w:val="0"/>
              <w:marBottom w:val="360"/>
              <w:divBdr>
                <w:top w:val="none" w:sz="0" w:space="0" w:color="auto"/>
                <w:left w:val="none" w:sz="0" w:space="0" w:color="auto"/>
                <w:bottom w:val="none" w:sz="0" w:space="0" w:color="auto"/>
                <w:right w:val="none" w:sz="0" w:space="0" w:color="auto"/>
              </w:divBdr>
              <w:divsChild>
                <w:div w:id="697007380">
                  <w:marLeft w:val="0"/>
                  <w:marRight w:val="0"/>
                  <w:marTop w:val="0"/>
                  <w:marBottom w:val="120"/>
                  <w:divBdr>
                    <w:top w:val="none" w:sz="0" w:space="0" w:color="auto"/>
                    <w:left w:val="none" w:sz="0" w:space="0" w:color="auto"/>
                    <w:bottom w:val="none" w:sz="0" w:space="0" w:color="auto"/>
                    <w:right w:val="none" w:sz="0" w:space="0" w:color="auto"/>
                  </w:divBdr>
                  <w:divsChild>
                    <w:div w:id="24407764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00109584">
              <w:marLeft w:val="0"/>
              <w:marRight w:val="0"/>
              <w:marTop w:val="0"/>
              <w:marBottom w:val="360"/>
              <w:divBdr>
                <w:top w:val="none" w:sz="0" w:space="0" w:color="auto"/>
                <w:left w:val="none" w:sz="0" w:space="0" w:color="auto"/>
                <w:bottom w:val="none" w:sz="0" w:space="0" w:color="auto"/>
                <w:right w:val="none" w:sz="0" w:space="0" w:color="auto"/>
              </w:divBdr>
              <w:divsChild>
                <w:div w:id="1635476686">
                  <w:marLeft w:val="0"/>
                  <w:marRight w:val="0"/>
                  <w:marTop w:val="0"/>
                  <w:marBottom w:val="120"/>
                  <w:divBdr>
                    <w:top w:val="none" w:sz="0" w:space="0" w:color="auto"/>
                    <w:left w:val="none" w:sz="0" w:space="0" w:color="auto"/>
                    <w:bottom w:val="none" w:sz="0" w:space="0" w:color="auto"/>
                    <w:right w:val="none" w:sz="0" w:space="0" w:color="auto"/>
                  </w:divBdr>
                  <w:divsChild>
                    <w:div w:id="5789765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94087687">
              <w:marLeft w:val="0"/>
              <w:marRight w:val="0"/>
              <w:marTop w:val="0"/>
              <w:marBottom w:val="360"/>
              <w:divBdr>
                <w:top w:val="none" w:sz="0" w:space="0" w:color="auto"/>
                <w:left w:val="none" w:sz="0" w:space="0" w:color="auto"/>
                <w:bottom w:val="none" w:sz="0" w:space="0" w:color="auto"/>
                <w:right w:val="none" w:sz="0" w:space="0" w:color="auto"/>
              </w:divBdr>
              <w:divsChild>
                <w:div w:id="124665973">
                  <w:marLeft w:val="0"/>
                  <w:marRight w:val="0"/>
                  <w:marTop w:val="0"/>
                  <w:marBottom w:val="120"/>
                  <w:divBdr>
                    <w:top w:val="none" w:sz="0" w:space="0" w:color="auto"/>
                    <w:left w:val="none" w:sz="0" w:space="0" w:color="auto"/>
                    <w:bottom w:val="none" w:sz="0" w:space="0" w:color="auto"/>
                    <w:right w:val="none" w:sz="0" w:space="0" w:color="auto"/>
                  </w:divBdr>
                  <w:divsChild>
                    <w:div w:id="209558753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41455018">
      <w:bodyDiv w:val="1"/>
      <w:marLeft w:val="0"/>
      <w:marRight w:val="0"/>
      <w:marTop w:val="0"/>
      <w:marBottom w:val="0"/>
      <w:divBdr>
        <w:top w:val="none" w:sz="0" w:space="0" w:color="auto"/>
        <w:left w:val="none" w:sz="0" w:space="0" w:color="auto"/>
        <w:bottom w:val="none" w:sz="0" w:space="0" w:color="auto"/>
        <w:right w:val="none" w:sz="0" w:space="0" w:color="auto"/>
      </w:divBdr>
    </w:div>
    <w:div w:id="2145006677">
      <w:bodyDiv w:val="1"/>
      <w:marLeft w:val="0"/>
      <w:marRight w:val="0"/>
      <w:marTop w:val="0"/>
      <w:marBottom w:val="0"/>
      <w:divBdr>
        <w:top w:val="none" w:sz="0" w:space="0" w:color="auto"/>
        <w:left w:val="none" w:sz="0" w:space="0" w:color="auto"/>
        <w:bottom w:val="none" w:sz="0" w:space="0" w:color="auto"/>
        <w:right w:val="none" w:sz="0" w:space="0" w:color="auto"/>
      </w:divBdr>
      <w:divsChild>
        <w:div w:id="1415514349">
          <w:marLeft w:val="0"/>
          <w:marRight w:val="0"/>
          <w:marTop w:val="0"/>
          <w:marBottom w:val="0"/>
          <w:divBdr>
            <w:top w:val="none" w:sz="0" w:space="0" w:color="auto"/>
            <w:left w:val="none" w:sz="0" w:space="0" w:color="auto"/>
            <w:bottom w:val="none" w:sz="0" w:space="0" w:color="auto"/>
            <w:right w:val="none" w:sz="0" w:space="0" w:color="auto"/>
          </w:divBdr>
          <w:divsChild>
            <w:div w:id="47968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hyperlink" Target="https://helpv4.meinvoice.vn/kb/nd-sua-doi-thay-the-hoa-don-khong-ma-da-chuyen-day-du-noi-dung-den-cqt-da-gui-nguoi-mua-sai-mst-so-tien-tien-thue-hang-hoa/" TargetMode="External"/><Relationship Id="rId21" Type="http://schemas.openxmlformats.org/officeDocument/2006/relationships/image" Target="media/image14.png"/><Relationship Id="rId63" Type="http://schemas.openxmlformats.org/officeDocument/2006/relationships/image" Target="media/image56.png"/><Relationship Id="rId159" Type="http://schemas.openxmlformats.org/officeDocument/2006/relationships/hyperlink" Target="https://helpv4.meinvoice.vn/ac/xu-ly-hoa-don-dien-tu-co-ma-sai-sot/" TargetMode="External"/><Relationship Id="rId324" Type="http://schemas.openxmlformats.org/officeDocument/2006/relationships/hyperlink" Target="https://helpv4.meinvoice.vn/kb/xu-ly-phieu-xuat-kho-sai-sot/" TargetMode="External"/><Relationship Id="rId366" Type="http://schemas.openxmlformats.org/officeDocument/2006/relationships/image" Target="media/image233.jpeg"/><Relationship Id="rId170" Type="http://schemas.openxmlformats.org/officeDocument/2006/relationships/image" Target="media/image140.png"/><Relationship Id="rId226" Type="http://schemas.openxmlformats.org/officeDocument/2006/relationships/hyperlink" Target="https://helpv4.meinvoice.vn/kb/thiet-lap-truong-thong-tin-mo-rong-hien-thi-tren-phieu-xuat-kho/" TargetMode="External"/><Relationship Id="rId433" Type="http://schemas.openxmlformats.org/officeDocument/2006/relationships/image" Target="media/image279.jpeg"/><Relationship Id="rId268" Type="http://schemas.openxmlformats.org/officeDocument/2006/relationships/image" Target="media/image193.png"/><Relationship Id="rId475" Type="http://schemas.openxmlformats.org/officeDocument/2006/relationships/image" Target="media/image304.jpeg"/><Relationship Id="rId32" Type="http://schemas.openxmlformats.org/officeDocument/2006/relationships/image" Target="media/image25.png"/><Relationship Id="rId74" Type="http://schemas.openxmlformats.org/officeDocument/2006/relationships/image" Target="media/image67.png"/><Relationship Id="rId128" Type="http://schemas.openxmlformats.org/officeDocument/2006/relationships/image" Target="media/image109.jpeg"/><Relationship Id="rId335" Type="http://schemas.openxmlformats.org/officeDocument/2006/relationships/hyperlink" Target="https://helpv4.meinvoice.vn/kb/inbot-trai-nghiem-thu-tinh-nang-kiem-tra-hoa-don-dau-vao-khi-tra-cuu-hoa-don/" TargetMode="External"/><Relationship Id="rId377" Type="http://schemas.openxmlformats.org/officeDocument/2006/relationships/image" Target="media/image241.png"/><Relationship Id="rId500" Type="http://schemas.openxmlformats.org/officeDocument/2006/relationships/image" Target="media/image328.png"/><Relationship Id="rId5" Type="http://schemas.openxmlformats.org/officeDocument/2006/relationships/webSettings" Target="webSettings.xml"/><Relationship Id="rId181" Type="http://schemas.openxmlformats.org/officeDocument/2006/relationships/image" Target="media/image145.png"/><Relationship Id="rId237" Type="http://schemas.openxmlformats.org/officeDocument/2006/relationships/hyperlink" Target="https://hoadondientu.gdt.gov.vn/" TargetMode="External"/><Relationship Id="rId402" Type="http://schemas.openxmlformats.org/officeDocument/2006/relationships/hyperlink" Target="https://helpv4.meinvoice.vn/kb/inbotdinh-kem-tai-lieu-len-hoa-don/" TargetMode="External"/><Relationship Id="rId279" Type="http://schemas.openxmlformats.org/officeDocument/2006/relationships/image" Target="media/image201.png"/><Relationship Id="rId444" Type="http://schemas.openxmlformats.org/officeDocument/2006/relationships/image" Target="media/image288.png"/><Relationship Id="rId486" Type="http://schemas.openxmlformats.org/officeDocument/2006/relationships/image" Target="media/image314.png"/><Relationship Id="rId43" Type="http://schemas.openxmlformats.org/officeDocument/2006/relationships/image" Target="media/image36.png"/><Relationship Id="rId139" Type="http://schemas.openxmlformats.org/officeDocument/2006/relationships/image" Target="media/image117.png"/><Relationship Id="rId290" Type="http://schemas.openxmlformats.org/officeDocument/2006/relationships/image" Target="media/image207.jpeg"/><Relationship Id="rId304" Type="http://schemas.openxmlformats.org/officeDocument/2006/relationships/hyperlink" Target="https://helpv4.meinvoice.vn/kb/app2_xem_tong_quan_tinh_hinh_su_dung_hoa_don/" TargetMode="External"/><Relationship Id="rId346" Type="http://schemas.openxmlformats.org/officeDocument/2006/relationships/image" Target="media/image221.png"/><Relationship Id="rId388" Type="http://schemas.openxmlformats.org/officeDocument/2006/relationships/image" Target="media/image248.jpeg"/><Relationship Id="rId85" Type="http://schemas.openxmlformats.org/officeDocument/2006/relationships/image" Target="media/image78.png"/><Relationship Id="rId150" Type="http://schemas.openxmlformats.org/officeDocument/2006/relationships/image" Target="media/image127.png"/><Relationship Id="rId192" Type="http://schemas.openxmlformats.org/officeDocument/2006/relationships/hyperlink" Target="https://helpv4.meinvoice.vn/kb/nd-sua-doi-dieu-chinh-hoa-don-co-ma-da-gui-nguoi-mua-sai-mst-so-tien-thue-suat-tien-thue/" TargetMode="External"/><Relationship Id="rId206" Type="http://schemas.openxmlformats.org/officeDocument/2006/relationships/hyperlink" Target="https://helpv4.meinvoice.vn/kb/app2_xem_tong_quan_tinh_hinh_su_dung_hoa_don/" TargetMode="External"/><Relationship Id="rId413" Type="http://schemas.openxmlformats.org/officeDocument/2006/relationships/image" Target="media/image262.jpeg"/><Relationship Id="rId248" Type="http://schemas.openxmlformats.org/officeDocument/2006/relationships/image" Target="media/image179.png"/><Relationship Id="rId455" Type="http://schemas.openxmlformats.org/officeDocument/2006/relationships/hyperlink" Target="https://helpv4.meinvoice.vn/kb/phan-mem-xu-ly-hoa-don-thiet-lap-hien-thi-thong-tin-tren-bang-ke-bang-ke-chi-tiet-hoa-don/" TargetMode="External"/><Relationship Id="rId497" Type="http://schemas.openxmlformats.org/officeDocument/2006/relationships/image" Target="media/image325.png"/><Relationship Id="rId12" Type="http://schemas.openxmlformats.org/officeDocument/2006/relationships/image" Target="media/image5.png"/><Relationship Id="rId108" Type="http://schemas.openxmlformats.org/officeDocument/2006/relationships/hyperlink" Target="https://helpv4.meinvoice.vn/kb/app2_tra_cuu_tim_kiem_hoa_don_dien_tu/" TargetMode="External"/><Relationship Id="rId315" Type="http://schemas.openxmlformats.org/officeDocument/2006/relationships/hyperlink" Target="https://helpv4.meinvoice.vn/kb/nd-sua-doi-lap-bang-tong-hop-du-lieu-hoa-don-gui-co-quan-thue/" TargetMode="External"/><Relationship Id="rId357" Type="http://schemas.openxmlformats.org/officeDocument/2006/relationships/image" Target="media/image226.png"/><Relationship Id="rId54" Type="http://schemas.openxmlformats.org/officeDocument/2006/relationships/image" Target="media/image47.png"/><Relationship Id="rId96" Type="http://schemas.openxmlformats.org/officeDocument/2006/relationships/image" Target="media/image89.png"/><Relationship Id="rId161" Type="http://schemas.openxmlformats.org/officeDocument/2006/relationships/image" Target="media/image135.png"/><Relationship Id="rId217" Type="http://schemas.openxmlformats.org/officeDocument/2006/relationships/image" Target="media/image163.png"/><Relationship Id="rId399" Type="http://schemas.openxmlformats.org/officeDocument/2006/relationships/image" Target="media/image258.png"/><Relationship Id="rId259" Type="http://schemas.openxmlformats.org/officeDocument/2006/relationships/image" Target="media/image186.png"/><Relationship Id="rId424" Type="http://schemas.openxmlformats.org/officeDocument/2006/relationships/image" Target="media/image271.jpeg"/><Relationship Id="rId466" Type="http://schemas.openxmlformats.org/officeDocument/2006/relationships/image" Target="media/image297.png"/><Relationship Id="rId23" Type="http://schemas.openxmlformats.org/officeDocument/2006/relationships/image" Target="media/image16.png"/><Relationship Id="rId119" Type="http://schemas.openxmlformats.org/officeDocument/2006/relationships/image" Target="media/image103.png"/><Relationship Id="rId270" Type="http://schemas.openxmlformats.org/officeDocument/2006/relationships/image" Target="media/image195.png"/><Relationship Id="rId326" Type="http://schemas.openxmlformats.org/officeDocument/2006/relationships/hyperlink" Target="https://helpv4.meinvoice.vn/kb/nhap-khau-phieu-xuat-kho/" TargetMode="External"/><Relationship Id="rId65" Type="http://schemas.openxmlformats.org/officeDocument/2006/relationships/image" Target="media/image58.png"/><Relationship Id="rId130" Type="http://schemas.openxmlformats.org/officeDocument/2006/relationships/image" Target="media/image111.jpeg"/><Relationship Id="rId368" Type="http://schemas.openxmlformats.org/officeDocument/2006/relationships/image" Target="media/image235.jpeg"/><Relationship Id="rId172" Type="http://schemas.openxmlformats.org/officeDocument/2006/relationships/image" Target="media/image141.png"/><Relationship Id="rId228" Type="http://schemas.openxmlformats.org/officeDocument/2006/relationships/hyperlink" Target="https://helpv4.meinvoice.vn/kb/thiet-lap-cac-thong-tin-mo-rong-khai-bao-khi-lap-hoa-don-nhung-khong-hien-thi-len-hoa-don/" TargetMode="External"/><Relationship Id="rId435" Type="http://schemas.openxmlformats.org/officeDocument/2006/relationships/image" Target="media/image281.jpeg"/><Relationship Id="rId477" Type="http://schemas.openxmlformats.org/officeDocument/2006/relationships/hyperlink" Target="https://helpact.misa.vn/kb/hach-toan-hoa-don-dau-ra-lay-ve-tu-misa-meinvoice-xu-ly-hoa-don/" TargetMode="External"/><Relationship Id="rId281" Type="http://schemas.openxmlformats.org/officeDocument/2006/relationships/image" Target="media/image203.png"/><Relationship Id="rId337" Type="http://schemas.openxmlformats.org/officeDocument/2006/relationships/hyperlink" Target="https://helpv4.meinvoice.vn/kb/tra_cuu_hoa_don_dien_tu/" TargetMode="External"/><Relationship Id="rId502" Type="http://schemas.openxmlformats.org/officeDocument/2006/relationships/hyperlink" Target="https://helpv4.meinvoice.vn/kb/upload-file-hoa-don-co-san-vao-phan-mem/" TargetMode="External"/><Relationship Id="rId34" Type="http://schemas.openxmlformats.org/officeDocument/2006/relationships/image" Target="media/image27.png"/><Relationship Id="rId76" Type="http://schemas.openxmlformats.org/officeDocument/2006/relationships/image" Target="media/image69.png"/><Relationship Id="rId141" Type="http://schemas.openxmlformats.org/officeDocument/2006/relationships/image" Target="media/image119.png"/><Relationship Id="rId379" Type="http://schemas.openxmlformats.org/officeDocument/2006/relationships/image" Target="media/image242.png"/><Relationship Id="rId7" Type="http://schemas.openxmlformats.org/officeDocument/2006/relationships/endnotes" Target="endnotes.xml"/><Relationship Id="rId183" Type="http://schemas.openxmlformats.org/officeDocument/2006/relationships/image" Target="media/image147.png"/><Relationship Id="rId239" Type="http://schemas.openxmlformats.org/officeDocument/2006/relationships/hyperlink" Target="https://hoadondientu.gdt.gov.vn/" TargetMode="External"/><Relationship Id="rId390" Type="http://schemas.openxmlformats.org/officeDocument/2006/relationships/image" Target="media/image250.jpeg"/><Relationship Id="rId404" Type="http://schemas.openxmlformats.org/officeDocument/2006/relationships/hyperlink" Target="https://helpv4.meinvoice.vn/kb/inbots-ghi-chu-cho-hoa-don/" TargetMode="External"/><Relationship Id="rId446" Type="http://schemas.openxmlformats.org/officeDocument/2006/relationships/image" Target="media/image290.jpeg"/><Relationship Id="rId250" Type="http://schemas.openxmlformats.org/officeDocument/2006/relationships/image" Target="media/image180.png"/><Relationship Id="rId292" Type="http://schemas.openxmlformats.org/officeDocument/2006/relationships/image" Target="media/image208.jpeg"/><Relationship Id="rId306" Type="http://schemas.openxmlformats.org/officeDocument/2006/relationships/hyperlink" Target="https://helpv4.meinvoice.vn/kb/app2_xem_bao_cao_hoa_don_dien_tu/" TargetMode="External"/><Relationship Id="rId488" Type="http://schemas.openxmlformats.org/officeDocument/2006/relationships/image" Target="media/image316.png"/><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hyperlink" Target="https://helpv4.meinvoice.vn/kb/web-toi-muon-nhap-khau-hoa-don-dien-tu-vao-phan-mem-thi-lam-the-nao/" TargetMode="External"/><Relationship Id="rId348" Type="http://schemas.openxmlformats.org/officeDocument/2006/relationships/image" Target="media/image223.jpeg"/><Relationship Id="rId152" Type="http://schemas.openxmlformats.org/officeDocument/2006/relationships/image" Target="media/image129.png"/><Relationship Id="rId194" Type="http://schemas.openxmlformats.org/officeDocument/2006/relationships/hyperlink" Target="https://helpv4.meinvoice.vn/kb/nd-sua-doi-thay-the-hoa-don-co-ma-chua-gui-nguoi-mua-sai-mst-so-tien-thue-suat-tien-thue/" TargetMode="External"/><Relationship Id="rId208" Type="http://schemas.openxmlformats.org/officeDocument/2006/relationships/hyperlink" Target="https://helpv4.meinvoice.vn/kb/app2_xem_bao_cao_hoa_don_dien_tu/" TargetMode="External"/><Relationship Id="rId415" Type="http://schemas.openxmlformats.org/officeDocument/2006/relationships/image" Target="media/image264.jpeg"/><Relationship Id="rId457" Type="http://schemas.openxmlformats.org/officeDocument/2006/relationships/hyperlink" Target="https://helpv4.meinvoice.vn/kb/phan-mem-xu-ly-hoa-don-bao-cao-hoa-don-theo-tinh-trang-hoat-dong-cua-nha-cung-cap/" TargetMode="External"/><Relationship Id="rId261" Type="http://schemas.openxmlformats.org/officeDocument/2006/relationships/image" Target="media/image188.png"/><Relationship Id="rId499" Type="http://schemas.openxmlformats.org/officeDocument/2006/relationships/image" Target="media/image327.png"/><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hyperlink" Target="https://helpv4.meinvoice.vn/kb/xu-ly-phieu-xuat-kho-sai-sot/" TargetMode="External"/><Relationship Id="rId359" Type="http://schemas.openxmlformats.org/officeDocument/2006/relationships/image" Target="media/image227.jpeg"/><Relationship Id="rId98" Type="http://schemas.openxmlformats.org/officeDocument/2006/relationships/image" Target="media/image91.png"/><Relationship Id="rId121" Type="http://schemas.openxmlformats.org/officeDocument/2006/relationships/image" Target="media/image105.png"/><Relationship Id="rId163" Type="http://schemas.openxmlformats.org/officeDocument/2006/relationships/image" Target="media/image137.png"/><Relationship Id="rId219" Type="http://schemas.openxmlformats.org/officeDocument/2006/relationships/hyperlink" Target="https://helpv4.meinvoice.vn/kb/xu-ly-phieu-xuat-kho-sai-sot/" TargetMode="External"/><Relationship Id="rId370" Type="http://schemas.openxmlformats.org/officeDocument/2006/relationships/image" Target="media/image237.png"/><Relationship Id="rId426" Type="http://schemas.openxmlformats.org/officeDocument/2006/relationships/image" Target="media/image273.png"/><Relationship Id="rId230" Type="http://schemas.openxmlformats.org/officeDocument/2006/relationships/image" Target="media/image169.png"/><Relationship Id="rId468" Type="http://schemas.openxmlformats.org/officeDocument/2006/relationships/image" Target="media/image299.png"/><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hyperlink" Target="https://helpv4.meinvoice.vn/kb/r8_web_thiet_lap_thanh_toan_truc_tuyen_tren_meinvoice_vn_web/" TargetMode="External"/><Relationship Id="rId328" Type="http://schemas.openxmlformats.org/officeDocument/2006/relationships/hyperlink" Target="https://hoadondientu.gdt.gov.vn/" TargetMode="External"/><Relationship Id="rId132" Type="http://schemas.openxmlformats.org/officeDocument/2006/relationships/image" Target="media/image113.jpeg"/><Relationship Id="rId174" Type="http://schemas.openxmlformats.org/officeDocument/2006/relationships/hyperlink" Target="https://helpv4.meinvoice.vn/kb/app3-lap-ho-so-dang-ky-su-dung-hddt-co-ma-cqt/" TargetMode="External"/><Relationship Id="rId381" Type="http://schemas.openxmlformats.org/officeDocument/2006/relationships/hyperlink" Target="https://helpv4.meinvoice.vn/kb/inbot-kiem-tra-tinh-hop-ly-cua-hoa-don/" TargetMode="External"/><Relationship Id="rId241" Type="http://schemas.openxmlformats.org/officeDocument/2006/relationships/image" Target="media/image172.jpeg"/><Relationship Id="rId437" Type="http://schemas.openxmlformats.org/officeDocument/2006/relationships/hyperlink" Target="https://helpv4.meinvoice.vn/kb/inbot-gan-nhan-tu-dong-cho-nha-cung-cap/" TargetMode="External"/><Relationship Id="rId479" Type="http://schemas.openxmlformats.org/officeDocument/2006/relationships/image" Target="media/image307.png"/><Relationship Id="rId36" Type="http://schemas.openxmlformats.org/officeDocument/2006/relationships/image" Target="media/image29.png"/><Relationship Id="rId283" Type="http://schemas.openxmlformats.org/officeDocument/2006/relationships/hyperlink" Target="https://helpv4.meinvoice.vn/kb/nd-sua-doi-khoi-tao-mau-hoa-don-khong-co-ma-cua-co-quan-thue/" TargetMode="External"/><Relationship Id="rId339" Type="http://schemas.openxmlformats.org/officeDocument/2006/relationships/hyperlink" Target="https://helpv4.meinvoice.vn/kb/tra_cuu_hoa_don_dien_tu/" TargetMode="External"/><Relationship Id="rId490" Type="http://schemas.openxmlformats.org/officeDocument/2006/relationships/image" Target="media/image318.png"/><Relationship Id="rId504" Type="http://schemas.openxmlformats.org/officeDocument/2006/relationships/footer" Target="footer1.xml"/><Relationship Id="rId78" Type="http://schemas.openxmlformats.org/officeDocument/2006/relationships/image" Target="media/image71.png"/><Relationship Id="rId101" Type="http://schemas.openxmlformats.org/officeDocument/2006/relationships/hyperlink" Target="https://helpv4.meinvoice.vn/kb/app2_khach_hang/" TargetMode="External"/><Relationship Id="rId143" Type="http://schemas.openxmlformats.org/officeDocument/2006/relationships/image" Target="media/image121.png"/><Relationship Id="rId185" Type="http://schemas.openxmlformats.org/officeDocument/2006/relationships/image" Target="media/image149.png"/><Relationship Id="rId350" Type="http://schemas.openxmlformats.org/officeDocument/2006/relationships/hyperlink" Target="https://helpv4.meinvoice.vn/kb/upload-file-hoa-don-co-san-vao-phan-mem/" TargetMode="External"/><Relationship Id="rId406" Type="http://schemas.openxmlformats.org/officeDocument/2006/relationships/hyperlink" Target="https://helpact.misa.vn/kb/ket-noi-voi-phan-mem-invoicebots/" TargetMode="External"/><Relationship Id="rId9" Type="http://schemas.openxmlformats.org/officeDocument/2006/relationships/image" Target="media/image2.png"/><Relationship Id="rId210" Type="http://schemas.openxmlformats.org/officeDocument/2006/relationships/hyperlink" Target="https://helpv4.meinvoice.vn/kb/nd-sua-doi-web-dang-ky-su-dung-hoa-don-voi-co-quan-thue-hddt-co-ma-cqt/" TargetMode="External"/><Relationship Id="rId392" Type="http://schemas.openxmlformats.org/officeDocument/2006/relationships/image" Target="media/image252.jpeg"/><Relationship Id="rId448" Type="http://schemas.openxmlformats.org/officeDocument/2006/relationships/hyperlink" Target="https://helpv4.meinvoice.vn/kb/bao-cao-danh-sach-hoa-don-rui-ro-theo-nha-cung-cap/" TargetMode="External"/><Relationship Id="rId252" Type="http://schemas.openxmlformats.org/officeDocument/2006/relationships/image" Target="media/image182.png"/><Relationship Id="rId294" Type="http://schemas.openxmlformats.org/officeDocument/2006/relationships/hyperlink" Target="https://helpv4.meinvoice.vn/kb/chon-phuong-thuc-chuyen-du-lieu-hoa-don-dien-tu-den-cqt/" TargetMode="External"/><Relationship Id="rId308" Type="http://schemas.openxmlformats.org/officeDocument/2006/relationships/hyperlink" Target="https://helpv4.meinvoice.vn/kb/rieng-tu-nd-sua-doi-web-dang-ky-su-dung-hoa-don-khong-co-ma-voi-co-quan-thue/" TargetMode="External"/><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hyperlink" Target="https://helpv4.meinvoice.vn/kb/cau-hoi-thuong-gap-ve-hoa-don-dien-tu-theo-nghi-dinh-70-2025-nd-cp/" TargetMode="External"/><Relationship Id="rId154" Type="http://schemas.openxmlformats.org/officeDocument/2006/relationships/image" Target="media/image130.png"/><Relationship Id="rId361" Type="http://schemas.openxmlformats.org/officeDocument/2006/relationships/image" Target="media/image229.jpeg"/><Relationship Id="rId196" Type="http://schemas.openxmlformats.org/officeDocument/2006/relationships/hyperlink" Target="https://helpv4.meinvoice.vn/kb/nd-sua-doi-xu-ly-hoa-don-mtt-da-gui-cqt-da-gui-nguoi-mua-sai-ten-dia-chi-khong-sai-noi-dung-khac/" TargetMode="External"/><Relationship Id="rId417" Type="http://schemas.openxmlformats.org/officeDocument/2006/relationships/image" Target="media/image265.png"/><Relationship Id="rId459" Type="http://schemas.openxmlformats.org/officeDocument/2006/relationships/hyperlink" Target="https://helpv4.meinvoice.vn/kb/misa-meinvoice-xu-ly-hoa-don-bao-cao-thong-ke-chi-phi-theo-nhan-dan/" TargetMode="External"/><Relationship Id="rId16" Type="http://schemas.openxmlformats.org/officeDocument/2006/relationships/image" Target="media/image9.png"/><Relationship Id="rId221" Type="http://schemas.openxmlformats.org/officeDocument/2006/relationships/hyperlink" Target="https://helpv4.meinvoice.vn/kb/nhap-khau-phieu-xuat-kho/" TargetMode="External"/><Relationship Id="rId263" Type="http://schemas.openxmlformats.org/officeDocument/2006/relationships/hyperlink" Target="https://helpv4.meinvoice.vn/kb/tra_cuu_hoa_don_dien_tu/" TargetMode="External"/><Relationship Id="rId319" Type="http://schemas.openxmlformats.org/officeDocument/2006/relationships/hyperlink" Target="https://helpv4.meinvoice.vn/kb/nhap-khau-phieu-xuat-kho/" TargetMode="External"/><Relationship Id="rId470" Type="http://schemas.openxmlformats.org/officeDocument/2006/relationships/hyperlink" Target="https://helpv4.meinvoice.vn/kb/xu-ly-truong-hop-tai-khoan-dang-nhap-trang-hoadondientu-gdt-gov-bi-khoa-hoac-quen-mat-khau-dang-nhap/" TargetMode="External"/><Relationship Id="rId58" Type="http://schemas.openxmlformats.org/officeDocument/2006/relationships/image" Target="media/image51.png"/><Relationship Id="rId123" Type="http://schemas.openxmlformats.org/officeDocument/2006/relationships/hyperlink" Target="https://helpv4.meinvoice.vn/kb/khoi-tao-va-phat-hanh-hoa-don-linh-vuc-kinh-doanh-xe/" TargetMode="External"/><Relationship Id="rId330" Type="http://schemas.openxmlformats.org/officeDocument/2006/relationships/image" Target="media/image217.jpeg"/><Relationship Id="rId165" Type="http://schemas.openxmlformats.org/officeDocument/2006/relationships/hyperlink" Target="http://help.meinvoice.vn/kb/xoa-chung-thu-so-neu-khong-con-nhu-cau-su-dung/" TargetMode="External"/><Relationship Id="rId372" Type="http://schemas.openxmlformats.org/officeDocument/2006/relationships/hyperlink" Target="https://helpv4.meinvoice.vn/ac/misa-meinvoice-xu-ly-hoa-don-chuyen-hoa-don-vao-chuong-trinh/" TargetMode="External"/><Relationship Id="rId428" Type="http://schemas.openxmlformats.org/officeDocument/2006/relationships/image" Target="media/image274.png"/><Relationship Id="rId232" Type="http://schemas.openxmlformats.org/officeDocument/2006/relationships/hyperlink" Target="https://helpv4.meinvoice.vn/kb/quan-ly-tinh-hinh-su-dung-hoa-don/" TargetMode="External"/><Relationship Id="rId274" Type="http://schemas.openxmlformats.org/officeDocument/2006/relationships/image" Target="media/image197.png"/><Relationship Id="rId481" Type="http://schemas.openxmlformats.org/officeDocument/2006/relationships/image" Target="media/image309.png"/><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15.png"/><Relationship Id="rId80" Type="http://schemas.openxmlformats.org/officeDocument/2006/relationships/image" Target="media/image73.png"/><Relationship Id="rId176" Type="http://schemas.openxmlformats.org/officeDocument/2006/relationships/hyperlink" Target="https://helpv4.meinvoice.vn/kb/r10_thiet_lap_ky_so/" TargetMode="External"/><Relationship Id="rId341" Type="http://schemas.openxmlformats.org/officeDocument/2006/relationships/hyperlink" Target="http://meinvoice.vn/" TargetMode="External"/><Relationship Id="rId383" Type="http://schemas.openxmlformats.org/officeDocument/2006/relationships/image" Target="media/image244.jpeg"/><Relationship Id="rId439" Type="http://schemas.openxmlformats.org/officeDocument/2006/relationships/image" Target="media/image284.png"/><Relationship Id="rId201" Type="http://schemas.openxmlformats.org/officeDocument/2006/relationships/hyperlink" Target="https://helpv4.meinvoice.vn/kb/nd-sua-doi-dieu-chinh-hoa-don-mtt-da-gui-hoac-chua-gui-cqt-chua-gui-nguoi-mua-sai-so-tien-tien-thue-thue-suat-hang-hoa/" TargetMode="External"/><Relationship Id="rId243" Type="http://schemas.openxmlformats.org/officeDocument/2006/relationships/image" Target="media/image174.jpeg"/><Relationship Id="rId285" Type="http://schemas.openxmlformats.org/officeDocument/2006/relationships/image" Target="media/image205.jpeg"/><Relationship Id="rId450" Type="http://schemas.openxmlformats.org/officeDocument/2006/relationships/hyperlink" Target="https://helpv4.meinvoice.vn/kb/misa-meinvoice-xu-ly-hoa-don-bao-cao-hoa-don-thay-the-dieu-chinh/" TargetMode="External"/><Relationship Id="rId506" Type="http://schemas.openxmlformats.org/officeDocument/2006/relationships/fontTable" Target="fontTable.xml"/><Relationship Id="rId38" Type="http://schemas.openxmlformats.org/officeDocument/2006/relationships/image" Target="media/image31.png"/><Relationship Id="rId103" Type="http://schemas.openxmlformats.org/officeDocument/2006/relationships/hyperlink" Target="https://helpv4.meinvoice.vn/kb/app2_hang_hoa_dich_vu/" TargetMode="External"/><Relationship Id="rId310" Type="http://schemas.openxmlformats.org/officeDocument/2006/relationships/hyperlink" Target="https://helpv4.meinvoice.vn/kb/chon-phuong-thuc-chuyen-du-lieu-hoa-don-dien-tu-den-cqt/" TargetMode="External"/><Relationship Id="rId492" Type="http://schemas.openxmlformats.org/officeDocument/2006/relationships/image" Target="media/image320.png"/><Relationship Id="rId91" Type="http://schemas.openxmlformats.org/officeDocument/2006/relationships/image" Target="media/image84.png"/><Relationship Id="rId145" Type="http://schemas.openxmlformats.org/officeDocument/2006/relationships/hyperlink" Target="https://helpv4.meinvoice.vn/kb/nhap-khau-hoa-don-gtgt-dich-vu-van-chuyen-co-thong-tin-bien-kiem-soat/" TargetMode="External"/><Relationship Id="rId187" Type="http://schemas.openxmlformats.org/officeDocument/2006/relationships/image" Target="media/image151.gif"/><Relationship Id="rId352" Type="http://schemas.openxmlformats.org/officeDocument/2006/relationships/hyperlink" Target="https://helpv4.meinvoice.vn/kb/inbot-kiem-tra-tinh-hop-ly-cua-hoa-don/" TargetMode="External"/><Relationship Id="rId394" Type="http://schemas.openxmlformats.org/officeDocument/2006/relationships/image" Target="media/image254.jpeg"/><Relationship Id="rId408" Type="http://schemas.openxmlformats.org/officeDocument/2006/relationships/hyperlink" Target="https://helphkd.misa.vn/kb/hoa-don-dau-vao/" TargetMode="External"/><Relationship Id="rId212" Type="http://schemas.openxmlformats.org/officeDocument/2006/relationships/image" Target="media/image159.png"/><Relationship Id="rId254" Type="http://schemas.openxmlformats.org/officeDocument/2006/relationships/image" Target="media/image183.png"/><Relationship Id="rId49" Type="http://schemas.openxmlformats.org/officeDocument/2006/relationships/image" Target="media/image42.png"/><Relationship Id="rId114" Type="http://schemas.openxmlformats.org/officeDocument/2006/relationships/hyperlink" Target="https://app3.meinvoice.vn/v3/dang-ky/mau-hoa-don" TargetMode="External"/><Relationship Id="rId296" Type="http://schemas.openxmlformats.org/officeDocument/2006/relationships/hyperlink" Target="https://helpv4.meinvoice.vn/kb/app2_gui_hoa_don_cho_khach_hang/" TargetMode="External"/><Relationship Id="rId461" Type="http://schemas.openxmlformats.org/officeDocument/2006/relationships/image" Target="media/image292.png"/><Relationship Id="rId60" Type="http://schemas.openxmlformats.org/officeDocument/2006/relationships/image" Target="media/image53.png"/><Relationship Id="rId156" Type="http://schemas.openxmlformats.org/officeDocument/2006/relationships/image" Target="media/image132.png"/><Relationship Id="rId198" Type="http://schemas.openxmlformats.org/officeDocument/2006/relationships/hyperlink" Target="https://helpv4.meinvoice.vn/kb/nd-sua-doi-dieu-chinh-hoa-don-mtt-da-gui-hoac-chua-gui-cqt-da-gui-nguoi-mua-sai-so-tien-tien-thue-thue-suat-hang-hoa/" TargetMode="External"/><Relationship Id="rId321" Type="http://schemas.openxmlformats.org/officeDocument/2006/relationships/hyperlink" Target="https://helpv4.meinvoice.vn/kb/thiet-lap-truong-thong-tin-mo-rong-hien-thi-tren-phieu-xuat-kho/" TargetMode="External"/><Relationship Id="rId363" Type="http://schemas.openxmlformats.org/officeDocument/2006/relationships/image" Target="media/image231.jpeg"/><Relationship Id="rId419" Type="http://schemas.openxmlformats.org/officeDocument/2006/relationships/image" Target="media/image267.png"/><Relationship Id="rId223" Type="http://schemas.openxmlformats.org/officeDocument/2006/relationships/image" Target="media/image165.png"/><Relationship Id="rId430" Type="http://schemas.openxmlformats.org/officeDocument/2006/relationships/image" Target="media/image276.png"/><Relationship Id="rId18" Type="http://schemas.openxmlformats.org/officeDocument/2006/relationships/image" Target="media/image11.png"/><Relationship Id="rId265" Type="http://schemas.openxmlformats.org/officeDocument/2006/relationships/image" Target="media/image190.png"/><Relationship Id="rId472" Type="http://schemas.openxmlformats.org/officeDocument/2006/relationships/image" Target="media/image302.png"/><Relationship Id="rId125" Type="http://schemas.openxmlformats.org/officeDocument/2006/relationships/image" Target="media/image106.jpeg"/><Relationship Id="rId167" Type="http://schemas.openxmlformats.org/officeDocument/2006/relationships/hyperlink" Target="https://helpv4.meinvoice.vn/kb/phat-hanh-hoa-don-co-ma/app2_lap_va_phat_hanh_hoa_don_dieu_chinh" TargetMode="External"/><Relationship Id="rId332" Type="http://schemas.openxmlformats.org/officeDocument/2006/relationships/hyperlink" Target="https://meinvoice.vn/" TargetMode="External"/><Relationship Id="rId374" Type="http://schemas.openxmlformats.org/officeDocument/2006/relationships/image" Target="media/image240.png"/><Relationship Id="rId71" Type="http://schemas.openxmlformats.org/officeDocument/2006/relationships/image" Target="media/image64.png"/><Relationship Id="rId234" Type="http://schemas.openxmlformats.org/officeDocument/2006/relationships/hyperlink" Target="https://helpv4.meinvoice.vn/kb/web-xu-ly-phieu-xuat-kho-sai-sot-sai-thieu-thong-tin-nguoi-nhan-hang-khong-sai-thong-tin-khac-theo-nghi-dinh-70-2025-nd-cp/" TargetMode="External"/><Relationship Id="rId2" Type="http://schemas.openxmlformats.org/officeDocument/2006/relationships/numbering" Target="numbering.xml"/><Relationship Id="rId29" Type="http://schemas.openxmlformats.org/officeDocument/2006/relationships/image" Target="media/image22.png"/><Relationship Id="rId276" Type="http://schemas.openxmlformats.org/officeDocument/2006/relationships/image" Target="media/image198.png"/><Relationship Id="rId441" Type="http://schemas.openxmlformats.org/officeDocument/2006/relationships/image" Target="media/image286.png"/><Relationship Id="rId483" Type="http://schemas.openxmlformats.org/officeDocument/2006/relationships/image" Target="media/image311.png"/><Relationship Id="rId40" Type="http://schemas.openxmlformats.org/officeDocument/2006/relationships/image" Target="media/image33.png"/><Relationship Id="rId136" Type="http://schemas.openxmlformats.org/officeDocument/2006/relationships/hyperlink" Target="https://helpv4.meinvoice.vn/kb/chuyen-du-lieu-hoa-don-ve-den-cqt/" TargetMode="External"/><Relationship Id="rId178" Type="http://schemas.openxmlformats.org/officeDocument/2006/relationships/hyperlink" Target="https://helpv4.meinvoice.vn/kb/phat-hanh-hoa-don-co-ma/app2_lap_va_phat_hanh_hoa_don_dieu_chinh" TargetMode="External"/><Relationship Id="rId301" Type="http://schemas.openxmlformats.org/officeDocument/2006/relationships/hyperlink" Target="https://helpv4.meinvoice.vn/kb/nd-sua-doi-xu-ly-hoa-don-khong-ma-da-chuyen-day-du-noi-dung-den-cqt-chua-gui-nguoi-mua-sai-ten-dia-chi-nguoi-mua/" TargetMode="External"/><Relationship Id="rId343" Type="http://schemas.openxmlformats.org/officeDocument/2006/relationships/image" Target="media/image219.jpeg"/><Relationship Id="rId82" Type="http://schemas.openxmlformats.org/officeDocument/2006/relationships/image" Target="media/image75.png"/><Relationship Id="rId203" Type="http://schemas.openxmlformats.org/officeDocument/2006/relationships/image" Target="media/image155.png"/><Relationship Id="rId385" Type="http://schemas.openxmlformats.org/officeDocument/2006/relationships/image" Target="media/image246.png"/><Relationship Id="rId245" Type="http://schemas.openxmlformats.org/officeDocument/2006/relationships/image" Target="media/image176.png"/><Relationship Id="rId287" Type="http://schemas.openxmlformats.org/officeDocument/2006/relationships/hyperlink" Target="https://helpv4.meinvoice.vn/kb/app2_khach_hang/" TargetMode="External"/><Relationship Id="rId410" Type="http://schemas.openxmlformats.org/officeDocument/2006/relationships/hyperlink" Target="https://mimosahelp.misa.vn/kb/xu-ly-hoa-don-dau-vao-invoicebot/" TargetMode="External"/><Relationship Id="rId452" Type="http://schemas.openxmlformats.org/officeDocument/2006/relationships/hyperlink" Target="https://helpv4.meinvoice.vn/kb/phan-mem-xu-ly-hoa-don-xem-bao-cao-tong-hop-chi-phi/" TargetMode="External"/><Relationship Id="rId494" Type="http://schemas.openxmlformats.org/officeDocument/2006/relationships/image" Target="media/image322.png"/><Relationship Id="rId105" Type="http://schemas.openxmlformats.org/officeDocument/2006/relationships/image" Target="media/image96.png"/><Relationship Id="rId147" Type="http://schemas.openxmlformats.org/officeDocument/2006/relationships/image" Target="media/image124.png"/><Relationship Id="rId312" Type="http://schemas.openxmlformats.org/officeDocument/2006/relationships/image" Target="media/image213.png"/><Relationship Id="rId354" Type="http://schemas.openxmlformats.org/officeDocument/2006/relationships/image" Target="media/image224.png"/><Relationship Id="rId51" Type="http://schemas.openxmlformats.org/officeDocument/2006/relationships/image" Target="media/image44.png"/><Relationship Id="rId93" Type="http://schemas.openxmlformats.org/officeDocument/2006/relationships/image" Target="media/image86.png"/><Relationship Id="rId189" Type="http://schemas.openxmlformats.org/officeDocument/2006/relationships/image" Target="media/image153.png"/><Relationship Id="rId396" Type="http://schemas.openxmlformats.org/officeDocument/2006/relationships/image" Target="media/image256.jpeg"/><Relationship Id="rId214" Type="http://schemas.openxmlformats.org/officeDocument/2006/relationships/image" Target="media/image161.png"/><Relationship Id="rId256" Type="http://schemas.openxmlformats.org/officeDocument/2006/relationships/hyperlink" Target="https://helpv4.meinvoice.vn/kb/inbot-trai-nghiem-thu-tinh-nang-kiem-tra-hoa-don-dau-vao-khi-tra-cuu-hoa-don/" TargetMode="External"/><Relationship Id="rId298" Type="http://schemas.openxmlformats.org/officeDocument/2006/relationships/hyperlink" Target="https://helpv4.meinvoice.vn/kb/nd-sua-doi-xu-ly-hoa-don-khong-ma-da-chuyen-day-du-noi-dung-den-cqt-da-gui-nguoi-mua-sai-ten-dia-chi-nguoi-mua/" TargetMode="External"/><Relationship Id="rId421" Type="http://schemas.openxmlformats.org/officeDocument/2006/relationships/hyperlink" Target="https://helpv4.meinvoice.vn/kb/tu-dong-phan-loai-hoa-don-theo-nhom-chi-phi/" TargetMode="External"/><Relationship Id="rId463" Type="http://schemas.openxmlformats.org/officeDocument/2006/relationships/image" Target="media/image294.png"/><Relationship Id="rId116" Type="http://schemas.openxmlformats.org/officeDocument/2006/relationships/image" Target="media/image100.png"/><Relationship Id="rId158" Type="http://schemas.openxmlformats.org/officeDocument/2006/relationships/image" Target="media/image134.png"/><Relationship Id="rId323" Type="http://schemas.openxmlformats.org/officeDocument/2006/relationships/hyperlink" Target="https://helpv4.meinvoice.vn/kb/nd-sua-doi-lap-bang-tong-hop-du-lieu-hoa-don-gui-co-quan-thue/" TargetMode="External"/><Relationship Id="rId20" Type="http://schemas.openxmlformats.org/officeDocument/2006/relationships/image" Target="media/image13.png"/><Relationship Id="rId62" Type="http://schemas.openxmlformats.org/officeDocument/2006/relationships/image" Target="media/image55.png"/><Relationship Id="rId365" Type="http://schemas.openxmlformats.org/officeDocument/2006/relationships/hyperlink" Target="https://helpv4.meinvoice.vn/kb/upload-file-hoa-don-co-san-vao-phan-mem/" TargetMode="External"/><Relationship Id="rId225" Type="http://schemas.openxmlformats.org/officeDocument/2006/relationships/image" Target="media/image167.png"/><Relationship Id="rId267" Type="http://schemas.openxmlformats.org/officeDocument/2006/relationships/image" Target="media/image192.png"/><Relationship Id="rId432" Type="http://schemas.openxmlformats.org/officeDocument/2006/relationships/image" Target="media/image278.png"/><Relationship Id="rId474" Type="http://schemas.openxmlformats.org/officeDocument/2006/relationships/image" Target="media/image303.jpeg"/><Relationship Id="rId127" Type="http://schemas.openxmlformats.org/officeDocument/2006/relationships/image" Target="media/image108.jpeg"/><Relationship Id="rId31" Type="http://schemas.openxmlformats.org/officeDocument/2006/relationships/image" Target="media/image24.png"/><Relationship Id="rId73" Type="http://schemas.openxmlformats.org/officeDocument/2006/relationships/image" Target="media/image66.png"/><Relationship Id="rId169" Type="http://schemas.openxmlformats.org/officeDocument/2006/relationships/hyperlink" Target="https://helpv4.meinvoice.vn/kb/phat-hanh-hoa-don-co-ma/app2_lap_hoa_don_dien_tu" TargetMode="External"/><Relationship Id="rId334" Type="http://schemas.openxmlformats.org/officeDocument/2006/relationships/hyperlink" Target="https://helpv4.meinvoice.vn/kb/tra_cuu_hoa_don_dien_tu/r9_desktop__quet_ma_qr_code_de_tra_cuu_hoa_don" TargetMode="External"/><Relationship Id="rId376" Type="http://schemas.openxmlformats.org/officeDocument/2006/relationships/hyperlink" Target="https://helpv4.meinvoice.vn/kb/inbot-bat-dau-su-dung/" TargetMode="External"/><Relationship Id="rId4" Type="http://schemas.openxmlformats.org/officeDocument/2006/relationships/settings" Target="settings.xml"/><Relationship Id="rId180" Type="http://schemas.openxmlformats.org/officeDocument/2006/relationships/image" Target="media/image144.png"/><Relationship Id="rId215" Type="http://schemas.openxmlformats.org/officeDocument/2006/relationships/image" Target="media/image162.png"/><Relationship Id="rId236" Type="http://schemas.openxmlformats.org/officeDocument/2006/relationships/hyperlink" Target="https://helpv4.meinvoice.vn/kb/web-lap-phieu-xuat-kho-thay-the-cho-phieu-xuat-kho-sai-sot-theo-nghi-dinh-70-2025-nd-cp/" TargetMode="External"/><Relationship Id="rId257" Type="http://schemas.openxmlformats.org/officeDocument/2006/relationships/image" Target="media/image184.png"/><Relationship Id="rId278" Type="http://schemas.openxmlformats.org/officeDocument/2006/relationships/image" Target="media/image200.png"/><Relationship Id="rId401" Type="http://schemas.openxmlformats.org/officeDocument/2006/relationships/hyperlink" Target="https://helpv4.meinvoice.vn/kb/gui-phan-hoi-cho-misa-ve-tinh-nang-xu-ly-hoa-don-dau-vao/" TargetMode="External"/><Relationship Id="rId422" Type="http://schemas.openxmlformats.org/officeDocument/2006/relationships/image" Target="media/image269.png"/><Relationship Id="rId443" Type="http://schemas.openxmlformats.org/officeDocument/2006/relationships/hyperlink" Target="https://helpv4.meinvoice.vn/kb/tu-dong-phan-loai-hoa-don-theo-nhom-chi-phi/" TargetMode="External"/><Relationship Id="rId464" Type="http://schemas.openxmlformats.org/officeDocument/2006/relationships/image" Target="media/image295.png"/><Relationship Id="rId303" Type="http://schemas.openxmlformats.org/officeDocument/2006/relationships/hyperlink" Target="https://helpv4.meinvoice.vn/kb/dieu-chinh-hoa-don-khong-ma-da-chuyen-day-du-noi-dung-den-cqt-chua-gui-nguoi-mua-sai-mst-so-tien-tien-thue-hang-hoa/" TargetMode="External"/><Relationship Id="rId485" Type="http://schemas.openxmlformats.org/officeDocument/2006/relationships/image" Target="media/image313.png"/><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hyperlink" Target="https://app3.meinvoice.vn/v3/dang-ky/mau-hoa-don" TargetMode="External"/><Relationship Id="rId345" Type="http://schemas.openxmlformats.org/officeDocument/2006/relationships/hyperlink" Target="https://helpv4.meinvoice.vn/kb/app2_thiet_lap_thong_tin_don_vi/" TargetMode="External"/><Relationship Id="rId387" Type="http://schemas.openxmlformats.org/officeDocument/2006/relationships/hyperlink" Target="https://helpv4.meinvoice.vn/kb/misa-meinvoice-xu-ly-hoa-don-huong-dan-dang-nhap/" TargetMode="External"/><Relationship Id="rId191" Type="http://schemas.openxmlformats.org/officeDocument/2006/relationships/hyperlink" Target="https://helpv4.meinvoice.vn/kb/nd-sua-doi-thay-the-hoa-don-co-ma-da-gui-nguoi-mua-sai-mst-so-tien-thue-suat-tien-thue/" TargetMode="External"/><Relationship Id="rId205" Type="http://schemas.openxmlformats.org/officeDocument/2006/relationships/image" Target="media/image157.png"/><Relationship Id="rId247" Type="http://schemas.openxmlformats.org/officeDocument/2006/relationships/image" Target="media/image178.png"/><Relationship Id="rId412" Type="http://schemas.openxmlformats.org/officeDocument/2006/relationships/image" Target="media/image261.png"/><Relationship Id="rId107" Type="http://schemas.openxmlformats.org/officeDocument/2006/relationships/image" Target="media/image98.png"/><Relationship Id="rId289" Type="http://schemas.openxmlformats.org/officeDocument/2006/relationships/hyperlink" Target="https://helpv4.meinvoice.vn/kb/app2_khach_hang/" TargetMode="External"/><Relationship Id="rId454" Type="http://schemas.openxmlformats.org/officeDocument/2006/relationships/image" Target="media/image291.jpeg"/><Relationship Id="rId496" Type="http://schemas.openxmlformats.org/officeDocument/2006/relationships/image" Target="media/image324.png"/><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26.png"/><Relationship Id="rId314" Type="http://schemas.openxmlformats.org/officeDocument/2006/relationships/hyperlink" Target="https://helpv4.meinvoice.vn/kb/thiet-lap-cac-thong-tin-mo-rong-khai-bao-khi-lap-hoa-don-nhung-khong-hien-thi-len-hoa-don/" TargetMode="External"/><Relationship Id="rId356" Type="http://schemas.openxmlformats.org/officeDocument/2006/relationships/hyperlink" Target="https://helpv4.meinvoice.vn/kb/cong-ty-co-nhieu-chi-nhanh-thi-quan-ly-hoa-don-dau-vao-nhu-the-nao/" TargetMode="External"/><Relationship Id="rId398" Type="http://schemas.openxmlformats.org/officeDocument/2006/relationships/image" Target="media/image257.png"/><Relationship Id="rId95" Type="http://schemas.openxmlformats.org/officeDocument/2006/relationships/image" Target="media/image88.png"/><Relationship Id="rId160" Type="http://schemas.openxmlformats.org/officeDocument/2006/relationships/hyperlink" Target="https://helpv4.meinvoice.vn/kb/app2_xem_bao_cao_hoa_don_dien_tu/" TargetMode="External"/><Relationship Id="rId216" Type="http://schemas.openxmlformats.org/officeDocument/2006/relationships/hyperlink" Target="https://helpv4.meinvoice.vn/kb/thiet-lap-cac-thong-tin-mo-rong-khai-bao-khi-lap-hoa-don-nhung-khong-hien-thi-len-hoa-don/" TargetMode="External"/><Relationship Id="rId423" Type="http://schemas.openxmlformats.org/officeDocument/2006/relationships/image" Target="media/image270.jpeg"/><Relationship Id="rId258" Type="http://schemas.openxmlformats.org/officeDocument/2006/relationships/image" Target="media/image185.png"/><Relationship Id="rId465" Type="http://schemas.openxmlformats.org/officeDocument/2006/relationships/image" Target="media/image296.png"/><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image" Target="media/image102.png"/><Relationship Id="rId325" Type="http://schemas.openxmlformats.org/officeDocument/2006/relationships/hyperlink" Target="https://helpv4.meinvoice.vn/kb/quan-ly-tinh-hinh-su-dung-hoa-don/" TargetMode="External"/><Relationship Id="rId367" Type="http://schemas.openxmlformats.org/officeDocument/2006/relationships/image" Target="media/image234.jpeg"/><Relationship Id="rId171" Type="http://schemas.openxmlformats.org/officeDocument/2006/relationships/hyperlink" Target="https://helpv4.meinvoice.vn/kb/phat-hanh-hoa-don-co-ma/" TargetMode="External"/><Relationship Id="rId227" Type="http://schemas.openxmlformats.org/officeDocument/2006/relationships/image" Target="media/image168.png"/><Relationship Id="rId269" Type="http://schemas.openxmlformats.org/officeDocument/2006/relationships/image" Target="media/image194.png"/><Relationship Id="rId434" Type="http://schemas.openxmlformats.org/officeDocument/2006/relationships/image" Target="media/image280.jpeg"/><Relationship Id="rId476" Type="http://schemas.openxmlformats.org/officeDocument/2006/relationships/image" Target="media/image305.png"/><Relationship Id="rId33" Type="http://schemas.openxmlformats.org/officeDocument/2006/relationships/image" Target="media/image26.png"/><Relationship Id="rId129" Type="http://schemas.openxmlformats.org/officeDocument/2006/relationships/image" Target="media/image110.jpeg"/><Relationship Id="rId280" Type="http://schemas.openxmlformats.org/officeDocument/2006/relationships/image" Target="media/image202.png"/><Relationship Id="rId336" Type="http://schemas.openxmlformats.org/officeDocument/2006/relationships/hyperlink" Target="https://helpv4.meinvoice.vn/kb/r8_web_thiet_lap_thanh_toan_truc_tuyen_tren_meinvoice_vn_web/" TargetMode="External"/><Relationship Id="rId501" Type="http://schemas.openxmlformats.org/officeDocument/2006/relationships/hyperlink" Target="https://helpv4.meinvoice.vn/kb/inbot-nhan-hoa-don-va-phan-loai/" TargetMode="External"/><Relationship Id="rId75" Type="http://schemas.openxmlformats.org/officeDocument/2006/relationships/image" Target="media/image68.png"/><Relationship Id="rId140" Type="http://schemas.openxmlformats.org/officeDocument/2006/relationships/image" Target="media/image118.png"/><Relationship Id="rId182" Type="http://schemas.openxmlformats.org/officeDocument/2006/relationships/image" Target="media/image146.png"/><Relationship Id="rId378" Type="http://schemas.openxmlformats.org/officeDocument/2006/relationships/hyperlink" Target="https://helpv4.meinvoice.vn/kb/inbot-bat-dau-su-dung/" TargetMode="External"/><Relationship Id="rId403" Type="http://schemas.openxmlformats.org/officeDocument/2006/relationships/hyperlink" Target="https://helpv4.meinvoice.vn/kb/inbot-dan-nhan-de-phan-loai-hoa-don/" TargetMode="External"/><Relationship Id="rId6" Type="http://schemas.openxmlformats.org/officeDocument/2006/relationships/footnotes" Target="footnotes.xml"/><Relationship Id="rId238" Type="http://schemas.openxmlformats.org/officeDocument/2006/relationships/image" Target="media/image170.png"/><Relationship Id="rId445" Type="http://schemas.openxmlformats.org/officeDocument/2006/relationships/image" Target="media/image289.jpeg"/><Relationship Id="rId487" Type="http://schemas.openxmlformats.org/officeDocument/2006/relationships/image" Target="media/image315.png"/><Relationship Id="rId291" Type="http://schemas.openxmlformats.org/officeDocument/2006/relationships/hyperlink" Target="https://helpv4.meinvoice.vn/kb/app2_hang_hoa_dich_vu/" TargetMode="External"/><Relationship Id="rId305" Type="http://schemas.openxmlformats.org/officeDocument/2006/relationships/hyperlink" Target="https://helpv4.meinvoice.vn/kb/app2_tra_cuu_tim_kiem_hoa_don_dien_tu/" TargetMode="External"/><Relationship Id="rId347" Type="http://schemas.openxmlformats.org/officeDocument/2006/relationships/image" Target="media/image222.jpeg"/><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28.png"/><Relationship Id="rId389" Type="http://schemas.openxmlformats.org/officeDocument/2006/relationships/image" Target="media/image249.jpeg"/><Relationship Id="rId193" Type="http://schemas.openxmlformats.org/officeDocument/2006/relationships/hyperlink" Target="https://helpv4.meinvoice.vn/kb/nd-sua-doi-xu-ly-hoa-don-co-ma-chua-gui-nguoi-mua-sai-ten-dia-chi-nguoi-mua-khong-sai-mst-va-cac-thong-tin-khac/" TargetMode="External"/><Relationship Id="rId207" Type="http://schemas.openxmlformats.org/officeDocument/2006/relationships/hyperlink" Target="https://helpv4.meinvoice.vn/kb/app2_tra_cuu_tim_kiem_hoa_don_dien_tu/" TargetMode="External"/><Relationship Id="rId249" Type="http://schemas.openxmlformats.org/officeDocument/2006/relationships/hyperlink" Target="https://meinvoice.vn/" TargetMode="External"/><Relationship Id="rId414" Type="http://schemas.openxmlformats.org/officeDocument/2006/relationships/image" Target="media/image263.jpeg"/><Relationship Id="rId456" Type="http://schemas.openxmlformats.org/officeDocument/2006/relationships/hyperlink" Target="https://helpv4.meinvoice.vn/kb/bao-cao-danh-sach-hoa-don-rui-ro-theo-nha-cung-cap/" TargetMode="External"/><Relationship Id="rId498" Type="http://schemas.openxmlformats.org/officeDocument/2006/relationships/image" Target="media/image326.png"/><Relationship Id="rId13" Type="http://schemas.openxmlformats.org/officeDocument/2006/relationships/image" Target="media/image6.png"/><Relationship Id="rId109" Type="http://schemas.openxmlformats.org/officeDocument/2006/relationships/hyperlink" Target="https://helpv4.meinvoice.vn/kb/quan-ly-hoa-don-theo-co-cau-to-chuc/" TargetMode="External"/><Relationship Id="rId260" Type="http://schemas.openxmlformats.org/officeDocument/2006/relationships/image" Target="media/image187.png"/><Relationship Id="rId316" Type="http://schemas.openxmlformats.org/officeDocument/2006/relationships/image" Target="media/image215.png"/><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04.png"/><Relationship Id="rId358" Type="http://schemas.openxmlformats.org/officeDocument/2006/relationships/hyperlink" Target="https://helpv4.meinvoice.vn/kb/inbot-loi-thuong-gap-khi-upload-hoa-don/" TargetMode="External"/><Relationship Id="rId162" Type="http://schemas.openxmlformats.org/officeDocument/2006/relationships/image" Target="media/image136.png"/><Relationship Id="rId218" Type="http://schemas.openxmlformats.org/officeDocument/2006/relationships/image" Target="media/image164.png"/><Relationship Id="rId425" Type="http://schemas.openxmlformats.org/officeDocument/2006/relationships/image" Target="media/image272.png"/><Relationship Id="rId467" Type="http://schemas.openxmlformats.org/officeDocument/2006/relationships/image" Target="media/image298.png"/><Relationship Id="rId271" Type="http://schemas.openxmlformats.org/officeDocument/2006/relationships/image" Target="media/image196.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12.jpeg"/><Relationship Id="rId327" Type="http://schemas.openxmlformats.org/officeDocument/2006/relationships/hyperlink" Target="https://hoadondientu.gdt.gov.vn/" TargetMode="External"/><Relationship Id="rId369" Type="http://schemas.openxmlformats.org/officeDocument/2006/relationships/image" Target="media/image236.png"/><Relationship Id="rId173" Type="http://schemas.openxmlformats.org/officeDocument/2006/relationships/image" Target="media/image142.png"/><Relationship Id="rId229" Type="http://schemas.openxmlformats.org/officeDocument/2006/relationships/hyperlink" Target="https://helpv4.meinvoice.vn/kb/nd-sua-doi-lap-bang-tong-hop-du-lieu-hoa-don-gui-co-quan-thue/" TargetMode="External"/><Relationship Id="rId380" Type="http://schemas.openxmlformats.org/officeDocument/2006/relationships/hyperlink" Target="https://helpv4.meinvoice.vn/kb/upload-file-hoa-don-co-san-vao-phan-mem/" TargetMode="External"/><Relationship Id="rId436" Type="http://schemas.openxmlformats.org/officeDocument/2006/relationships/image" Target="media/image282.gif"/><Relationship Id="rId240" Type="http://schemas.openxmlformats.org/officeDocument/2006/relationships/image" Target="media/image171.jpeg"/><Relationship Id="rId478" Type="http://schemas.openxmlformats.org/officeDocument/2006/relationships/image" Target="media/image306.png"/><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04.png"/><Relationship Id="rId338" Type="http://schemas.openxmlformats.org/officeDocument/2006/relationships/hyperlink" Target="https://helpv4.meinvoice.vn/kb/r8_web_thiet_lap_thanh_toan_truc_tuyen_tren_meinvoice_vn_web/" TargetMode="External"/><Relationship Id="rId503" Type="http://schemas.openxmlformats.org/officeDocument/2006/relationships/hyperlink" Target="https://helpv4.meinvoice.vn/kb/inbot-tu-dong-tai-hoa-don-tu-trang-tra-cuu-hoa-don-cua-nha-cung-cap/" TargetMode="External"/><Relationship Id="rId8" Type="http://schemas.openxmlformats.org/officeDocument/2006/relationships/image" Target="media/image1.jpeg"/><Relationship Id="rId142" Type="http://schemas.openxmlformats.org/officeDocument/2006/relationships/image" Target="media/image120.png"/><Relationship Id="rId184" Type="http://schemas.openxmlformats.org/officeDocument/2006/relationships/image" Target="media/image148.gif"/><Relationship Id="rId391" Type="http://schemas.openxmlformats.org/officeDocument/2006/relationships/image" Target="media/image251.jpeg"/><Relationship Id="rId405" Type="http://schemas.openxmlformats.org/officeDocument/2006/relationships/hyperlink" Target="https://helpsme.misa.vn/2023/kb/misa-inbot/" TargetMode="External"/><Relationship Id="rId447" Type="http://schemas.openxmlformats.org/officeDocument/2006/relationships/hyperlink" Target="https://helpv4.meinvoice.vn/kb/phan-mem-xu-ly-hoa-don-thiet-lap-hien-thi-thong-tin-tren-bang-ke-bang-ke-chi-tiet-hoa-don/" TargetMode="External"/><Relationship Id="rId251" Type="http://schemas.openxmlformats.org/officeDocument/2006/relationships/image" Target="media/image181.png"/><Relationship Id="rId489" Type="http://schemas.openxmlformats.org/officeDocument/2006/relationships/image" Target="media/image317.png"/><Relationship Id="rId46" Type="http://schemas.openxmlformats.org/officeDocument/2006/relationships/image" Target="media/image39.png"/><Relationship Id="rId293" Type="http://schemas.openxmlformats.org/officeDocument/2006/relationships/image" Target="media/image209.jpeg"/><Relationship Id="rId307" Type="http://schemas.openxmlformats.org/officeDocument/2006/relationships/hyperlink" Target="https://helpv4.meinvoice.vn/kb/app2_quan_ly_tai_nguyen_su_dung_hoa_don_dien_tu/" TargetMode="External"/><Relationship Id="rId349" Type="http://schemas.openxmlformats.org/officeDocument/2006/relationships/hyperlink" Target="https://helpv4.meinvoice.vn/kb/inbot-tu-dong-tai-hoa-don-tu-trang-tra-cuu-hoa-don-cua-nha-cung-cap/" TargetMode="External"/><Relationship Id="rId88" Type="http://schemas.openxmlformats.org/officeDocument/2006/relationships/image" Target="media/image81.png"/><Relationship Id="rId111" Type="http://schemas.openxmlformats.org/officeDocument/2006/relationships/hyperlink" Target="https://helpv4.meinvoice.vn/kb/quy-dinh-ve-thoi-diem-lap-hoa-don-tai-nghi-dinh-70-2025-nd-cp/" TargetMode="External"/><Relationship Id="rId153" Type="http://schemas.openxmlformats.org/officeDocument/2006/relationships/hyperlink" Target="https://helpv4.meinvoice.vn/kb/r10_web_thiet_lap_truong_thong_tin_mo_rong_tren_mau_hoa_don_theo_dac_thu_cua_don_vi/" TargetMode="External"/><Relationship Id="rId195" Type="http://schemas.openxmlformats.org/officeDocument/2006/relationships/hyperlink" Target="https://helpv4.meinvoice.vn/kb/nd-sua-doi-dieu-chinh-hoa-don-co-ma-chua-gui-nguoi-mua-sai-mst-so-tien-thue-suat-tien-thue/" TargetMode="External"/><Relationship Id="rId209" Type="http://schemas.openxmlformats.org/officeDocument/2006/relationships/hyperlink" Target="https://helpv4.meinvoice.vn/kb/app2_quan_ly_tai_nguyen_su_dung_hoa_don_dien_tu/" TargetMode="External"/><Relationship Id="rId360" Type="http://schemas.openxmlformats.org/officeDocument/2006/relationships/image" Target="media/image228.jpeg"/><Relationship Id="rId416" Type="http://schemas.openxmlformats.org/officeDocument/2006/relationships/hyperlink" Target="https://helpv4.meinvoice.vn/kb/cap-nhat-bao-cao-hoa-don-theo-tinh-trang-hoat-dong-cua-nha-cung-cap-moi-nhat/" TargetMode="External"/><Relationship Id="rId220" Type="http://schemas.openxmlformats.org/officeDocument/2006/relationships/hyperlink" Target="https://helpv4.meinvoice.vn/kb/quan-ly-tinh-hinh-su-dung-hoa-don/" TargetMode="External"/><Relationship Id="rId458" Type="http://schemas.openxmlformats.org/officeDocument/2006/relationships/hyperlink" Target="https://helpv4.meinvoice.vn/kb/misa-meinvoice-xu-ly-hoa-don-bao-cao-hoa-don-thay-the-dieu-chinh/" TargetMode="External"/><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hyperlink" Target="https://helpv4.meinvoice.vn/kb/r8_web_thiet_lap_thanh_toan_truc_tuyen_tren_meinvoice_vn_web/" TargetMode="External"/><Relationship Id="rId318" Type="http://schemas.openxmlformats.org/officeDocument/2006/relationships/hyperlink" Target="https://helpv4.meinvoice.vn/kb/quan-ly-tinh-hinh-su-dung-hoa-don/" TargetMode="External"/><Relationship Id="rId99" Type="http://schemas.openxmlformats.org/officeDocument/2006/relationships/image" Target="media/image92.png"/><Relationship Id="rId122" Type="http://schemas.openxmlformats.org/officeDocument/2006/relationships/hyperlink" Target="https://helpv4.meinvoice.vn/kb/nhap-khau-hoa-don-gtgt-dich-vu-van-chuyen-co-thong-tin-bien-kiem-soat/" TargetMode="External"/><Relationship Id="rId164" Type="http://schemas.openxmlformats.org/officeDocument/2006/relationships/image" Target="media/image138.png"/><Relationship Id="rId371" Type="http://schemas.openxmlformats.org/officeDocument/2006/relationships/image" Target="media/image238.png"/><Relationship Id="rId427" Type="http://schemas.openxmlformats.org/officeDocument/2006/relationships/hyperlink" Target="https://helpv4.meinvoice.vn/kb/misa-meinvoice-xu-ly-hoa-don-kiem-tra-dinh-muc-chi-phi-theo-thoi-gian/" TargetMode="External"/><Relationship Id="rId469" Type="http://schemas.openxmlformats.org/officeDocument/2006/relationships/image" Target="media/image300.jpeg"/><Relationship Id="rId26" Type="http://schemas.openxmlformats.org/officeDocument/2006/relationships/image" Target="media/image19.png"/><Relationship Id="rId231" Type="http://schemas.openxmlformats.org/officeDocument/2006/relationships/hyperlink" Target="https://helpv4.meinvoice.vn/kb/xu-ly-phieu-xuat-kho-sai-sot/" TargetMode="External"/><Relationship Id="rId273" Type="http://schemas.openxmlformats.org/officeDocument/2006/relationships/hyperlink" Target="https://helpv4.meinvoice.vn/kb/tra_cuu_hoa_don_dien_tu/" TargetMode="External"/><Relationship Id="rId329" Type="http://schemas.openxmlformats.org/officeDocument/2006/relationships/image" Target="media/image216.jpeg"/><Relationship Id="rId480" Type="http://schemas.openxmlformats.org/officeDocument/2006/relationships/image" Target="media/image308.png"/><Relationship Id="rId68" Type="http://schemas.openxmlformats.org/officeDocument/2006/relationships/image" Target="media/image61.png"/><Relationship Id="rId133" Type="http://schemas.openxmlformats.org/officeDocument/2006/relationships/image" Target="media/image114.png"/><Relationship Id="rId175" Type="http://schemas.openxmlformats.org/officeDocument/2006/relationships/hyperlink" Target="https://helpv4.meinvoice.vn/kb/kiem-tra-hieu-luc-cua-thong-bao-phat-hanh/" TargetMode="External"/><Relationship Id="rId340" Type="http://schemas.openxmlformats.org/officeDocument/2006/relationships/hyperlink" Target="https://sandbox.vnpayment.vn/apis/danh-sach-ngan-hang/" TargetMode="External"/><Relationship Id="rId200" Type="http://schemas.openxmlformats.org/officeDocument/2006/relationships/hyperlink" Target="https://helpv4.meinvoice.vn/kb/nd-sua-doi-thay-the-hoa-don-mtt-da-gui-cqt-da-gui-nguoi-mua-sai-so-tien-tien-thue-thue-suat-hang-hoa/" TargetMode="External"/><Relationship Id="rId382" Type="http://schemas.openxmlformats.org/officeDocument/2006/relationships/image" Target="media/image243.jpeg"/><Relationship Id="rId438" Type="http://schemas.openxmlformats.org/officeDocument/2006/relationships/image" Target="media/image283.png"/><Relationship Id="rId242" Type="http://schemas.openxmlformats.org/officeDocument/2006/relationships/image" Target="media/image173.jpeg"/><Relationship Id="rId284" Type="http://schemas.openxmlformats.org/officeDocument/2006/relationships/hyperlink" Target="https://helpv4.meinvoice.vn/kb/rieng-tu-nd-sua-doi-web-dang-ky-su-dung-hoa-don-khong-co-ma-voi-co-quan-thue/" TargetMode="External"/><Relationship Id="rId491" Type="http://schemas.openxmlformats.org/officeDocument/2006/relationships/image" Target="media/image319.png"/><Relationship Id="rId505" Type="http://schemas.openxmlformats.org/officeDocument/2006/relationships/footer" Target="footer2.xml"/><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image" Target="media/image94.png"/><Relationship Id="rId144" Type="http://schemas.openxmlformats.org/officeDocument/2006/relationships/image" Target="media/image122.jpeg"/><Relationship Id="rId90" Type="http://schemas.openxmlformats.org/officeDocument/2006/relationships/image" Target="media/image83.png"/><Relationship Id="rId186" Type="http://schemas.openxmlformats.org/officeDocument/2006/relationships/image" Target="media/image150.png"/><Relationship Id="rId351" Type="http://schemas.openxmlformats.org/officeDocument/2006/relationships/hyperlink" Target="https://helpv4.meinvoice.vn/kb/inbot-nhap-tay-hoa-don-giay-vao-he-thong/" TargetMode="External"/><Relationship Id="rId393" Type="http://schemas.openxmlformats.org/officeDocument/2006/relationships/image" Target="media/image253.jpeg"/><Relationship Id="rId407" Type="http://schemas.openxmlformats.org/officeDocument/2006/relationships/hyperlink" Target="https://helpasp.misa.vn/accounting/kb/ket-noi-voi-phan-mem-invoicebots/" TargetMode="External"/><Relationship Id="rId449" Type="http://schemas.openxmlformats.org/officeDocument/2006/relationships/hyperlink" Target="https://helpv4.meinvoice.vn/kb/phan-mem-xu-ly-hoa-don-bao-cao-hoa-don-theo-tinh-trang-hoat-dong-cua-nha-cung-cap/" TargetMode="External"/><Relationship Id="rId211" Type="http://schemas.openxmlformats.org/officeDocument/2006/relationships/image" Target="media/image158.png"/><Relationship Id="rId253" Type="http://schemas.openxmlformats.org/officeDocument/2006/relationships/hyperlink" Target="https://helpv4.meinvoice.vn/kb/app2_lay_lai_mat_khau/" TargetMode="External"/><Relationship Id="rId295" Type="http://schemas.openxmlformats.org/officeDocument/2006/relationships/hyperlink" Target="https://helpv4.meinvoice.vn/kb/khoi-tao-mau-hoa-don-khong-co-ma-cua-co-quan-thue/" TargetMode="External"/><Relationship Id="rId309" Type="http://schemas.openxmlformats.org/officeDocument/2006/relationships/image" Target="media/image211.png"/><Relationship Id="rId460" Type="http://schemas.openxmlformats.org/officeDocument/2006/relationships/hyperlink" Target="https://helpv4.meinvoice.vn/kb/phan-mem-xu-ly-hoa-don-xem-bao-cao-tong-hop-chi-phi/" TargetMode="External"/><Relationship Id="rId48" Type="http://schemas.openxmlformats.org/officeDocument/2006/relationships/image" Target="media/image41.png"/><Relationship Id="rId113" Type="http://schemas.openxmlformats.org/officeDocument/2006/relationships/hyperlink" Target="https://helpv4.meinvoice.vn/kb/nd-sua-doi-lap-hoa-don-quyet-toan/" TargetMode="External"/><Relationship Id="rId320" Type="http://schemas.openxmlformats.org/officeDocument/2006/relationships/hyperlink" Target="https://helpv4.meinvoice.vn/kb/nd-sua-doi-web-dang-ky-su-dung-hoa-don-voi-co-quan-thue-hddt-co-ma-cqt/" TargetMode="External"/><Relationship Id="rId155" Type="http://schemas.openxmlformats.org/officeDocument/2006/relationships/image" Target="media/image131.png"/><Relationship Id="rId197" Type="http://schemas.openxmlformats.org/officeDocument/2006/relationships/hyperlink" Target="https://helpv4.meinvoice.vn/kb/nd-sua-doi-thay-the-hoa-don-mtt-da-gui-cqt-da-gui-nguoi-mua-sai-so-tien-tien-thue-thue-suat-hang-hoa/" TargetMode="External"/><Relationship Id="rId362" Type="http://schemas.openxmlformats.org/officeDocument/2006/relationships/image" Target="media/image230.jpeg"/><Relationship Id="rId418" Type="http://schemas.openxmlformats.org/officeDocument/2006/relationships/image" Target="media/image266.png"/><Relationship Id="rId222" Type="http://schemas.openxmlformats.org/officeDocument/2006/relationships/hyperlink" Target="https://helpv4.meinvoice.vn/kb/nd-sua-doi-web-dang-ky-su-dung-hoa-don-voi-co-quan-thue-hddt-co-ma-cqt/" TargetMode="External"/><Relationship Id="rId264" Type="http://schemas.openxmlformats.org/officeDocument/2006/relationships/image" Target="media/image189.png"/><Relationship Id="rId471" Type="http://schemas.openxmlformats.org/officeDocument/2006/relationships/image" Target="media/image301.png"/><Relationship Id="rId17" Type="http://schemas.openxmlformats.org/officeDocument/2006/relationships/image" Target="media/image10.png"/><Relationship Id="rId59" Type="http://schemas.openxmlformats.org/officeDocument/2006/relationships/image" Target="media/image52.png"/><Relationship Id="rId124" Type="http://schemas.openxmlformats.org/officeDocument/2006/relationships/hyperlink" Target="https://app3.meinvoice.vn/v3/dang-ky/mau-hoa-don" TargetMode="External"/><Relationship Id="rId70" Type="http://schemas.openxmlformats.org/officeDocument/2006/relationships/image" Target="media/image63.png"/><Relationship Id="rId166" Type="http://schemas.openxmlformats.org/officeDocument/2006/relationships/hyperlink" Target="https://helpv4.meinvoice.vn/kb/phat-hanh-hoa-don-co-ma/app2_xoa_hoa_don_va_lap_hoa_don_thay_the" TargetMode="External"/><Relationship Id="rId331" Type="http://schemas.openxmlformats.org/officeDocument/2006/relationships/image" Target="media/image218.jpeg"/><Relationship Id="rId373" Type="http://schemas.openxmlformats.org/officeDocument/2006/relationships/image" Target="media/image239.png"/><Relationship Id="rId429" Type="http://schemas.openxmlformats.org/officeDocument/2006/relationships/image" Target="media/image275.png"/><Relationship Id="rId1" Type="http://schemas.openxmlformats.org/officeDocument/2006/relationships/customXml" Target="../customXml/item1.xml"/><Relationship Id="rId233" Type="http://schemas.openxmlformats.org/officeDocument/2006/relationships/hyperlink" Target="https://helpv4.meinvoice.vn/kb/nhap-khau-phieu-xuat-kho/" TargetMode="External"/><Relationship Id="rId440" Type="http://schemas.openxmlformats.org/officeDocument/2006/relationships/image" Target="media/image285.png"/><Relationship Id="rId28" Type="http://schemas.openxmlformats.org/officeDocument/2006/relationships/image" Target="media/image21.png"/><Relationship Id="rId275" Type="http://schemas.openxmlformats.org/officeDocument/2006/relationships/hyperlink" Target="https://sandbox.vnpayment.vn/apis/danh-sach-ngan-hang/" TargetMode="External"/><Relationship Id="rId300" Type="http://schemas.openxmlformats.org/officeDocument/2006/relationships/hyperlink" Target="https://helpv4.meinvoice.vn/kb/dieu-chinh-hoa-don-khong-ma-da-chuyen-day-du-noi-dung-den-cqt-da-gui-nguoi-mua-sai-mst-so-tien-tien-thue-hang-hoa/" TargetMode="External"/><Relationship Id="rId482" Type="http://schemas.openxmlformats.org/officeDocument/2006/relationships/image" Target="media/image310.png"/><Relationship Id="rId81" Type="http://schemas.openxmlformats.org/officeDocument/2006/relationships/image" Target="media/image74.png"/><Relationship Id="rId135" Type="http://schemas.openxmlformats.org/officeDocument/2006/relationships/image" Target="media/image116.jpeg"/><Relationship Id="rId177" Type="http://schemas.openxmlformats.org/officeDocument/2006/relationships/hyperlink" Target="https://helpv4.meinvoice.vn/kb/phat-hanh-hoa-don-co-ma/app2_xoa_hoa_don_va_lap_hoa_don_thay_the" TargetMode="External"/><Relationship Id="rId342" Type="http://schemas.openxmlformats.org/officeDocument/2006/relationships/hyperlink" Target="https://helpv4.meinvoice.vn/kb/dang-nhap-vao-website/" TargetMode="External"/><Relationship Id="rId384" Type="http://schemas.openxmlformats.org/officeDocument/2006/relationships/image" Target="media/image245.jpeg"/><Relationship Id="rId202" Type="http://schemas.openxmlformats.org/officeDocument/2006/relationships/image" Target="media/image154.png"/><Relationship Id="rId244" Type="http://schemas.openxmlformats.org/officeDocument/2006/relationships/image" Target="media/image175.jpeg"/><Relationship Id="rId39" Type="http://schemas.openxmlformats.org/officeDocument/2006/relationships/image" Target="media/image32.png"/><Relationship Id="rId286" Type="http://schemas.openxmlformats.org/officeDocument/2006/relationships/image" Target="media/image206.jpeg"/><Relationship Id="rId451" Type="http://schemas.openxmlformats.org/officeDocument/2006/relationships/hyperlink" Target="https://helpv4.meinvoice.vn/kb/misa-meinvoice-xu-ly-hoa-don-bao-cao-thong-ke-chi-phi-theo-nhan-dan/" TargetMode="External"/><Relationship Id="rId493" Type="http://schemas.openxmlformats.org/officeDocument/2006/relationships/image" Target="media/image321.png"/><Relationship Id="rId507" Type="http://schemas.openxmlformats.org/officeDocument/2006/relationships/theme" Target="theme/theme1.xml"/><Relationship Id="rId50" Type="http://schemas.openxmlformats.org/officeDocument/2006/relationships/image" Target="media/image43.png"/><Relationship Id="rId104" Type="http://schemas.openxmlformats.org/officeDocument/2006/relationships/image" Target="media/image95.png"/><Relationship Id="rId146" Type="http://schemas.openxmlformats.org/officeDocument/2006/relationships/image" Target="media/image123.png"/><Relationship Id="rId188" Type="http://schemas.openxmlformats.org/officeDocument/2006/relationships/image" Target="media/image152.png"/><Relationship Id="rId311" Type="http://schemas.openxmlformats.org/officeDocument/2006/relationships/image" Target="media/image212.png"/><Relationship Id="rId353" Type="http://schemas.openxmlformats.org/officeDocument/2006/relationships/hyperlink" Target="https://esign.misa.vn/" TargetMode="External"/><Relationship Id="rId395" Type="http://schemas.openxmlformats.org/officeDocument/2006/relationships/image" Target="media/image255.jpeg"/><Relationship Id="rId409" Type="http://schemas.openxmlformats.org/officeDocument/2006/relationships/hyperlink" Target="https://bamboohelp.misa.vn/knowledge-base/hoa-don-mua-hang/" TargetMode="External"/><Relationship Id="rId92" Type="http://schemas.openxmlformats.org/officeDocument/2006/relationships/image" Target="media/image85.png"/><Relationship Id="rId213" Type="http://schemas.openxmlformats.org/officeDocument/2006/relationships/image" Target="media/image160.png"/><Relationship Id="rId420" Type="http://schemas.openxmlformats.org/officeDocument/2006/relationships/image" Target="media/image268.png"/><Relationship Id="rId255" Type="http://schemas.openxmlformats.org/officeDocument/2006/relationships/hyperlink" Target="https://helpv4.meinvoice.vn/kb/tra_cuu_hoa_don_dien_tu/r9_desktop__quet_ma_qr_code_de_tra_cuu_hoa_don" TargetMode="External"/><Relationship Id="rId297" Type="http://schemas.openxmlformats.org/officeDocument/2006/relationships/image" Target="media/image210.jpeg"/><Relationship Id="rId462" Type="http://schemas.openxmlformats.org/officeDocument/2006/relationships/image" Target="media/image293.png"/><Relationship Id="rId115" Type="http://schemas.openxmlformats.org/officeDocument/2006/relationships/image" Target="media/image99.jpeg"/><Relationship Id="rId157" Type="http://schemas.openxmlformats.org/officeDocument/2006/relationships/image" Target="media/image133.png"/><Relationship Id="rId322" Type="http://schemas.openxmlformats.org/officeDocument/2006/relationships/hyperlink" Target="https://helpv4.meinvoice.vn/kb/thiet-lap-cac-thong-tin-mo-rong-khai-bao-khi-lap-hoa-don-nhung-khong-hien-thi-len-hoa-don/" TargetMode="External"/><Relationship Id="rId364" Type="http://schemas.openxmlformats.org/officeDocument/2006/relationships/image" Target="media/image232.jpeg"/><Relationship Id="rId61" Type="http://schemas.openxmlformats.org/officeDocument/2006/relationships/image" Target="media/image54.png"/><Relationship Id="rId199" Type="http://schemas.openxmlformats.org/officeDocument/2006/relationships/hyperlink" Target="https://helpv4.meinvoice.vn/kb/nd-sua-doi-xu-ly-hoa-don-mtt-da-gui-cqt-chua-gui-nguoi-mua-sai-ten-dia-chi-khong-sai-noi-dung-khac/" TargetMode="External"/><Relationship Id="rId19" Type="http://schemas.openxmlformats.org/officeDocument/2006/relationships/image" Target="media/image12.png"/><Relationship Id="rId224" Type="http://schemas.openxmlformats.org/officeDocument/2006/relationships/image" Target="media/image166.png"/><Relationship Id="rId266" Type="http://schemas.openxmlformats.org/officeDocument/2006/relationships/image" Target="media/image191.png"/><Relationship Id="rId431" Type="http://schemas.openxmlformats.org/officeDocument/2006/relationships/image" Target="media/image277.png"/><Relationship Id="rId473" Type="http://schemas.openxmlformats.org/officeDocument/2006/relationships/hyperlink" Target="https://helpv4.meinvoice.vn/kb/upload-file-hoa-don-co-san-vao-phan-mem/" TargetMode="External"/><Relationship Id="rId30" Type="http://schemas.openxmlformats.org/officeDocument/2006/relationships/image" Target="media/image23.png"/><Relationship Id="rId126" Type="http://schemas.openxmlformats.org/officeDocument/2006/relationships/image" Target="media/image107.png"/><Relationship Id="rId168" Type="http://schemas.openxmlformats.org/officeDocument/2006/relationships/image" Target="media/image139.png"/><Relationship Id="rId333" Type="http://schemas.openxmlformats.org/officeDocument/2006/relationships/hyperlink" Target="https://helpv4.meinvoice.vn/kb/app2_lay_lai_mat_khau/" TargetMode="External"/><Relationship Id="rId72" Type="http://schemas.openxmlformats.org/officeDocument/2006/relationships/image" Target="media/image65.png"/><Relationship Id="rId375" Type="http://schemas.openxmlformats.org/officeDocument/2006/relationships/hyperlink" Target="https://helpv4.meinvoice.vn/kb/misa-meinvoice-xu-ly-hoa-don-doc-va-kiem-tra-hoa-don-bien-lai-theo-nghi-dinh-70-2025-nd-cp/" TargetMode="External"/><Relationship Id="rId3" Type="http://schemas.openxmlformats.org/officeDocument/2006/relationships/styles" Target="styles.xml"/><Relationship Id="rId235" Type="http://schemas.openxmlformats.org/officeDocument/2006/relationships/hyperlink" Target="https://helpv4.meinvoice.vn/kb/web-lap-phieu-xuat-kho-dieu-chinh-cho-phieu-xuat-kho-sai-sot-theo-nghi-dinh-70-2025-nd-cp/" TargetMode="External"/><Relationship Id="rId277" Type="http://schemas.openxmlformats.org/officeDocument/2006/relationships/image" Target="media/image199.png"/><Relationship Id="rId400" Type="http://schemas.openxmlformats.org/officeDocument/2006/relationships/image" Target="media/image259.png"/><Relationship Id="rId442" Type="http://schemas.openxmlformats.org/officeDocument/2006/relationships/image" Target="media/image287.png"/><Relationship Id="rId484" Type="http://schemas.openxmlformats.org/officeDocument/2006/relationships/image" Target="media/image312.png"/><Relationship Id="rId137" Type="http://schemas.openxmlformats.org/officeDocument/2006/relationships/hyperlink" Target="https://helpv4.meinvoice.vn/kb/thoi-diem-chuyen-du-lieu-hoa-don-khoi-tao-tu-may-tinh-tien-den-co-quan-thue/" TargetMode="External"/><Relationship Id="rId302" Type="http://schemas.openxmlformats.org/officeDocument/2006/relationships/hyperlink" Target="https://helpv4.meinvoice.vn/kb/nd-sua-doi-thay-the-hoa-don-khong-ma-da-chuyen-day-du-noi-dung-den-cqt-chua-gui-nguoi-mua-sai-mst-so-tien-tien-thue-hang-hoa/" TargetMode="External"/><Relationship Id="rId344" Type="http://schemas.openxmlformats.org/officeDocument/2006/relationships/image" Target="media/image220.jpeg"/><Relationship Id="rId41" Type="http://schemas.openxmlformats.org/officeDocument/2006/relationships/image" Target="media/image34.png"/><Relationship Id="rId83" Type="http://schemas.openxmlformats.org/officeDocument/2006/relationships/image" Target="media/image76.png"/><Relationship Id="rId179" Type="http://schemas.openxmlformats.org/officeDocument/2006/relationships/image" Target="media/image143.gif"/><Relationship Id="rId386" Type="http://schemas.openxmlformats.org/officeDocument/2006/relationships/image" Target="media/image247.png"/><Relationship Id="rId190" Type="http://schemas.openxmlformats.org/officeDocument/2006/relationships/hyperlink" Target="https://helpv4.meinvoice.vn/kb/nd-sua-doi-xu-ly-hoa-co-ma-da-gui-cqt-sai-ten-dia-chi-nguoi-mua-khong-sai-mst-va-cac-noi-dung-khac/" TargetMode="External"/><Relationship Id="rId204" Type="http://schemas.openxmlformats.org/officeDocument/2006/relationships/image" Target="media/image156.png"/><Relationship Id="rId246" Type="http://schemas.openxmlformats.org/officeDocument/2006/relationships/image" Target="media/image177.png"/><Relationship Id="rId288" Type="http://schemas.openxmlformats.org/officeDocument/2006/relationships/hyperlink" Target="https://helpv4.meinvoice.vn/kb/app2_khach_hang/" TargetMode="External"/><Relationship Id="rId411" Type="http://schemas.openxmlformats.org/officeDocument/2006/relationships/image" Target="media/image260.jpeg"/><Relationship Id="rId453" Type="http://schemas.openxmlformats.org/officeDocument/2006/relationships/hyperlink" Target="https://helpv4.meinvoice.vn/kb/tu-dong-phan-loai-hoa-don-theo-nhom-chi-phi/" TargetMode="External"/><Relationship Id="rId106" Type="http://schemas.openxmlformats.org/officeDocument/2006/relationships/image" Target="media/image97.png"/><Relationship Id="rId313" Type="http://schemas.openxmlformats.org/officeDocument/2006/relationships/image" Target="media/image214.png"/><Relationship Id="rId495" Type="http://schemas.openxmlformats.org/officeDocument/2006/relationships/image" Target="media/image323.jpeg"/><Relationship Id="rId10" Type="http://schemas.openxmlformats.org/officeDocument/2006/relationships/image" Target="media/image3.png"/><Relationship Id="rId52" Type="http://schemas.openxmlformats.org/officeDocument/2006/relationships/image" Target="media/image45.png"/><Relationship Id="rId94" Type="http://schemas.openxmlformats.org/officeDocument/2006/relationships/image" Target="media/image87.png"/><Relationship Id="rId148" Type="http://schemas.openxmlformats.org/officeDocument/2006/relationships/image" Target="media/image125.png"/><Relationship Id="rId355" Type="http://schemas.openxmlformats.org/officeDocument/2006/relationships/image" Target="media/image225.png"/><Relationship Id="rId397" Type="http://schemas.openxmlformats.org/officeDocument/2006/relationships/hyperlink" Target="https://helpv4.meinvoice.vn/kb/cong-ty-co-nhieu-chi-nhanh-thi-quan-ly-hoa-don-dau-vao-nhu-the-nao/" TargetMode="External"/></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41164-E6E9-4852-BCAD-17A9BF35B8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01</TotalTime>
  <Pages>1</Pages>
  <Words>24704</Words>
  <Characters>140819</Characters>
  <Application>Microsoft Office Word</Application>
  <DocSecurity>0</DocSecurity>
  <Lines>1173</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ynh Huy</dc:creator>
  <cp:keywords/>
  <dc:description/>
  <cp:lastModifiedBy>Huỳnh Quốc Huy</cp:lastModifiedBy>
  <cp:revision>18</cp:revision>
  <dcterms:created xsi:type="dcterms:W3CDTF">2025-01-05T07:44:00Z</dcterms:created>
  <dcterms:modified xsi:type="dcterms:W3CDTF">2026-01-09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Z1qiZsJ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